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AE170A" w14:textId="3CDD4B11" w:rsidR="00D7529E" w:rsidRDefault="00341F75" w:rsidP="00D7529E">
      <w:pPr>
        <w:widowControl/>
        <w:spacing w:line="480" w:lineRule="auto"/>
        <w:jc w:val="left"/>
        <w:rPr>
          <w:rFonts w:ascii="Times New Roman" w:eastAsia="华文宋体" w:hAnsi="Times New Roman" w:cs="Times New Roman"/>
          <w:b/>
          <w:kern w:val="0"/>
          <w:sz w:val="28"/>
          <w:szCs w:val="28"/>
        </w:rPr>
      </w:pPr>
      <w:r w:rsidRPr="00341F75">
        <w:rPr>
          <w:rFonts w:ascii="Times New Roman" w:eastAsia="华文宋体" w:hAnsi="Times New Roman" w:cs="Times New Roman"/>
          <w:b/>
          <w:kern w:val="0"/>
          <w:sz w:val="28"/>
          <w:szCs w:val="28"/>
        </w:rPr>
        <w:t>NR5A2 is one of 12 transcription factors predicting prognosis in HNSCC and regulates cancer cell proliferation in a p53-dependent manner</w:t>
      </w:r>
    </w:p>
    <w:p w14:paraId="10959189" w14:textId="77777777" w:rsidR="00341F75" w:rsidRPr="00D7529E" w:rsidRDefault="00341F75" w:rsidP="00D7529E">
      <w:pPr>
        <w:widowControl/>
        <w:spacing w:line="480" w:lineRule="auto"/>
        <w:jc w:val="left"/>
        <w:rPr>
          <w:rFonts w:ascii="Arial" w:eastAsia="华文宋体" w:hAnsi="Arial" w:cs="Arial"/>
          <w:b/>
          <w:kern w:val="0"/>
          <w:sz w:val="18"/>
          <w:szCs w:val="18"/>
        </w:rPr>
      </w:pPr>
    </w:p>
    <w:p w14:paraId="6BB69A78" w14:textId="47478E03" w:rsidR="00D7529E" w:rsidRDefault="00D7529E" w:rsidP="00D7529E">
      <w:pPr>
        <w:widowControl/>
        <w:spacing w:line="480" w:lineRule="auto"/>
        <w:jc w:val="left"/>
        <w:rPr>
          <w:rFonts w:ascii="Times New Roman" w:eastAsia="宋体" w:hAnsi="Times New Roman" w:cs="Times New Roman"/>
          <w:kern w:val="0"/>
          <w:sz w:val="24"/>
          <w:szCs w:val="24"/>
        </w:rPr>
      </w:pPr>
      <w:r w:rsidRPr="00D7529E">
        <w:rPr>
          <w:rFonts w:ascii="Times New Roman" w:eastAsia="宋体" w:hAnsi="Times New Roman" w:cs="Times New Roman" w:hint="eastAsia"/>
          <w:kern w:val="0"/>
          <w:sz w:val="24"/>
          <w:szCs w:val="24"/>
        </w:rPr>
        <w:t xml:space="preserve">Kun Zhang, </w:t>
      </w:r>
      <w:r w:rsidR="007104E6">
        <w:rPr>
          <w:rFonts w:ascii="Times New Roman" w:eastAsia="宋体" w:hAnsi="Times New Roman" w:cs="Times New Roman" w:hint="eastAsia"/>
          <w:kern w:val="0"/>
          <w:sz w:val="24"/>
          <w:szCs w:val="24"/>
        </w:rPr>
        <w:t>Ming Xiao</w:t>
      </w:r>
      <w:r w:rsidR="00C15A31">
        <w:rPr>
          <w:rFonts w:ascii="Times New Roman" w:eastAsia="宋体" w:hAnsi="Times New Roman" w:cs="Times New Roman" w:hint="eastAsia"/>
          <w:kern w:val="0"/>
          <w:sz w:val="24"/>
          <w:szCs w:val="24"/>
        </w:rPr>
        <w:t xml:space="preserve">, </w:t>
      </w:r>
      <w:proofErr w:type="spellStart"/>
      <w:r w:rsidR="00225F0C" w:rsidRPr="00D7529E">
        <w:rPr>
          <w:rFonts w:ascii="Times New Roman" w:eastAsia="宋体" w:hAnsi="Times New Roman" w:cs="Times New Roman" w:hint="eastAsia"/>
          <w:kern w:val="0"/>
          <w:sz w:val="24"/>
          <w:szCs w:val="24"/>
        </w:rPr>
        <w:t>Xin</w:t>
      </w:r>
      <w:proofErr w:type="spellEnd"/>
      <w:r w:rsidR="00225F0C" w:rsidRPr="00D7529E">
        <w:rPr>
          <w:rFonts w:ascii="Times New Roman" w:eastAsia="宋体" w:hAnsi="Times New Roman" w:cs="Times New Roman" w:hint="eastAsia"/>
          <w:kern w:val="0"/>
          <w:sz w:val="24"/>
          <w:szCs w:val="24"/>
        </w:rPr>
        <w:t xml:space="preserve"> Jin</w:t>
      </w:r>
      <w:r w:rsidR="00225F0C">
        <w:rPr>
          <w:rFonts w:ascii="Times New Roman" w:eastAsia="宋体" w:hAnsi="Times New Roman" w:cs="Times New Roman" w:hint="eastAsia"/>
          <w:kern w:val="0"/>
          <w:sz w:val="24"/>
          <w:szCs w:val="24"/>
        </w:rPr>
        <w:t xml:space="preserve">, </w:t>
      </w:r>
      <w:proofErr w:type="spellStart"/>
      <w:r w:rsidRPr="00D7529E">
        <w:rPr>
          <w:rFonts w:ascii="Times New Roman" w:eastAsia="宋体" w:hAnsi="Times New Roman" w:cs="Times New Roman" w:hint="eastAsia"/>
          <w:kern w:val="0"/>
          <w:sz w:val="24"/>
          <w:szCs w:val="24"/>
        </w:rPr>
        <w:t>Hongyan</w:t>
      </w:r>
      <w:proofErr w:type="spellEnd"/>
      <w:r w:rsidRPr="00D7529E">
        <w:rPr>
          <w:rFonts w:ascii="Times New Roman" w:eastAsia="宋体" w:hAnsi="Times New Roman" w:cs="Times New Roman"/>
          <w:kern w:val="0"/>
          <w:sz w:val="24"/>
          <w:szCs w:val="24"/>
        </w:rPr>
        <w:t xml:space="preserve"> </w:t>
      </w:r>
      <w:r w:rsidR="00225F0C">
        <w:rPr>
          <w:rFonts w:ascii="Times New Roman" w:eastAsia="宋体" w:hAnsi="Times New Roman" w:cs="Times New Roman" w:hint="eastAsia"/>
          <w:kern w:val="0"/>
          <w:sz w:val="24"/>
          <w:szCs w:val="24"/>
        </w:rPr>
        <w:t>Jiang</w:t>
      </w:r>
      <w:r w:rsidR="00C15A31" w:rsidRPr="00C15A31">
        <w:rPr>
          <w:rFonts w:ascii="Times New Roman" w:eastAsia="宋体" w:hAnsi="Times New Roman" w:cs="Times New Roman" w:hint="eastAsia"/>
          <w:kern w:val="0"/>
          <w:sz w:val="24"/>
          <w:szCs w:val="24"/>
        </w:rPr>
        <w:t xml:space="preserve"> </w:t>
      </w:r>
    </w:p>
    <w:p w14:paraId="5CA14124" w14:textId="73F9054C" w:rsidR="009C52FF" w:rsidRPr="009C52FF" w:rsidRDefault="009C52FF" w:rsidP="00D7529E">
      <w:pPr>
        <w:widowControl/>
        <w:spacing w:line="480" w:lineRule="auto"/>
        <w:jc w:val="left"/>
        <w:rPr>
          <w:rFonts w:ascii="Times New Roman" w:eastAsia="宋体" w:hAnsi="Times New Roman" w:cs="Times New Roman"/>
          <w:b/>
          <w:bCs/>
          <w:kern w:val="0"/>
          <w:sz w:val="24"/>
          <w:szCs w:val="24"/>
        </w:rPr>
      </w:pPr>
      <w:r>
        <w:rPr>
          <w:rFonts w:ascii="Times New Roman" w:eastAsia="宋体" w:hAnsi="Times New Roman" w:cs="Times New Roman"/>
          <w:kern w:val="0"/>
          <w:sz w:val="24"/>
          <w:szCs w:val="24"/>
        </w:rPr>
        <w:br/>
      </w:r>
      <w:r w:rsidRPr="009C52FF">
        <w:rPr>
          <w:rFonts w:ascii="Times New Roman" w:eastAsia="宋体" w:hAnsi="Times New Roman" w:cs="Times New Roman"/>
          <w:b/>
          <w:bCs/>
          <w:kern w:val="0"/>
          <w:sz w:val="24"/>
          <w:szCs w:val="24"/>
        </w:rPr>
        <w:t>Supplementary methods</w:t>
      </w:r>
    </w:p>
    <w:p w14:paraId="1A64536A" w14:textId="77777777" w:rsidR="009C52FF" w:rsidRPr="009C52FF" w:rsidRDefault="009C52FF" w:rsidP="009C52FF">
      <w:pPr>
        <w:widowControl/>
        <w:spacing w:line="480" w:lineRule="auto"/>
        <w:rPr>
          <w:rFonts w:ascii="Times New Roman" w:eastAsia="华文宋体" w:hAnsi="Times New Roman" w:cs="Times New Roman"/>
          <w:b/>
          <w:color w:val="000000"/>
          <w:kern w:val="0"/>
          <w:sz w:val="24"/>
          <w:szCs w:val="24"/>
        </w:rPr>
      </w:pPr>
      <w:r w:rsidRPr="009C52FF">
        <w:rPr>
          <w:rFonts w:ascii="Times New Roman" w:eastAsia="华文宋体" w:hAnsi="Times New Roman" w:cs="Times New Roman"/>
          <w:b/>
          <w:color w:val="000000"/>
          <w:kern w:val="0"/>
          <w:sz w:val="24"/>
          <w:szCs w:val="24"/>
        </w:rPr>
        <w:t xml:space="preserve">Nomogram construction </w:t>
      </w:r>
    </w:p>
    <w:p w14:paraId="15E0C78D" w14:textId="77777777" w:rsidR="009C52FF" w:rsidRPr="009C52FF" w:rsidRDefault="009C52FF" w:rsidP="009C52FF">
      <w:pPr>
        <w:widowControl/>
        <w:spacing w:line="480" w:lineRule="auto"/>
        <w:rPr>
          <w:rFonts w:ascii="Times New Roman" w:eastAsia="华文宋体" w:hAnsi="Times New Roman" w:cs="Times New Roman"/>
          <w:color w:val="000000"/>
          <w:kern w:val="0"/>
          <w:sz w:val="24"/>
          <w:szCs w:val="24"/>
        </w:rPr>
      </w:pPr>
      <w:r w:rsidRPr="009C52FF">
        <w:rPr>
          <w:rFonts w:ascii="Times New Roman" w:eastAsia="华文宋体" w:hAnsi="Times New Roman" w:cs="Times New Roman"/>
          <w:color w:val="000000"/>
          <w:kern w:val="0"/>
          <w:sz w:val="24"/>
          <w:szCs w:val="24"/>
        </w:rPr>
        <w:t>Univariate and multivariate Cox proportional hazard analyses</w:t>
      </w:r>
      <w:r w:rsidRPr="009C52FF">
        <w:rPr>
          <w:rFonts w:ascii="Times New Roman" w:eastAsia="华文宋体" w:hAnsi="Times New Roman" w:cs="Times New Roman" w:hint="eastAsia"/>
          <w:color w:val="000000"/>
          <w:kern w:val="0"/>
          <w:sz w:val="24"/>
          <w:szCs w:val="24"/>
        </w:rPr>
        <w:t xml:space="preserve"> was performed </w:t>
      </w:r>
      <w:r w:rsidRPr="009C52FF">
        <w:rPr>
          <w:rFonts w:ascii="Times New Roman" w:eastAsia="华文宋体" w:hAnsi="Times New Roman" w:cs="Times New Roman"/>
          <w:color w:val="000000"/>
          <w:kern w:val="0"/>
          <w:sz w:val="24"/>
          <w:szCs w:val="24"/>
        </w:rPr>
        <w:t>using</w:t>
      </w:r>
      <w:r w:rsidRPr="009C52FF">
        <w:rPr>
          <w:rFonts w:ascii="Times New Roman" w:eastAsia="华文宋体" w:hAnsi="Times New Roman" w:cs="Times New Roman" w:hint="eastAsia"/>
          <w:color w:val="000000"/>
          <w:kern w:val="0"/>
          <w:sz w:val="24"/>
          <w:szCs w:val="24"/>
        </w:rPr>
        <w:t xml:space="preserve"> </w:t>
      </w:r>
      <w:r w:rsidRPr="009C52FF">
        <w:rPr>
          <w:rFonts w:ascii="Times New Roman" w:eastAsia="华文宋体" w:hAnsi="Times New Roman" w:cs="Times New Roman"/>
          <w:color w:val="000000"/>
          <w:kern w:val="0"/>
          <w:sz w:val="24"/>
          <w:szCs w:val="24"/>
        </w:rPr>
        <w:t>TFs risk score and other clinical factors</w:t>
      </w:r>
      <w:r w:rsidRPr="009C52FF">
        <w:rPr>
          <w:rFonts w:ascii="Times New Roman" w:eastAsia="华文宋体" w:hAnsi="Times New Roman" w:cs="Times New Roman" w:hint="eastAsia"/>
          <w:color w:val="000000"/>
          <w:kern w:val="0"/>
          <w:sz w:val="24"/>
          <w:szCs w:val="24"/>
        </w:rPr>
        <w:t>.</w:t>
      </w:r>
      <w:r w:rsidRPr="009C52FF">
        <w:rPr>
          <w:rFonts w:ascii="Times New Roman" w:eastAsia="华文宋体" w:hAnsi="Times New Roman" w:cs="Times New Roman"/>
          <w:color w:val="000000"/>
          <w:kern w:val="0"/>
          <w:sz w:val="24"/>
          <w:szCs w:val="24"/>
        </w:rPr>
        <w:t xml:space="preserve"> Hazard ratios (HR) and the corresponding 95% confidence interval (CI)</w:t>
      </w:r>
      <w:r w:rsidRPr="009C52FF">
        <w:rPr>
          <w:rFonts w:ascii="Times New Roman" w:eastAsia="华文宋体" w:hAnsi="Times New Roman" w:cs="Times New Roman" w:hint="eastAsia"/>
          <w:color w:val="000000"/>
          <w:kern w:val="0"/>
          <w:sz w:val="24"/>
          <w:szCs w:val="24"/>
        </w:rPr>
        <w:t xml:space="preserve"> was </w:t>
      </w:r>
      <w:r w:rsidRPr="009C52FF">
        <w:rPr>
          <w:rFonts w:ascii="Times New Roman" w:eastAsia="华文宋体" w:hAnsi="Times New Roman" w:cs="Times New Roman"/>
          <w:color w:val="000000"/>
          <w:kern w:val="0"/>
          <w:sz w:val="24"/>
          <w:szCs w:val="24"/>
        </w:rPr>
        <w:t>calculated</w:t>
      </w:r>
      <w:r w:rsidRPr="009C52FF">
        <w:rPr>
          <w:rFonts w:ascii="Times New Roman" w:eastAsia="华文宋体" w:hAnsi="Times New Roman" w:cs="Times New Roman" w:hint="eastAsia"/>
          <w:color w:val="000000"/>
          <w:kern w:val="0"/>
          <w:sz w:val="24"/>
          <w:szCs w:val="24"/>
        </w:rPr>
        <w:t xml:space="preserve"> by </w:t>
      </w:r>
      <w:r w:rsidRPr="009C52FF">
        <w:rPr>
          <w:rFonts w:ascii="Times New Roman" w:eastAsia="华文宋体" w:hAnsi="Times New Roman" w:cs="Times New Roman"/>
          <w:color w:val="000000"/>
          <w:kern w:val="0"/>
          <w:sz w:val="24"/>
          <w:szCs w:val="24"/>
        </w:rPr>
        <w:t>Cox proportional hazard models</w:t>
      </w:r>
      <w:r w:rsidRPr="009C52FF">
        <w:rPr>
          <w:rFonts w:ascii="Times New Roman" w:eastAsia="华文宋体" w:hAnsi="Times New Roman" w:cs="Times New Roman" w:hint="eastAsia"/>
          <w:color w:val="000000"/>
          <w:kern w:val="0"/>
          <w:sz w:val="24"/>
          <w:szCs w:val="24"/>
        </w:rPr>
        <w:t>.</w:t>
      </w:r>
      <w:r w:rsidRPr="009C52FF">
        <w:rPr>
          <w:rFonts w:ascii="Times New Roman" w:eastAsia="华文宋体" w:hAnsi="Times New Roman" w:cs="Times New Roman"/>
          <w:color w:val="000000"/>
          <w:kern w:val="0"/>
          <w:sz w:val="24"/>
          <w:szCs w:val="24"/>
        </w:rPr>
        <w:t xml:space="preserve"> Subsequently, we constructed a nomogram, combining the 12-TF signature and significant (P value &lt; 0.05) clinicopathological risk factors identified in multivariate Cox regression analysis. The ability of the nomogram to predict clinical outcomes was evaluated using ROC, concordance index (C-index) calculation, and decision curve analysis (DCA). </w:t>
      </w:r>
    </w:p>
    <w:p w14:paraId="6B542EFB" w14:textId="77777777" w:rsidR="009C52FF" w:rsidRPr="009C52FF" w:rsidRDefault="009C52FF" w:rsidP="009C52FF">
      <w:pPr>
        <w:widowControl/>
        <w:spacing w:line="480" w:lineRule="auto"/>
        <w:ind w:firstLineChars="200" w:firstLine="420"/>
        <w:rPr>
          <w:rFonts w:ascii="Arial" w:eastAsia="华文宋体" w:hAnsi="Arial" w:cs="Arial"/>
          <w:color w:val="000000"/>
          <w:kern w:val="0"/>
          <w:szCs w:val="21"/>
        </w:rPr>
      </w:pPr>
    </w:p>
    <w:p w14:paraId="179B4D52" w14:textId="77777777" w:rsidR="009C52FF" w:rsidRPr="009C52FF" w:rsidRDefault="009C52FF" w:rsidP="009C52FF">
      <w:pPr>
        <w:widowControl/>
        <w:spacing w:line="480" w:lineRule="auto"/>
        <w:rPr>
          <w:rFonts w:ascii="Times New Roman" w:eastAsia="华文宋体" w:hAnsi="Times New Roman" w:cs="Times New Roman"/>
          <w:kern w:val="0"/>
          <w:sz w:val="24"/>
          <w:szCs w:val="24"/>
        </w:rPr>
      </w:pPr>
      <w:r w:rsidRPr="009C52FF">
        <w:rPr>
          <w:rFonts w:ascii="Times New Roman" w:eastAsia="华文宋体" w:hAnsi="Times New Roman" w:cs="Times New Roman"/>
          <w:b/>
          <w:bCs/>
          <w:kern w:val="0"/>
          <w:sz w:val="24"/>
          <w:szCs w:val="24"/>
        </w:rPr>
        <w:t>Gene set variation analysis (GSVA)</w:t>
      </w:r>
    </w:p>
    <w:p w14:paraId="3BF1F943" w14:textId="77777777" w:rsidR="009C52FF" w:rsidRPr="009C52FF" w:rsidRDefault="009C52FF" w:rsidP="009C52FF">
      <w:pPr>
        <w:widowControl/>
        <w:spacing w:line="480" w:lineRule="auto"/>
        <w:rPr>
          <w:rFonts w:ascii="Times New Roman" w:eastAsia="华文宋体" w:hAnsi="Times New Roman" w:cs="Times New Roman"/>
          <w:kern w:val="0"/>
          <w:sz w:val="24"/>
          <w:szCs w:val="24"/>
        </w:rPr>
      </w:pPr>
      <w:r w:rsidRPr="009C52FF">
        <w:rPr>
          <w:rFonts w:ascii="Times New Roman" w:eastAsia="华文宋体" w:hAnsi="Times New Roman" w:cs="Times New Roman"/>
          <w:kern w:val="0"/>
          <w:sz w:val="24"/>
          <w:szCs w:val="24"/>
        </w:rPr>
        <w:t>We performed single -sample gene sets enrichment analysis (</w:t>
      </w:r>
      <w:proofErr w:type="spellStart"/>
      <w:r w:rsidRPr="009C52FF">
        <w:rPr>
          <w:rFonts w:ascii="Times New Roman" w:eastAsia="华文宋体" w:hAnsi="Times New Roman" w:cs="Times New Roman"/>
          <w:kern w:val="0"/>
          <w:sz w:val="24"/>
          <w:szCs w:val="24"/>
        </w:rPr>
        <w:t>ssGSEA</w:t>
      </w:r>
      <w:proofErr w:type="spellEnd"/>
      <w:r w:rsidRPr="009C52FF">
        <w:rPr>
          <w:rFonts w:ascii="Times New Roman" w:eastAsia="华文宋体" w:hAnsi="Times New Roman" w:cs="Times New Roman"/>
          <w:kern w:val="0"/>
          <w:sz w:val="24"/>
          <w:szCs w:val="24"/>
        </w:rPr>
        <w:t>) on the basis of HNSCC mRNA dataset from</w:t>
      </w:r>
      <w:r w:rsidRPr="009C52FF">
        <w:rPr>
          <w:rFonts w:ascii="Times New Roman" w:eastAsia="华文宋体" w:hAnsi="Times New Roman" w:cs="Times New Roman" w:hint="eastAsia"/>
          <w:kern w:val="0"/>
          <w:sz w:val="24"/>
          <w:szCs w:val="24"/>
        </w:rPr>
        <w:t xml:space="preserve"> </w:t>
      </w:r>
      <w:r w:rsidRPr="009C52FF">
        <w:rPr>
          <w:rFonts w:ascii="Times New Roman" w:eastAsia="华文宋体" w:hAnsi="Times New Roman" w:cs="Times New Roman"/>
          <w:kern w:val="0"/>
          <w:sz w:val="24"/>
          <w:szCs w:val="24"/>
        </w:rPr>
        <w:t xml:space="preserve">TCGA via GSVA package to analyze the selected 12 TFs-relevant signaling pathways </w:t>
      </w:r>
      <w:r w:rsidRPr="009C52FF">
        <w:rPr>
          <w:rFonts w:ascii="Times New Roman" w:eastAsia="华文宋体" w:hAnsi="Times New Roman" w:cs="Times New Roman"/>
          <w:kern w:val="0"/>
          <w:sz w:val="24"/>
          <w:szCs w:val="24"/>
        </w:rPr>
        <w:fldChar w:fldCharType="begin">
          <w:fldData xml:space="preserve">PEVuZE5vdGU+PENpdGU+PEF1dGhvcj5Iw6RuemVsbWFubjwvQXV0aG9yPjxZZWFyPjIwMTM8L1ll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==
</w:fldData>
        </w:fldChar>
      </w:r>
      <w:r w:rsidRPr="009C52FF">
        <w:rPr>
          <w:rFonts w:ascii="Times New Roman" w:eastAsia="华文宋体" w:hAnsi="Times New Roman" w:cs="Times New Roman"/>
          <w:kern w:val="0"/>
          <w:sz w:val="24"/>
          <w:szCs w:val="24"/>
        </w:rPr>
        <w:instrText xml:space="preserve"> ADDIN EN.CITE </w:instrText>
      </w:r>
      <w:r w:rsidRPr="009C52FF">
        <w:rPr>
          <w:rFonts w:ascii="Times New Roman" w:eastAsia="华文宋体" w:hAnsi="Times New Roman" w:cs="Times New Roman"/>
          <w:kern w:val="0"/>
          <w:sz w:val="24"/>
          <w:szCs w:val="24"/>
        </w:rPr>
        <w:fldChar w:fldCharType="begin">
          <w:fldData xml:space="preserve">PEVuZE5vdGU+PENpdGU+PEF1dGhvcj5Iw6RuemVsbWFubjwvQXV0aG9yPjxZZWFyPjIwMTM8L1ll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==
</w:fldData>
        </w:fldChar>
      </w:r>
      <w:r w:rsidRPr="009C52FF">
        <w:rPr>
          <w:rFonts w:ascii="Times New Roman" w:eastAsia="华文宋体" w:hAnsi="Times New Roman" w:cs="Times New Roman"/>
          <w:kern w:val="0"/>
          <w:sz w:val="24"/>
          <w:szCs w:val="24"/>
        </w:rPr>
        <w:instrText xml:space="preserve"> ADDIN EN.CITE.DATA </w:instrText>
      </w:r>
      <w:r w:rsidRPr="009C52FF">
        <w:rPr>
          <w:rFonts w:ascii="Times New Roman" w:eastAsia="华文宋体" w:hAnsi="Times New Roman" w:cs="Times New Roman"/>
          <w:kern w:val="0"/>
          <w:sz w:val="24"/>
          <w:szCs w:val="24"/>
        </w:rPr>
      </w:r>
      <w:r w:rsidRPr="009C52FF">
        <w:rPr>
          <w:rFonts w:ascii="Times New Roman" w:eastAsia="华文宋体" w:hAnsi="Times New Roman" w:cs="Times New Roman"/>
          <w:kern w:val="0"/>
          <w:sz w:val="24"/>
          <w:szCs w:val="24"/>
        </w:rPr>
        <w:fldChar w:fldCharType="end"/>
      </w:r>
      <w:r w:rsidRPr="009C52FF">
        <w:rPr>
          <w:rFonts w:ascii="Times New Roman" w:eastAsia="华文宋体" w:hAnsi="Times New Roman" w:cs="Times New Roman"/>
          <w:kern w:val="0"/>
          <w:sz w:val="24"/>
          <w:szCs w:val="24"/>
        </w:rPr>
      </w:r>
      <w:r w:rsidRPr="009C52FF">
        <w:rPr>
          <w:rFonts w:ascii="Times New Roman" w:eastAsia="华文宋体" w:hAnsi="Times New Roman" w:cs="Times New Roman"/>
          <w:kern w:val="0"/>
          <w:sz w:val="24"/>
          <w:szCs w:val="24"/>
        </w:rPr>
        <w:fldChar w:fldCharType="separate"/>
      </w:r>
      <w:r w:rsidRPr="009C52FF">
        <w:rPr>
          <w:rFonts w:ascii="Times New Roman" w:eastAsia="华文宋体" w:hAnsi="Times New Roman" w:cs="Times New Roman"/>
          <w:noProof/>
          <w:kern w:val="0"/>
          <w:sz w:val="24"/>
          <w:szCs w:val="24"/>
          <w:vertAlign w:val="superscript"/>
        </w:rPr>
        <w:t>10</w:t>
      </w:r>
      <w:r w:rsidRPr="009C52FF">
        <w:rPr>
          <w:rFonts w:ascii="Times New Roman" w:eastAsia="华文宋体" w:hAnsi="Times New Roman" w:cs="Times New Roman"/>
          <w:kern w:val="0"/>
          <w:sz w:val="24"/>
          <w:szCs w:val="24"/>
        </w:rPr>
        <w:fldChar w:fldCharType="end"/>
      </w:r>
      <w:r w:rsidRPr="009C52FF">
        <w:rPr>
          <w:rFonts w:ascii="Times New Roman" w:eastAsia="华文宋体" w:hAnsi="Times New Roman" w:cs="Times New Roman"/>
          <w:kern w:val="0"/>
          <w:sz w:val="24"/>
          <w:szCs w:val="24"/>
        </w:rPr>
        <w:t xml:space="preserve">. All eligible patients were divided into a high-risk </w:t>
      </w:r>
      <w:r w:rsidRPr="009C52FF">
        <w:rPr>
          <w:rFonts w:ascii="Times New Roman" w:eastAsia="华文宋体" w:hAnsi="Times New Roman" w:cs="Times New Roman"/>
          <w:kern w:val="0"/>
          <w:sz w:val="24"/>
          <w:szCs w:val="24"/>
        </w:rPr>
        <w:lastRenderedPageBreak/>
        <w:t xml:space="preserve">and low-risk groups according to cutoff value based on the average risk scores. </w:t>
      </w:r>
      <w:r w:rsidRPr="009C52FF">
        <w:rPr>
          <w:rFonts w:ascii="Times New Roman" w:eastAsia="华文宋体" w:hAnsi="Times New Roman" w:cs="Times New Roman"/>
          <w:i/>
          <w:iCs/>
          <w:kern w:val="0"/>
          <w:sz w:val="24"/>
          <w:szCs w:val="24"/>
        </w:rPr>
        <w:t>P-</w:t>
      </w:r>
      <w:r w:rsidRPr="009C52FF">
        <w:rPr>
          <w:rFonts w:ascii="Times New Roman" w:eastAsia="华文宋体" w:hAnsi="Times New Roman" w:cs="Times New Roman"/>
          <w:kern w:val="0"/>
          <w:sz w:val="24"/>
          <w:szCs w:val="24"/>
        </w:rPr>
        <w:t>values</w:t>
      </w:r>
      <w:r w:rsidRPr="009C52FF">
        <w:rPr>
          <w:rFonts w:ascii="Times New Roman" w:eastAsia="华文宋体" w:hAnsi="Times New Roman" w:cs="Times New Roman"/>
          <w:i/>
          <w:iCs/>
          <w:kern w:val="0"/>
          <w:sz w:val="24"/>
          <w:szCs w:val="24"/>
        </w:rPr>
        <w:t xml:space="preserve"> </w:t>
      </w:r>
      <w:r w:rsidRPr="009C52FF">
        <w:rPr>
          <w:rFonts w:ascii="Times New Roman" w:eastAsia="华文宋体" w:hAnsi="Times New Roman" w:cs="Times New Roman"/>
          <w:kern w:val="0"/>
          <w:sz w:val="24"/>
          <w:szCs w:val="24"/>
        </w:rPr>
        <w:t>&lt; 0.05 were considered statistically significant.</w:t>
      </w:r>
    </w:p>
    <w:p w14:paraId="70B6C8D6" w14:textId="77777777" w:rsidR="009C52FF" w:rsidRPr="00D7529E" w:rsidRDefault="009C52FF" w:rsidP="00D7529E">
      <w:pPr>
        <w:widowControl/>
        <w:spacing w:line="480" w:lineRule="auto"/>
        <w:jc w:val="left"/>
        <w:rPr>
          <w:rFonts w:ascii="Times New Roman" w:eastAsia="宋体" w:hAnsi="Times New Roman" w:cs="Times New Roman"/>
          <w:kern w:val="0"/>
          <w:sz w:val="24"/>
          <w:szCs w:val="24"/>
        </w:rPr>
      </w:pPr>
    </w:p>
    <w:p w14:paraId="514F9AD0" w14:textId="058FA868" w:rsidR="009C52FF" w:rsidRPr="009C52FF" w:rsidRDefault="009C52FF" w:rsidP="009C52FF">
      <w:pPr>
        <w:widowControl/>
        <w:spacing w:line="480" w:lineRule="auto"/>
        <w:rPr>
          <w:rFonts w:ascii="Times New Roman" w:eastAsia="宋体" w:hAnsi="Times New Roman" w:cs="Times New Roman"/>
          <w:b/>
          <w:bCs/>
          <w:kern w:val="0"/>
          <w:sz w:val="24"/>
          <w:szCs w:val="24"/>
        </w:rPr>
      </w:pPr>
      <w:r w:rsidRPr="009C52FF">
        <w:rPr>
          <w:rFonts w:ascii="Times New Roman" w:eastAsia="宋体" w:hAnsi="Times New Roman" w:cs="Times New Roman"/>
          <w:b/>
          <w:bCs/>
          <w:kern w:val="0"/>
          <w:sz w:val="24"/>
          <w:szCs w:val="24"/>
        </w:rPr>
        <w:t>The RT-qPCR assay</w:t>
      </w:r>
      <w:r w:rsidRPr="009C52FF">
        <w:rPr>
          <w:rFonts w:ascii="Times New Roman" w:eastAsia="宋体" w:hAnsi="Times New Roman" w:cs="Times New Roman" w:hint="eastAsia"/>
          <w:b/>
          <w:bCs/>
          <w:kern w:val="0"/>
          <w:sz w:val="24"/>
          <w:szCs w:val="24"/>
        </w:rPr>
        <w:t>，</w:t>
      </w:r>
      <w:r w:rsidRPr="009C52FF">
        <w:rPr>
          <w:rFonts w:ascii="Times New Roman" w:eastAsia="宋体" w:hAnsi="Times New Roman" w:cs="Times New Roman"/>
          <w:b/>
          <w:bCs/>
          <w:kern w:val="0"/>
          <w:sz w:val="24"/>
          <w:szCs w:val="24"/>
        </w:rPr>
        <w:t xml:space="preserve">Chromatin </w:t>
      </w:r>
      <w:proofErr w:type="spellStart"/>
      <w:r w:rsidRPr="009C52FF">
        <w:rPr>
          <w:rFonts w:ascii="Times New Roman" w:eastAsia="宋体" w:hAnsi="Times New Roman" w:cs="Times New Roman"/>
          <w:b/>
          <w:bCs/>
          <w:kern w:val="0"/>
          <w:sz w:val="24"/>
          <w:szCs w:val="24"/>
        </w:rPr>
        <w:t>immunoprecipitation</w:t>
      </w:r>
      <w:proofErr w:type="spellEnd"/>
      <w:r w:rsidRPr="009C52FF">
        <w:rPr>
          <w:rFonts w:ascii="Times New Roman" w:eastAsia="宋体" w:hAnsi="Times New Roman" w:cs="Times New Roman"/>
          <w:b/>
          <w:bCs/>
          <w:kern w:val="0"/>
          <w:sz w:val="24"/>
          <w:szCs w:val="24"/>
        </w:rPr>
        <w:t xml:space="preserve"> (</w:t>
      </w:r>
      <w:proofErr w:type="spellStart"/>
      <w:r w:rsidRPr="009C52FF">
        <w:rPr>
          <w:rFonts w:ascii="Times New Roman" w:eastAsia="宋体" w:hAnsi="Times New Roman" w:cs="Times New Roman"/>
          <w:b/>
          <w:bCs/>
          <w:kern w:val="0"/>
          <w:sz w:val="24"/>
          <w:szCs w:val="24"/>
        </w:rPr>
        <w:t>ChIP</w:t>
      </w:r>
      <w:proofErr w:type="spellEnd"/>
      <w:r w:rsidRPr="009C52FF">
        <w:rPr>
          <w:rFonts w:ascii="Times New Roman" w:eastAsia="宋体" w:hAnsi="Times New Roman" w:cs="Times New Roman"/>
          <w:b/>
          <w:bCs/>
          <w:kern w:val="0"/>
          <w:sz w:val="24"/>
          <w:szCs w:val="24"/>
        </w:rPr>
        <w:t xml:space="preserve">) and </w:t>
      </w:r>
      <w:proofErr w:type="spellStart"/>
      <w:r w:rsidRPr="009C52FF">
        <w:rPr>
          <w:rFonts w:ascii="Times New Roman" w:eastAsia="宋体" w:hAnsi="Times New Roman" w:cs="Times New Roman"/>
          <w:b/>
          <w:bCs/>
          <w:kern w:val="0"/>
          <w:sz w:val="24"/>
          <w:szCs w:val="24"/>
        </w:rPr>
        <w:t>ChIP-qPCR</w:t>
      </w:r>
      <w:proofErr w:type="spellEnd"/>
    </w:p>
    <w:p w14:paraId="75F3112D" w14:textId="77777777" w:rsidR="009C52FF" w:rsidRPr="009C52FF" w:rsidRDefault="009C52FF" w:rsidP="009C52FF">
      <w:pPr>
        <w:widowControl/>
        <w:spacing w:line="480" w:lineRule="auto"/>
        <w:rPr>
          <w:rFonts w:ascii="Times New Roman" w:eastAsia="宋体" w:hAnsi="Times New Roman" w:cs="Times New Roman"/>
          <w:kern w:val="0"/>
          <w:sz w:val="24"/>
          <w:szCs w:val="24"/>
        </w:rPr>
      </w:pPr>
      <w:proofErr w:type="spellStart"/>
      <w:r w:rsidRPr="009C52FF">
        <w:rPr>
          <w:rFonts w:ascii="Times New Roman" w:eastAsia="宋体" w:hAnsi="Times New Roman" w:cs="Times New Roman"/>
          <w:kern w:val="0"/>
          <w:sz w:val="24"/>
          <w:szCs w:val="24"/>
        </w:rPr>
        <w:t>Trizo</w:t>
      </w:r>
      <w:bookmarkStart w:id="0" w:name="_GoBack"/>
      <w:bookmarkEnd w:id="0"/>
      <w:r w:rsidRPr="009C52FF">
        <w:rPr>
          <w:rFonts w:ascii="Times New Roman" w:eastAsia="宋体" w:hAnsi="Times New Roman" w:cs="Times New Roman"/>
          <w:kern w:val="0"/>
          <w:sz w:val="24"/>
          <w:szCs w:val="24"/>
        </w:rPr>
        <w:t>l</w:t>
      </w:r>
      <w:proofErr w:type="spellEnd"/>
      <w:r w:rsidRPr="009C52FF">
        <w:rPr>
          <w:rFonts w:ascii="Times New Roman" w:eastAsia="宋体" w:hAnsi="Times New Roman" w:cs="Times New Roman"/>
          <w:kern w:val="0"/>
          <w:sz w:val="24"/>
          <w:szCs w:val="24"/>
        </w:rPr>
        <w:t xml:space="preserve"> reagent (#15596026, Invitrogen) extracted the total RNA from cells. </w:t>
      </w:r>
      <w:proofErr w:type="spellStart"/>
      <w:r w:rsidRPr="009C52FF">
        <w:rPr>
          <w:rFonts w:ascii="Times New Roman" w:eastAsia="宋体" w:hAnsi="Times New Roman" w:cs="Times New Roman"/>
          <w:kern w:val="0"/>
          <w:sz w:val="24"/>
          <w:szCs w:val="24"/>
        </w:rPr>
        <w:t>PrimeScript</w:t>
      </w:r>
      <w:proofErr w:type="spellEnd"/>
      <w:r w:rsidRPr="009C52FF">
        <w:rPr>
          <w:rFonts w:ascii="Times New Roman" w:eastAsia="宋体" w:hAnsi="Times New Roman" w:cs="Times New Roman"/>
          <w:kern w:val="0"/>
          <w:sz w:val="24"/>
          <w:szCs w:val="24"/>
        </w:rPr>
        <w:t xml:space="preserve">™ RT kit (#RR047A, TAKARA, JPN) was used to reverse transcribed RNA sample (1μg).  The TB Green™ Fast qPCR Mix kit (#RR430A, TAKARA, JPN) was used to perform RT-qPCR. All values were normalized by GAPDH, and the fold change was quantified using the 2-ΔCt method. The primer sequences of RT-qPCR and were shown in Table S1. </w:t>
      </w:r>
      <w:proofErr w:type="spellStart"/>
      <w:r w:rsidRPr="009C52FF">
        <w:rPr>
          <w:rFonts w:ascii="Times New Roman" w:eastAsia="宋体" w:hAnsi="Times New Roman" w:cs="Times New Roman"/>
          <w:kern w:val="0"/>
          <w:sz w:val="24"/>
          <w:szCs w:val="24"/>
        </w:rPr>
        <w:t>ChIP</w:t>
      </w:r>
      <w:proofErr w:type="spellEnd"/>
      <w:r w:rsidRPr="009C52FF">
        <w:rPr>
          <w:rFonts w:ascii="Times New Roman" w:eastAsia="宋体" w:hAnsi="Times New Roman" w:cs="Times New Roman"/>
          <w:kern w:val="0"/>
          <w:sz w:val="24"/>
          <w:szCs w:val="24"/>
        </w:rPr>
        <w:t xml:space="preserve"> was performed with the Chromatin Extraction Kit (#ab117152, </w:t>
      </w:r>
      <w:proofErr w:type="spellStart"/>
      <w:r w:rsidRPr="009C52FF">
        <w:rPr>
          <w:rFonts w:ascii="Times New Roman" w:eastAsia="宋体" w:hAnsi="Times New Roman" w:cs="Times New Roman"/>
          <w:kern w:val="0"/>
          <w:sz w:val="24"/>
          <w:szCs w:val="24"/>
        </w:rPr>
        <w:t>Abcam</w:t>
      </w:r>
      <w:proofErr w:type="spellEnd"/>
      <w:r w:rsidRPr="009C52FF">
        <w:rPr>
          <w:rFonts w:ascii="Times New Roman" w:eastAsia="宋体" w:hAnsi="Times New Roman" w:cs="Times New Roman"/>
          <w:kern w:val="0"/>
          <w:sz w:val="24"/>
          <w:szCs w:val="24"/>
        </w:rPr>
        <w:t xml:space="preserve">) and </w:t>
      </w:r>
      <w:proofErr w:type="spellStart"/>
      <w:r w:rsidRPr="009C52FF">
        <w:rPr>
          <w:rFonts w:ascii="Times New Roman" w:eastAsia="宋体" w:hAnsi="Times New Roman" w:cs="Times New Roman"/>
          <w:kern w:val="0"/>
          <w:sz w:val="24"/>
          <w:szCs w:val="24"/>
        </w:rPr>
        <w:t>ChIP</w:t>
      </w:r>
      <w:proofErr w:type="spellEnd"/>
      <w:r w:rsidRPr="009C52FF">
        <w:rPr>
          <w:rFonts w:ascii="Times New Roman" w:eastAsia="宋体" w:hAnsi="Times New Roman" w:cs="Times New Roman"/>
          <w:kern w:val="0"/>
          <w:sz w:val="24"/>
          <w:szCs w:val="24"/>
        </w:rPr>
        <w:t xml:space="preserve"> Kit Magnetic - One Step (#ab156907, Abcam) according to the manufacturers standard protocol. The puriﬁed DNA was analyzed as same as RT-qPCR. Primers used for </w:t>
      </w:r>
      <w:proofErr w:type="spellStart"/>
      <w:r w:rsidRPr="009C52FF">
        <w:rPr>
          <w:rFonts w:ascii="Times New Roman" w:eastAsia="宋体" w:hAnsi="Times New Roman" w:cs="Times New Roman"/>
          <w:kern w:val="0"/>
          <w:sz w:val="24"/>
          <w:szCs w:val="24"/>
        </w:rPr>
        <w:t>ChIP-qPCR</w:t>
      </w:r>
      <w:proofErr w:type="spellEnd"/>
      <w:r w:rsidRPr="009C52FF">
        <w:rPr>
          <w:rFonts w:ascii="Times New Roman" w:eastAsia="宋体" w:hAnsi="Times New Roman" w:cs="Times New Roman"/>
          <w:kern w:val="0"/>
          <w:sz w:val="24"/>
          <w:szCs w:val="24"/>
        </w:rPr>
        <w:t xml:space="preserve"> were shown in Table S2.</w:t>
      </w:r>
    </w:p>
    <w:p w14:paraId="131BA34D" w14:textId="21AB0E1B" w:rsidR="00E0404D" w:rsidRDefault="00E0404D"/>
    <w:p w14:paraId="21942538" w14:textId="733C5C45" w:rsidR="009C52FF" w:rsidRPr="009C52FF" w:rsidRDefault="009C52FF" w:rsidP="009C52FF">
      <w:pPr>
        <w:widowControl/>
        <w:spacing w:line="480" w:lineRule="auto"/>
        <w:outlineLvl w:val="0"/>
        <w:rPr>
          <w:rFonts w:ascii="Times New Roman" w:eastAsia="宋体" w:hAnsi="Times New Roman" w:cs="Times New Roman"/>
          <w:b/>
          <w:kern w:val="0"/>
          <w:sz w:val="24"/>
          <w:szCs w:val="24"/>
        </w:rPr>
      </w:pPr>
      <w:r w:rsidRPr="009C52FF">
        <w:rPr>
          <w:rFonts w:ascii="Times New Roman" w:eastAsia="宋体" w:hAnsi="Times New Roman" w:cs="Times New Roman"/>
          <w:b/>
          <w:kern w:val="0"/>
          <w:sz w:val="24"/>
          <w:szCs w:val="24"/>
        </w:rPr>
        <w:t xml:space="preserve">Colony formation assay and MTS assay </w:t>
      </w:r>
    </w:p>
    <w:p w14:paraId="4B648EF7" w14:textId="77777777" w:rsidR="009C52FF" w:rsidRPr="009C52FF" w:rsidRDefault="009C52FF" w:rsidP="009C52FF">
      <w:pPr>
        <w:widowControl/>
        <w:spacing w:line="480" w:lineRule="auto"/>
        <w:outlineLvl w:val="0"/>
        <w:rPr>
          <w:rFonts w:ascii="Times New Roman" w:eastAsia="宋体" w:hAnsi="Times New Roman" w:cs="Times New Roman"/>
          <w:b/>
          <w:kern w:val="0"/>
          <w:sz w:val="24"/>
          <w:szCs w:val="24"/>
        </w:rPr>
      </w:pPr>
      <w:r w:rsidRPr="009C52FF">
        <w:rPr>
          <w:rFonts w:ascii="Times New Roman" w:eastAsia="宋体" w:hAnsi="Times New Roman" w:cs="Times New Roman"/>
          <w:kern w:val="0"/>
          <w:sz w:val="24"/>
          <w:szCs w:val="24"/>
        </w:rPr>
        <w:t xml:space="preserve">For colony formation assay, </w:t>
      </w:r>
      <w:r w:rsidRPr="009C52FF">
        <w:rPr>
          <w:rFonts w:ascii="Times New Roman" w:eastAsia="宋体" w:hAnsi="Times New Roman" w:cs="Times New Roman"/>
          <w:kern w:val="0"/>
          <w:sz w:val="24"/>
          <w:szCs w:val="24"/>
          <w:shd w:val="clear" w:color="auto" w:fill="FFFFFF"/>
        </w:rPr>
        <w:t xml:space="preserve">500 cells were </w:t>
      </w:r>
      <w:r w:rsidRPr="009C52FF">
        <w:rPr>
          <w:rFonts w:ascii="Times New Roman" w:eastAsia="宋体" w:hAnsi="Times New Roman" w:cs="Times New Roman" w:hint="eastAsia"/>
          <w:kern w:val="0"/>
          <w:sz w:val="24"/>
          <w:szCs w:val="24"/>
          <w:shd w:val="clear" w:color="auto" w:fill="FFFFFF"/>
        </w:rPr>
        <w:t>added</w:t>
      </w:r>
      <w:r w:rsidRPr="009C52FF">
        <w:rPr>
          <w:rFonts w:ascii="Times New Roman" w:eastAsia="宋体" w:hAnsi="Times New Roman" w:cs="Times New Roman"/>
          <w:kern w:val="0"/>
          <w:sz w:val="24"/>
          <w:szCs w:val="24"/>
          <w:shd w:val="clear" w:color="auto" w:fill="FFFFFF"/>
        </w:rPr>
        <w:t xml:space="preserve"> into 6-well plates and </w:t>
      </w:r>
      <w:r w:rsidRPr="009C52FF">
        <w:rPr>
          <w:rFonts w:ascii="Times New Roman" w:eastAsia="宋体" w:hAnsi="Times New Roman" w:cs="Times New Roman"/>
          <w:kern w:val="0"/>
          <w:sz w:val="24"/>
          <w:szCs w:val="24"/>
        </w:rPr>
        <w:t xml:space="preserve">cultured for </w:t>
      </w:r>
      <w:r w:rsidRPr="009C52FF">
        <w:rPr>
          <w:rFonts w:ascii="Times New Roman" w:eastAsia="宋体" w:hAnsi="Times New Roman" w:cs="Times New Roman" w:hint="eastAsia"/>
          <w:kern w:val="0"/>
          <w:sz w:val="24"/>
          <w:szCs w:val="24"/>
        </w:rPr>
        <w:t>2 weeks</w:t>
      </w:r>
      <w:r w:rsidRPr="009C52FF">
        <w:rPr>
          <w:rFonts w:ascii="Times New Roman" w:eastAsia="宋体" w:hAnsi="Times New Roman" w:cs="Times New Roman"/>
          <w:kern w:val="0"/>
          <w:sz w:val="24"/>
          <w:szCs w:val="24"/>
        </w:rPr>
        <w:t xml:space="preserve">. </w:t>
      </w:r>
      <w:r w:rsidRPr="009C52FF">
        <w:rPr>
          <w:rFonts w:ascii="Times New Roman" w:eastAsia="宋体" w:hAnsi="Times New Roman" w:cs="Times New Roman" w:hint="eastAsia"/>
          <w:kern w:val="0"/>
          <w:sz w:val="24"/>
          <w:szCs w:val="24"/>
        </w:rPr>
        <w:t>After that</w:t>
      </w:r>
      <w:r w:rsidRPr="009C52FF">
        <w:rPr>
          <w:rFonts w:ascii="Times New Roman" w:eastAsia="宋体" w:hAnsi="Times New Roman" w:cs="Times New Roman"/>
          <w:kern w:val="0"/>
          <w:sz w:val="24"/>
          <w:szCs w:val="24"/>
        </w:rPr>
        <w:t xml:space="preserve">, </w:t>
      </w:r>
      <w:r w:rsidRPr="009C52FF">
        <w:rPr>
          <w:rFonts w:ascii="Times New Roman" w:eastAsia="宋体" w:hAnsi="Times New Roman" w:cs="Times New Roman"/>
          <w:kern w:val="0"/>
          <w:sz w:val="24"/>
          <w:szCs w:val="24"/>
          <w:shd w:val="clear" w:color="auto" w:fill="FFFFFF"/>
        </w:rPr>
        <w:t>methanol</w:t>
      </w:r>
      <w:r w:rsidRPr="009C52FF">
        <w:rPr>
          <w:rFonts w:ascii="Times New Roman" w:eastAsia="宋体" w:hAnsi="Times New Roman" w:cs="Times New Roman"/>
          <w:kern w:val="0"/>
          <w:sz w:val="24"/>
          <w:szCs w:val="24"/>
        </w:rPr>
        <w:t xml:space="preserve"> was used to fix t</w:t>
      </w:r>
      <w:r w:rsidRPr="009C52FF">
        <w:rPr>
          <w:rFonts w:ascii="Times New Roman" w:eastAsia="宋体" w:hAnsi="Times New Roman" w:cs="Times New Roman"/>
          <w:kern w:val="0"/>
          <w:sz w:val="24"/>
          <w:szCs w:val="24"/>
          <w:shd w:val="clear" w:color="auto" w:fill="FFFFFF"/>
        </w:rPr>
        <w:t xml:space="preserve">he colony for 0.5 h and 1% </w:t>
      </w:r>
      <w:r w:rsidRPr="009C52FF">
        <w:rPr>
          <w:rFonts w:ascii="Times New Roman" w:eastAsia="宋体" w:hAnsi="Times New Roman" w:cs="Times New Roman"/>
          <w:kern w:val="0"/>
          <w:sz w:val="24"/>
          <w:szCs w:val="24"/>
        </w:rPr>
        <w:t>Crystal Violet</w:t>
      </w:r>
      <w:r w:rsidRPr="009C52FF">
        <w:rPr>
          <w:rFonts w:ascii="Times New Roman" w:eastAsia="宋体" w:hAnsi="Times New Roman" w:cs="Times New Roman"/>
          <w:kern w:val="0"/>
          <w:sz w:val="24"/>
          <w:szCs w:val="24"/>
          <w:shd w:val="clear" w:color="auto" w:fill="FFFFFF"/>
        </w:rPr>
        <w:t xml:space="preserve"> was applied to stained the colony for 30 mins.  The number of colonies was calculated. All assays were performed in triplicate.</w:t>
      </w:r>
      <w:r w:rsidRPr="009C52FF">
        <w:rPr>
          <w:rFonts w:ascii="Times New Roman" w:eastAsia="宋体" w:hAnsi="Times New Roman" w:cs="Times New Roman"/>
          <w:b/>
          <w:kern w:val="0"/>
          <w:sz w:val="24"/>
          <w:szCs w:val="24"/>
        </w:rPr>
        <w:t xml:space="preserve"> </w:t>
      </w:r>
      <w:r w:rsidRPr="009C52FF">
        <w:rPr>
          <w:rFonts w:ascii="Times New Roman" w:eastAsia="宋体" w:hAnsi="Times New Roman" w:cs="Times New Roman"/>
          <w:bCs/>
          <w:kern w:val="0"/>
          <w:sz w:val="24"/>
          <w:szCs w:val="24"/>
        </w:rPr>
        <w:t xml:space="preserve">For MTS assay, </w:t>
      </w:r>
      <w:r w:rsidRPr="009C52FF">
        <w:rPr>
          <w:rFonts w:ascii="Times New Roman" w:eastAsia="宋体" w:hAnsi="Times New Roman" w:cs="Times New Roman"/>
          <w:kern w:val="0"/>
          <w:sz w:val="24"/>
          <w:szCs w:val="24"/>
        </w:rPr>
        <w:t xml:space="preserve">(2000 cells were </w:t>
      </w:r>
      <w:r w:rsidRPr="009C52FF">
        <w:rPr>
          <w:rFonts w:ascii="Times New Roman" w:eastAsia="宋体" w:hAnsi="Times New Roman" w:cs="Times New Roman" w:hint="eastAsia"/>
          <w:kern w:val="0"/>
          <w:sz w:val="24"/>
          <w:szCs w:val="24"/>
        </w:rPr>
        <w:t>added</w:t>
      </w:r>
      <w:r w:rsidRPr="009C52FF">
        <w:rPr>
          <w:rFonts w:ascii="Times New Roman" w:eastAsia="宋体" w:hAnsi="Times New Roman" w:cs="Times New Roman"/>
          <w:kern w:val="0"/>
          <w:sz w:val="24"/>
          <w:szCs w:val="24"/>
        </w:rPr>
        <w:t xml:space="preserve"> into a 96-well plate and then 20 </w:t>
      </w:r>
      <w:proofErr w:type="spellStart"/>
      <w:r w:rsidRPr="009C52FF">
        <w:rPr>
          <w:rFonts w:ascii="Times New Roman" w:eastAsia="宋体" w:hAnsi="Times New Roman" w:cs="Times New Roman"/>
          <w:kern w:val="0"/>
          <w:sz w:val="24"/>
          <w:szCs w:val="24"/>
        </w:rPr>
        <w:t>μl</w:t>
      </w:r>
      <w:proofErr w:type="spellEnd"/>
      <w:r w:rsidRPr="009C52FF">
        <w:rPr>
          <w:rFonts w:ascii="Times New Roman" w:eastAsia="宋体" w:hAnsi="Times New Roman" w:cs="Times New Roman"/>
          <w:kern w:val="0"/>
          <w:sz w:val="24"/>
          <w:szCs w:val="24"/>
        </w:rPr>
        <w:t xml:space="preserve"> of MTS reagent (#ab197010, Abcam, USA) was added to each well for 60 mins. The absorbance of each well was measured at 490 nm with a microplate reader.</w:t>
      </w:r>
    </w:p>
    <w:p w14:paraId="3A48F581" w14:textId="14DAE1B3" w:rsidR="009C52FF" w:rsidRDefault="009C52FF"/>
    <w:p w14:paraId="74DE15F7" w14:textId="77777777" w:rsidR="009C52FF" w:rsidRPr="009C52FF" w:rsidRDefault="009C52FF" w:rsidP="009C52FF">
      <w:pPr>
        <w:widowControl/>
        <w:spacing w:line="480" w:lineRule="auto"/>
        <w:outlineLvl w:val="0"/>
        <w:rPr>
          <w:rFonts w:ascii="Times New Roman" w:eastAsia="宋体" w:hAnsi="Times New Roman" w:cs="Times New Roman"/>
          <w:b/>
          <w:kern w:val="0"/>
          <w:sz w:val="24"/>
          <w:szCs w:val="24"/>
        </w:rPr>
      </w:pPr>
      <w:r w:rsidRPr="009C52FF">
        <w:rPr>
          <w:rFonts w:ascii="Times New Roman" w:eastAsia="宋体" w:hAnsi="Times New Roman" w:cs="Times New Roman" w:hint="eastAsia"/>
          <w:b/>
          <w:kern w:val="0"/>
          <w:sz w:val="24"/>
          <w:szCs w:val="24"/>
        </w:rPr>
        <w:lastRenderedPageBreak/>
        <w:t>X</w:t>
      </w:r>
      <w:r w:rsidRPr="009C52FF">
        <w:rPr>
          <w:rFonts w:ascii="Times New Roman" w:eastAsia="宋体" w:hAnsi="Times New Roman" w:cs="Times New Roman"/>
          <w:b/>
          <w:kern w:val="0"/>
          <w:sz w:val="24"/>
          <w:szCs w:val="24"/>
        </w:rPr>
        <w:t>enografts assay</w:t>
      </w:r>
    </w:p>
    <w:p w14:paraId="06FD9BCC" w14:textId="77777777" w:rsidR="009C52FF" w:rsidRPr="009C52FF" w:rsidRDefault="009C52FF" w:rsidP="009C52FF">
      <w:pPr>
        <w:widowControl/>
        <w:spacing w:line="480" w:lineRule="auto"/>
        <w:rPr>
          <w:rFonts w:ascii="Times New Roman" w:eastAsia="宋体" w:hAnsi="Times New Roman" w:cs="Times New Roman"/>
          <w:kern w:val="0"/>
          <w:sz w:val="24"/>
          <w:szCs w:val="24"/>
        </w:rPr>
      </w:pPr>
      <w:r w:rsidRPr="009C52FF">
        <w:rPr>
          <w:rFonts w:ascii="Times New Roman" w:eastAsia="宋体" w:hAnsi="Times New Roman" w:cs="Times New Roman"/>
          <w:kern w:val="0"/>
          <w:sz w:val="24"/>
          <w:szCs w:val="24"/>
        </w:rPr>
        <w:t xml:space="preserve">BALB/c-nu mice (4–5 weeks old) were obtained from </w:t>
      </w:r>
      <w:proofErr w:type="spellStart"/>
      <w:r w:rsidRPr="009C52FF">
        <w:rPr>
          <w:rFonts w:ascii="Times New Roman" w:eastAsia="宋体" w:hAnsi="Times New Roman" w:cs="Times New Roman"/>
          <w:kern w:val="0"/>
          <w:sz w:val="24"/>
          <w:szCs w:val="24"/>
        </w:rPr>
        <w:t>Vitalriver</w:t>
      </w:r>
      <w:proofErr w:type="spellEnd"/>
      <w:r w:rsidRPr="009C52FF">
        <w:rPr>
          <w:rFonts w:ascii="Times New Roman" w:eastAsia="宋体" w:hAnsi="Times New Roman" w:cs="Times New Roman"/>
          <w:kern w:val="0"/>
          <w:sz w:val="24"/>
          <w:szCs w:val="24"/>
        </w:rPr>
        <w:t xml:space="preserve"> (Beijing, China). The procedures were carried out </w:t>
      </w:r>
      <w:r w:rsidRPr="009C52FF">
        <w:rPr>
          <w:rFonts w:ascii="Times New Roman" w:eastAsia="宋体" w:hAnsi="Times New Roman" w:cs="Times New Roman" w:hint="eastAsia"/>
          <w:kern w:val="0"/>
          <w:sz w:val="24"/>
          <w:szCs w:val="24"/>
        </w:rPr>
        <w:t>following</w:t>
      </w:r>
      <w:r w:rsidRPr="009C52FF">
        <w:rPr>
          <w:rFonts w:ascii="Times New Roman" w:eastAsia="宋体" w:hAnsi="Times New Roman" w:cs="Times New Roman"/>
          <w:kern w:val="0"/>
          <w:sz w:val="24"/>
          <w:szCs w:val="24"/>
        </w:rPr>
        <w:t xml:space="preserve"> the guidelines formulated by the National Institutes of Health of China and approved by Ethical Committee on Animal Experiments at the Huazhong University of Science and Technology in Wuhan, China. Tumor cells infected with different </w:t>
      </w:r>
      <w:proofErr w:type="spellStart"/>
      <w:r w:rsidRPr="009C52FF">
        <w:rPr>
          <w:rFonts w:ascii="Times New Roman" w:eastAsia="宋体" w:hAnsi="Times New Roman" w:cs="Times New Roman"/>
          <w:kern w:val="0"/>
          <w:sz w:val="24"/>
          <w:szCs w:val="24"/>
        </w:rPr>
        <w:t>shRNAs</w:t>
      </w:r>
      <w:proofErr w:type="spellEnd"/>
      <w:r w:rsidRPr="009C52FF">
        <w:rPr>
          <w:rFonts w:ascii="Times New Roman" w:eastAsia="宋体" w:hAnsi="Times New Roman" w:cs="Times New Roman"/>
          <w:kern w:val="0"/>
          <w:sz w:val="24"/>
          <w:szCs w:val="24"/>
        </w:rPr>
        <w:t xml:space="preserve"> were subcutaneously injected into the left dorsal side of BALB/c-nu mice. Digital vernier calipers were used to evaluate tumor size every three days. The mice were sacrificed and the xenografts were excised and weighed. </w:t>
      </w:r>
    </w:p>
    <w:p w14:paraId="2C114FA5" w14:textId="77777777" w:rsidR="009C52FF" w:rsidRPr="009C52FF" w:rsidRDefault="009C52FF"/>
    <w:p w14:paraId="479B369F" w14:textId="7E21B192" w:rsidR="00B2091D" w:rsidRDefault="00B2091D">
      <w:pPr>
        <w:widowControl/>
        <w:jc w:val="left"/>
      </w:pPr>
      <w:r>
        <w:br w:type="page"/>
      </w:r>
    </w:p>
    <w:p w14:paraId="6DA62B64" w14:textId="7543C9A7" w:rsidR="00427122" w:rsidRPr="00B2091D" w:rsidRDefault="00B2091D">
      <w:r>
        <w:rPr>
          <w:noProof/>
        </w:rPr>
        <w:lastRenderedPageBreak/>
        <w:drawing>
          <wp:inline distT="0" distB="0" distL="0" distR="0" wp14:anchorId="449BF4DE" wp14:editId="4CFE7279">
            <wp:extent cx="5274310" cy="81464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8146415"/>
                    </a:xfrm>
                    <a:prstGeom prst="rect">
                      <a:avLst/>
                    </a:prstGeom>
                  </pic:spPr>
                </pic:pic>
              </a:graphicData>
            </a:graphic>
          </wp:inline>
        </w:drawing>
      </w:r>
    </w:p>
    <w:p w14:paraId="6A9B677B" w14:textId="7253FB96" w:rsidR="00CE3D61" w:rsidRPr="00CE3D61" w:rsidRDefault="00CE3D61" w:rsidP="00CE3D61">
      <w:pPr>
        <w:widowControl/>
        <w:spacing w:line="480" w:lineRule="auto"/>
        <w:jc w:val="left"/>
        <w:rPr>
          <w:rFonts w:ascii="Times New Roman" w:hAnsi="Times New Roman" w:cs="Times New Roman"/>
        </w:rPr>
      </w:pPr>
      <w:r w:rsidRPr="00CE3D61">
        <w:rPr>
          <w:rFonts w:ascii="Times New Roman" w:hAnsi="Times New Roman" w:cs="Times New Roman"/>
          <w:b/>
        </w:rPr>
        <w:lastRenderedPageBreak/>
        <w:t xml:space="preserve">Supplementary </w:t>
      </w:r>
      <w:r w:rsidR="009C52FF">
        <w:rPr>
          <w:rFonts w:ascii="Times New Roman" w:hAnsi="Times New Roman" w:cs="Times New Roman"/>
          <w:b/>
        </w:rPr>
        <w:t>F</w:t>
      </w:r>
      <w:r w:rsidRPr="00CE3D61">
        <w:rPr>
          <w:rFonts w:ascii="Times New Roman" w:hAnsi="Times New Roman" w:cs="Times New Roman"/>
          <w:b/>
        </w:rPr>
        <w:t>igure 1</w:t>
      </w:r>
      <w:r w:rsidRPr="00CE3D61">
        <w:rPr>
          <w:rFonts w:ascii="Times New Roman" w:hAnsi="Times New Roman" w:cs="Times New Roman"/>
        </w:rPr>
        <w:t xml:space="preserve">. </w:t>
      </w:r>
      <w:r w:rsidRPr="00CE3D61">
        <w:rPr>
          <w:rFonts w:ascii="Times New Roman" w:hAnsi="Times New Roman" w:cs="Times New Roman"/>
          <w:b/>
        </w:rPr>
        <w:t>A</w:t>
      </w:r>
      <w:r w:rsidRPr="00CE3D61">
        <w:rPr>
          <w:rFonts w:ascii="Times New Roman" w:hAnsi="Times New Roman" w:cs="Times New Roman"/>
        </w:rPr>
        <w:t>. The disease</w:t>
      </w:r>
      <w:r w:rsidR="00911557">
        <w:rPr>
          <w:rFonts w:ascii="Times New Roman" w:hAnsi="Times New Roman" w:cs="Times New Roman"/>
        </w:rPr>
        <w:t>-</w:t>
      </w:r>
      <w:r w:rsidRPr="00CE3D61">
        <w:rPr>
          <w:rFonts w:ascii="Times New Roman" w:hAnsi="Times New Roman" w:cs="Times New Roman"/>
        </w:rPr>
        <w:t xml:space="preserve">free survival rate in high/low indicated genes were analyzed by the GEPIA web tool. </w:t>
      </w:r>
      <w:r w:rsidRPr="00CE3D61">
        <w:rPr>
          <w:rFonts w:ascii="Times New Roman" w:hAnsi="Times New Roman" w:cs="Times New Roman" w:hint="eastAsia"/>
          <w:b/>
        </w:rPr>
        <w:t>B</w:t>
      </w:r>
      <w:r>
        <w:rPr>
          <w:rFonts w:ascii="Times New Roman" w:hAnsi="Times New Roman" w:cs="Times New Roman" w:hint="eastAsia"/>
        </w:rPr>
        <w:t xml:space="preserve">. </w:t>
      </w:r>
      <w:r w:rsidRPr="00CE3D61">
        <w:rPr>
          <w:rFonts w:ascii="Times New Roman" w:hAnsi="Times New Roman" w:cs="Times New Roman"/>
        </w:rPr>
        <w:t xml:space="preserve">The </w:t>
      </w:r>
      <w:r>
        <w:rPr>
          <w:rFonts w:ascii="Times New Roman" w:hAnsi="Times New Roman" w:cs="Times New Roman" w:hint="eastAsia"/>
        </w:rPr>
        <w:t>overall</w:t>
      </w:r>
      <w:r w:rsidRPr="00CE3D61">
        <w:rPr>
          <w:rFonts w:ascii="Times New Roman" w:hAnsi="Times New Roman" w:cs="Times New Roman"/>
        </w:rPr>
        <w:t xml:space="preserve"> survival rate in high/low indicated genes were analyzed by the GEPIA web tool</w:t>
      </w:r>
    </w:p>
    <w:p w14:paraId="0E19EEFC" w14:textId="77777777" w:rsidR="00CE3D61" w:rsidRDefault="00CE3D61">
      <w:pPr>
        <w:widowControl/>
        <w:jc w:val="left"/>
      </w:pPr>
    </w:p>
    <w:p w14:paraId="55E4DA65" w14:textId="22ED6AF4" w:rsidR="003A736D" w:rsidRDefault="003A736D">
      <w:pPr>
        <w:widowControl/>
        <w:jc w:val="left"/>
      </w:pPr>
      <w:r>
        <w:br w:type="page"/>
      </w:r>
    </w:p>
    <w:p w14:paraId="2B1C421A" w14:textId="451A984E" w:rsidR="002A582F" w:rsidRDefault="00B2091D">
      <w:pPr>
        <w:widowControl/>
        <w:jc w:val="left"/>
      </w:pPr>
      <w:r>
        <w:rPr>
          <w:noProof/>
        </w:rPr>
        <w:lastRenderedPageBreak/>
        <w:drawing>
          <wp:inline distT="0" distB="0" distL="0" distR="0" wp14:anchorId="2851CFD0" wp14:editId="3AAD0D98">
            <wp:extent cx="5274310" cy="564261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642610"/>
                    </a:xfrm>
                    <a:prstGeom prst="rect">
                      <a:avLst/>
                    </a:prstGeom>
                  </pic:spPr>
                </pic:pic>
              </a:graphicData>
            </a:graphic>
          </wp:inline>
        </w:drawing>
      </w:r>
    </w:p>
    <w:p w14:paraId="4333EB9E" w14:textId="51889713" w:rsidR="00895FE5" w:rsidRDefault="002A582F" w:rsidP="00CA5560">
      <w:pPr>
        <w:widowControl/>
        <w:spacing w:line="480" w:lineRule="auto"/>
        <w:jc w:val="left"/>
      </w:pPr>
      <w:r w:rsidRPr="00CA5560">
        <w:rPr>
          <w:rFonts w:ascii="Times New Roman" w:hAnsi="Times New Roman" w:cs="Times New Roman"/>
          <w:b/>
          <w:lang w:eastAsia="en-US"/>
        </w:rPr>
        <w:t xml:space="preserve">Supplementary </w:t>
      </w:r>
      <w:r w:rsidR="009C52FF">
        <w:rPr>
          <w:rFonts w:ascii="Times New Roman" w:hAnsi="Times New Roman" w:cs="Times New Roman"/>
          <w:b/>
          <w:lang w:eastAsia="en-US"/>
        </w:rPr>
        <w:t>F</w:t>
      </w:r>
      <w:r w:rsidRPr="00CA5560">
        <w:rPr>
          <w:rFonts w:ascii="Times New Roman" w:hAnsi="Times New Roman" w:cs="Times New Roman"/>
          <w:b/>
          <w:lang w:eastAsia="en-US"/>
        </w:rPr>
        <w:t xml:space="preserve">igure 2. A-C, </w:t>
      </w:r>
      <w:r w:rsidRPr="00CA5560">
        <w:rPr>
          <w:rFonts w:ascii="Times New Roman" w:hAnsi="Times New Roman" w:cs="Times New Roman"/>
          <w:lang w:eastAsia="en-US"/>
        </w:rPr>
        <w:t xml:space="preserve">SCC-4 and SCC-15 cells were transfected indicated </w:t>
      </w:r>
      <w:proofErr w:type="spellStart"/>
      <w:r w:rsidRPr="00CA5560">
        <w:rPr>
          <w:rFonts w:ascii="Times New Roman" w:hAnsi="Times New Roman" w:cs="Times New Roman"/>
          <w:lang w:eastAsia="en-US"/>
        </w:rPr>
        <w:t>shRNAs</w:t>
      </w:r>
      <w:proofErr w:type="spellEnd"/>
      <w:r w:rsidRPr="00CA5560">
        <w:rPr>
          <w:rFonts w:ascii="Times New Roman" w:hAnsi="Times New Roman" w:cs="Times New Roman"/>
          <w:lang w:eastAsia="en-US"/>
        </w:rPr>
        <w:t xml:space="preserve"> for 48 h. Cells were harvested for western blotting analysis (A), RT-qPCR analysis (B) and MTS assay (C). Data presented as the mean ± SD of three independent experiments. *, p &lt; 0.05; **, p &lt; 0.01. </w:t>
      </w:r>
      <w:r w:rsidRPr="00CA5560">
        <w:rPr>
          <w:rFonts w:ascii="Times New Roman" w:hAnsi="Times New Roman" w:cs="Times New Roman"/>
          <w:b/>
          <w:lang w:eastAsia="en-US"/>
        </w:rPr>
        <w:t xml:space="preserve">D </w:t>
      </w:r>
      <w:r w:rsidRPr="00CA5560">
        <w:rPr>
          <w:rFonts w:ascii="Times New Roman" w:hAnsi="Times New Roman" w:cs="Times New Roman"/>
          <w:lang w:eastAsia="en-US"/>
        </w:rPr>
        <w:t xml:space="preserve">and </w:t>
      </w:r>
      <w:r w:rsidRPr="00CA5560">
        <w:rPr>
          <w:rFonts w:ascii="Times New Roman" w:hAnsi="Times New Roman" w:cs="Times New Roman"/>
          <w:b/>
          <w:lang w:eastAsia="en-US"/>
        </w:rPr>
        <w:t>E</w:t>
      </w:r>
      <w:r w:rsidRPr="00CA5560">
        <w:rPr>
          <w:rFonts w:ascii="Times New Roman" w:hAnsi="Times New Roman" w:cs="Times New Roman"/>
          <w:lang w:eastAsia="en-US"/>
        </w:rPr>
        <w:t>,</w:t>
      </w:r>
      <w:r w:rsidR="00AB7862" w:rsidRPr="00CA5560">
        <w:rPr>
          <w:rFonts w:ascii="Times New Roman" w:hAnsi="Times New Roman" w:cs="Times New Roman"/>
          <w:lang w:eastAsia="en-US"/>
        </w:rPr>
        <w:t xml:space="preserve"> Kaplan-Meier analys</w:t>
      </w:r>
      <w:r w:rsidR="00CF0DD0" w:rsidRPr="00CA5560">
        <w:rPr>
          <w:rFonts w:ascii="Times New Roman" w:hAnsi="Times New Roman" w:cs="Times New Roman"/>
          <w:lang w:eastAsia="en-US"/>
        </w:rPr>
        <w:t>e</w:t>
      </w:r>
      <w:r w:rsidR="00AB7862" w:rsidRPr="00CA5560">
        <w:rPr>
          <w:rFonts w:ascii="Times New Roman" w:hAnsi="Times New Roman" w:cs="Times New Roman"/>
          <w:lang w:eastAsia="en-US"/>
        </w:rPr>
        <w:t>s of</w:t>
      </w:r>
      <w:r w:rsidR="00CA0710" w:rsidRPr="00CA5560">
        <w:rPr>
          <w:rFonts w:ascii="Times New Roman" w:hAnsi="Times New Roman" w:cs="Times New Roman"/>
          <w:lang w:eastAsia="en-US"/>
        </w:rPr>
        <w:t xml:space="preserve"> wild-type TP53 subgroup (D) and mutated TP53 subgroup (E) of HNSCC patients</w:t>
      </w:r>
      <w:r w:rsidR="00CF0DD0" w:rsidRPr="00CA5560">
        <w:rPr>
          <w:rFonts w:ascii="Times New Roman" w:hAnsi="Times New Roman" w:cs="Times New Roman"/>
          <w:lang w:eastAsia="en-US"/>
        </w:rPr>
        <w:t xml:space="preserve"> in TCG</w:t>
      </w:r>
      <w:r w:rsidR="00D80D2E" w:rsidRPr="00CA5560">
        <w:rPr>
          <w:rFonts w:ascii="Times New Roman" w:hAnsi="Times New Roman" w:cs="Times New Roman"/>
          <w:lang w:eastAsia="en-US"/>
        </w:rPr>
        <w:t xml:space="preserve">A. </w:t>
      </w:r>
      <w:r w:rsidR="00857D15">
        <w:rPr>
          <w:rFonts w:ascii="Times New Roman" w:hAnsi="Times New Roman" w:cs="Times New Roman"/>
          <w:lang w:eastAsia="en-US"/>
        </w:rPr>
        <w:t>I</w:t>
      </w:r>
      <w:r w:rsidR="00857D15" w:rsidRPr="00857D15">
        <w:rPr>
          <w:rFonts w:ascii="Times New Roman" w:hAnsi="Times New Roman" w:cs="Times New Roman"/>
          <w:lang w:eastAsia="en-US"/>
        </w:rPr>
        <w:t>n each analysis</w:t>
      </w:r>
      <w:r w:rsidR="00857D15">
        <w:rPr>
          <w:rFonts w:ascii="Times New Roman" w:hAnsi="Times New Roman" w:cs="Times New Roman"/>
          <w:lang w:eastAsia="en-US"/>
        </w:rPr>
        <w:t xml:space="preserve">, </w:t>
      </w:r>
      <w:r w:rsidR="00857D15">
        <w:rPr>
          <w:rFonts w:ascii="Times New Roman" w:hAnsi="Times New Roman" w:cs="Times New Roman"/>
        </w:rPr>
        <w:t>t</w:t>
      </w:r>
      <w:r w:rsidR="00D80D2E" w:rsidRPr="00CA5560">
        <w:rPr>
          <w:rFonts w:ascii="Times New Roman" w:hAnsi="Times New Roman" w:cs="Times New Roman"/>
        </w:rPr>
        <w:t>he median of NR5A2 expression level was used as a cutoff value for classification of patients into high</w:t>
      </w:r>
      <w:r w:rsidR="00F26450">
        <w:rPr>
          <w:rFonts w:ascii="Times New Roman" w:hAnsi="Times New Roman" w:cs="Times New Roman"/>
        </w:rPr>
        <w:t>-</w:t>
      </w:r>
      <w:r w:rsidR="00D80D2E" w:rsidRPr="00CA5560">
        <w:rPr>
          <w:rFonts w:ascii="Times New Roman" w:hAnsi="Times New Roman" w:cs="Times New Roman"/>
        </w:rPr>
        <w:t xml:space="preserve"> and low</w:t>
      </w:r>
      <w:r w:rsidR="00F26450">
        <w:rPr>
          <w:rFonts w:ascii="Times New Roman" w:hAnsi="Times New Roman" w:cs="Times New Roman"/>
        </w:rPr>
        <w:t>-</w:t>
      </w:r>
      <w:r w:rsidR="00D80D2E" w:rsidRPr="00CA5560">
        <w:rPr>
          <w:rFonts w:ascii="Times New Roman" w:hAnsi="Times New Roman" w:cs="Times New Roman"/>
        </w:rPr>
        <w:t xml:space="preserve"> expression groups</w:t>
      </w:r>
      <w:r w:rsidR="00857D15">
        <w:rPr>
          <w:rFonts w:ascii="Times New Roman" w:hAnsi="Times New Roman" w:cs="Times New Roman"/>
        </w:rPr>
        <w:t>.</w:t>
      </w:r>
      <w:r w:rsidR="00895FE5">
        <w:br w:type="page"/>
      </w:r>
    </w:p>
    <w:p w14:paraId="3B2EBCA1" w14:textId="50D80B27" w:rsidR="002A582F" w:rsidRDefault="00B2091D">
      <w:r>
        <w:rPr>
          <w:noProof/>
        </w:rPr>
        <w:lastRenderedPageBreak/>
        <w:drawing>
          <wp:inline distT="0" distB="0" distL="0" distR="0" wp14:anchorId="0B30C95D" wp14:editId="15BE0A42">
            <wp:extent cx="5274310" cy="6280150"/>
            <wp:effectExtent l="0" t="0" r="254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280150"/>
                    </a:xfrm>
                    <a:prstGeom prst="rect">
                      <a:avLst/>
                    </a:prstGeom>
                  </pic:spPr>
                </pic:pic>
              </a:graphicData>
            </a:graphic>
          </wp:inline>
        </w:drawing>
      </w:r>
    </w:p>
    <w:p w14:paraId="1D63CB75" w14:textId="220F3C4F" w:rsidR="00895FE5" w:rsidRPr="00CA5560" w:rsidRDefault="00895FE5" w:rsidP="00CA5560">
      <w:pPr>
        <w:widowControl/>
        <w:shd w:val="clear" w:color="auto" w:fill="FFFFFF"/>
        <w:spacing w:line="360" w:lineRule="auto"/>
        <w:jc w:val="left"/>
        <w:rPr>
          <w:rFonts w:ascii="Times New Roman" w:eastAsia="Times New Roman" w:hAnsi="Times New Roman" w:cs="Times New Roman"/>
          <w:bCs/>
          <w:color w:val="000000" w:themeColor="text1"/>
          <w:kern w:val="0"/>
          <w:sz w:val="24"/>
          <w:szCs w:val="24"/>
          <w:lang w:eastAsia="en-US"/>
        </w:rPr>
      </w:pPr>
      <w:r w:rsidRPr="00CA5560">
        <w:rPr>
          <w:rFonts w:ascii="Times New Roman" w:eastAsia="Times New Roman" w:hAnsi="Times New Roman" w:cs="Times New Roman"/>
          <w:b/>
          <w:color w:val="000000" w:themeColor="text1"/>
          <w:kern w:val="0"/>
          <w:sz w:val="24"/>
          <w:szCs w:val="24"/>
          <w:lang w:eastAsia="en-US"/>
        </w:rPr>
        <w:t xml:space="preserve">Supplementary </w:t>
      </w:r>
      <w:r w:rsidR="009C52FF">
        <w:rPr>
          <w:rFonts w:ascii="Times New Roman" w:eastAsia="Times New Roman" w:hAnsi="Times New Roman" w:cs="Times New Roman"/>
          <w:b/>
          <w:color w:val="000000" w:themeColor="text1"/>
          <w:kern w:val="0"/>
          <w:sz w:val="24"/>
          <w:szCs w:val="24"/>
          <w:lang w:eastAsia="en-US"/>
        </w:rPr>
        <w:t>F</w:t>
      </w:r>
      <w:r w:rsidRPr="00CA5560">
        <w:rPr>
          <w:rFonts w:ascii="Times New Roman" w:eastAsia="Times New Roman" w:hAnsi="Times New Roman" w:cs="Times New Roman"/>
          <w:b/>
          <w:color w:val="000000" w:themeColor="text1"/>
          <w:kern w:val="0"/>
          <w:sz w:val="24"/>
          <w:szCs w:val="24"/>
          <w:lang w:eastAsia="en-US"/>
        </w:rPr>
        <w:t>igure 3.</w:t>
      </w:r>
      <w:r>
        <w:rPr>
          <w:rFonts w:ascii="Times New Roman" w:eastAsia="Times New Roman" w:hAnsi="Times New Roman" w:cs="Times New Roman"/>
          <w:b/>
          <w:color w:val="000000" w:themeColor="text1"/>
          <w:kern w:val="0"/>
          <w:sz w:val="24"/>
          <w:szCs w:val="24"/>
          <w:lang w:eastAsia="en-US"/>
        </w:rPr>
        <w:t xml:space="preserve"> A </w:t>
      </w:r>
      <w:r w:rsidRPr="00CA5560">
        <w:rPr>
          <w:rFonts w:ascii="Times New Roman" w:eastAsia="Times New Roman" w:hAnsi="Times New Roman" w:cs="Times New Roman"/>
          <w:bCs/>
          <w:color w:val="000000" w:themeColor="text1"/>
          <w:kern w:val="0"/>
          <w:sz w:val="24"/>
          <w:szCs w:val="24"/>
          <w:lang w:eastAsia="en-US"/>
        </w:rPr>
        <w:t>and</w:t>
      </w:r>
      <w:r>
        <w:rPr>
          <w:rFonts w:ascii="Times New Roman" w:eastAsia="Times New Roman" w:hAnsi="Times New Roman" w:cs="Times New Roman"/>
          <w:b/>
          <w:color w:val="000000" w:themeColor="text1"/>
          <w:kern w:val="0"/>
          <w:sz w:val="24"/>
          <w:szCs w:val="24"/>
          <w:lang w:eastAsia="en-US"/>
        </w:rPr>
        <w:t xml:space="preserve"> B, </w:t>
      </w:r>
      <w:r>
        <w:rPr>
          <w:rFonts w:ascii="Times New Roman" w:eastAsia="Times New Roman" w:hAnsi="Times New Roman" w:cs="Times New Roman"/>
          <w:bCs/>
          <w:color w:val="000000" w:themeColor="text1"/>
          <w:kern w:val="0"/>
          <w:sz w:val="24"/>
          <w:szCs w:val="24"/>
          <w:lang w:eastAsia="en-US"/>
        </w:rPr>
        <w:t>SCC-4</w:t>
      </w:r>
      <w:r w:rsidRPr="00CA5560">
        <w:rPr>
          <w:rFonts w:ascii="Times New Roman" w:eastAsia="Times New Roman" w:hAnsi="Times New Roman" w:cs="Times New Roman"/>
          <w:bCs/>
          <w:color w:val="000000" w:themeColor="text1"/>
          <w:kern w:val="0"/>
          <w:sz w:val="24"/>
          <w:szCs w:val="24"/>
          <w:lang w:eastAsia="en-US"/>
        </w:rPr>
        <w:t xml:space="preserve"> cells were infected with indicated </w:t>
      </w:r>
      <w:proofErr w:type="spellStart"/>
      <w:r w:rsidRPr="00CA5560">
        <w:rPr>
          <w:rFonts w:ascii="Times New Roman" w:eastAsia="Times New Roman" w:hAnsi="Times New Roman" w:cs="Times New Roman"/>
          <w:bCs/>
          <w:color w:val="000000" w:themeColor="text1"/>
          <w:kern w:val="0"/>
          <w:sz w:val="24"/>
          <w:szCs w:val="24"/>
          <w:lang w:eastAsia="en-US"/>
        </w:rPr>
        <w:t>shRNAs</w:t>
      </w:r>
      <w:proofErr w:type="spellEnd"/>
      <w:r w:rsidRPr="00CA5560">
        <w:rPr>
          <w:rFonts w:ascii="Times New Roman" w:eastAsia="Times New Roman" w:hAnsi="Times New Roman" w:cs="Times New Roman"/>
          <w:bCs/>
          <w:color w:val="000000" w:themeColor="text1"/>
          <w:kern w:val="0"/>
          <w:sz w:val="24"/>
          <w:szCs w:val="24"/>
          <w:lang w:eastAsia="en-US"/>
        </w:rPr>
        <w:t>. After 48 h, cells were harvested for Western Blot (</w:t>
      </w:r>
      <w:r>
        <w:rPr>
          <w:rFonts w:ascii="Times New Roman" w:eastAsia="Times New Roman" w:hAnsi="Times New Roman" w:cs="Times New Roman"/>
          <w:bCs/>
          <w:color w:val="000000" w:themeColor="text1"/>
          <w:kern w:val="0"/>
          <w:sz w:val="24"/>
          <w:szCs w:val="24"/>
          <w:lang w:eastAsia="en-US"/>
        </w:rPr>
        <w:t>A</w:t>
      </w:r>
      <w:r w:rsidRPr="00CA5560">
        <w:rPr>
          <w:rFonts w:ascii="Times New Roman" w:eastAsia="Times New Roman" w:hAnsi="Times New Roman" w:cs="Times New Roman"/>
          <w:bCs/>
          <w:color w:val="000000" w:themeColor="text1"/>
          <w:kern w:val="0"/>
          <w:sz w:val="24"/>
          <w:szCs w:val="24"/>
          <w:lang w:eastAsia="en-US"/>
        </w:rPr>
        <w:t>) and cell proliferation assay (</w:t>
      </w:r>
      <w:r>
        <w:rPr>
          <w:rFonts w:ascii="Times New Roman" w:eastAsia="Times New Roman" w:hAnsi="Times New Roman" w:cs="Times New Roman"/>
          <w:bCs/>
          <w:color w:val="000000" w:themeColor="text1"/>
          <w:kern w:val="0"/>
          <w:sz w:val="24"/>
          <w:szCs w:val="24"/>
          <w:lang w:eastAsia="en-US"/>
        </w:rPr>
        <w:t>B</w:t>
      </w:r>
      <w:r w:rsidRPr="00CA5560">
        <w:rPr>
          <w:rFonts w:ascii="Times New Roman" w:eastAsia="Times New Roman" w:hAnsi="Times New Roman" w:cs="Times New Roman"/>
          <w:bCs/>
          <w:color w:val="000000" w:themeColor="text1"/>
          <w:kern w:val="0"/>
          <w:sz w:val="24"/>
          <w:szCs w:val="24"/>
          <w:lang w:eastAsia="en-US"/>
        </w:rPr>
        <w:t>). The data shown are the mean values ± SD from three replicates. *, P &lt; 0.0</w:t>
      </w:r>
      <w:r>
        <w:rPr>
          <w:rFonts w:ascii="Times New Roman" w:eastAsia="Times New Roman" w:hAnsi="Times New Roman" w:cs="Times New Roman"/>
          <w:bCs/>
          <w:color w:val="000000" w:themeColor="text1"/>
          <w:kern w:val="0"/>
          <w:sz w:val="24"/>
          <w:szCs w:val="24"/>
          <w:lang w:eastAsia="en-US"/>
        </w:rPr>
        <w:t>5</w:t>
      </w:r>
      <w:r w:rsidRPr="00CA5560">
        <w:rPr>
          <w:rFonts w:ascii="Times New Roman" w:eastAsia="Times New Roman" w:hAnsi="Times New Roman" w:cs="Times New Roman"/>
          <w:bCs/>
          <w:color w:val="000000" w:themeColor="text1"/>
          <w:kern w:val="0"/>
          <w:sz w:val="24"/>
          <w:szCs w:val="24"/>
          <w:lang w:eastAsia="en-US"/>
        </w:rPr>
        <w:t>; **, P &lt; 0.01.</w:t>
      </w:r>
      <w:r>
        <w:rPr>
          <w:rFonts w:ascii="Times New Roman" w:eastAsia="Times New Roman" w:hAnsi="Times New Roman" w:cs="Times New Roman"/>
          <w:bCs/>
          <w:color w:val="000000" w:themeColor="text1"/>
          <w:kern w:val="0"/>
          <w:sz w:val="24"/>
          <w:szCs w:val="24"/>
          <w:lang w:eastAsia="en-US"/>
        </w:rPr>
        <w:t xml:space="preserve"> </w:t>
      </w:r>
      <w:r w:rsidRPr="00CA5560">
        <w:rPr>
          <w:rFonts w:ascii="Times New Roman" w:eastAsia="Times New Roman" w:hAnsi="Times New Roman" w:cs="Times New Roman"/>
          <w:b/>
          <w:color w:val="000000" w:themeColor="text1"/>
          <w:kern w:val="0"/>
          <w:sz w:val="24"/>
          <w:szCs w:val="24"/>
          <w:lang w:eastAsia="en-US"/>
        </w:rPr>
        <w:t>C</w:t>
      </w:r>
      <w:r>
        <w:rPr>
          <w:rFonts w:ascii="Times New Roman" w:eastAsia="Times New Roman" w:hAnsi="Times New Roman" w:cs="Times New Roman"/>
          <w:bCs/>
          <w:color w:val="000000" w:themeColor="text1"/>
          <w:kern w:val="0"/>
          <w:sz w:val="24"/>
          <w:szCs w:val="24"/>
          <w:lang w:eastAsia="en-US"/>
        </w:rPr>
        <w:t xml:space="preserve">, </w:t>
      </w:r>
      <w:proofErr w:type="spellStart"/>
      <w:r>
        <w:rPr>
          <w:rFonts w:ascii="Times New Roman" w:eastAsia="Times New Roman" w:hAnsi="Times New Roman" w:cs="Times New Roman"/>
          <w:bCs/>
          <w:color w:val="000000" w:themeColor="text1"/>
          <w:kern w:val="0"/>
          <w:sz w:val="24"/>
          <w:szCs w:val="24"/>
          <w:lang w:eastAsia="en-US"/>
        </w:rPr>
        <w:t>FaDu</w:t>
      </w:r>
      <w:proofErr w:type="spellEnd"/>
      <w:r w:rsidRPr="00895FE5">
        <w:rPr>
          <w:rFonts w:ascii="Times New Roman" w:eastAsia="Times New Roman" w:hAnsi="Times New Roman" w:cs="Times New Roman"/>
          <w:bCs/>
          <w:color w:val="000000" w:themeColor="text1"/>
          <w:kern w:val="0"/>
          <w:sz w:val="24"/>
          <w:szCs w:val="24"/>
          <w:lang w:eastAsia="en-US"/>
        </w:rPr>
        <w:t xml:space="preserve"> cells were infected with indicated </w:t>
      </w:r>
      <w:proofErr w:type="spellStart"/>
      <w:r w:rsidRPr="00895FE5">
        <w:rPr>
          <w:rFonts w:ascii="Times New Roman" w:eastAsia="Times New Roman" w:hAnsi="Times New Roman" w:cs="Times New Roman"/>
          <w:bCs/>
          <w:color w:val="000000" w:themeColor="text1"/>
          <w:kern w:val="0"/>
          <w:sz w:val="24"/>
          <w:szCs w:val="24"/>
          <w:lang w:eastAsia="en-US"/>
        </w:rPr>
        <w:t>shRNAs</w:t>
      </w:r>
      <w:proofErr w:type="spellEnd"/>
      <w:r w:rsidRPr="00895FE5">
        <w:rPr>
          <w:rFonts w:ascii="Times New Roman" w:eastAsia="Times New Roman" w:hAnsi="Times New Roman" w:cs="Times New Roman"/>
          <w:bCs/>
          <w:color w:val="000000" w:themeColor="text1"/>
          <w:kern w:val="0"/>
          <w:sz w:val="24"/>
          <w:szCs w:val="24"/>
          <w:lang w:eastAsia="en-US"/>
        </w:rPr>
        <w:t>. After 48 h, cells were harvested for</w:t>
      </w:r>
      <w:r>
        <w:rPr>
          <w:rFonts w:ascii="Times New Roman" w:eastAsia="Times New Roman" w:hAnsi="Times New Roman" w:cs="Times New Roman"/>
          <w:bCs/>
          <w:color w:val="000000" w:themeColor="text1"/>
          <w:kern w:val="0"/>
          <w:sz w:val="24"/>
          <w:szCs w:val="24"/>
          <w:lang w:eastAsia="en-US"/>
        </w:rPr>
        <w:t xml:space="preserve"> RT-qPCR analysis</w:t>
      </w:r>
      <w:r w:rsidRPr="00895FE5">
        <w:rPr>
          <w:rFonts w:ascii="Times New Roman" w:eastAsia="Times New Roman" w:hAnsi="Times New Roman" w:cs="Times New Roman"/>
          <w:bCs/>
          <w:color w:val="000000" w:themeColor="text1"/>
          <w:kern w:val="0"/>
          <w:sz w:val="24"/>
          <w:szCs w:val="24"/>
          <w:lang w:eastAsia="en-US"/>
        </w:rPr>
        <w:t xml:space="preserve">. The data shown are the mean values ± SD from three replicates. </w:t>
      </w:r>
      <w:r>
        <w:rPr>
          <w:rFonts w:ascii="Times New Roman" w:eastAsia="Times New Roman" w:hAnsi="Times New Roman" w:cs="Times New Roman"/>
          <w:bCs/>
          <w:color w:val="000000" w:themeColor="text1"/>
          <w:kern w:val="0"/>
          <w:sz w:val="24"/>
          <w:szCs w:val="24"/>
          <w:lang w:eastAsia="en-US"/>
        </w:rPr>
        <w:t xml:space="preserve">Ns, not significant; </w:t>
      </w:r>
      <w:r w:rsidRPr="00895FE5">
        <w:rPr>
          <w:rFonts w:ascii="Times New Roman" w:eastAsia="Times New Roman" w:hAnsi="Times New Roman" w:cs="Times New Roman"/>
          <w:bCs/>
          <w:color w:val="000000" w:themeColor="text1"/>
          <w:kern w:val="0"/>
          <w:sz w:val="24"/>
          <w:szCs w:val="24"/>
          <w:lang w:eastAsia="en-US"/>
        </w:rPr>
        <w:t>*, P &lt; 0.05; **, P &lt; 0.01</w:t>
      </w:r>
      <w:r>
        <w:rPr>
          <w:rFonts w:ascii="Times New Roman" w:eastAsia="Times New Roman" w:hAnsi="Times New Roman" w:cs="Times New Roman"/>
          <w:bCs/>
          <w:color w:val="000000" w:themeColor="text1"/>
          <w:kern w:val="0"/>
          <w:sz w:val="24"/>
          <w:szCs w:val="24"/>
          <w:lang w:eastAsia="en-US"/>
        </w:rPr>
        <w:t xml:space="preserve">; ***, P &lt; 0.001. D, SCC-9 </w:t>
      </w:r>
      <w:r w:rsidRPr="00895FE5">
        <w:rPr>
          <w:rFonts w:ascii="Times New Roman" w:eastAsia="Times New Roman" w:hAnsi="Times New Roman" w:cs="Times New Roman"/>
          <w:bCs/>
          <w:color w:val="000000" w:themeColor="text1"/>
          <w:kern w:val="0"/>
          <w:sz w:val="24"/>
          <w:szCs w:val="24"/>
          <w:lang w:eastAsia="en-US"/>
        </w:rPr>
        <w:t xml:space="preserve">cells were infected with indicated </w:t>
      </w:r>
      <w:proofErr w:type="spellStart"/>
      <w:r w:rsidRPr="00895FE5">
        <w:rPr>
          <w:rFonts w:ascii="Times New Roman" w:eastAsia="Times New Roman" w:hAnsi="Times New Roman" w:cs="Times New Roman"/>
          <w:bCs/>
          <w:color w:val="000000" w:themeColor="text1"/>
          <w:kern w:val="0"/>
          <w:sz w:val="24"/>
          <w:szCs w:val="24"/>
          <w:lang w:eastAsia="en-US"/>
        </w:rPr>
        <w:t>shRNAs</w:t>
      </w:r>
      <w:proofErr w:type="spellEnd"/>
      <w:r w:rsidRPr="00895FE5">
        <w:rPr>
          <w:rFonts w:ascii="Times New Roman" w:eastAsia="Times New Roman" w:hAnsi="Times New Roman" w:cs="Times New Roman"/>
          <w:bCs/>
          <w:color w:val="000000" w:themeColor="text1"/>
          <w:kern w:val="0"/>
          <w:sz w:val="24"/>
          <w:szCs w:val="24"/>
          <w:lang w:eastAsia="en-US"/>
        </w:rPr>
        <w:t>. After 48 h, cells were harvested for</w:t>
      </w:r>
      <w:r>
        <w:rPr>
          <w:rFonts w:ascii="Times New Roman" w:eastAsia="Times New Roman" w:hAnsi="Times New Roman" w:cs="Times New Roman"/>
          <w:bCs/>
          <w:color w:val="000000" w:themeColor="text1"/>
          <w:kern w:val="0"/>
          <w:sz w:val="24"/>
          <w:szCs w:val="24"/>
          <w:lang w:eastAsia="en-US"/>
        </w:rPr>
        <w:t xml:space="preserve"> RT-qPCR </w:t>
      </w:r>
      <w:r>
        <w:rPr>
          <w:rFonts w:ascii="Times New Roman" w:eastAsia="Times New Roman" w:hAnsi="Times New Roman" w:cs="Times New Roman"/>
          <w:bCs/>
          <w:color w:val="000000" w:themeColor="text1"/>
          <w:kern w:val="0"/>
          <w:sz w:val="24"/>
          <w:szCs w:val="24"/>
          <w:lang w:eastAsia="en-US"/>
        </w:rPr>
        <w:lastRenderedPageBreak/>
        <w:t>analysis</w:t>
      </w:r>
      <w:r w:rsidRPr="00895FE5">
        <w:rPr>
          <w:rFonts w:ascii="Times New Roman" w:eastAsia="Times New Roman" w:hAnsi="Times New Roman" w:cs="Times New Roman"/>
          <w:bCs/>
          <w:color w:val="000000" w:themeColor="text1"/>
          <w:kern w:val="0"/>
          <w:sz w:val="24"/>
          <w:szCs w:val="24"/>
          <w:lang w:eastAsia="en-US"/>
        </w:rPr>
        <w:t xml:space="preserve">. The data shown are the mean values ± SD from three replicates. </w:t>
      </w:r>
      <w:r>
        <w:rPr>
          <w:rFonts w:ascii="Times New Roman" w:eastAsia="Times New Roman" w:hAnsi="Times New Roman" w:cs="Times New Roman"/>
          <w:bCs/>
          <w:color w:val="000000" w:themeColor="text1"/>
          <w:kern w:val="0"/>
          <w:sz w:val="24"/>
          <w:szCs w:val="24"/>
          <w:lang w:eastAsia="en-US"/>
        </w:rPr>
        <w:t>Ns, not significant; ***, P &lt; 0.001.</w:t>
      </w:r>
    </w:p>
    <w:p w14:paraId="29C9E298" w14:textId="29C75C5B" w:rsidR="00895FE5" w:rsidRDefault="00895FE5">
      <w:pPr>
        <w:widowControl/>
        <w:jc w:val="left"/>
      </w:pPr>
      <w:r>
        <w:br w:type="page"/>
      </w:r>
    </w:p>
    <w:p w14:paraId="391474B6" w14:textId="4F978DE2" w:rsidR="009F766C" w:rsidRPr="004A15E1" w:rsidRDefault="009F766C" w:rsidP="009F766C">
      <w:pPr>
        <w:widowControl/>
        <w:shd w:val="clear" w:color="auto" w:fill="FFFFFF"/>
        <w:spacing w:line="360" w:lineRule="auto"/>
        <w:jc w:val="left"/>
        <w:rPr>
          <w:rFonts w:ascii="Times New Roman" w:hAnsi="Times New Roman" w:cs="Times New Roman"/>
          <w:b/>
          <w:color w:val="000000" w:themeColor="text1"/>
          <w:kern w:val="0"/>
          <w:sz w:val="24"/>
          <w:szCs w:val="24"/>
        </w:rPr>
      </w:pPr>
      <w:r w:rsidRPr="009F766C">
        <w:rPr>
          <w:rFonts w:ascii="Times New Roman" w:eastAsia="Times New Roman" w:hAnsi="Times New Roman" w:cs="Times New Roman"/>
          <w:b/>
          <w:color w:val="000000" w:themeColor="text1"/>
          <w:kern w:val="0"/>
          <w:sz w:val="24"/>
          <w:szCs w:val="24"/>
          <w:lang w:eastAsia="en-US"/>
        </w:rPr>
        <w:lastRenderedPageBreak/>
        <w:t>Table S</w:t>
      </w:r>
      <w:r w:rsidRPr="009F766C">
        <w:rPr>
          <w:rFonts w:ascii="Times New Roman" w:hAnsi="Times New Roman" w:cs="Times New Roman" w:hint="eastAsia"/>
          <w:b/>
          <w:color w:val="000000" w:themeColor="text1"/>
          <w:kern w:val="0"/>
          <w:sz w:val="24"/>
          <w:szCs w:val="24"/>
        </w:rPr>
        <w:t>1</w:t>
      </w:r>
      <w:r w:rsidRPr="009F766C">
        <w:rPr>
          <w:rFonts w:ascii="Times New Roman" w:eastAsia="Times New Roman" w:hAnsi="Times New Roman" w:cs="Times New Roman"/>
          <w:b/>
          <w:color w:val="000000" w:themeColor="text1"/>
          <w:kern w:val="0"/>
          <w:sz w:val="24"/>
          <w:szCs w:val="24"/>
          <w:lang w:eastAsia="en-US"/>
        </w:rPr>
        <w:t>: Sequences of RT-qPCR primers</w:t>
      </w:r>
    </w:p>
    <w:tbl>
      <w:tblPr>
        <w:tblStyle w:val="TableGrid1"/>
        <w:tblW w:w="0" w:type="auto"/>
        <w:tblLayout w:type="fixed"/>
        <w:tblLook w:val="04A0" w:firstRow="1" w:lastRow="0" w:firstColumn="1" w:lastColumn="0" w:noHBand="0" w:noVBand="1"/>
      </w:tblPr>
      <w:tblGrid>
        <w:gridCol w:w="959"/>
        <w:gridCol w:w="999"/>
        <w:gridCol w:w="3253"/>
        <w:gridCol w:w="3311"/>
      </w:tblGrid>
      <w:tr w:rsidR="009F766C" w:rsidRPr="009F766C" w14:paraId="6C09EA4F" w14:textId="77777777" w:rsidTr="005F500C">
        <w:tc>
          <w:tcPr>
            <w:tcW w:w="959" w:type="dxa"/>
            <w:vAlign w:val="center"/>
          </w:tcPr>
          <w:p w14:paraId="60CE37E4" w14:textId="77777777" w:rsidR="009F766C" w:rsidRPr="009F766C" w:rsidRDefault="009F766C" w:rsidP="009F766C">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Species</w:t>
            </w:r>
          </w:p>
        </w:tc>
        <w:tc>
          <w:tcPr>
            <w:tcW w:w="999" w:type="dxa"/>
            <w:vAlign w:val="center"/>
          </w:tcPr>
          <w:p w14:paraId="6243147F" w14:textId="77777777" w:rsidR="009F766C" w:rsidRPr="009F766C" w:rsidRDefault="009F766C" w:rsidP="009F766C">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Gene</w:t>
            </w:r>
          </w:p>
        </w:tc>
        <w:tc>
          <w:tcPr>
            <w:tcW w:w="3253" w:type="dxa"/>
            <w:vAlign w:val="center"/>
          </w:tcPr>
          <w:p w14:paraId="427630D7" w14:textId="77777777" w:rsidR="009F766C" w:rsidRPr="009F766C" w:rsidRDefault="009F766C" w:rsidP="009F766C">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Forward (5’-3’)</w:t>
            </w:r>
          </w:p>
        </w:tc>
        <w:tc>
          <w:tcPr>
            <w:tcW w:w="3311" w:type="dxa"/>
            <w:vAlign w:val="center"/>
          </w:tcPr>
          <w:p w14:paraId="4B3C86BD" w14:textId="77777777" w:rsidR="009F766C" w:rsidRPr="009F766C" w:rsidRDefault="009F766C" w:rsidP="009F766C">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Reverse (5’-3’)</w:t>
            </w:r>
          </w:p>
        </w:tc>
      </w:tr>
      <w:tr w:rsidR="009F766C" w:rsidRPr="009F766C" w14:paraId="5186B30A" w14:textId="77777777" w:rsidTr="005F500C">
        <w:tc>
          <w:tcPr>
            <w:tcW w:w="959" w:type="dxa"/>
            <w:vAlign w:val="center"/>
          </w:tcPr>
          <w:p w14:paraId="536EB6E2" w14:textId="77777777" w:rsidR="009F766C" w:rsidRPr="009F766C" w:rsidRDefault="009F766C" w:rsidP="009F766C">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596AE261" w14:textId="77777777" w:rsidR="009F766C" w:rsidRPr="009F766C" w:rsidRDefault="009F766C" w:rsidP="009F766C">
            <w:pPr>
              <w:widowControl/>
              <w:spacing w:line="480" w:lineRule="auto"/>
              <w:jc w:val="left"/>
              <w:rPr>
                <w:rFonts w:ascii="Times New Roman" w:hAnsi="Times New Roman" w:cs="Times New Roman"/>
                <w:i/>
                <w:color w:val="000000" w:themeColor="text1"/>
                <w:sz w:val="20"/>
                <w:szCs w:val="20"/>
              </w:rPr>
            </w:pPr>
            <w:r w:rsidRPr="009F766C">
              <w:rPr>
                <w:rFonts w:ascii="Times New Roman" w:hAnsi="Times New Roman" w:cs="Times New Roman" w:hint="eastAsia"/>
                <w:i/>
                <w:color w:val="000000" w:themeColor="text1"/>
                <w:sz w:val="20"/>
                <w:szCs w:val="20"/>
              </w:rPr>
              <w:t>GAPDH</w:t>
            </w:r>
          </w:p>
        </w:tc>
        <w:tc>
          <w:tcPr>
            <w:tcW w:w="3253" w:type="dxa"/>
            <w:vAlign w:val="center"/>
          </w:tcPr>
          <w:p w14:paraId="747B7AC0" w14:textId="77777777" w:rsidR="009F766C" w:rsidRPr="009F766C" w:rsidRDefault="009F766C" w:rsidP="009F766C">
            <w:pPr>
              <w:widowControl/>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CCAGAACATCATCCCTGCCT</w:t>
            </w:r>
          </w:p>
        </w:tc>
        <w:tc>
          <w:tcPr>
            <w:tcW w:w="3311" w:type="dxa"/>
            <w:vAlign w:val="center"/>
          </w:tcPr>
          <w:p w14:paraId="40211DF2" w14:textId="77777777" w:rsidR="009F766C" w:rsidRPr="009F766C" w:rsidRDefault="009F766C" w:rsidP="009F766C">
            <w:pPr>
              <w:widowControl/>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CCTGCTTCACCACCTTCTTG</w:t>
            </w:r>
          </w:p>
        </w:tc>
      </w:tr>
      <w:tr w:rsidR="009F766C" w:rsidRPr="009F766C" w14:paraId="732AEE55" w14:textId="77777777" w:rsidTr="005F500C">
        <w:tc>
          <w:tcPr>
            <w:tcW w:w="959" w:type="dxa"/>
            <w:vAlign w:val="center"/>
          </w:tcPr>
          <w:p w14:paraId="378F7694" w14:textId="77777777" w:rsidR="009F766C" w:rsidRPr="009F766C" w:rsidRDefault="009F766C" w:rsidP="009F766C">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15C4CD7B" w14:textId="30F62392" w:rsidR="009F766C" w:rsidRPr="009F766C" w:rsidRDefault="00D7529E" w:rsidP="009F766C">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imes New Roman" w:eastAsiaTheme="minorEastAsia" w:hAnsi="Times New Roman" w:cs="Times New Roman" w:hint="eastAsia"/>
                <w:i/>
                <w:color w:val="000000" w:themeColor="text1"/>
                <w:sz w:val="20"/>
                <w:szCs w:val="20"/>
                <w:lang w:eastAsia="zh-CN"/>
              </w:rPr>
              <w:t>NR5A2</w:t>
            </w:r>
          </w:p>
        </w:tc>
        <w:tc>
          <w:tcPr>
            <w:tcW w:w="3253" w:type="dxa"/>
            <w:vAlign w:val="center"/>
          </w:tcPr>
          <w:p w14:paraId="3A0BA6A0" w14:textId="4FC13201" w:rsidR="009F766C" w:rsidRPr="009F766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AACATCCCCCATTAGCATGA</w:t>
            </w:r>
          </w:p>
        </w:tc>
        <w:tc>
          <w:tcPr>
            <w:tcW w:w="3311" w:type="dxa"/>
            <w:vAlign w:val="center"/>
          </w:tcPr>
          <w:p w14:paraId="6C0411C7" w14:textId="14BC5A54" w:rsidR="009F766C" w:rsidRPr="009F766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AGGCTCATCTGGCTCACACT</w:t>
            </w:r>
          </w:p>
        </w:tc>
      </w:tr>
      <w:tr w:rsidR="009F766C" w:rsidRPr="009F766C" w14:paraId="4437A6B0" w14:textId="77777777" w:rsidTr="005F500C">
        <w:tc>
          <w:tcPr>
            <w:tcW w:w="959" w:type="dxa"/>
            <w:vAlign w:val="center"/>
          </w:tcPr>
          <w:p w14:paraId="51063A93" w14:textId="77777777" w:rsidR="009F766C" w:rsidRPr="009F766C" w:rsidRDefault="009F766C" w:rsidP="009F766C">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7701F171" w14:textId="726B8695" w:rsidR="009F766C" w:rsidRPr="009F766C" w:rsidRDefault="00D7529E" w:rsidP="009F766C">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imes New Roman" w:eastAsiaTheme="minorEastAsia" w:hAnsi="Times New Roman" w:cs="Times New Roman" w:hint="eastAsia"/>
                <w:i/>
                <w:color w:val="000000" w:themeColor="text1"/>
                <w:sz w:val="20"/>
                <w:szCs w:val="20"/>
                <w:lang w:eastAsia="zh-CN"/>
              </w:rPr>
              <w:t>TP53</w:t>
            </w:r>
          </w:p>
        </w:tc>
        <w:tc>
          <w:tcPr>
            <w:tcW w:w="3253" w:type="dxa"/>
            <w:vAlign w:val="center"/>
          </w:tcPr>
          <w:p w14:paraId="2098664D" w14:textId="5F4D6982" w:rsidR="009F766C" w:rsidRPr="009F766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GTTCCGAGAGCTGAATGAGG</w:t>
            </w:r>
          </w:p>
        </w:tc>
        <w:tc>
          <w:tcPr>
            <w:tcW w:w="3311" w:type="dxa"/>
            <w:vAlign w:val="center"/>
          </w:tcPr>
          <w:p w14:paraId="11996155" w14:textId="4AE69B0C" w:rsidR="009F766C" w:rsidRPr="009F766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TCTGAGTCAGGCCCTTCTGT</w:t>
            </w:r>
          </w:p>
        </w:tc>
      </w:tr>
      <w:tr w:rsidR="009F766C" w:rsidRPr="009F766C" w14:paraId="2B830394" w14:textId="77777777" w:rsidTr="005F500C">
        <w:tc>
          <w:tcPr>
            <w:tcW w:w="959" w:type="dxa"/>
            <w:vAlign w:val="center"/>
          </w:tcPr>
          <w:p w14:paraId="2602793E" w14:textId="77777777" w:rsidR="009F766C" w:rsidRPr="009F766C" w:rsidRDefault="009F766C" w:rsidP="009F766C">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hint="eastAsia"/>
                <w:color w:val="000000" w:themeColor="text1"/>
                <w:sz w:val="20"/>
                <w:szCs w:val="20"/>
              </w:rPr>
              <w:t>Human</w:t>
            </w:r>
          </w:p>
        </w:tc>
        <w:tc>
          <w:tcPr>
            <w:tcW w:w="999" w:type="dxa"/>
            <w:vAlign w:val="center"/>
          </w:tcPr>
          <w:p w14:paraId="47F2080E" w14:textId="4E5330AD" w:rsidR="009F766C" w:rsidRPr="009F766C" w:rsidRDefault="00D7529E" w:rsidP="009F766C">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imes New Roman" w:eastAsiaTheme="minorEastAsia" w:hAnsi="Times New Roman" w:cs="Times New Roman" w:hint="eastAsia"/>
                <w:i/>
                <w:color w:val="000000" w:themeColor="text1"/>
                <w:sz w:val="20"/>
                <w:szCs w:val="20"/>
                <w:lang w:eastAsia="zh-CN"/>
              </w:rPr>
              <w:t>PKM</w:t>
            </w:r>
          </w:p>
        </w:tc>
        <w:tc>
          <w:tcPr>
            <w:tcW w:w="3253" w:type="dxa"/>
            <w:vAlign w:val="center"/>
          </w:tcPr>
          <w:p w14:paraId="2B2BD455" w14:textId="429D68C0" w:rsidR="009F766C" w:rsidRPr="009F766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AGTACCATGCGGAGACCATC</w:t>
            </w:r>
          </w:p>
        </w:tc>
        <w:tc>
          <w:tcPr>
            <w:tcW w:w="3311" w:type="dxa"/>
            <w:vAlign w:val="center"/>
          </w:tcPr>
          <w:p w14:paraId="4B7D9326" w14:textId="738BAD94" w:rsidR="009F766C" w:rsidRPr="009F766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GCGTTATCCAGCGTGATTTT</w:t>
            </w:r>
          </w:p>
        </w:tc>
      </w:tr>
      <w:tr w:rsidR="00D7529E" w:rsidRPr="009F766C" w14:paraId="341E4D6F" w14:textId="77777777" w:rsidTr="005F500C">
        <w:tc>
          <w:tcPr>
            <w:tcW w:w="959" w:type="dxa"/>
            <w:vAlign w:val="center"/>
          </w:tcPr>
          <w:p w14:paraId="4B974B8A" w14:textId="4BA6251B" w:rsidR="00D7529E" w:rsidRPr="009F766C" w:rsidRDefault="00D7529E"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0639C986" w14:textId="3FEA663C" w:rsidR="00D7529E" w:rsidRDefault="00D7529E" w:rsidP="009F766C">
            <w:pPr>
              <w:widowControl/>
              <w:spacing w:line="480" w:lineRule="auto"/>
              <w:jc w:val="left"/>
              <w:rPr>
                <w:rFonts w:ascii="Times New Roman" w:hAnsi="Times New Roman" w:cs="Times New Roman"/>
                <w:i/>
                <w:color w:val="000000" w:themeColor="text1"/>
                <w:sz w:val="20"/>
                <w:szCs w:val="20"/>
              </w:rPr>
            </w:pPr>
            <w:r>
              <w:rPr>
                <w:rFonts w:ascii="Times New Roman" w:hAnsi="Times New Roman" w:cs="Times New Roman" w:hint="eastAsia"/>
                <w:i/>
                <w:color w:val="000000" w:themeColor="text1"/>
                <w:sz w:val="20"/>
                <w:szCs w:val="20"/>
              </w:rPr>
              <w:t>HK2</w:t>
            </w:r>
          </w:p>
        </w:tc>
        <w:tc>
          <w:tcPr>
            <w:tcW w:w="3253" w:type="dxa"/>
            <w:vAlign w:val="center"/>
          </w:tcPr>
          <w:p w14:paraId="71F4CBBB" w14:textId="5EBAE8A4"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TCTATGCCATCCCTGAGGAC</w:t>
            </w:r>
          </w:p>
        </w:tc>
        <w:tc>
          <w:tcPr>
            <w:tcW w:w="3311" w:type="dxa"/>
            <w:vAlign w:val="center"/>
          </w:tcPr>
          <w:p w14:paraId="5738ABA9" w14:textId="48D2D5FE"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TCTCTGCCTTCCACTCCACT</w:t>
            </w:r>
          </w:p>
        </w:tc>
      </w:tr>
      <w:tr w:rsidR="00D7529E" w:rsidRPr="009F766C" w14:paraId="19C73F58" w14:textId="77777777" w:rsidTr="005F500C">
        <w:tc>
          <w:tcPr>
            <w:tcW w:w="959" w:type="dxa"/>
            <w:vAlign w:val="center"/>
          </w:tcPr>
          <w:p w14:paraId="7090C70D" w14:textId="5B68450B" w:rsidR="00D7529E" w:rsidRPr="009F766C" w:rsidRDefault="00D7529E"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7D313C93" w14:textId="4A2D93AF" w:rsidR="00D7529E" w:rsidRDefault="00D7529E" w:rsidP="009F766C">
            <w:pPr>
              <w:widowControl/>
              <w:spacing w:line="480" w:lineRule="auto"/>
              <w:jc w:val="left"/>
              <w:rPr>
                <w:rFonts w:ascii="Times New Roman" w:hAnsi="Times New Roman" w:cs="Times New Roman"/>
                <w:i/>
                <w:color w:val="000000" w:themeColor="text1"/>
                <w:sz w:val="20"/>
                <w:szCs w:val="20"/>
              </w:rPr>
            </w:pPr>
            <w:r>
              <w:rPr>
                <w:rFonts w:ascii="Times New Roman" w:hAnsi="Times New Roman" w:cs="Times New Roman" w:hint="eastAsia"/>
                <w:i/>
                <w:color w:val="000000" w:themeColor="text1"/>
                <w:sz w:val="20"/>
                <w:szCs w:val="20"/>
              </w:rPr>
              <w:t>LDHA</w:t>
            </w:r>
          </w:p>
        </w:tc>
        <w:tc>
          <w:tcPr>
            <w:tcW w:w="3253" w:type="dxa"/>
            <w:vAlign w:val="center"/>
          </w:tcPr>
          <w:p w14:paraId="64EDC12C" w14:textId="6917877A"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GGCCTGTGCCATCAGTATCT</w:t>
            </w:r>
          </w:p>
        </w:tc>
        <w:tc>
          <w:tcPr>
            <w:tcW w:w="3311" w:type="dxa"/>
            <w:vAlign w:val="center"/>
          </w:tcPr>
          <w:p w14:paraId="101892DF" w14:textId="1E4205B3"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CGCTTCCAATAACACGGTTT</w:t>
            </w:r>
          </w:p>
        </w:tc>
      </w:tr>
      <w:tr w:rsidR="00D7529E" w:rsidRPr="009F766C" w14:paraId="2F8CD5E2" w14:textId="77777777" w:rsidTr="005F500C">
        <w:tc>
          <w:tcPr>
            <w:tcW w:w="959" w:type="dxa"/>
            <w:vAlign w:val="center"/>
          </w:tcPr>
          <w:p w14:paraId="0043F332" w14:textId="65E15AB9" w:rsidR="00D7529E" w:rsidRPr="009F766C" w:rsidRDefault="00D7529E"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49D57B90" w14:textId="056F4776" w:rsidR="00D7529E" w:rsidRPr="00D7529E" w:rsidRDefault="00D7529E" w:rsidP="009F766C">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imes New Roman" w:hAnsi="Times New Roman" w:cs="Times New Roman" w:hint="eastAsia"/>
                <w:i/>
                <w:color w:val="000000" w:themeColor="text1"/>
                <w:sz w:val="20"/>
                <w:szCs w:val="20"/>
              </w:rPr>
              <w:t>ENO</w:t>
            </w:r>
            <w:r>
              <w:rPr>
                <w:rFonts w:ascii="Times New Roman" w:eastAsiaTheme="minorEastAsia" w:hAnsi="Times New Roman" w:cs="Times New Roman" w:hint="eastAsia"/>
                <w:i/>
                <w:color w:val="000000" w:themeColor="text1"/>
                <w:sz w:val="20"/>
                <w:szCs w:val="20"/>
                <w:lang w:eastAsia="zh-CN"/>
              </w:rPr>
              <w:t>1</w:t>
            </w:r>
          </w:p>
        </w:tc>
        <w:tc>
          <w:tcPr>
            <w:tcW w:w="3253" w:type="dxa"/>
            <w:vAlign w:val="center"/>
          </w:tcPr>
          <w:p w14:paraId="1DF21836" w14:textId="66DC1383"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TGATCGAGATGGATGGAACA</w:t>
            </w:r>
          </w:p>
        </w:tc>
        <w:tc>
          <w:tcPr>
            <w:tcW w:w="3311" w:type="dxa"/>
            <w:vAlign w:val="center"/>
          </w:tcPr>
          <w:p w14:paraId="6B9789C2" w14:textId="213C24E7"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CGCCATTGATGACATTGAAC</w:t>
            </w:r>
          </w:p>
        </w:tc>
      </w:tr>
      <w:tr w:rsidR="00D7529E" w:rsidRPr="009F766C" w14:paraId="06AEAF07" w14:textId="77777777" w:rsidTr="005F500C">
        <w:tc>
          <w:tcPr>
            <w:tcW w:w="959" w:type="dxa"/>
            <w:vAlign w:val="center"/>
          </w:tcPr>
          <w:p w14:paraId="5471FAB4" w14:textId="191531D7" w:rsidR="00D7529E" w:rsidRPr="009F766C" w:rsidRDefault="00D7529E"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33ABB770" w14:textId="0F17F069" w:rsidR="00D7529E" w:rsidRPr="00D7529E" w:rsidRDefault="00D7529E" w:rsidP="009F766C">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imes New Roman" w:hAnsi="Times New Roman" w:cs="Times New Roman" w:hint="eastAsia"/>
                <w:i/>
                <w:color w:val="000000" w:themeColor="text1"/>
                <w:sz w:val="20"/>
                <w:szCs w:val="20"/>
              </w:rPr>
              <w:t>ENO</w:t>
            </w:r>
            <w:r>
              <w:rPr>
                <w:rFonts w:ascii="Times New Roman" w:eastAsiaTheme="minorEastAsia" w:hAnsi="Times New Roman" w:cs="Times New Roman" w:hint="eastAsia"/>
                <w:i/>
                <w:color w:val="000000" w:themeColor="text1"/>
                <w:sz w:val="20"/>
                <w:szCs w:val="20"/>
                <w:lang w:eastAsia="zh-CN"/>
              </w:rPr>
              <w:t>2</w:t>
            </w:r>
          </w:p>
        </w:tc>
        <w:tc>
          <w:tcPr>
            <w:tcW w:w="3253" w:type="dxa"/>
            <w:vAlign w:val="center"/>
          </w:tcPr>
          <w:p w14:paraId="5DA91AAE" w14:textId="5D601D22"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GAAGAAAAGGCCTGCAACTG</w:t>
            </w:r>
          </w:p>
        </w:tc>
        <w:tc>
          <w:tcPr>
            <w:tcW w:w="3311" w:type="dxa"/>
            <w:vAlign w:val="center"/>
          </w:tcPr>
          <w:p w14:paraId="3B715AA1" w14:textId="75F4701F"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CCAGGTCAGCAATGAATGTG</w:t>
            </w:r>
          </w:p>
        </w:tc>
      </w:tr>
      <w:tr w:rsidR="00D7529E" w:rsidRPr="009F766C" w14:paraId="0853DAF7" w14:textId="77777777" w:rsidTr="005F500C">
        <w:tc>
          <w:tcPr>
            <w:tcW w:w="959" w:type="dxa"/>
            <w:vAlign w:val="center"/>
          </w:tcPr>
          <w:p w14:paraId="655F014A" w14:textId="246EAA7D" w:rsidR="00D7529E" w:rsidRPr="009F766C" w:rsidRDefault="00D7529E"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08C17237" w14:textId="707F5E1D" w:rsidR="00D7529E" w:rsidRPr="00D7529E" w:rsidRDefault="00D7529E" w:rsidP="009F766C">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imes New Roman" w:hAnsi="Times New Roman" w:cs="Times New Roman" w:hint="eastAsia"/>
                <w:i/>
                <w:color w:val="000000" w:themeColor="text1"/>
                <w:sz w:val="20"/>
                <w:szCs w:val="20"/>
              </w:rPr>
              <w:t>G</w:t>
            </w:r>
            <w:r>
              <w:rPr>
                <w:rFonts w:ascii="Times New Roman" w:eastAsiaTheme="minorEastAsia" w:hAnsi="Times New Roman" w:cs="Times New Roman" w:hint="eastAsia"/>
                <w:i/>
                <w:color w:val="000000" w:themeColor="text1"/>
                <w:sz w:val="20"/>
                <w:szCs w:val="20"/>
                <w:lang w:eastAsia="zh-CN"/>
              </w:rPr>
              <w:t>6PD</w:t>
            </w:r>
          </w:p>
        </w:tc>
        <w:tc>
          <w:tcPr>
            <w:tcW w:w="3253" w:type="dxa"/>
            <w:vAlign w:val="center"/>
          </w:tcPr>
          <w:p w14:paraId="004764E7" w14:textId="7ECDEDBB"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GAGGCCGTGTACACCAAGAT</w:t>
            </w:r>
          </w:p>
        </w:tc>
        <w:tc>
          <w:tcPr>
            <w:tcW w:w="3311" w:type="dxa"/>
            <w:vAlign w:val="center"/>
          </w:tcPr>
          <w:p w14:paraId="4DF698E1" w14:textId="37DE09AA" w:rsidR="00D7529E" w:rsidRPr="005F500C" w:rsidRDefault="00D7529E" w:rsidP="009F766C">
            <w:pPr>
              <w:widowControl/>
              <w:jc w:val="left"/>
              <w:rPr>
                <w:rFonts w:ascii="Times New Roman" w:hAnsi="Times New Roman" w:cs="Times New Roman"/>
                <w:color w:val="000000" w:themeColor="text1"/>
                <w:sz w:val="20"/>
                <w:szCs w:val="20"/>
              </w:rPr>
            </w:pPr>
            <w:r w:rsidRPr="00D7529E">
              <w:rPr>
                <w:rFonts w:ascii="Times New Roman" w:hAnsi="Times New Roman" w:cs="Times New Roman"/>
                <w:color w:val="000000" w:themeColor="text1"/>
                <w:sz w:val="20"/>
                <w:szCs w:val="20"/>
              </w:rPr>
              <w:t>AGCAGTGGGGTGAAAATACG</w:t>
            </w:r>
          </w:p>
        </w:tc>
      </w:tr>
      <w:tr w:rsidR="00FB31C0" w:rsidRPr="009F766C" w14:paraId="0952A1DC" w14:textId="77777777" w:rsidTr="005F500C">
        <w:tc>
          <w:tcPr>
            <w:tcW w:w="959" w:type="dxa"/>
            <w:vAlign w:val="center"/>
          </w:tcPr>
          <w:p w14:paraId="07F2799B" w14:textId="4B4A2AD0"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7C2FDD16" w14:textId="4AF55489"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GADD45A</w:t>
            </w:r>
          </w:p>
        </w:tc>
        <w:tc>
          <w:tcPr>
            <w:tcW w:w="3253" w:type="dxa"/>
            <w:vAlign w:val="center"/>
          </w:tcPr>
          <w:p w14:paraId="53419485" w14:textId="50C84925"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ACGAGGACGACGACAGAGAT</w:t>
            </w:r>
          </w:p>
        </w:tc>
        <w:tc>
          <w:tcPr>
            <w:tcW w:w="3311" w:type="dxa"/>
            <w:vAlign w:val="center"/>
          </w:tcPr>
          <w:p w14:paraId="15EB9227" w14:textId="51C4E68D"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GCAGGATCCTTCCATTGAGA</w:t>
            </w:r>
          </w:p>
        </w:tc>
      </w:tr>
      <w:tr w:rsidR="00FB31C0" w:rsidRPr="009F766C" w14:paraId="00158FBD" w14:textId="77777777" w:rsidTr="005F500C">
        <w:tc>
          <w:tcPr>
            <w:tcW w:w="959" w:type="dxa"/>
            <w:vAlign w:val="center"/>
          </w:tcPr>
          <w:p w14:paraId="58F84482" w14:textId="7759399D"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47690E89" w14:textId="40B8D87F" w:rsidR="00FB31C0" w:rsidRDefault="00FB31C0" w:rsidP="009F766C">
            <w:pPr>
              <w:widowControl/>
              <w:spacing w:line="480" w:lineRule="auto"/>
              <w:jc w:val="left"/>
              <w:rPr>
                <w:rFonts w:ascii="Times New Roman" w:hAnsi="Times New Roman" w:cs="Times New Roman"/>
                <w:i/>
                <w:color w:val="000000" w:themeColor="text1"/>
                <w:sz w:val="20"/>
                <w:szCs w:val="20"/>
              </w:rPr>
            </w:pPr>
            <w:r>
              <w:rPr>
                <w:rFonts w:ascii="Times New Roman" w:hAnsi="Times New Roman" w:cs="Times New Roman" w:hint="eastAsia"/>
                <w:i/>
                <w:color w:val="000000" w:themeColor="text1"/>
                <w:sz w:val="20"/>
                <w:szCs w:val="20"/>
              </w:rPr>
              <w:t>DDB2</w:t>
            </w:r>
          </w:p>
        </w:tc>
        <w:tc>
          <w:tcPr>
            <w:tcW w:w="3253" w:type="dxa"/>
            <w:vAlign w:val="center"/>
          </w:tcPr>
          <w:p w14:paraId="245F7969" w14:textId="29D3ACAD"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TCAAGGACAAACCCACCTTC</w:t>
            </w:r>
          </w:p>
        </w:tc>
        <w:tc>
          <w:tcPr>
            <w:tcW w:w="3311" w:type="dxa"/>
            <w:vAlign w:val="center"/>
          </w:tcPr>
          <w:p w14:paraId="7DC16A3D" w14:textId="59D98226"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GTGACCACCATTCGGCTACT</w:t>
            </w:r>
          </w:p>
        </w:tc>
      </w:tr>
      <w:tr w:rsidR="00FB31C0" w:rsidRPr="009F766C" w14:paraId="0009126D" w14:textId="77777777" w:rsidTr="005F500C">
        <w:tc>
          <w:tcPr>
            <w:tcW w:w="959" w:type="dxa"/>
            <w:vAlign w:val="center"/>
          </w:tcPr>
          <w:p w14:paraId="0BD676D5" w14:textId="350423E3"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3D99707E" w14:textId="5F7A9ADA"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SERPINE1</w:t>
            </w:r>
          </w:p>
        </w:tc>
        <w:tc>
          <w:tcPr>
            <w:tcW w:w="3253" w:type="dxa"/>
            <w:vAlign w:val="center"/>
          </w:tcPr>
          <w:p w14:paraId="427D6492" w14:textId="1B686B3F"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CTCTCTCTGCCCTCACCAAC</w:t>
            </w:r>
          </w:p>
        </w:tc>
        <w:tc>
          <w:tcPr>
            <w:tcW w:w="3311" w:type="dxa"/>
            <w:vAlign w:val="center"/>
          </w:tcPr>
          <w:p w14:paraId="5F8803DD" w14:textId="5823D7B1"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GTGGAGAGGCTCTTGGTCTG</w:t>
            </w:r>
          </w:p>
        </w:tc>
      </w:tr>
      <w:tr w:rsidR="00FB31C0" w:rsidRPr="009F766C" w14:paraId="64C3E738" w14:textId="77777777" w:rsidTr="005F500C">
        <w:tc>
          <w:tcPr>
            <w:tcW w:w="959" w:type="dxa"/>
            <w:vAlign w:val="center"/>
          </w:tcPr>
          <w:p w14:paraId="3A83A7A8" w14:textId="7AE18C02"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67C39E03" w14:textId="480F9B6A"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SHISA5</w:t>
            </w:r>
          </w:p>
        </w:tc>
        <w:tc>
          <w:tcPr>
            <w:tcW w:w="3253" w:type="dxa"/>
            <w:vAlign w:val="center"/>
          </w:tcPr>
          <w:p w14:paraId="5691CBF4" w14:textId="6ECF45C9"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TGTCCAGATTTCTGCTGTGG</w:t>
            </w:r>
          </w:p>
        </w:tc>
        <w:tc>
          <w:tcPr>
            <w:tcW w:w="3311" w:type="dxa"/>
            <w:vAlign w:val="center"/>
          </w:tcPr>
          <w:p w14:paraId="324A3AF0" w14:textId="1155197D"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GCAGGTGAAGCAGATGATGA</w:t>
            </w:r>
          </w:p>
        </w:tc>
      </w:tr>
      <w:tr w:rsidR="00FB31C0" w:rsidRPr="009F766C" w14:paraId="12B63FF8" w14:textId="77777777" w:rsidTr="005F500C">
        <w:tc>
          <w:tcPr>
            <w:tcW w:w="959" w:type="dxa"/>
            <w:vAlign w:val="center"/>
          </w:tcPr>
          <w:p w14:paraId="6D8EE93F" w14:textId="39C5330B"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1E970396" w14:textId="5E2CCACF"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STEAP3</w:t>
            </w:r>
          </w:p>
        </w:tc>
        <w:tc>
          <w:tcPr>
            <w:tcW w:w="3253" w:type="dxa"/>
            <w:vAlign w:val="center"/>
          </w:tcPr>
          <w:p w14:paraId="227141F9" w14:textId="78D54E2B"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CTTTCCAAGAGGAGGCAGTG</w:t>
            </w:r>
          </w:p>
        </w:tc>
        <w:tc>
          <w:tcPr>
            <w:tcW w:w="3311" w:type="dxa"/>
            <w:vAlign w:val="center"/>
          </w:tcPr>
          <w:p w14:paraId="6DFCB4F0" w14:textId="397FE7D2"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TTGGACTCACGATGCTGAAG</w:t>
            </w:r>
          </w:p>
        </w:tc>
      </w:tr>
      <w:tr w:rsidR="00FB31C0" w:rsidRPr="009F766C" w14:paraId="27D6E44E" w14:textId="77777777" w:rsidTr="005F500C">
        <w:tc>
          <w:tcPr>
            <w:tcW w:w="959" w:type="dxa"/>
            <w:vAlign w:val="center"/>
          </w:tcPr>
          <w:p w14:paraId="21B13032" w14:textId="72F7BF1E"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2592BF63" w14:textId="51D9851D"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BAX</w:t>
            </w:r>
          </w:p>
        </w:tc>
        <w:tc>
          <w:tcPr>
            <w:tcW w:w="3253" w:type="dxa"/>
            <w:vAlign w:val="center"/>
          </w:tcPr>
          <w:p w14:paraId="09C50EE9" w14:textId="13F90A18"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TTTGCTTCAGGGTTTCATCC</w:t>
            </w:r>
          </w:p>
        </w:tc>
        <w:tc>
          <w:tcPr>
            <w:tcW w:w="3311" w:type="dxa"/>
            <w:vAlign w:val="center"/>
          </w:tcPr>
          <w:p w14:paraId="67D9C13B" w14:textId="57EA61FD" w:rsidR="00FB31C0" w:rsidRPr="00D7529E" w:rsidRDefault="0035756B" w:rsidP="009F766C">
            <w:pPr>
              <w:widowControl/>
              <w:jc w:val="left"/>
              <w:rPr>
                <w:rFonts w:ascii="Times New Roman" w:hAnsi="Times New Roman" w:cs="Times New Roman"/>
                <w:color w:val="000000" w:themeColor="text1"/>
                <w:sz w:val="20"/>
                <w:szCs w:val="20"/>
              </w:rPr>
            </w:pPr>
            <w:r w:rsidRPr="0035756B">
              <w:rPr>
                <w:rFonts w:ascii="Times New Roman" w:hAnsi="Times New Roman" w:cs="Times New Roman"/>
                <w:color w:val="000000" w:themeColor="text1"/>
                <w:sz w:val="20"/>
                <w:szCs w:val="20"/>
              </w:rPr>
              <w:t>CAGTTGAAGTTGCCGTCAGA</w:t>
            </w:r>
          </w:p>
        </w:tc>
      </w:tr>
      <w:tr w:rsidR="00FB31C0" w:rsidRPr="009F766C" w14:paraId="7D7E30ED" w14:textId="77777777" w:rsidTr="005F500C">
        <w:tc>
          <w:tcPr>
            <w:tcW w:w="959" w:type="dxa"/>
            <w:vAlign w:val="center"/>
          </w:tcPr>
          <w:p w14:paraId="0BFF9432" w14:textId="256BD4C4"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66E50AB1" w14:textId="7114268F"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RRM2B</w:t>
            </w:r>
          </w:p>
        </w:tc>
        <w:tc>
          <w:tcPr>
            <w:tcW w:w="3253" w:type="dxa"/>
            <w:vAlign w:val="center"/>
          </w:tcPr>
          <w:p w14:paraId="7BD821E8" w14:textId="7E51666A" w:rsidR="00FB31C0" w:rsidRPr="00D7529E" w:rsidRDefault="00813949" w:rsidP="009F766C">
            <w:pPr>
              <w:widowControl/>
              <w:jc w:val="left"/>
              <w:rPr>
                <w:rFonts w:ascii="Times New Roman" w:hAnsi="Times New Roman" w:cs="Times New Roman"/>
                <w:color w:val="000000" w:themeColor="text1"/>
                <w:sz w:val="20"/>
                <w:szCs w:val="20"/>
              </w:rPr>
            </w:pPr>
            <w:r w:rsidRPr="00813949">
              <w:rPr>
                <w:rFonts w:ascii="Times New Roman" w:hAnsi="Times New Roman" w:cs="Times New Roman"/>
                <w:color w:val="000000" w:themeColor="text1"/>
                <w:sz w:val="20"/>
                <w:szCs w:val="20"/>
              </w:rPr>
              <w:t>TAAACAGGCACAGGCTTCCT</w:t>
            </w:r>
          </w:p>
        </w:tc>
        <w:tc>
          <w:tcPr>
            <w:tcW w:w="3311" w:type="dxa"/>
            <w:vAlign w:val="center"/>
          </w:tcPr>
          <w:p w14:paraId="2D99B9EB" w14:textId="79E6E5DD" w:rsidR="00FB31C0" w:rsidRPr="00D7529E" w:rsidRDefault="00813949" w:rsidP="009F766C">
            <w:pPr>
              <w:widowControl/>
              <w:jc w:val="left"/>
              <w:rPr>
                <w:rFonts w:ascii="Times New Roman" w:hAnsi="Times New Roman" w:cs="Times New Roman"/>
                <w:color w:val="000000" w:themeColor="text1"/>
                <w:sz w:val="20"/>
                <w:szCs w:val="20"/>
              </w:rPr>
            </w:pPr>
            <w:r w:rsidRPr="00813949">
              <w:rPr>
                <w:rFonts w:ascii="Times New Roman" w:hAnsi="Times New Roman" w:cs="Times New Roman"/>
                <w:color w:val="000000" w:themeColor="text1"/>
                <w:sz w:val="20"/>
                <w:szCs w:val="20"/>
              </w:rPr>
              <w:t>CGCTCCACCAAATTTTCATT</w:t>
            </w:r>
          </w:p>
        </w:tc>
      </w:tr>
      <w:tr w:rsidR="00FB31C0" w:rsidRPr="009F766C" w14:paraId="6AA5F006" w14:textId="77777777" w:rsidTr="005F500C">
        <w:tc>
          <w:tcPr>
            <w:tcW w:w="959" w:type="dxa"/>
            <w:vAlign w:val="center"/>
          </w:tcPr>
          <w:p w14:paraId="58F36DDD" w14:textId="34CE2837"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0DCA9699" w14:textId="12380BC7" w:rsidR="00FB31C0" w:rsidRDefault="00FB31C0" w:rsidP="009F766C">
            <w:pPr>
              <w:widowControl/>
              <w:spacing w:line="480" w:lineRule="auto"/>
              <w:jc w:val="left"/>
              <w:rPr>
                <w:rFonts w:ascii="Times New Roman" w:hAnsi="Times New Roman" w:cs="Times New Roman"/>
                <w:i/>
                <w:color w:val="000000" w:themeColor="text1"/>
                <w:sz w:val="20"/>
                <w:szCs w:val="20"/>
              </w:rPr>
            </w:pPr>
            <w:r w:rsidRPr="00FB31C0">
              <w:rPr>
                <w:rFonts w:ascii="Times New Roman" w:hAnsi="Times New Roman" w:cs="Times New Roman"/>
                <w:i/>
                <w:color w:val="000000" w:themeColor="text1"/>
                <w:sz w:val="20"/>
                <w:szCs w:val="20"/>
              </w:rPr>
              <w:t>CD82</w:t>
            </w:r>
          </w:p>
        </w:tc>
        <w:tc>
          <w:tcPr>
            <w:tcW w:w="3253" w:type="dxa"/>
            <w:vAlign w:val="center"/>
          </w:tcPr>
          <w:p w14:paraId="300020DB" w14:textId="733350CA" w:rsidR="00FB31C0" w:rsidRPr="00D7529E" w:rsidRDefault="002067A0" w:rsidP="009F766C">
            <w:pPr>
              <w:widowControl/>
              <w:jc w:val="left"/>
              <w:rPr>
                <w:rFonts w:ascii="Times New Roman" w:hAnsi="Times New Roman" w:cs="Times New Roman"/>
                <w:color w:val="000000" w:themeColor="text1"/>
                <w:sz w:val="20"/>
                <w:szCs w:val="20"/>
              </w:rPr>
            </w:pPr>
            <w:r w:rsidRPr="002067A0">
              <w:rPr>
                <w:rFonts w:ascii="Times New Roman" w:hAnsi="Times New Roman" w:cs="Times New Roman"/>
                <w:color w:val="000000" w:themeColor="text1"/>
                <w:sz w:val="20"/>
                <w:szCs w:val="20"/>
              </w:rPr>
              <w:t>GGGCTCAGCCTGTATCAAAG</w:t>
            </w:r>
          </w:p>
        </w:tc>
        <w:tc>
          <w:tcPr>
            <w:tcW w:w="3311" w:type="dxa"/>
            <w:vAlign w:val="center"/>
          </w:tcPr>
          <w:p w14:paraId="0FF95105" w14:textId="4EA0EA66" w:rsidR="00FB31C0" w:rsidRPr="00D7529E" w:rsidRDefault="002067A0" w:rsidP="009F766C">
            <w:pPr>
              <w:widowControl/>
              <w:jc w:val="left"/>
              <w:rPr>
                <w:rFonts w:ascii="Times New Roman" w:hAnsi="Times New Roman" w:cs="Times New Roman"/>
                <w:color w:val="000000" w:themeColor="text1"/>
                <w:sz w:val="20"/>
                <w:szCs w:val="20"/>
              </w:rPr>
            </w:pPr>
            <w:r w:rsidRPr="002067A0">
              <w:rPr>
                <w:rFonts w:ascii="Times New Roman" w:hAnsi="Times New Roman" w:cs="Times New Roman"/>
                <w:color w:val="000000" w:themeColor="text1"/>
                <w:sz w:val="20"/>
                <w:szCs w:val="20"/>
              </w:rPr>
              <w:t>ACATAGGCCCCCATCCTAAG</w:t>
            </w:r>
          </w:p>
        </w:tc>
      </w:tr>
      <w:tr w:rsidR="00FB31C0" w:rsidRPr="009F766C" w14:paraId="3224DD4A" w14:textId="77777777" w:rsidTr="005F500C">
        <w:tc>
          <w:tcPr>
            <w:tcW w:w="959" w:type="dxa"/>
            <w:vAlign w:val="center"/>
          </w:tcPr>
          <w:p w14:paraId="39C6FAAF" w14:textId="63E9849E" w:rsidR="00FB31C0" w:rsidRDefault="00FB31C0" w:rsidP="009F766C">
            <w:pPr>
              <w:widowControl/>
              <w:spacing w:line="480" w:lineRule="auto"/>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Human</w:t>
            </w:r>
          </w:p>
        </w:tc>
        <w:tc>
          <w:tcPr>
            <w:tcW w:w="999" w:type="dxa"/>
            <w:vAlign w:val="center"/>
          </w:tcPr>
          <w:p w14:paraId="218BD036" w14:textId="0B2896C1" w:rsidR="00FB31C0" w:rsidRDefault="00FB31C0" w:rsidP="009F766C">
            <w:pPr>
              <w:widowControl/>
              <w:spacing w:line="480" w:lineRule="auto"/>
              <w:jc w:val="left"/>
              <w:rPr>
                <w:rFonts w:ascii="Times New Roman" w:hAnsi="Times New Roman" w:cs="Times New Roman"/>
                <w:i/>
                <w:color w:val="000000" w:themeColor="text1"/>
                <w:sz w:val="20"/>
                <w:szCs w:val="20"/>
              </w:rPr>
            </w:pPr>
            <w:r>
              <w:rPr>
                <w:rFonts w:ascii="Times New Roman" w:hAnsi="Times New Roman" w:cs="Times New Roman" w:hint="eastAsia"/>
                <w:i/>
                <w:color w:val="000000" w:themeColor="text1"/>
                <w:sz w:val="20"/>
                <w:szCs w:val="20"/>
              </w:rPr>
              <w:t>MET</w:t>
            </w:r>
          </w:p>
        </w:tc>
        <w:tc>
          <w:tcPr>
            <w:tcW w:w="3253" w:type="dxa"/>
            <w:vAlign w:val="center"/>
          </w:tcPr>
          <w:p w14:paraId="0BBF69C8" w14:textId="096B0FD0" w:rsidR="00FB31C0" w:rsidRPr="00D7529E" w:rsidRDefault="002067A0" w:rsidP="009F766C">
            <w:pPr>
              <w:widowControl/>
              <w:jc w:val="left"/>
              <w:rPr>
                <w:rFonts w:ascii="Times New Roman" w:hAnsi="Times New Roman" w:cs="Times New Roman"/>
                <w:color w:val="000000" w:themeColor="text1"/>
                <w:sz w:val="20"/>
                <w:szCs w:val="20"/>
              </w:rPr>
            </w:pPr>
            <w:r w:rsidRPr="002067A0">
              <w:rPr>
                <w:rFonts w:ascii="Times New Roman" w:hAnsi="Times New Roman" w:cs="Times New Roman"/>
                <w:color w:val="000000" w:themeColor="text1"/>
                <w:sz w:val="20"/>
                <w:szCs w:val="20"/>
              </w:rPr>
              <w:t>CAGGCAGTGCAGCATGTAGT</w:t>
            </w:r>
          </w:p>
        </w:tc>
        <w:tc>
          <w:tcPr>
            <w:tcW w:w="3311" w:type="dxa"/>
            <w:vAlign w:val="center"/>
          </w:tcPr>
          <w:p w14:paraId="4949E00B" w14:textId="4D7776AD" w:rsidR="00FB31C0" w:rsidRPr="00D7529E" w:rsidRDefault="002067A0" w:rsidP="009F766C">
            <w:pPr>
              <w:widowControl/>
              <w:jc w:val="left"/>
              <w:rPr>
                <w:rFonts w:ascii="Times New Roman" w:hAnsi="Times New Roman" w:cs="Times New Roman"/>
                <w:color w:val="000000" w:themeColor="text1"/>
                <w:sz w:val="20"/>
                <w:szCs w:val="20"/>
              </w:rPr>
            </w:pPr>
            <w:r w:rsidRPr="002067A0">
              <w:rPr>
                <w:rFonts w:ascii="Times New Roman" w:hAnsi="Times New Roman" w:cs="Times New Roman"/>
                <w:color w:val="000000" w:themeColor="text1"/>
                <w:sz w:val="20"/>
                <w:szCs w:val="20"/>
              </w:rPr>
              <w:t>GATGATTCCCTCGGTCAGAA</w:t>
            </w:r>
          </w:p>
        </w:tc>
      </w:tr>
    </w:tbl>
    <w:p w14:paraId="670FB7D3" w14:textId="7E44FA78" w:rsidR="004A15E1" w:rsidRPr="004A15E1" w:rsidRDefault="004A15E1" w:rsidP="004A15E1">
      <w:pPr>
        <w:widowControl/>
        <w:shd w:val="clear" w:color="auto" w:fill="FFFFFF"/>
        <w:spacing w:line="360" w:lineRule="auto"/>
        <w:jc w:val="left"/>
        <w:rPr>
          <w:rFonts w:ascii="Times New Roman" w:hAnsi="Times New Roman" w:cs="Times New Roman"/>
          <w:b/>
          <w:color w:val="000000" w:themeColor="text1"/>
          <w:kern w:val="0"/>
          <w:sz w:val="24"/>
          <w:szCs w:val="24"/>
        </w:rPr>
      </w:pPr>
      <w:r w:rsidRPr="009F766C">
        <w:rPr>
          <w:rFonts w:ascii="Times New Roman" w:eastAsia="Times New Roman" w:hAnsi="Times New Roman" w:cs="Times New Roman"/>
          <w:b/>
          <w:color w:val="000000" w:themeColor="text1"/>
          <w:kern w:val="0"/>
          <w:sz w:val="24"/>
          <w:szCs w:val="24"/>
          <w:lang w:eastAsia="en-US"/>
        </w:rPr>
        <w:lastRenderedPageBreak/>
        <w:t>Table S</w:t>
      </w:r>
      <w:r>
        <w:rPr>
          <w:rFonts w:ascii="Times New Roman" w:hAnsi="Times New Roman" w:cs="Times New Roman" w:hint="eastAsia"/>
          <w:b/>
          <w:color w:val="000000" w:themeColor="text1"/>
          <w:kern w:val="0"/>
          <w:sz w:val="24"/>
          <w:szCs w:val="24"/>
        </w:rPr>
        <w:t>2</w:t>
      </w:r>
      <w:r w:rsidRPr="009F766C">
        <w:rPr>
          <w:rFonts w:ascii="Times New Roman" w:eastAsia="Times New Roman" w:hAnsi="Times New Roman" w:cs="Times New Roman"/>
          <w:b/>
          <w:color w:val="000000" w:themeColor="text1"/>
          <w:kern w:val="0"/>
          <w:sz w:val="24"/>
          <w:szCs w:val="24"/>
          <w:lang w:eastAsia="en-US"/>
        </w:rPr>
        <w:t xml:space="preserve">: Sequences of </w:t>
      </w:r>
      <w:proofErr w:type="spellStart"/>
      <w:r w:rsidRPr="003E0879">
        <w:rPr>
          <w:rFonts w:ascii="Times New Roman" w:eastAsia="Times New Roman" w:hAnsi="Times New Roman" w:cs="Times New Roman" w:hint="eastAsia"/>
          <w:b/>
          <w:color w:val="000000" w:themeColor="text1"/>
          <w:kern w:val="0"/>
          <w:sz w:val="24"/>
          <w:szCs w:val="24"/>
          <w:lang w:eastAsia="en-US"/>
        </w:rPr>
        <w:t>ChIP</w:t>
      </w:r>
      <w:r w:rsidRPr="009F766C">
        <w:rPr>
          <w:rFonts w:ascii="Times New Roman" w:eastAsia="Times New Roman" w:hAnsi="Times New Roman" w:cs="Times New Roman"/>
          <w:b/>
          <w:color w:val="000000" w:themeColor="text1"/>
          <w:kern w:val="0"/>
          <w:sz w:val="24"/>
          <w:szCs w:val="24"/>
          <w:lang w:eastAsia="en-US"/>
        </w:rPr>
        <w:t>-qPCR</w:t>
      </w:r>
      <w:proofErr w:type="spellEnd"/>
      <w:r w:rsidRPr="009F766C">
        <w:rPr>
          <w:rFonts w:ascii="Times New Roman" w:eastAsia="Times New Roman" w:hAnsi="Times New Roman" w:cs="Times New Roman"/>
          <w:b/>
          <w:color w:val="000000" w:themeColor="text1"/>
          <w:kern w:val="0"/>
          <w:sz w:val="24"/>
          <w:szCs w:val="24"/>
          <w:lang w:eastAsia="en-US"/>
        </w:rPr>
        <w:t xml:space="preserve"> primers</w:t>
      </w:r>
    </w:p>
    <w:tbl>
      <w:tblPr>
        <w:tblStyle w:val="TableGrid1"/>
        <w:tblW w:w="0" w:type="auto"/>
        <w:tblLayout w:type="fixed"/>
        <w:tblLook w:val="04A0" w:firstRow="1" w:lastRow="0" w:firstColumn="1" w:lastColumn="0" w:noHBand="0" w:noVBand="1"/>
      </w:tblPr>
      <w:tblGrid>
        <w:gridCol w:w="959"/>
        <w:gridCol w:w="999"/>
        <w:gridCol w:w="3253"/>
        <w:gridCol w:w="3311"/>
      </w:tblGrid>
      <w:tr w:rsidR="004A15E1" w:rsidRPr="009F766C" w14:paraId="2B4E99F5" w14:textId="77777777" w:rsidTr="001348E1">
        <w:tc>
          <w:tcPr>
            <w:tcW w:w="959" w:type="dxa"/>
            <w:vAlign w:val="center"/>
          </w:tcPr>
          <w:p w14:paraId="610BF669" w14:textId="77777777" w:rsidR="004A15E1" w:rsidRPr="009F766C" w:rsidRDefault="004A15E1" w:rsidP="001348E1">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Species</w:t>
            </w:r>
          </w:p>
        </w:tc>
        <w:tc>
          <w:tcPr>
            <w:tcW w:w="999" w:type="dxa"/>
            <w:vAlign w:val="center"/>
          </w:tcPr>
          <w:p w14:paraId="22F91567" w14:textId="77777777" w:rsidR="004A15E1" w:rsidRPr="009F766C" w:rsidRDefault="004A15E1" w:rsidP="001348E1">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Gene</w:t>
            </w:r>
          </w:p>
        </w:tc>
        <w:tc>
          <w:tcPr>
            <w:tcW w:w="3253" w:type="dxa"/>
            <w:vAlign w:val="center"/>
          </w:tcPr>
          <w:p w14:paraId="48B6E28A" w14:textId="77777777" w:rsidR="004A15E1" w:rsidRPr="009F766C" w:rsidRDefault="004A15E1" w:rsidP="001348E1">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Forward (5’-3’)</w:t>
            </w:r>
          </w:p>
        </w:tc>
        <w:tc>
          <w:tcPr>
            <w:tcW w:w="3311" w:type="dxa"/>
            <w:vAlign w:val="center"/>
          </w:tcPr>
          <w:p w14:paraId="2B1DA4F8" w14:textId="77777777" w:rsidR="004A15E1" w:rsidRPr="009F766C" w:rsidRDefault="004A15E1" w:rsidP="001348E1">
            <w:pPr>
              <w:widowControl/>
              <w:spacing w:line="480" w:lineRule="auto"/>
              <w:jc w:val="left"/>
              <w:rPr>
                <w:rFonts w:ascii="Times New Roman" w:hAnsi="Times New Roman" w:cs="Times New Roman"/>
                <w:b/>
                <w:color w:val="000000" w:themeColor="text1"/>
                <w:sz w:val="20"/>
                <w:szCs w:val="20"/>
              </w:rPr>
            </w:pPr>
            <w:r w:rsidRPr="009F766C">
              <w:rPr>
                <w:rFonts w:ascii="Times New Roman" w:hAnsi="Times New Roman" w:cs="Times New Roman"/>
                <w:b/>
                <w:color w:val="000000" w:themeColor="text1"/>
                <w:sz w:val="20"/>
                <w:szCs w:val="20"/>
              </w:rPr>
              <w:t>Reverse (5’-3’)</w:t>
            </w:r>
          </w:p>
        </w:tc>
      </w:tr>
      <w:tr w:rsidR="004A15E1" w:rsidRPr="009F766C" w14:paraId="44A63DEC" w14:textId="77777777" w:rsidTr="001348E1">
        <w:tc>
          <w:tcPr>
            <w:tcW w:w="959" w:type="dxa"/>
            <w:vAlign w:val="center"/>
          </w:tcPr>
          <w:p w14:paraId="01751A02" w14:textId="77777777"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04737594" w14:textId="55D0A582" w:rsidR="004A15E1" w:rsidRPr="004A15E1" w:rsidRDefault="004A15E1" w:rsidP="001348E1">
            <w:pPr>
              <w:widowControl/>
              <w:spacing w:line="480" w:lineRule="auto"/>
              <w:jc w:val="left"/>
              <w:rPr>
                <w:rFonts w:ascii="Times New Roman" w:eastAsiaTheme="minorEastAsia" w:hAnsi="Times New Roman" w:cs="Times New Roman"/>
                <w:i/>
                <w:color w:val="000000" w:themeColor="text1"/>
                <w:sz w:val="20"/>
                <w:szCs w:val="20"/>
                <w:lang w:eastAsia="zh-CN"/>
              </w:rPr>
            </w:pPr>
            <w:r>
              <w:rPr>
                <w:rFonts w:asciiTheme="minorEastAsia" w:eastAsiaTheme="minorEastAsia" w:hAnsiTheme="minorEastAsia" w:cs="Times New Roman" w:hint="eastAsia"/>
                <w:i/>
                <w:color w:val="000000" w:themeColor="text1"/>
                <w:sz w:val="20"/>
                <w:szCs w:val="20"/>
                <w:lang w:eastAsia="zh-CN"/>
              </w:rPr>
              <w:t>TP53</w:t>
            </w:r>
            <w:r>
              <w:rPr>
                <w:rFonts w:ascii="Times New Roman" w:eastAsiaTheme="minorEastAsia" w:hAnsi="Times New Roman" w:cs="Times New Roman" w:hint="eastAsia"/>
                <w:i/>
                <w:color w:val="000000" w:themeColor="text1"/>
                <w:sz w:val="20"/>
                <w:szCs w:val="20"/>
                <w:lang w:eastAsia="zh-CN"/>
              </w:rPr>
              <w:t xml:space="preserve"> primer 1</w:t>
            </w:r>
          </w:p>
        </w:tc>
        <w:tc>
          <w:tcPr>
            <w:tcW w:w="3253" w:type="dxa"/>
            <w:vAlign w:val="center"/>
          </w:tcPr>
          <w:p w14:paraId="5C7260BE" w14:textId="5A32F829" w:rsidR="004A15E1" w:rsidRPr="009F766C" w:rsidRDefault="00DD5853" w:rsidP="001348E1">
            <w:pPr>
              <w:widowControl/>
              <w:jc w:val="left"/>
              <w:rPr>
                <w:rFonts w:ascii="Times New Roman" w:hAnsi="Times New Roman" w:cs="Times New Roman"/>
                <w:color w:val="000000" w:themeColor="text1"/>
                <w:sz w:val="20"/>
                <w:szCs w:val="20"/>
              </w:rPr>
            </w:pPr>
            <w:r w:rsidRPr="00DD5853">
              <w:rPr>
                <w:rFonts w:ascii="Times New Roman" w:hAnsi="Times New Roman" w:cs="Times New Roman"/>
                <w:color w:val="000000" w:themeColor="text1"/>
                <w:sz w:val="20"/>
                <w:szCs w:val="20"/>
              </w:rPr>
              <w:t>AGGATCCAGCTGAGAGCAAA</w:t>
            </w:r>
          </w:p>
        </w:tc>
        <w:tc>
          <w:tcPr>
            <w:tcW w:w="3311" w:type="dxa"/>
            <w:vAlign w:val="center"/>
          </w:tcPr>
          <w:p w14:paraId="2AF64448" w14:textId="1C2FD8F8" w:rsidR="004A15E1" w:rsidRPr="004A15E1" w:rsidRDefault="00DD5853" w:rsidP="001348E1">
            <w:pPr>
              <w:widowControl/>
              <w:jc w:val="left"/>
              <w:rPr>
                <w:rFonts w:ascii="Times New Roman" w:eastAsiaTheme="minorEastAsia" w:hAnsi="Times New Roman" w:cs="Times New Roman"/>
                <w:color w:val="000000" w:themeColor="text1"/>
                <w:sz w:val="20"/>
                <w:szCs w:val="20"/>
                <w:lang w:eastAsia="zh-CN"/>
              </w:rPr>
            </w:pPr>
            <w:r w:rsidRPr="00DD5853">
              <w:rPr>
                <w:rFonts w:ascii="Times New Roman" w:eastAsiaTheme="minorEastAsia" w:hAnsi="Times New Roman" w:cs="Times New Roman"/>
                <w:color w:val="000000" w:themeColor="text1"/>
                <w:sz w:val="20"/>
                <w:szCs w:val="20"/>
                <w:lang w:eastAsia="zh-CN"/>
              </w:rPr>
              <w:t>GAGGGTGCAGAGTCAGGATT</w:t>
            </w:r>
          </w:p>
        </w:tc>
      </w:tr>
      <w:tr w:rsidR="004A15E1" w:rsidRPr="009F766C" w14:paraId="5A0C4C24" w14:textId="77777777" w:rsidTr="001348E1">
        <w:tc>
          <w:tcPr>
            <w:tcW w:w="959" w:type="dxa"/>
            <w:vAlign w:val="center"/>
          </w:tcPr>
          <w:p w14:paraId="34D0ACE9" w14:textId="30E4DC30"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44862E0D" w14:textId="69F5C6C3" w:rsidR="004A15E1" w:rsidRPr="009F766C" w:rsidRDefault="004A15E1" w:rsidP="004A15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TP53</w:t>
            </w:r>
            <w:r>
              <w:rPr>
                <w:rFonts w:ascii="Times New Roman" w:eastAsiaTheme="minorEastAsia" w:hAnsi="Times New Roman" w:cs="Times New Roman" w:hint="eastAsia"/>
                <w:i/>
                <w:color w:val="000000" w:themeColor="text1"/>
                <w:sz w:val="20"/>
                <w:szCs w:val="20"/>
                <w:lang w:eastAsia="zh-CN"/>
              </w:rPr>
              <w:t xml:space="preserve"> primer 2</w:t>
            </w:r>
          </w:p>
        </w:tc>
        <w:tc>
          <w:tcPr>
            <w:tcW w:w="3253" w:type="dxa"/>
            <w:vAlign w:val="center"/>
          </w:tcPr>
          <w:p w14:paraId="6AA18688" w14:textId="3224ECA7" w:rsidR="004A15E1" w:rsidRPr="009F766C" w:rsidRDefault="00DD5853" w:rsidP="001348E1">
            <w:pPr>
              <w:widowControl/>
              <w:jc w:val="left"/>
              <w:rPr>
                <w:rFonts w:ascii="Times New Roman" w:hAnsi="Times New Roman" w:cs="Times New Roman"/>
                <w:color w:val="000000" w:themeColor="text1"/>
                <w:sz w:val="20"/>
                <w:szCs w:val="20"/>
              </w:rPr>
            </w:pPr>
            <w:r w:rsidRPr="00DD5853">
              <w:rPr>
                <w:rFonts w:ascii="Times New Roman" w:hAnsi="Times New Roman" w:cs="Times New Roman"/>
                <w:color w:val="000000" w:themeColor="text1"/>
                <w:sz w:val="20"/>
                <w:szCs w:val="20"/>
              </w:rPr>
              <w:t>TCCCCAACTCCATTTCCTTT</w:t>
            </w:r>
          </w:p>
        </w:tc>
        <w:tc>
          <w:tcPr>
            <w:tcW w:w="3311" w:type="dxa"/>
            <w:vAlign w:val="center"/>
          </w:tcPr>
          <w:p w14:paraId="51B2F921" w14:textId="128DE48B" w:rsidR="004A15E1" w:rsidRPr="009F766C" w:rsidRDefault="00DD5853" w:rsidP="001348E1">
            <w:pPr>
              <w:widowControl/>
              <w:jc w:val="left"/>
              <w:rPr>
                <w:rFonts w:ascii="Times New Roman" w:hAnsi="Times New Roman" w:cs="Times New Roman"/>
                <w:color w:val="000000" w:themeColor="text1"/>
                <w:sz w:val="20"/>
                <w:szCs w:val="20"/>
              </w:rPr>
            </w:pPr>
            <w:r w:rsidRPr="00DD5853">
              <w:rPr>
                <w:rFonts w:ascii="Times New Roman" w:hAnsi="Times New Roman" w:cs="Times New Roman"/>
                <w:color w:val="000000" w:themeColor="text1"/>
                <w:sz w:val="20"/>
                <w:szCs w:val="20"/>
              </w:rPr>
              <w:t>TGGACGGTGGCTCTAGACTT</w:t>
            </w:r>
          </w:p>
        </w:tc>
      </w:tr>
      <w:tr w:rsidR="004A15E1" w:rsidRPr="009F766C" w14:paraId="3C9B26B8" w14:textId="77777777" w:rsidTr="001348E1">
        <w:tc>
          <w:tcPr>
            <w:tcW w:w="959" w:type="dxa"/>
            <w:vAlign w:val="center"/>
          </w:tcPr>
          <w:p w14:paraId="52B9204B" w14:textId="5B89D091"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2318B404" w14:textId="03011652"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PKM</w:t>
            </w:r>
            <w:r>
              <w:rPr>
                <w:rFonts w:ascii="Times New Roman" w:eastAsiaTheme="minorEastAsia" w:hAnsi="Times New Roman" w:cs="Times New Roman" w:hint="eastAsia"/>
                <w:i/>
                <w:color w:val="000000" w:themeColor="text1"/>
                <w:sz w:val="20"/>
                <w:szCs w:val="20"/>
                <w:lang w:eastAsia="zh-CN"/>
              </w:rPr>
              <w:t xml:space="preserve"> primer 1</w:t>
            </w:r>
          </w:p>
        </w:tc>
        <w:tc>
          <w:tcPr>
            <w:tcW w:w="3253" w:type="dxa"/>
            <w:vAlign w:val="center"/>
          </w:tcPr>
          <w:p w14:paraId="05BEBDF8" w14:textId="6BA14F26" w:rsidR="004A15E1" w:rsidRPr="009F766C" w:rsidRDefault="001348E1" w:rsidP="001348E1">
            <w:pPr>
              <w:widowControl/>
              <w:jc w:val="left"/>
              <w:rPr>
                <w:rFonts w:ascii="Times New Roman" w:hAnsi="Times New Roman" w:cs="Times New Roman"/>
                <w:color w:val="000000" w:themeColor="text1"/>
                <w:sz w:val="20"/>
                <w:szCs w:val="20"/>
              </w:rPr>
            </w:pPr>
            <w:r w:rsidRPr="001348E1">
              <w:rPr>
                <w:rFonts w:ascii="Times New Roman" w:hAnsi="Times New Roman" w:cs="Times New Roman"/>
                <w:color w:val="000000" w:themeColor="text1"/>
                <w:sz w:val="20"/>
                <w:szCs w:val="20"/>
              </w:rPr>
              <w:t>TGCAGGATTCCAGACCCTAC</w:t>
            </w:r>
          </w:p>
        </w:tc>
        <w:tc>
          <w:tcPr>
            <w:tcW w:w="3311" w:type="dxa"/>
            <w:vAlign w:val="center"/>
          </w:tcPr>
          <w:p w14:paraId="018A95A2" w14:textId="4D0479C9" w:rsidR="004A15E1" w:rsidRPr="009F766C" w:rsidRDefault="001348E1" w:rsidP="001348E1">
            <w:pPr>
              <w:widowControl/>
              <w:jc w:val="left"/>
              <w:rPr>
                <w:rFonts w:ascii="Times New Roman" w:hAnsi="Times New Roman" w:cs="Times New Roman"/>
                <w:color w:val="000000" w:themeColor="text1"/>
                <w:sz w:val="20"/>
                <w:szCs w:val="20"/>
              </w:rPr>
            </w:pPr>
            <w:r w:rsidRPr="001348E1">
              <w:rPr>
                <w:rFonts w:ascii="Times New Roman" w:hAnsi="Times New Roman" w:cs="Times New Roman"/>
                <w:color w:val="000000" w:themeColor="text1"/>
                <w:sz w:val="20"/>
                <w:szCs w:val="20"/>
              </w:rPr>
              <w:t>CCTCGGAGACTGAGCTGAAC</w:t>
            </w:r>
          </w:p>
        </w:tc>
      </w:tr>
      <w:tr w:rsidR="004A15E1" w:rsidRPr="009F766C" w14:paraId="2CF69119" w14:textId="77777777" w:rsidTr="001348E1">
        <w:tc>
          <w:tcPr>
            <w:tcW w:w="959" w:type="dxa"/>
            <w:vAlign w:val="center"/>
          </w:tcPr>
          <w:p w14:paraId="3D747A72" w14:textId="67A31FA8"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388A2C46" w14:textId="39B1E9D2"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PKM</w:t>
            </w:r>
            <w:r>
              <w:rPr>
                <w:rFonts w:ascii="Times New Roman" w:eastAsiaTheme="minorEastAsia" w:hAnsi="Times New Roman" w:cs="Times New Roman" w:hint="eastAsia"/>
                <w:i/>
                <w:color w:val="000000" w:themeColor="text1"/>
                <w:sz w:val="20"/>
                <w:szCs w:val="20"/>
                <w:lang w:eastAsia="zh-CN"/>
              </w:rPr>
              <w:t xml:space="preserve"> primer 2</w:t>
            </w:r>
          </w:p>
        </w:tc>
        <w:tc>
          <w:tcPr>
            <w:tcW w:w="3253" w:type="dxa"/>
            <w:vAlign w:val="center"/>
          </w:tcPr>
          <w:p w14:paraId="27D15080" w14:textId="2D7ACE72" w:rsidR="004A15E1" w:rsidRPr="009F766C" w:rsidRDefault="00C06A06" w:rsidP="001348E1">
            <w:pPr>
              <w:widowControl/>
              <w:jc w:val="left"/>
              <w:rPr>
                <w:rFonts w:ascii="Times New Roman" w:hAnsi="Times New Roman" w:cs="Times New Roman"/>
                <w:color w:val="000000" w:themeColor="text1"/>
                <w:sz w:val="20"/>
                <w:szCs w:val="20"/>
              </w:rPr>
            </w:pPr>
            <w:r w:rsidRPr="00C06A06">
              <w:rPr>
                <w:rFonts w:ascii="Times New Roman" w:hAnsi="Times New Roman" w:cs="Times New Roman"/>
                <w:color w:val="000000" w:themeColor="text1"/>
                <w:sz w:val="20"/>
                <w:szCs w:val="20"/>
              </w:rPr>
              <w:t>CCGAGAGCCAAGAAAAGACA</w:t>
            </w:r>
          </w:p>
        </w:tc>
        <w:tc>
          <w:tcPr>
            <w:tcW w:w="3311" w:type="dxa"/>
            <w:vAlign w:val="center"/>
          </w:tcPr>
          <w:p w14:paraId="2409F486" w14:textId="5AF9522B" w:rsidR="004A15E1" w:rsidRPr="00C06A06" w:rsidRDefault="00C06A06" w:rsidP="00C06A06">
            <w:pPr>
              <w:widowControl/>
              <w:jc w:val="left"/>
              <w:rPr>
                <w:rFonts w:ascii="Times New Roman" w:eastAsiaTheme="minorEastAsia" w:hAnsi="Times New Roman" w:cs="Times New Roman"/>
                <w:color w:val="000000" w:themeColor="text1"/>
                <w:sz w:val="20"/>
                <w:szCs w:val="20"/>
                <w:lang w:eastAsia="zh-CN"/>
              </w:rPr>
            </w:pPr>
            <w:r>
              <w:rPr>
                <w:rFonts w:ascii="Times New Roman" w:hAnsi="Times New Roman" w:cs="Times New Roman"/>
                <w:color w:val="000000" w:themeColor="text1"/>
                <w:sz w:val="20"/>
                <w:szCs w:val="20"/>
              </w:rPr>
              <w:t>GCGGAAGGACACAGATTCAG</w:t>
            </w:r>
          </w:p>
        </w:tc>
      </w:tr>
      <w:tr w:rsidR="004A15E1" w:rsidRPr="009F766C" w14:paraId="2CA9AA96" w14:textId="77777777" w:rsidTr="001348E1">
        <w:tc>
          <w:tcPr>
            <w:tcW w:w="959" w:type="dxa"/>
            <w:vAlign w:val="center"/>
          </w:tcPr>
          <w:p w14:paraId="0D0A4EEA" w14:textId="35DF2C95"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5F82244C" w14:textId="6B7569EB"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HK2 </w:t>
            </w:r>
            <w:r>
              <w:rPr>
                <w:rFonts w:ascii="Times New Roman" w:eastAsiaTheme="minorEastAsia" w:hAnsi="Times New Roman" w:cs="Times New Roman" w:hint="eastAsia"/>
                <w:i/>
                <w:color w:val="000000" w:themeColor="text1"/>
                <w:sz w:val="20"/>
                <w:szCs w:val="20"/>
                <w:lang w:eastAsia="zh-CN"/>
              </w:rPr>
              <w:t>primer 1</w:t>
            </w:r>
          </w:p>
        </w:tc>
        <w:tc>
          <w:tcPr>
            <w:tcW w:w="3253" w:type="dxa"/>
            <w:vAlign w:val="center"/>
          </w:tcPr>
          <w:p w14:paraId="1EB767C8" w14:textId="0F99836C" w:rsidR="004A15E1" w:rsidRPr="009F766C" w:rsidRDefault="00C06A06" w:rsidP="001348E1">
            <w:pPr>
              <w:widowControl/>
              <w:jc w:val="left"/>
              <w:rPr>
                <w:rFonts w:ascii="Times New Roman" w:hAnsi="Times New Roman" w:cs="Times New Roman"/>
                <w:color w:val="000000" w:themeColor="text1"/>
                <w:sz w:val="20"/>
                <w:szCs w:val="20"/>
              </w:rPr>
            </w:pPr>
            <w:r w:rsidRPr="00C06A06">
              <w:rPr>
                <w:rFonts w:ascii="Times New Roman" w:hAnsi="Times New Roman" w:cs="Times New Roman"/>
                <w:color w:val="000000" w:themeColor="text1"/>
                <w:sz w:val="20"/>
                <w:szCs w:val="20"/>
              </w:rPr>
              <w:t>CCATGTCCGGCTGATTTATT</w:t>
            </w:r>
          </w:p>
        </w:tc>
        <w:tc>
          <w:tcPr>
            <w:tcW w:w="3311" w:type="dxa"/>
            <w:vAlign w:val="center"/>
          </w:tcPr>
          <w:p w14:paraId="7D1513E8" w14:textId="29E82EA0" w:rsidR="004A15E1" w:rsidRPr="009F766C" w:rsidRDefault="00C06A06" w:rsidP="001348E1">
            <w:pPr>
              <w:widowControl/>
              <w:jc w:val="left"/>
              <w:rPr>
                <w:rFonts w:ascii="Times New Roman" w:hAnsi="Times New Roman" w:cs="Times New Roman"/>
                <w:color w:val="000000" w:themeColor="text1"/>
                <w:sz w:val="20"/>
                <w:szCs w:val="20"/>
              </w:rPr>
            </w:pPr>
            <w:r w:rsidRPr="00C06A06">
              <w:rPr>
                <w:rFonts w:ascii="Times New Roman" w:hAnsi="Times New Roman" w:cs="Times New Roman"/>
                <w:color w:val="000000" w:themeColor="text1"/>
                <w:sz w:val="20"/>
                <w:szCs w:val="20"/>
              </w:rPr>
              <w:t>CCCCGTTTTACAGATGAGGA</w:t>
            </w:r>
          </w:p>
        </w:tc>
      </w:tr>
      <w:tr w:rsidR="004A15E1" w:rsidRPr="009F766C" w14:paraId="18B8D440" w14:textId="77777777" w:rsidTr="001348E1">
        <w:tc>
          <w:tcPr>
            <w:tcW w:w="959" w:type="dxa"/>
            <w:vAlign w:val="center"/>
          </w:tcPr>
          <w:p w14:paraId="7C7C7B4A" w14:textId="123A8DD5"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4E92C868" w14:textId="2419B3F5"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HK2 </w:t>
            </w:r>
            <w:r>
              <w:rPr>
                <w:rFonts w:ascii="Times New Roman" w:eastAsiaTheme="minorEastAsia" w:hAnsi="Times New Roman" w:cs="Times New Roman" w:hint="eastAsia"/>
                <w:i/>
                <w:color w:val="000000" w:themeColor="text1"/>
                <w:sz w:val="20"/>
                <w:szCs w:val="20"/>
                <w:lang w:eastAsia="zh-CN"/>
              </w:rPr>
              <w:t>primer 2</w:t>
            </w:r>
          </w:p>
        </w:tc>
        <w:tc>
          <w:tcPr>
            <w:tcW w:w="3253" w:type="dxa"/>
            <w:vAlign w:val="center"/>
          </w:tcPr>
          <w:p w14:paraId="701F27CD" w14:textId="3556E65B" w:rsidR="004A15E1" w:rsidRPr="009F766C" w:rsidRDefault="00C06A06" w:rsidP="001348E1">
            <w:pPr>
              <w:widowControl/>
              <w:jc w:val="left"/>
              <w:rPr>
                <w:rFonts w:ascii="Times New Roman" w:hAnsi="Times New Roman" w:cs="Times New Roman"/>
                <w:color w:val="000000" w:themeColor="text1"/>
                <w:sz w:val="20"/>
                <w:szCs w:val="20"/>
              </w:rPr>
            </w:pPr>
            <w:r w:rsidRPr="00C06A06">
              <w:rPr>
                <w:rFonts w:ascii="Times New Roman" w:hAnsi="Times New Roman" w:cs="Times New Roman"/>
                <w:color w:val="000000" w:themeColor="text1"/>
                <w:sz w:val="20"/>
                <w:szCs w:val="20"/>
              </w:rPr>
              <w:t>ACAGTGTCTCTCCGCACAGG</w:t>
            </w:r>
          </w:p>
        </w:tc>
        <w:tc>
          <w:tcPr>
            <w:tcW w:w="3311" w:type="dxa"/>
            <w:vAlign w:val="center"/>
          </w:tcPr>
          <w:p w14:paraId="7646E47F" w14:textId="6C1F8B0B" w:rsidR="004A15E1" w:rsidRPr="009F766C" w:rsidRDefault="00C06A06" w:rsidP="001348E1">
            <w:pPr>
              <w:widowControl/>
              <w:jc w:val="left"/>
              <w:rPr>
                <w:rFonts w:ascii="Times New Roman" w:hAnsi="Times New Roman" w:cs="Times New Roman"/>
                <w:color w:val="000000" w:themeColor="text1"/>
                <w:sz w:val="20"/>
                <w:szCs w:val="20"/>
              </w:rPr>
            </w:pPr>
            <w:r w:rsidRPr="00C06A06">
              <w:rPr>
                <w:rFonts w:ascii="Times New Roman" w:hAnsi="Times New Roman" w:cs="Times New Roman"/>
                <w:color w:val="000000" w:themeColor="text1"/>
                <w:sz w:val="20"/>
                <w:szCs w:val="20"/>
              </w:rPr>
              <w:t>CTGAGATGGGACGTGTGGT</w:t>
            </w:r>
          </w:p>
        </w:tc>
      </w:tr>
      <w:tr w:rsidR="004A15E1" w:rsidRPr="009F766C" w14:paraId="12D8157C" w14:textId="77777777" w:rsidTr="001348E1">
        <w:tc>
          <w:tcPr>
            <w:tcW w:w="959" w:type="dxa"/>
            <w:vAlign w:val="center"/>
          </w:tcPr>
          <w:p w14:paraId="57EE7305" w14:textId="55DC9C0F"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71BF6EF7" w14:textId="1175E689"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LDHA </w:t>
            </w:r>
            <w:r>
              <w:rPr>
                <w:rFonts w:ascii="Times New Roman" w:eastAsiaTheme="minorEastAsia" w:hAnsi="Times New Roman" w:cs="Times New Roman" w:hint="eastAsia"/>
                <w:i/>
                <w:color w:val="000000" w:themeColor="text1"/>
                <w:sz w:val="20"/>
                <w:szCs w:val="20"/>
                <w:lang w:eastAsia="zh-CN"/>
              </w:rPr>
              <w:t>primer 1</w:t>
            </w:r>
          </w:p>
        </w:tc>
        <w:tc>
          <w:tcPr>
            <w:tcW w:w="3253" w:type="dxa"/>
            <w:vAlign w:val="center"/>
          </w:tcPr>
          <w:p w14:paraId="5810E600" w14:textId="6CB684E3" w:rsidR="004A15E1" w:rsidRPr="009F766C" w:rsidRDefault="00D63428" w:rsidP="001348E1">
            <w:pPr>
              <w:widowControl/>
              <w:jc w:val="left"/>
              <w:rPr>
                <w:rFonts w:ascii="Times New Roman" w:hAnsi="Times New Roman" w:cs="Times New Roman"/>
                <w:color w:val="000000" w:themeColor="text1"/>
                <w:sz w:val="20"/>
                <w:szCs w:val="20"/>
              </w:rPr>
            </w:pPr>
            <w:r w:rsidRPr="00D63428">
              <w:rPr>
                <w:rFonts w:ascii="Times New Roman" w:hAnsi="Times New Roman" w:cs="Times New Roman"/>
                <w:color w:val="000000" w:themeColor="text1"/>
                <w:sz w:val="20"/>
                <w:szCs w:val="20"/>
              </w:rPr>
              <w:t>GAGGCTGAGGCAGGAGATTC</w:t>
            </w:r>
          </w:p>
        </w:tc>
        <w:tc>
          <w:tcPr>
            <w:tcW w:w="3311" w:type="dxa"/>
            <w:vAlign w:val="center"/>
          </w:tcPr>
          <w:p w14:paraId="1B5479F9" w14:textId="24E45759" w:rsidR="004A15E1" w:rsidRPr="009F766C" w:rsidRDefault="00D63428" w:rsidP="001348E1">
            <w:pPr>
              <w:widowControl/>
              <w:jc w:val="left"/>
              <w:rPr>
                <w:rFonts w:ascii="Times New Roman" w:hAnsi="Times New Roman" w:cs="Times New Roman"/>
                <w:color w:val="000000" w:themeColor="text1"/>
                <w:sz w:val="20"/>
                <w:szCs w:val="20"/>
              </w:rPr>
            </w:pPr>
            <w:r w:rsidRPr="00D63428">
              <w:rPr>
                <w:rFonts w:ascii="Times New Roman" w:hAnsi="Times New Roman" w:cs="Times New Roman"/>
                <w:color w:val="000000" w:themeColor="text1"/>
                <w:sz w:val="20"/>
                <w:szCs w:val="20"/>
              </w:rPr>
              <w:t>CCCGAAGTGACTGGGACTAC</w:t>
            </w:r>
          </w:p>
        </w:tc>
      </w:tr>
      <w:tr w:rsidR="004A15E1" w:rsidRPr="009F766C" w14:paraId="1807FA62" w14:textId="77777777" w:rsidTr="001348E1">
        <w:tc>
          <w:tcPr>
            <w:tcW w:w="959" w:type="dxa"/>
            <w:vAlign w:val="center"/>
          </w:tcPr>
          <w:p w14:paraId="0BC081A0" w14:textId="5ECB6A17"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7339826E" w14:textId="4246E528"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LDHA </w:t>
            </w:r>
            <w:r>
              <w:rPr>
                <w:rFonts w:ascii="Times New Roman" w:eastAsiaTheme="minorEastAsia" w:hAnsi="Times New Roman" w:cs="Times New Roman" w:hint="eastAsia"/>
                <w:i/>
                <w:color w:val="000000" w:themeColor="text1"/>
                <w:sz w:val="20"/>
                <w:szCs w:val="20"/>
                <w:lang w:eastAsia="zh-CN"/>
              </w:rPr>
              <w:t>primer 2</w:t>
            </w:r>
          </w:p>
        </w:tc>
        <w:tc>
          <w:tcPr>
            <w:tcW w:w="3253" w:type="dxa"/>
            <w:vAlign w:val="center"/>
          </w:tcPr>
          <w:p w14:paraId="004DB5B8" w14:textId="2C411143"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TTCACTGTGAGTGGGAGCTG</w:t>
            </w:r>
          </w:p>
        </w:tc>
        <w:tc>
          <w:tcPr>
            <w:tcW w:w="3311" w:type="dxa"/>
            <w:vAlign w:val="center"/>
          </w:tcPr>
          <w:p w14:paraId="4040FBC8" w14:textId="128C9EC5"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TCAGGAAGGCTTGGATCTG</w:t>
            </w:r>
          </w:p>
        </w:tc>
      </w:tr>
      <w:tr w:rsidR="004A15E1" w:rsidRPr="009F766C" w14:paraId="18BAEFB6" w14:textId="77777777" w:rsidTr="001348E1">
        <w:tc>
          <w:tcPr>
            <w:tcW w:w="959" w:type="dxa"/>
            <w:vAlign w:val="center"/>
          </w:tcPr>
          <w:p w14:paraId="5BDF4E50" w14:textId="6D02124F"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20CC3D03" w14:textId="3BC3AC48"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ENO1 </w:t>
            </w:r>
            <w:r>
              <w:rPr>
                <w:rFonts w:ascii="Times New Roman" w:eastAsiaTheme="minorEastAsia" w:hAnsi="Times New Roman" w:cs="Times New Roman" w:hint="eastAsia"/>
                <w:i/>
                <w:color w:val="000000" w:themeColor="text1"/>
                <w:sz w:val="20"/>
                <w:szCs w:val="20"/>
                <w:lang w:eastAsia="zh-CN"/>
              </w:rPr>
              <w:t>primer 1</w:t>
            </w:r>
          </w:p>
        </w:tc>
        <w:tc>
          <w:tcPr>
            <w:tcW w:w="3253" w:type="dxa"/>
            <w:vAlign w:val="center"/>
          </w:tcPr>
          <w:p w14:paraId="564D6FC9" w14:textId="6A40DF0D"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AGCAAGGAGAAAGGGACAG</w:t>
            </w:r>
          </w:p>
        </w:tc>
        <w:tc>
          <w:tcPr>
            <w:tcW w:w="3311" w:type="dxa"/>
            <w:vAlign w:val="center"/>
          </w:tcPr>
          <w:p w14:paraId="73C647BC" w14:textId="4B70F1C5"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GCGTCGAGTCGTTGAGAGG</w:t>
            </w:r>
          </w:p>
        </w:tc>
      </w:tr>
      <w:tr w:rsidR="004A15E1" w:rsidRPr="009F766C" w14:paraId="0DEF0289" w14:textId="77777777" w:rsidTr="001348E1">
        <w:tc>
          <w:tcPr>
            <w:tcW w:w="959" w:type="dxa"/>
            <w:vAlign w:val="center"/>
          </w:tcPr>
          <w:p w14:paraId="664ABF9A" w14:textId="2C7C2B58"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5CA56696" w14:textId="516DF58E"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ENO1 </w:t>
            </w:r>
            <w:r>
              <w:rPr>
                <w:rFonts w:ascii="Times New Roman" w:eastAsiaTheme="minorEastAsia" w:hAnsi="Times New Roman" w:cs="Times New Roman" w:hint="eastAsia"/>
                <w:i/>
                <w:color w:val="000000" w:themeColor="text1"/>
                <w:sz w:val="20"/>
                <w:szCs w:val="20"/>
                <w:lang w:eastAsia="zh-CN"/>
              </w:rPr>
              <w:t>primer 2</w:t>
            </w:r>
          </w:p>
        </w:tc>
        <w:tc>
          <w:tcPr>
            <w:tcW w:w="3253" w:type="dxa"/>
            <w:vAlign w:val="center"/>
          </w:tcPr>
          <w:p w14:paraId="505D7B0F" w14:textId="34316D74"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CTATCTGGGGCCAGAGTTT</w:t>
            </w:r>
          </w:p>
        </w:tc>
        <w:tc>
          <w:tcPr>
            <w:tcW w:w="3311" w:type="dxa"/>
            <w:vAlign w:val="center"/>
          </w:tcPr>
          <w:p w14:paraId="2D46BDE0" w14:textId="1AAF1E4E"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GTCACTCATTCCCTCACCT</w:t>
            </w:r>
          </w:p>
        </w:tc>
      </w:tr>
      <w:tr w:rsidR="004A15E1" w:rsidRPr="009F766C" w14:paraId="27D85B69" w14:textId="77777777" w:rsidTr="001348E1">
        <w:tc>
          <w:tcPr>
            <w:tcW w:w="959" w:type="dxa"/>
            <w:vAlign w:val="center"/>
          </w:tcPr>
          <w:p w14:paraId="4CA66201" w14:textId="57CF6FBF"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lastRenderedPageBreak/>
              <w:t>Human</w:t>
            </w:r>
          </w:p>
        </w:tc>
        <w:tc>
          <w:tcPr>
            <w:tcW w:w="999" w:type="dxa"/>
            <w:vAlign w:val="center"/>
          </w:tcPr>
          <w:p w14:paraId="260A8D2B" w14:textId="3F7ABBD0"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ENO2 </w:t>
            </w:r>
            <w:r>
              <w:rPr>
                <w:rFonts w:ascii="Times New Roman" w:eastAsiaTheme="minorEastAsia" w:hAnsi="Times New Roman" w:cs="Times New Roman" w:hint="eastAsia"/>
                <w:i/>
                <w:color w:val="000000" w:themeColor="text1"/>
                <w:sz w:val="20"/>
                <w:szCs w:val="20"/>
                <w:lang w:eastAsia="zh-CN"/>
              </w:rPr>
              <w:t>primer 1</w:t>
            </w:r>
          </w:p>
        </w:tc>
        <w:tc>
          <w:tcPr>
            <w:tcW w:w="3253" w:type="dxa"/>
            <w:vAlign w:val="center"/>
          </w:tcPr>
          <w:p w14:paraId="7DD66510" w14:textId="1762C565"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ATTACAGGGGTGAGCCACAG</w:t>
            </w:r>
          </w:p>
        </w:tc>
        <w:tc>
          <w:tcPr>
            <w:tcW w:w="3311" w:type="dxa"/>
            <w:vAlign w:val="center"/>
          </w:tcPr>
          <w:p w14:paraId="24F00ABB" w14:textId="2640B471"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GGCCTCAGGTTGTGATGAAT</w:t>
            </w:r>
          </w:p>
        </w:tc>
      </w:tr>
      <w:tr w:rsidR="004A15E1" w:rsidRPr="009F766C" w14:paraId="6492B8D6" w14:textId="77777777" w:rsidTr="001348E1">
        <w:tc>
          <w:tcPr>
            <w:tcW w:w="959" w:type="dxa"/>
            <w:vAlign w:val="center"/>
          </w:tcPr>
          <w:p w14:paraId="6E27B136" w14:textId="09D67445"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03C64581" w14:textId="186CD7D2"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ENO2 </w:t>
            </w:r>
            <w:r>
              <w:rPr>
                <w:rFonts w:ascii="Times New Roman" w:eastAsiaTheme="minorEastAsia" w:hAnsi="Times New Roman" w:cs="Times New Roman" w:hint="eastAsia"/>
                <w:i/>
                <w:color w:val="000000" w:themeColor="text1"/>
                <w:sz w:val="20"/>
                <w:szCs w:val="20"/>
                <w:lang w:eastAsia="zh-CN"/>
              </w:rPr>
              <w:t>primer 2</w:t>
            </w:r>
          </w:p>
        </w:tc>
        <w:tc>
          <w:tcPr>
            <w:tcW w:w="3253" w:type="dxa"/>
            <w:vAlign w:val="center"/>
          </w:tcPr>
          <w:p w14:paraId="68651418" w14:textId="0BC8BD70"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GTTGGAGAGACTTGCGAAGG</w:t>
            </w:r>
          </w:p>
        </w:tc>
        <w:tc>
          <w:tcPr>
            <w:tcW w:w="3311" w:type="dxa"/>
            <w:vAlign w:val="center"/>
          </w:tcPr>
          <w:p w14:paraId="08C0B955" w14:textId="24556526"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GACCCACTCGACAGTAACA</w:t>
            </w:r>
          </w:p>
        </w:tc>
      </w:tr>
      <w:tr w:rsidR="004A15E1" w:rsidRPr="009F766C" w14:paraId="246085DF" w14:textId="77777777" w:rsidTr="001348E1">
        <w:tc>
          <w:tcPr>
            <w:tcW w:w="959" w:type="dxa"/>
            <w:vAlign w:val="center"/>
          </w:tcPr>
          <w:p w14:paraId="1F8A3BD1" w14:textId="353A13A3"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1525967F" w14:textId="5D59628C"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G6PD </w:t>
            </w:r>
            <w:r>
              <w:rPr>
                <w:rFonts w:ascii="Times New Roman" w:eastAsiaTheme="minorEastAsia" w:hAnsi="Times New Roman" w:cs="Times New Roman" w:hint="eastAsia"/>
                <w:i/>
                <w:color w:val="000000" w:themeColor="text1"/>
                <w:sz w:val="20"/>
                <w:szCs w:val="20"/>
                <w:lang w:eastAsia="zh-CN"/>
              </w:rPr>
              <w:t>primer 1</w:t>
            </w:r>
          </w:p>
        </w:tc>
        <w:tc>
          <w:tcPr>
            <w:tcW w:w="3253" w:type="dxa"/>
            <w:vAlign w:val="center"/>
          </w:tcPr>
          <w:p w14:paraId="5E0B4A3F" w14:textId="6372EDD1"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TGTGGGATCCGGAAGTAAA</w:t>
            </w:r>
          </w:p>
        </w:tc>
        <w:tc>
          <w:tcPr>
            <w:tcW w:w="3311" w:type="dxa"/>
            <w:vAlign w:val="center"/>
          </w:tcPr>
          <w:p w14:paraId="722C30FE" w14:textId="7575D4E1"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GGCGTGCTTATCATTACCG</w:t>
            </w:r>
          </w:p>
        </w:tc>
      </w:tr>
      <w:tr w:rsidR="004A15E1" w:rsidRPr="009F766C" w14:paraId="7674C837" w14:textId="77777777" w:rsidTr="001348E1">
        <w:tc>
          <w:tcPr>
            <w:tcW w:w="959" w:type="dxa"/>
            <w:vAlign w:val="center"/>
          </w:tcPr>
          <w:p w14:paraId="195C2696" w14:textId="53DE2DA2" w:rsidR="004A15E1" w:rsidRPr="009F766C" w:rsidRDefault="004A15E1" w:rsidP="001348E1">
            <w:pPr>
              <w:widowControl/>
              <w:spacing w:line="480" w:lineRule="auto"/>
              <w:jc w:val="left"/>
              <w:rPr>
                <w:rFonts w:ascii="Times New Roman" w:hAnsi="Times New Roman" w:cs="Times New Roman"/>
                <w:color w:val="000000" w:themeColor="text1"/>
                <w:sz w:val="20"/>
                <w:szCs w:val="20"/>
              </w:rPr>
            </w:pPr>
            <w:r w:rsidRPr="009F766C">
              <w:rPr>
                <w:rFonts w:ascii="Times New Roman" w:hAnsi="Times New Roman" w:cs="Times New Roman"/>
                <w:color w:val="000000" w:themeColor="text1"/>
                <w:sz w:val="20"/>
                <w:szCs w:val="20"/>
              </w:rPr>
              <w:t>Human</w:t>
            </w:r>
          </w:p>
        </w:tc>
        <w:tc>
          <w:tcPr>
            <w:tcW w:w="999" w:type="dxa"/>
            <w:vAlign w:val="center"/>
          </w:tcPr>
          <w:p w14:paraId="7F41022F" w14:textId="36A1D605" w:rsidR="004A15E1" w:rsidRPr="009F766C" w:rsidRDefault="004A15E1" w:rsidP="001348E1">
            <w:pPr>
              <w:widowControl/>
              <w:spacing w:line="480" w:lineRule="auto"/>
              <w:jc w:val="left"/>
              <w:rPr>
                <w:rFonts w:ascii="Times New Roman" w:hAnsi="Times New Roman" w:cs="Times New Roman"/>
                <w:i/>
                <w:color w:val="000000" w:themeColor="text1"/>
                <w:sz w:val="20"/>
                <w:szCs w:val="20"/>
              </w:rPr>
            </w:pPr>
            <w:r>
              <w:rPr>
                <w:rFonts w:asciiTheme="minorEastAsia" w:eastAsiaTheme="minorEastAsia" w:hAnsiTheme="minorEastAsia" w:cs="Times New Roman" w:hint="eastAsia"/>
                <w:i/>
                <w:color w:val="000000" w:themeColor="text1"/>
                <w:sz w:val="20"/>
                <w:szCs w:val="20"/>
                <w:lang w:eastAsia="zh-CN"/>
              </w:rPr>
              <w:t xml:space="preserve">G6PD </w:t>
            </w:r>
            <w:r>
              <w:rPr>
                <w:rFonts w:ascii="Times New Roman" w:eastAsiaTheme="minorEastAsia" w:hAnsi="Times New Roman" w:cs="Times New Roman" w:hint="eastAsia"/>
                <w:i/>
                <w:color w:val="000000" w:themeColor="text1"/>
                <w:sz w:val="20"/>
                <w:szCs w:val="20"/>
                <w:lang w:eastAsia="zh-CN"/>
              </w:rPr>
              <w:t>primer 2</w:t>
            </w:r>
          </w:p>
        </w:tc>
        <w:tc>
          <w:tcPr>
            <w:tcW w:w="3253" w:type="dxa"/>
            <w:vAlign w:val="center"/>
          </w:tcPr>
          <w:p w14:paraId="7BFDC007" w14:textId="0BEB6C74"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AGGGACAGCCCAGAGGAG</w:t>
            </w:r>
          </w:p>
        </w:tc>
        <w:tc>
          <w:tcPr>
            <w:tcW w:w="3311" w:type="dxa"/>
            <w:vAlign w:val="center"/>
          </w:tcPr>
          <w:p w14:paraId="50BCCF98" w14:textId="32480510" w:rsidR="004A15E1" w:rsidRPr="009F766C" w:rsidRDefault="00B710BD" w:rsidP="001348E1">
            <w:pPr>
              <w:widowControl/>
              <w:jc w:val="left"/>
              <w:rPr>
                <w:rFonts w:ascii="Times New Roman" w:hAnsi="Times New Roman" w:cs="Times New Roman"/>
                <w:color w:val="000000" w:themeColor="text1"/>
                <w:sz w:val="20"/>
                <w:szCs w:val="20"/>
              </w:rPr>
            </w:pPr>
            <w:r w:rsidRPr="00B710BD">
              <w:rPr>
                <w:rFonts w:ascii="Times New Roman" w:hAnsi="Times New Roman" w:cs="Times New Roman"/>
                <w:color w:val="000000" w:themeColor="text1"/>
                <w:sz w:val="20"/>
                <w:szCs w:val="20"/>
              </w:rPr>
              <w:t>CTGCTCTGCATCCCCAAT</w:t>
            </w:r>
          </w:p>
        </w:tc>
      </w:tr>
    </w:tbl>
    <w:p w14:paraId="15789FCF" w14:textId="77777777" w:rsidR="004A15E1" w:rsidRDefault="004A15E1" w:rsidP="009F766C">
      <w:pPr>
        <w:widowControl/>
        <w:jc w:val="left"/>
        <w:rPr>
          <w:rFonts w:ascii="Times New Roman" w:hAnsi="Times New Roman" w:cs="Times New Roman"/>
          <w:b/>
          <w:color w:val="000000" w:themeColor="text1"/>
          <w:kern w:val="0"/>
          <w:sz w:val="24"/>
          <w:szCs w:val="24"/>
        </w:rPr>
      </w:pPr>
    </w:p>
    <w:p w14:paraId="3749BCA3" w14:textId="77777777" w:rsidR="004A15E1" w:rsidRDefault="004A15E1" w:rsidP="009F766C">
      <w:pPr>
        <w:widowControl/>
        <w:jc w:val="left"/>
        <w:rPr>
          <w:rFonts w:ascii="Times New Roman" w:hAnsi="Times New Roman" w:cs="Times New Roman"/>
          <w:b/>
          <w:color w:val="000000" w:themeColor="text1"/>
          <w:kern w:val="0"/>
          <w:sz w:val="24"/>
          <w:szCs w:val="24"/>
        </w:rPr>
      </w:pPr>
    </w:p>
    <w:p w14:paraId="20AAAEA6" w14:textId="5054EFBB" w:rsidR="009F766C" w:rsidRPr="009F766C" w:rsidRDefault="009F766C" w:rsidP="009F766C">
      <w:pPr>
        <w:widowControl/>
        <w:jc w:val="left"/>
        <w:rPr>
          <w:rFonts w:ascii="Times New Roman" w:eastAsia="Times New Roman" w:hAnsi="Times New Roman" w:cs="Times New Roman"/>
          <w:b/>
          <w:color w:val="000000" w:themeColor="text1"/>
          <w:kern w:val="0"/>
          <w:sz w:val="24"/>
          <w:szCs w:val="24"/>
          <w:lang w:eastAsia="en-US"/>
        </w:rPr>
      </w:pPr>
      <w:r w:rsidRPr="009F766C">
        <w:rPr>
          <w:rFonts w:ascii="Times New Roman" w:eastAsia="Times New Roman" w:hAnsi="Times New Roman" w:cs="Times New Roman"/>
          <w:b/>
          <w:color w:val="000000" w:themeColor="text1"/>
          <w:kern w:val="0"/>
          <w:sz w:val="24"/>
          <w:szCs w:val="24"/>
          <w:lang w:eastAsia="en-US"/>
        </w:rPr>
        <w:t>Table S</w:t>
      </w:r>
      <w:r w:rsidR="004A15E1">
        <w:rPr>
          <w:rFonts w:ascii="Times New Roman" w:hAnsi="Times New Roman" w:cs="Times New Roman" w:hint="eastAsia"/>
          <w:b/>
          <w:color w:val="000000" w:themeColor="text1"/>
          <w:kern w:val="0"/>
          <w:sz w:val="24"/>
          <w:szCs w:val="24"/>
        </w:rPr>
        <w:t>3</w:t>
      </w:r>
      <w:r w:rsidRPr="009F766C">
        <w:rPr>
          <w:rFonts w:ascii="Times New Roman" w:eastAsia="Times New Roman" w:hAnsi="Times New Roman" w:cs="Times New Roman"/>
          <w:b/>
          <w:color w:val="000000" w:themeColor="text1"/>
          <w:kern w:val="0"/>
          <w:sz w:val="24"/>
          <w:szCs w:val="24"/>
          <w:lang w:eastAsia="en-US"/>
        </w:rPr>
        <w:t xml:space="preserve">: Sequences of gene-specific </w:t>
      </w:r>
      <w:proofErr w:type="spellStart"/>
      <w:r w:rsidRPr="009F766C">
        <w:rPr>
          <w:rFonts w:ascii="Times New Roman" w:eastAsia="Times New Roman" w:hAnsi="Times New Roman" w:cs="Times New Roman"/>
          <w:b/>
          <w:color w:val="000000" w:themeColor="text1"/>
          <w:kern w:val="0"/>
          <w:sz w:val="24"/>
          <w:szCs w:val="24"/>
          <w:lang w:eastAsia="en-US"/>
        </w:rPr>
        <w:t>shRNAs</w:t>
      </w:r>
      <w:proofErr w:type="spellEnd"/>
      <w:r w:rsidR="00601364">
        <w:rPr>
          <w:rFonts w:ascii="Times New Roman" w:eastAsia="Times New Roman" w:hAnsi="Times New Roman" w:cs="Times New Roman"/>
          <w:b/>
          <w:color w:val="000000" w:themeColor="text1"/>
          <w:kern w:val="0"/>
          <w:sz w:val="24"/>
          <w:szCs w:val="24"/>
          <w:lang w:eastAsia="en-US"/>
        </w:rPr>
        <w:t xml:space="preserve"> and </w:t>
      </w:r>
      <w:proofErr w:type="spellStart"/>
      <w:r w:rsidR="00601364">
        <w:rPr>
          <w:rFonts w:ascii="Times New Roman" w:eastAsia="Times New Roman" w:hAnsi="Times New Roman" w:cs="Times New Roman"/>
          <w:b/>
          <w:color w:val="000000" w:themeColor="text1"/>
          <w:kern w:val="0"/>
          <w:sz w:val="24"/>
          <w:szCs w:val="24"/>
          <w:lang w:eastAsia="en-US"/>
        </w:rPr>
        <w:t>siRNAs</w:t>
      </w:r>
      <w:proofErr w:type="spellEnd"/>
      <w:r w:rsidR="00601364">
        <w:rPr>
          <w:rFonts w:ascii="Times New Roman" w:eastAsia="Times New Roman" w:hAnsi="Times New Roman" w:cs="Times New Roman"/>
          <w:b/>
          <w:color w:val="000000" w:themeColor="text1"/>
          <w:kern w:val="0"/>
          <w:sz w:val="24"/>
          <w:szCs w:val="24"/>
          <w:lang w:eastAsia="en-US"/>
        </w:rPr>
        <w:t>.</w:t>
      </w:r>
    </w:p>
    <w:tbl>
      <w:tblPr>
        <w:tblStyle w:val="a3"/>
        <w:tblW w:w="8755" w:type="dxa"/>
        <w:tblLook w:val="04A0" w:firstRow="1" w:lastRow="0" w:firstColumn="1" w:lastColumn="0" w:noHBand="0" w:noVBand="1"/>
      </w:tblPr>
      <w:tblGrid>
        <w:gridCol w:w="1377"/>
        <w:gridCol w:w="7378"/>
      </w:tblGrid>
      <w:tr w:rsidR="009F766C" w:rsidRPr="009F766C" w14:paraId="04CD6D45" w14:textId="77777777" w:rsidTr="00B710BD">
        <w:trPr>
          <w:trHeight w:val="323"/>
        </w:trPr>
        <w:tc>
          <w:tcPr>
            <w:tcW w:w="1377" w:type="dxa"/>
          </w:tcPr>
          <w:p w14:paraId="4EFAEBCC" w14:textId="0A405A01" w:rsidR="009F766C" w:rsidRPr="009F766C" w:rsidRDefault="009F766C" w:rsidP="005F500C">
            <w:pPr>
              <w:widowControl/>
              <w:spacing w:line="360" w:lineRule="auto"/>
              <w:jc w:val="left"/>
              <w:rPr>
                <w:rFonts w:eastAsia="Times New Roman"/>
                <w:color w:val="000000" w:themeColor="text1"/>
                <w:sz w:val="24"/>
                <w:szCs w:val="24"/>
              </w:rPr>
            </w:pPr>
            <w:r w:rsidRPr="009F766C">
              <w:rPr>
                <w:rFonts w:eastAsia="Times New Roman"/>
                <w:color w:val="000000" w:themeColor="text1"/>
                <w:sz w:val="24"/>
                <w:szCs w:val="24"/>
              </w:rPr>
              <w:t>sh</w:t>
            </w:r>
            <w:r w:rsidR="004A15E1">
              <w:rPr>
                <w:rFonts w:hint="eastAsia"/>
                <w:color w:val="000000" w:themeColor="text1"/>
                <w:sz w:val="24"/>
                <w:szCs w:val="24"/>
                <w:lang w:eastAsia="zh-CN"/>
              </w:rPr>
              <w:t>NR5A2</w:t>
            </w:r>
            <w:r w:rsidRPr="009F766C">
              <w:rPr>
                <w:rFonts w:eastAsia="Times New Roman"/>
                <w:color w:val="000000" w:themeColor="text1"/>
                <w:sz w:val="24"/>
                <w:szCs w:val="24"/>
              </w:rPr>
              <w:t>-1</w:t>
            </w:r>
          </w:p>
        </w:tc>
        <w:tc>
          <w:tcPr>
            <w:tcW w:w="7378" w:type="dxa"/>
          </w:tcPr>
          <w:p w14:paraId="0B34D49E" w14:textId="0362757E" w:rsidR="009F766C" w:rsidRPr="009F766C" w:rsidRDefault="009F766C" w:rsidP="009F766C">
            <w:pPr>
              <w:widowControl/>
              <w:spacing w:line="480" w:lineRule="auto"/>
              <w:ind w:right="-346"/>
              <w:jc w:val="left"/>
              <w:rPr>
                <w:color w:val="000000" w:themeColor="text1"/>
                <w:sz w:val="18"/>
                <w:szCs w:val="18"/>
              </w:rPr>
            </w:pPr>
            <w:r w:rsidRPr="009F766C">
              <w:rPr>
                <w:color w:val="000000" w:themeColor="text1"/>
                <w:sz w:val="18"/>
                <w:szCs w:val="18"/>
              </w:rPr>
              <w:t>5′-</w:t>
            </w:r>
            <w:r w:rsidR="004A15E1">
              <w:t xml:space="preserve"> </w:t>
            </w:r>
            <w:r w:rsidR="004A15E1" w:rsidRPr="004A15E1">
              <w:rPr>
                <w:color w:val="000000" w:themeColor="text1"/>
                <w:sz w:val="18"/>
                <w:szCs w:val="18"/>
                <w:shd w:val="clear" w:color="auto" w:fill="FFFFFF"/>
              </w:rPr>
              <w:t>CCGGGCGTTGTCCTTACTGTCGTTTCTCGAGAAACGACAGTAAGGACAACGCTTTTT</w:t>
            </w:r>
            <w:r w:rsidRPr="009F766C">
              <w:rPr>
                <w:color w:val="000000" w:themeColor="text1"/>
                <w:sz w:val="18"/>
                <w:szCs w:val="18"/>
              </w:rPr>
              <w:t>-3′</w:t>
            </w:r>
          </w:p>
        </w:tc>
      </w:tr>
      <w:tr w:rsidR="009F766C" w:rsidRPr="009F766C" w14:paraId="7B024AAF" w14:textId="77777777" w:rsidTr="00B710BD">
        <w:trPr>
          <w:trHeight w:val="288"/>
        </w:trPr>
        <w:tc>
          <w:tcPr>
            <w:tcW w:w="1377" w:type="dxa"/>
          </w:tcPr>
          <w:p w14:paraId="57E5A890" w14:textId="0D346ACF" w:rsidR="009F766C" w:rsidRPr="009F766C" w:rsidRDefault="009F766C" w:rsidP="005F500C">
            <w:pPr>
              <w:widowControl/>
              <w:spacing w:line="360" w:lineRule="auto"/>
              <w:jc w:val="left"/>
              <w:rPr>
                <w:rFonts w:eastAsia="Times New Roman"/>
                <w:color w:val="000000" w:themeColor="text1"/>
                <w:sz w:val="24"/>
                <w:szCs w:val="24"/>
              </w:rPr>
            </w:pPr>
            <w:r w:rsidRPr="009F766C">
              <w:rPr>
                <w:rFonts w:eastAsia="Times New Roman"/>
                <w:color w:val="000000" w:themeColor="text1"/>
                <w:sz w:val="24"/>
                <w:szCs w:val="24"/>
              </w:rPr>
              <w:t>sh</w:t>
            </w:r>
            <w:r w:rsidR="004A15E1">
              <w:rPr>
                <w:rFonts w:hint="eastAsia"/>
                <w:color w:val="000000" w:themeColor="text1"/>
                <w:sz w:val="24"/>
                <w:szCs w:val="24"/>
                <w:lang w:eastAsia="zh-CN"/>
              </w:rPr>
              <w:t>NR5A2</w:t>
            </w:r>
            <w:r w:rsidRPr="009F766C">
              <w:rPr>
                <w:rFonts w:eastAsia="Times New Roman"/>
                <w:color w:val="000000" w:themeColor="text1"/>
                <w:sz w:val="24"/>
                <w:szCs w:val="24"/>
              </w:rPr>
              <w:t>-2</w:t>
            </w:r>
          </w:p>
        </w:tc>
        <w:tc>
          <w:tcPr>
            <w:tcW w:w="7378" w:type="dxa"/>
          </w:tcPr>
          <w:p w14:paraId="20807481" w14:textId="53F00FEF" w:rsidR="009F766C" w:rsidRPr="009F766C" w:rsidRDefault="009F766C" w:rsidP="009F766C">
            <w:pPr>
              <w:widowControl/>
              <w:spacing w:line="360" w:lineRule="auto"/>
              <w:jc w:val="left"/>
              <w:rPr>
                <w:rFonts w:eastAsia="Times New Roman"/>
                <w:color w:val="000000" w:themeColor="text1"/>
                <w:sz w:val="18"/>
                <w:szCs w:val="18"/>
              </w:rPr>
            </w:pPr>
            <w:r w:rsidRPr="009F766C">
              <w:rPr>
                <w:color w:val="000000" w:themeColor="text1"/>
                <w:sz w:val="18"/>
                <w:szCs w:val="18"/>
              </w:rPr>
              <w:t>5′-</w:t>
            </w:r>
            <w:r w:rsidR="004A15E1">
              <w:t xml:space="preserve"> </w:t>
            </w:r>
            <w:r w:rsidR="004A15E1" w:rsidRPr="004A15E1">
              <w:rPr>
                <w:color w:val="000000" w:themeColor="text1"/>
                <w:sz w:val="18"/>
                <w:szCs w:val="18"/>
                <w:shd w:val="clear" w:color="auto" w:fill="FFFFFF"/>
              </w:rPr>
              <w:t>CCGGCCGAGTCCATAATGGGCTATTCTCGAGAATAGCCCATTATGGACTCGGTTTTT</w:t>
            </w:r>
            <w:r w:rsidRPr="009F766C">
              <w:rPr>
                <w:color w:val="000000" w:themeColor="text1"/>
                <w:sz w:val="18"/>
                <w:szCs w:val="18"/>
              </w:rPr>
              <w:t>-3′</w:t>
            </w:r>
          </w:p>
        </w:tc>
      </w:tr>
      <w:tr w:rsidR="00601364" w:rsidRPr="009F766C" w14:paraId="7B359CFD" w14:textId="77777777" w:rsidTr="00B710BD">
        <w:trPr>
          <w:trHeight w:val="288"/>
        </w:trPr>
        <w:tc>
          <w:tcPr>
            <w:tcW w:w="1377" w:type="dxa"/>
          </w:tcPr>
          <w:p w14:paraId="3F72E7B9" w14:textId="66D2467F" w:rsidR="00601364" w:rsidRPr="00D81095" w:rsidRDefault="00D81095" w:rsidP="005F500C">
            <w:pPr>
              <w:widowControl/>
              <w:spacing w:line="360" w:lineRule="auto"/>
              <w:jc w:val="left"/>
              <w:rPr>
                <w:rFonts w:eastAsiaTheme="minorEastAsia"/>
                <w:color w:val="000000" w:themeColor="text1"/>
                <w:sz w:val="24"/>
                <w:szCs w:val="24"/>
                <w:lang w:eastAsia="zh-CN"/>
              </w:rPr>
            </w:pPr>
            <w:r>
              <w:rPr>
                <w:rFonts w:eastAsia="Times New Roman"/>
                <w:color w:val="000000" w:themeColor="text1"/>
                <w:sz w:val="24"/>
                <w:szCs w:val="24"/>
              </w:rPr>
              <w:t>siNR</w:t>
            </w:r>
            <w:r>
              <w:rPr>
                <w:rFonts w:eastAsiaTheme="minorEastAsia" w:hint="eastAsia"/>
                <w:color w:val="000000" w:themeColor="text1"/>
                <w:sz w:val="24"/>
                <w:szCs w:val="24"/>
                <w:lang w:eastAsia="zh-CN"/>
              </w:rPr>
              <w:t>5A2-1</w:t>
            </w:r>
          </w:p>
        </w:tc>
        <w:tc>
          <w:tcPr>
            <w:tcW w:w="7378" w:type="dxa"/>
          </w:tcPr>
          <w:p w14:paraId="36306F96" w14:textId="64139A11" w:rsidR="00601364" w:rsidRPr="009F766C" w:rsidRDefault="00D81095" w:rsidP="009F766C">
            <w:pPr>
              <w:widowControl/>
              <w:spacing w:line="360" w:lineRule="auto"/>
              <w:jc w:val="left"/>
              <w:rPr>
                <w:color w:val="000000" w:themeColor="text1"/>
                <w:sz w:val="18"/>
                <w:szCs w:val="18"/>
              </w:rPr>
            </w:pPr>
            <w:r>
              <w:rPr>
                <w:color w:val="000000" w:themeColor="text1"/>
                <w:sz w:val="18"/>
                <w:szCs w:val="18"/>
              </w:rPr>
              <w:t>CATGGCCTATTTGCAGCAA</w:t>
            </w:r>
          </w:p>
        </w:tc>
      </w:tr>
      <w:tr w:rsidR="00D81095" w:rsidRPr="009F766C" w14:paraId="752B395B" w14:textId="77777777" w:rsidTr="00B710BD">
        <w:trPr>
          <w:trHeight w:val="288"/>
        </w:trPr>
        <w:tc>
          <w:tcPr>
            <w:tcW w:w="1377" w:type="dxa"/>
          </w:tcPr>
          <w:p w14:paraId="3E8370DC" w14:textId="767BFF6F" w:rsidR="00D81095" w:rsidRPr="00D81095" w:rsidRDefault="00D81095" w:rsidP="005F500C">
            <w:pPr>
              <w:widowControl/>
              <w:spacing w:line="360" w:lineRule="auto"/>
              <w:jc w:val="left"/>
              <w:rPr>
                <w:rFonts w:eastAsiaTheme="minorEastAsia"/>
                <w:color w:val="000000" w:themeColor="text1"/>
                <w:sz w:val="24"/>
                <w:szCs w:val="24"/>
                <w:lang w:eastAsia="zh-CN"/>
              </w:rPr>
            </w:pPr>
            <w:r>
              <w:rPr>
                <w:rFonts w:eastAsia="Times New Roman"/>
                <w:color w:val="000000" w:themeColor="text1"/>
                <w:sz w:val="24"/>
                <w:szCs w:val="24"/>
              </w:rPr>
              <w:t>siNR</w:t>
            </w:r>
            <w:r>
              <w:rPr>
                <w:rFonts w:eastAsiaTheme="minorEastAsia" w:hint="eastAsia"/>
                <w:color w:val="000000" w:themeColor="text1"/>
                <w:sz w:val="24"/>
                <w:szCs w:val="24"/>
                <w:lang w:eastAsia="zh-CN"/>
              </w:rPr>
              <w:t>5A2-2</w:t>
            </w:r>
          </w:p>
        </w:tc>
        <w:tc>
          <w:tcPr>
            <w:tcW w:w="7378" w:type="dxa"/>
          </w:tcPr>
          <w:p w14:paraId="538D776C" w14:textId="0E034EE5" w:rsidR="00D81095" w:rsidRDefault="00D81095" w:rsidP="009F766C">
            <w:pPr>
              <w:widowControl/>
              <w:spacing w:line="360" w:lineRule="auto"/>
              <w:jc w:val="left"/>
              <w:rPr>
                <w:color w:val="000000" w:themeColor="text1"/>
                <w:sz w:val="18"/>
                <w:szCs w:val="18"/>
              </w:rPr>
            </w:pPr>
            <w:r>
              <w:rPr>
                <w:color w:val="000000" w:themeColor="text1"/>
                <w:sz w:val="18"/>
                <w:szCs w:val="18"/>
              </w:rPr>
              <w:t>CCTGGTTACTGGGCAACAA</w:t>
            </w:r>
          </w:p>
        </w:tc>
      </w:tr>
    </w:tbl>
    <w:p w14:paraId="3F7F7E4E" w14:textId="37AF6823" w:rsidR="009F766C" w:rsidRDefault="009F766C" w:rsidP="009F766C">
      <w:pPr>
        <w:spacing w:line="480" w:lineRule="auto"/>
        <w:rPr>
          <w:rFonts w:ascii="Times New Roman" w:hAnsi="Times New Roman" w:cs="Times New Roman"/>
        </w:rPr>
      </w:pPr>
    </w:p>
    <w:p w14:paraId="5F3AD1B7" w14:textId="6E8C52DD" w:rsidR="007A14BD" w:rsidRDefault="007A14BD" w:rsidP="009F766C">
      <w:pPr>
        <w:spacing w:line="480" w:lineRule="auto"/>
        <w:rPr>
          <w:rFonts w:ascii="Times New Roman" w:hAnsi="Times New Roman" w:cs="Times New Roman"/>
        </w:rPr>
      </w:pPr>
    </w:p>
    <w:p w14:paraId="1853CC04" w14:textId="61C6864D" w:rsidR="007A14BD" w:rsidRDefault="007A14BD" w:rsidP="009F766C">
      <w:pPr>
        <w:spacing w:line="480" w:lineRule="auto"/>
        <w:rPr>
          <w:rFonts w:ascii="Times New Roman" w:hAnsi="Times New Roman" w:cs="Times New Roman"/>
        </w:rPr>
      </w:pPr>
    </w:p>
    <w:p w14:paraId="181B1171" w14:textId="6178CAE1" w:rsidR="007A14BD" w:rsidRDefault="007A14BD" w:rsidP="009F766C">
      <w:pPr>
        <w:spacing w:line="480" w:lineRule="auto"/>
        <w:rPr>
          <w:rFonts w:ascii="Times New Roman" w:hAnsi="Times New Roman" w:cs="Times New Roman"/>
        </w:rPr>
      </w:pPr>
    </w:p>
    <w:p w14:paraId="720C07BB" w14:textId="529183A6" w:rsidR="007A14BD" w:rsidRDefault="007A14BD" w:rsidP="009F766C">
      <w:pPr>
        <w:spacing w:line="480" w:lineRule="auto"/>
        <w:rPr>
          <w:rFonts w:ascii="Times New Roman" w:hAnsi="Times New Roman" w:cs="Times New Roman"/>
        </w:rPr>
      </w:pPr>
    </w:p>
    <w:p w14:paraId="337454BE" w14:textId="10E3C3E9" w:rsidR="007A14BD" w:rsidRDefault="007A14BD" w:rsidP="009F766C">
      <w:pPr>
        <w:spacing w:line="480" w:lineRule="auto"/>
        <w:rPr>
          <w:rFonts w:ascii="Times New Roman" w:hAnsi="Times New Roman" w:cs="Times New Roman"/>
        </w:rPr>
      </w:pPr>
    </w:p>
    <w:p w14:paraId="0CDF6EAE" w14:textId="72A5C30E" w:rsidR="007A14BD" w:rsidRDefault="007A14BD" w:rsidP="009F766C">
      <w:pPr>
        <w:spacing w:line="480" w:lineRule="auto"/>
        <w:rPr>
          <w:rFonts w:ascii="Times New Roman" w:hAnsi="Times New Roman" w:cs="Times New Roman"/>
        </w:rPr>
      </w:pPr>
    </w:p>
    <w:p w14:paraId="5C38D29E" w14:textId="0AF4CBD9" w:rsidR="007A14BD" w:rsidRDefault="007A14BD" w:rsidP="009F766C">
      <w:pPr>
        <w:spacing w:line="480" w:lineRule="auto"/>
        <w:rPr>
          <w:rFonts w:ascii="Times New Roman" w:hAnsi="Times New Roman" w:cs="Times New Roman"/>
        </w:rPr>
      </w:pPr>
    </w:p>
    <w:p w14:paraId="6C3CEC24" w14:textId="783C16A3" w:rsidR="007A14BD" w:rsidRDefault="007A14BD" w:rsidP="009F766C">
      <w:pPr>
        <w:spacing w:line="480" w:lineRule="auto"/>
        <w:rPr>
          <w:rFonts w:ascii="Times New Roman" w:hAnsi="Times New Roman" w:cs="Times New Roman"/>
        </w:rPr>
      </w:pPr>
    </w:p>
    <w:p w14:paraId="343D6B45" w14:textId="77777777" w:rsidR="007A14BD" w:rsidRPr="009F766C" w:rsidRDefault="007A14BD" w:rsidP="009F766C">
      <w:pPr>
        <w:spacing w:line="480" w:lineRule="auto"/>
        <w:rPr>
          <w:rFonts w:ascii="Times New Roman" w:hAnsi="Times New Roman" w:cs="Times New Roman"/>
        </w:rPr>
      </w:pPr>
    </w:p>
    <w:p w14:paraId="15DE1283" w14:textId="0CC7ADBB" w:rsidR="00985874" w:rsidRDefault="00985874" w:rsidP="00CA5560">
      <w:pPr>
        <w:pStyle w:val="a9"/>
      </w:pPr>
      <w:r w:rsidRPr="00CA5560">
        <w:rPr>
          <w:rFonts w:ascii="Times New Roman" w:hAnsi="Times New Roman" w:cs="Times New Roman"/>
          <w:b/>
          <w:bCs/>
          <w:sz w:val="24"/>
          <w:szCs w:val="24"/>
        </w:rPr>
        <w:t>Table S4. Clinical features of contained cases.</w:t>
      </w:r>
      <w:r>
        <w:fldChar w:fldCharType="begin"/>
      </w:r>
      <w:r>
        <w:instrText xml:space="preserve"> LINK Excel.SheetBinaryMacroEnabled.12 "H:\\xiong U</w:instrText>
      </w:r>
      <w:r>
        <w:instrText>盘</w:instrText>
      </w:r>
      <w:r>
        <w:instrText>\\</w:instrText>
      </w:r>
      <w:r>
        <w:instrText>待发文章</w:instrText>
      </w:r>
      <w:r>
        <w:instrText xml:space="preserve">\\nr5A2 zhang kun\\Table S1.csv" "Table S1!R1C1:R71C5" \a \f 5 \h  \* MERGEFORMAT </w:instrText>
      </w:r>
      <w:r>
        <w:fldChar w:fldCharType="separate"/>
      </w:r>
    </w:p>
    <w:tbl>
      <w:tblPr>
        <w:tblStyle w:val="a3"/>
        <w:tblW w:w="8046" w:type="dxa"/>
        <w:tblLook w:val="04A0" w:firstRow="1" w:lastRow="0" w:firstColumn="1" w:lastColumn="0" w:noHBand="0" w:noVBand="1"/>
      </w:tblPr>
      <w:tblGrid>
        <w:gridCol w:w="3250"/>
        <w:gridCol w:w="2949"/>
        <w:gridCol w:w="1847"/>
      </w:tblGrid>
      <w:tr w:rsidR="00ED57A3" w:rsidRPr="00985874" w14:paraId="66271B02" w14:textId="77777777" w:rsidTr="00CA5560">
        <w:trPr>
          <w:trHeight w:val="270"/>
        </w:trPr>
        <w:tc>
          <w:tcPr>
            <w:tcW w:w="2949" w:type="dxa"/>
            <w:noWrap/>
            <w:hideMark/>
          </w:tcPr>
          <w:p w14:paraId="4C0D758D" w14:textId="77777777" w:rsidR="00ED57A3" w:rsidRPr="00CA5560" w:rsidRDefault="00ED57A3" w:rsidP="00CA5560">
            <w:pPr>
              <w:pStyle w:val="a9"/>
              <w:rPr>
                <w:b/>
                <w:bCs/>
              </w:rPr>
            </w:pPr>
            <w:r w:rsidRPr="00CA5560">
              <w:rPr>
                <w:b/>
                <w:bCs/>
              </w:rPr>
              <w:t>Characteristics</w:t>
            </w:r>
          </w:p>
        </w:tc>
        <w:tc>
          <w:tcPr>
            <w:tcW w:w="2949" w:type="dxa"/>
            <w:noWrap/>
            <w:hideMark/>
          </w:tcPr>
          <w:p w14:paraId="3B637744" w14:textId="636094BB" w:rsidR="00ED57A3" w:rsidRPr="00CA5560" w:rsidRDefault="00ED57A3" w:rsidP="00CA5560">
            <w:pPr>
              <w:pStyle w:val="a9"/>
              <w:rPr>
                <w:b/>
                <w:bCs/>
              </w:rPr>
            </w:pPr>
            <w:r w:rsidRPr="00CA5560">
              <w:rPr>
                <w:b/>
                <w:bCs/>
              </w:rPr>
              <w:t>TCGA-HNSCC</w:t>
            </w:r>
            <w:r w:rsidR="007D0F2B" w:rsidRPr="00CA5560">
              <w:rPr>
                <w:b/>
                <w:bCs/>
              </w:rPr>
              <w:t xml:space="preserve"> (%)</w:t>
            </w:r>
          </w:p>
        </w:tc>
        <w:tc>
          <w:tcPr>
            <w:tcW w:w="2148" w:type="dxa"/>
          </w:tcPr>
          <w:p w14:paraId="1C2C8F70" w14:textId="10E592DB" w:rsidR="00ED57A3" w:rsidRPr="00CA5560" w:rsidRDefault="00ED57A3" w:rsidP="007A14BD">
            <w:pPr>
              <w:pStyle w:val="a9"/>
              <w:rPr>
                <w:b/>
                <w:bCs/>
              </w:rPr>
            </w:pPr>
            <w:r w:rsidRPr="00CA5560">
              <w:rPr>
                <w:b/>
                <w:bCs/>
              </w:rPr>
              <w:t>GSE65858</w:t>
            </w:r>
            <w:r w:rsidR="007D0F2B" w:rsidRPr="00CA5560">
              <w:rPr>
                <w:b/>
                <w:bCs/>
              </w:rPr>
              <w:t xml:space="preserve"> (%)</w:t>
            </w:r>
          </w:p>
        </w:tc>
      </w:tr>
      <w:tr w:rsidR="00ED57A3" w:rsidRPr="00985874" w14:paraId="342D0A38" w14:textId="77777777" w:rsidTr="00CA5560">
        <w:trPr>
          <w:trHeight w:val="270"/>
        </w:trPr>
        <w:tc>
          <w:tcPr>
            <w:tcW w:w="2949" w:type="dxa"/>
            <w:noWrap/>
            <w:hideMark/>
          </w:tcPr>
          <w:p w14:paraId="05441005" w14:textId="77777777" w:rsidR="00ED57A3" w:rsidRPr="00CA5560" w:rsidRDefault="00ED57A3" w:rsidP="00CA5560">
            <w:pPr>
              <w:pStyle w:val="a9"/>
              <w:rPr>
                <w:b/>
                <w:bCs/>
              </w:rPr>
            </w:pPr>
            <w:r w:rsidRPr="00CA5560">
              <w:rPr>
                <w:b/>
                <w:bCs/>
              </w:rPr>
              <w:t>A18_Sex</w:t>
            </w:r>
          </w:p>
        </w:tc>
        <w:tc>
          <w:tcPr>
            <w:tcW w:w="2949" w:type="dxa"/>
            <w:noWrap/>
            <w:hideMark/>
          </w:tcPr>
          <w:p w14:paraId="1F273FB3" w14:textId="77777777" w:rsidR="00ED57A3" w:rsidRPr="00985874" w:rsidRDefault="00ED57A3" w:rsidP="00CA5560">
            <w:pPr>
              <w:pStyle w:val="a9"/>
            </w:pPr>
          </w:p>
        </w:tc>
        <w:tc>
          <w:tcPr>
            <w:tcW w:w="2148" w:type="dxa"/>
          </w:tcPr>
          <w:p w14:paraId="09FFD899" w14:textId="77777777" w:rsidR="00ED57A3" w:rsidRPr="00985874" w:rsidRDefault="00ED57A3" w:rsidP="007A14BD">
            <w:pPr>
              <w:pStyle w:val="a9"/>
            </w:pPr>
          </w:p>
        </w:tc>
      </w:tr>
      <w:tr w:rsidR="00ED57A3" w:rsidRPr="00985874" w14:paraId="112238D9" w14:textId="77777777" w:rsidTr="00CA5560">
        <w:trPr>
          <w:trHeight w:val="270"/>
        </w:trPr>
        <w:tc>
          <w:tcPr>
            <w:tcW w:w="2949" w:type="dxa"/>
            <w:noWrap/>
            <w:hideMark/>
          </w:tcPr>
          <w:p w14:paraId="3EEDCA01" w14:textId="77777777" w:rsidR="00ED57A3" w:rsidRPr="00985874" w:rsidRDefault="00ED57A3" w:rsidP="00CA5560">
            <w:pPr>
              <w:pStyle w:val="a9"/>
            </w:pPr>
            <w:r w:rsidRPr="00985874">
              <w:rPr>
                <w:rFonts w:hint="eastAsia"/>
              </w:rPr>
              <w:t>FEMALE</w:t>
            </w:r>
          </w:p>
        </w:tc>
        <w:tc>
          <w:tcPr>
            <w:tcW w:w="2949" w:type="dxa"/>
            <w:noWrap/>
            <w:hideMark/>
          </w:tcPr>
          <w:p w14:paraId="436B6307" w14:textId="77777777" w:rsidR="00ED57A3" w:rsidRPr="00985874" w:rsidRDefault="00ED57A3" w:rsidP="00CA5560">
            <w:pPr>
              <w:pStyle w:val="a9"/>
            </w:pPr>
            <w:r w:rsidRPr="00985874">
              <w:rPr>
                <w:rFonts w:hint="eastAsia"/>
              </w:rPr>
              <w:t>133(26.65)</w:t>
            </w:r>
          </w:p>
        </w:tc>
        <w:tc>
          <w:tcPr>
            <w:tcW w:w="2148" w:type="dxa"/>
          </w:tcPr>
          <w:p w14:paraId="265319B5" w14:textId="4A131975" w:rsidR="00ED57A3" w:rsidRPr="00985874" w:rsidRDefault="00ED57A3" w:rsidP="007A14BD">
            <w:pPr>
              <w:pStyle w:val="a9"/>
              <w:rPr>
                <w:lang w:eastAsia="zh-CN"/>
              </w:rPr>
            </w:pPr>
            <w:r>
              <w:rPr>
                <w:rFonts w:hint="eastAsia"/>
                <w:lang w:eastAsia="zh-CN"/>
              </w:rPr>
              <w:t>4</w:t>
            </w:r>
            <w:r>
              <w:rPr>
                <w:lang w:eastAsia="zh-CN"/>
              </w:rPr>
              <w:t xml:space="preserve">7 </w:t>
            </w:r>
            <w:r>
              <w:rPr>
                <w:rFonts w:hint="eastAsia"/>
                <w:lang w:eastAsia="zh-CN"/>
              </w:rPr>
              <w:t>(</w:t>
            </w:r>
            <w:r>
              <w:rPr>
                <w:lang w:eastAsia="zh-CN"/>
              </w:rPr>
              <w:t>17.41)</w:t>
            </w:r>
          </w:p>
        </w:tc>
      </w:tr>
      <w:tr w:rsidR="00ED57A3" w:rsidRPr="00985874" w14:paraId="6B8146E7" w14:textId="77777777" w:rsidTr="00CA5560">
        <w:trPr>
          <w:trHeight w:val="270"/>
        </w:trPr>
        <w:tc>
          <w:tcPr>
            <w:tcW w:w="2949" w:type="dxa"/>
            <w:noWrap/>
            <w:hideMark/>
          </w:tcPr>
          <w:p w14:paraId="68EBA835" w14:textId="77777777" w:rsidR="00ED57A3" w:rsidRPr="00985874" w:rsidRDefault="00ED57A3" w:rsidP="00CA5560">
            <w:pPr>
              <w:pStyle w:val="a9"/>
            </w:pPr>
            <w:r w:rsidRPr="00985874">
              <w:rPr>
                <w:rFonts w:hint="eastAsia"/>
              </w:rPr>
              <w:t>MALE</w:t>
            </w:r>
          </w:p>
        </w:tc>
        <w:tc>
          <w:tcPr>
            <w:tcW w:w="2949" w:type="dxa"/>
            <w:noWrap/>
            <w:hideMark/>
          </w:tcPr>
          <w:p w14:paraId="33A0EF1E" w14:textId="77777777" w:rsidR="00ED57A3" w:rsidRPr="00985874" w:rsidRDefault="00ED57A3" w:rsidP="00CA5560">
            <w:pPr>
              <w:pStyle w:val="a9"/>
            </w:pPr>
            <w:r w:rsidRPr="00985874">
              <w:rPr>
                <w:rFonts w:hint="eastAsia"/>
              </w:rPr>
              <w:t>366(73.35)</w:t>
            </w:r>
          </w:p>
        </w:tc>
        <w:tc>
          <w:tcPr>
            <w:tcW w:w="2148" w:type="dxa"/>
          </w:tcPr>
          <w:p w14:paraId="7D75845B" w14:textId="17C8283D" w:rsidR="00ED57A3" w:rsidRPr="00985874" w:rsidRDefault="00ED57A3" w:rsidP="007A14BD">
            <w:pPr>
              <w:pStyle w:val="a9"/>
              <w:rPr>
                <w:lang w:eastAsia="zh-CN"/>
              </w:rPr>
            </w:pPr>
            <w:r>
              <w:rPr>
                <w:rFonts w:hint="eastAsia"/>
                <w:lang w:eastAsia="zh-CN"/>
              </w:rPr>
              <w:t>2</w:t>
            </w:r>
            <w:r>
              <w:rPr>
                <w:lang w:eastAsia="zh-CN"/>
              </w:rPr>
              <w:t>23 (82.59)</w:t>
            </w:r>
          </w:p>
        </w:tc>
      </w:tr>
      <w:tr w:rsidR="00ED57A3" w:rsidRPr="00985874" w14:paraId="06C41871" w14:textId="77777777" w:rsidTr="00CA5560">
        <w:trPr>
          <w:trHeight w:val="270"/>
        </w:trPr>
        <w:tc>
          <w:tcPr>
            <w:tcW w:w="2949" w:type="dxa"/>
            <w:noWrap/>
            <w:hideMark/>
          </w:tcPr>
          <w:p w14:paraId="5989F14B" w14:textId="0B36B3D0" w:rsidR="00ED57A3" w:rsidRPr="00CA5560" w:rsidRDefault="00716CAA" w:rsidP="00CA5560">
            <w:pPr>
              <w:pStyle w:val="a9"/>
              <w:rPr>
                <w:b/>
                <w:bCs/>
              </w:rPr>
            </w:pPr>
            <w:proofErr w:type="spellStart"/>
            <w:r w:rsidRPr="00CA5560">
              <w:rPr>
                <w:b/>
                <w:bCs/>
              </w:rPr>
              <w:t>age_at_initial_pathologic_diagnosis</w:t>
            </w:r>
            <w:proofErr w:type="spellEnd"/>
          </w:p>
        </w:tc>
        <w:tc>
          <w:tcPr>
            <w:tcW w:w="2949" w:type="dxa"/>
            <w:noWrap/>
            <w:hideMark/>
          </w:tcPr>
          <w:p w14:paraId="1BFAC14F" w14:textId="77777777" w:rsidR="00ED57A3" w:rsidRPr="00985874" w:rsidRDefault="00ED57A3" w:rsidP="00CA5560">
            <w:pPr>
              <w:pStyle w:val="a9"/>
            </w:pPr>
          </w:p>
        </w:tc>
        <w:tc>
          <w:tcPr>
            <w:tcW w:w="2148" w:type="dxa"/>
          </w:tcPr>
          <w:p w14:paraId="26A642FD" w14:textId="77777777" w:rsidR="00ED57A3" w:rsidRPr="00985874" w:rsidRDefault="00ED57A3" w:rsidP="007A14BD">
            <w:pPr>
              <w:pStyle w:val="a9"/>
            </w:pPr>
          </w:p>
        </w:tc>
      </w:tr>
      <w:tr w:rsidR="00ED57A3" w:rsidRPr="00985874" w14:paraId="558F73B8" w14:textId="77777777" w:rsidTr="00CA5560">
        <w:trPr>
          <w:trHeight w:val="270"/>
        </w:trPr>
        <w:tc>
          <w:tcPr>
            <w:tcW w:w="2949" w:type="dxa"/>
            <w:noWrap/>
            <w:hideMark/>
          </w:tcPr>
          <w:p w14:paraId="2BEA5CED" w14:textId="77777777" w:rsidR="00ED57A3" w:rsidRPr="00985874" w:rsidRDefault="00ED57A3" w:rsidP="00CA5560">
            <w:pPr>
              <w:pStyle w:val="a9"/>
            </w:pPr>
            <w:r w:rsidRPr="00985874">
              <w:rPr>
                <w:rFonts w:hint="eastAsia"/>
              </w:rPr>
              <w:t>&lt;50</w:t>
            </w:r>
          </w:p>
        </w:tc>
        <w:tc>
          <w:tcPr>
            <w:tcW w:w="2949" w:type="dxa"/>
            <w:noWrap/>
            <w:hideMark/>
          </w:tcPr>
          <w:p w14:paraId="58FBBA93" w14:textId="77777777" w:rsidR="00ED57A3" w:rsidRPr="00985874" w:rsidRDefault="00ED57A3" w:rsidP="00CA5560">
            <w:pPr>
              <w:pStyle w:val="a9"/>
            </w:pPr>
            <w:r w:rsidRPr="00985874">
              <w:rPr>
                <w:rFonts w:hint="eastAsia"/>
              </w:rPr>
              <w:t>76(15.23)</w:t>
            </w:r>
          </w:p>
        </w:tc>
        <w:tc>
          <w:tcPr>
            <w:tcW w:w="2148" w:type="dxa"/>
          </w:tcPr>
          <w:p w14:paraId="555E1F25" w14:textId="32FC8A3B" w:rsidR="00ED57A3" w:rsidRPr="00985874" w:rsidRDefault="00ED57A3" w:rsidP="007A14BD">
            <w:pPr>
              <w:pStyle w:val="a9"/>
              <w:rPr>
                <w:lang w:eastAsia="zh-CN"/>
              </w:rPr>
            </w:pPr>
            <w:r>
              <w:rPr>
                <w:rFonts w:hint="eastAsia"/>
                <w:lang w:eastAsia="zh-CN"/>
              </w:rPr>
              <w:t>4</w:t>
            </w:r>
            <w:r>
              <w:rPr>
                <w:lang w:eastAsia="zh-CN"/>
              </w:rPr>
              <w:t>1 (15.19)</w:t>
            </w:r>
          </w:p>
        </w:tc>
      </w:tr>
      <w:tr w:rsidR="00ED57A3" w:rsidRPr="00985874" w14:paraId="0719A9B4" w14:textId="77777777" w:rsidTr="00CA5560">
        <w:trPr>
          <w:trHeight w:val="270"/>
        </w:trPr>
        <w:tc>
          <w:tcPr>
            <w:tcW w:w="2949" w:type="dxa"/>
            <w:noWrap/>
            <w:hideMark/>
          </w:tcPr>
          <w:p w14:paraId="7B5744FD" w14:textId="77777777" w:rsidR="00ED57A3" w:rsidRPr="00985874" w:rsidRDefault="00ED57A3" w:rsidP="00CA5560">
            <w:pPr>
              <w:pStyle w:val="a9"/>
            </w:pPr>
            <w:r w:rsidRPr="00985874">
              <w:rPr>
                <w:rFonts w:hint="eastAsia"/>
              </w:rPr>
              <w:t>&gt;=50</w:t>
            </w:r>
          </w:p>
        </w:tc>
        <w:tc>
          <w:tcPr>
            <w:tcW w:w="2949" w:type="dxa"/>
            <w:noWrap/>
            <w:hideMark/>
          </w:tcPr>
          <w:p w14:paraId="5DFE945F" w14:textId="77777777" w:rsidR="00ED57A3" w:rsidRPr="00985874" w:rsidRDefault="00ED57A3" w:rsidP="00CA5560">
            <w:pPr>
              <w:pStyle w:val="a9"/>
            </w:pPr>
            <w:r w:rsidRPr="00985874">
              <w:rPr>
                <w:rFonts w:hint="eastAsia"/>
              </w:rPr>
              <w:t>423(84.77)</w:t>
            </w:r>
          </w:p>
        </w:tc>
        <w:tc>
          <w:tcPr>
            <w:tcW w:w="2148" w:type="dxa"/>
          </w:tcPr>
          <w:p w14:paraId="510EFE02" w14:textId="75C621EE" w:rsidR="00ED57A3" w:rsidRPr="00985874" w:rsidRDefault="00ED57A3" w:rsidP="007A14BD">
            <w:pPr>
              <w:pStyle w:val="a9"/>
              <w:rPr>
                <w:lang w:eastAsia="zh-CN"/>
              </w:rPr>
            </w:pPr>
            <w:r>
              <w:rPr>
                <w:rFonts w:hint="eastAsia"/>
                <w:lang w:eastAsia="zh-CN"/>
              </w:rPr>
              <w:t>2</w:t>
            </w:r>
            <w:r>
              <w:rPr>
                <w:lang w:eastAsia="zh-CN"/>
              </w:rPr>
              <w:t>29 (84.81)</w:t>
            </w:r>
          </w:p>
        </w:tc>
      </w:tr>
      <w:tr w:rsidR="00716CAA" w:rsidRPr="00985874" w14:paraId="73EC488E" w14:textId="77777777" w:rsidTr="00ED57A3">
        <w:trPr>
          <w:trHeight w:val="270"/>
        </w:trPr>
        <w:tc>
          <w:tcPr>
            <w:tcW w:w="2949" w:type="dxa"/>
            <w:noWrap/>
          </w:tcPr>
          <w:p w14:paraId="40E8D0D1" w14:textId="200DCD42" w:rsidR="00716CAA" w:rsidRPr="00CA5560" w:rsidRDefault="00716CAA" w:rsidP="007A14BD">
            <w:pPr>
              <w:pStyle w:val="a9"/>
              <w:rPr>
                <w:b/>
                <w:bCs/>
              </w:rPr>
            </w:pPr>
            <w:proofErr w:type="spellStart"/>
            <w:r w:rsidRPr="00CA5560">
              <w:rPr>
                <w:b/>
                <w:bCs/>
              </w:rPr>
              <w:t>number_pack_years_smoked</w:t>
            </w:r>
            <w:proofErr w:type="spellEnd"/>
          </w:p>
        </w:tc>
        <w:tc>
          <w:tcPr>
            <w:tcW w:w="2949" w:type="dxa"/>
            <w:noWrap/>
          </w:tcPr>
          <w:p w14:paraId="3E9FB300" w14:textId="77777777" w:rsidR="00716CAA" w:rsidRPr="00985874" w:rsidRDefault="00716CAA" w:rsidP="007A14BD">
            <w:pPr>
              <w:pStyle w:val="a9"/>
            </w:pPr>
          </w:p>
        </w:tc>
        <w:tc>
          <w:tcPr>
            <w:tcW w:w="2148" w:type="dxa"/>
          </w:tcPr>
          <w:p w14:paraId="0FA2CF02" w14:textId="77777777" w:rsidR="00716CAA" w:rsidRPr="00985874" w:rsidRDefault="00716CAA" w:rsidP="007A14BD">
            <w:pPr>
              <w:pStyle w:val="a9"/>
            </w:pPr>
          </w:p>
        </w:tc>
      </w:tr>
      <w:tr w:rsidR="00716CAA" w:rsidRPr="00985874" w14:paraId="3014D687" w14:textId="77777777" w:rsidTr="00ED57A3">
        <w:trPr>
          <w:trHeight w:val="270"/>
        </w:trPr>
        <w:tc>
          <w:tcPr>
            <w:tcW w:w="2949" w:type="dxa"/>
            <w:noWrap/>
          </w:tcPr>
          <w:p w14:paraId="7DC7CC63" w14:textId="28AD3F53" w:rsidR="00716CAA" w:rsidRPr="00985874" w:rsidRDefault="00716CAA" w:rsidP="007A14BD">
            <w:pPr>
              <w:pStyle w:val="a9"/>
              <w:rPr>
                <w:lang w:eastAsia="zh-CN"/>
              </w:rPr>
            </w:pPr>
            <w:r>
              <w:rPr>
                <w:rFonts w:hint="eastAsia"/>
                <w:lang w:eastAsia="zh-CN"/>
              </w:rPr>
              <w:t>&lt;</w:t>
            </w:r>
            <w:r>
              <w:rPr>
                <w:lang w:eastAsia="zh-CN"/>
              </w:rPr>
              <w:t>30</w:t>
            </w:r>
          </w:p>
        </w:tc>
        <w:tc>
          <w:tcPr>
            <w:tcW w:w="2949" w:type="dxa"/>
            <w:noWrap/>
          </w:tcPr>
          <w:p w14:paraId="74F8FDDA" w14:textId="715C7656" w:rsidR="00716CAA" w:rsidRPr="00985874" w:rsidRDefault="00716CAA" w:rsidP="007A14BD">
            <w:pPr>
              <w:pStyle w:val="a9"/>
              <w:rPr>
                <w:lang w:eastAsia="zh-CN"/>
              </w:rPr>
            </w:pPr>
            <w:r>
              <w:rPr>
                <w:rFonts w:hint="eastAsia"/>
                <w:lang w:eastAsia="zh-CN"/>
              </w:rPr>
              <w:t>8</w:t>
            </w:r>
            <w:r>
              <w:rPr>
                <w:lang w:eastAsia="zh-CN"/>
              </w:rPr>
              <w:t>6 (15.23)</w:t>
            </w:r>
          </w:p>
        </w:tc>
        <w:tc>
          <w:tcPr>
            <w:tcW w:w="2148" w:type="dxa"/>
          </w:tcPr>
          <w:p w14:paraId="0F2F9932" w14:textId="2E14B841" w:rsidR="00716CAA" w:rsidRPr="00985874" w:rsidRDefault="00716CAA" w:rsidP="007A14BD">
            <w:pPr>
              <w:pStyle w:val="a9"/>
              <w:rPr>
                <w:lang w:eastAsia="zh-CN"/>
              </w:rPr>
            </w:pPr>
            <w:r>
              <w:rPr>
                <w:rFonts w:hint="eastAsia"/>
                <w:lang w:eastAsia="zh-CN"/>
              </w:rPr>
              <w:t>1</w:t>
            </w:r>
            <w:r>
              <w:rPr>
                <w:lang w:eastAsia="zh-CN"/>
              </w:rPr>
              <w:t>06 (39.26)</w:t>
            </w:r>
          </w:p>
        </w:tc>
      </w:tr>
      <w:tr w:rsidR="00716CAA" w:rsidRPr="00985874" w14:paraId="1F1FC575" w14:textId="77777777" w:rsidTr="00ED57A3">
        <w:trPr>
          <w:trHeight w:val="270"/>
        </w:trPr>
        <w:tc>
          <w:tcPr>
            <w:tcW w:w="2949" w:type="dxa"/>
            <w:noWrap/>
          </w:tcPr>
          <w:p w14:paraId="0265A9AC" w14:textId="0565196E" w:rsidR="00716CAA" w:rsidRPr="00985874" w:rsidRDefault="00716CAA" w:rsidP="007A14BD">
            <w:pPr>
              <w:pStyle w:val="a9"/>
              <w:rPr>
                <w:lang w:eastAsia="zh-CN"/>
              </w:rPr>
            </w:pPr>
            <w:r>
              <w:rPr>
                <w:rFonts w:hint="eastAsia"/>
                <w:lang w:eastAsia="zh-CN"/>
              </w:rPr>
              <w:t>&gt;</w:t>
            </w:r>
            <w:r>
              <w:rPr>
                <w:lang w:eastAsia="zh-CN"/>
              </w:rPr>
              <w:t>=30</w:t>
            </w:r>
          </w:p>
        </w:tc>
        <w:tc>
          <w:tcPr>
            <w:tcW w:w="2949" w:type="dxa"/>
            <w:noWrap/>
          </w:tcPr>
          <w:p w14:paraId="112ACB7B" w14:textId="7BD373B2" w:rsidR="00716CAA" w:rsidRPr="00985874" w:rsidRDefault="00716CAA" w:rsidP="007A14BD">
            <w:pPr>
              <w:pStyle w:val="a9"/>
              <w:rPr>
                <w:lang w:eastAsia="zh-CN"/>
              </w:rPr>
            </w:pPr>
            <w:r>
              <w:rPr>
                <w:rFonts w:hint="eastAsia"/>
                <w:lang w:eastAsia="zh-CN"/>
              </w:rPr>
              <w:t>2</w:t>
            </w:r>
            <w:r>
              <w:rPr>
                <w:lang w:eastAsia="zh-CN"/>
              </w:rPr>
              <w:t>00 (40.08)</w:t>
            </w:r>
          </w:p>
        </w:tc>
        <w:tc>
          <w:tcPr>
            <w:tcW w:w="2148" w:type="dxa"/>
          </w:tcPr>
          <w:p w14:paraId="31CCF6AB" w14:textId="41AEFA4B" w:rsidR="00716CAA" w:rsidRPr="00985874" w:rsidRDefault="00716CAA" w:rsidP="007A14BD">
            <w:pPr>
              <w:pStyle w:val="a9"/>
              <w:rPr>
                <w:lang w:eastAsia="zh-CN"/>
              </w:rPr>
            </w:pPr>
            <w:r>
              <w:rPr>
                <w:rFonts w:hint="eastAsia"/>
                <w:lang w:eastAsia="zh-CN"/>
              </w:rPr>
              <w:t>1</w:t>
            </w:r>
            <w:r>
              <w:rPr>
                <w:lang w:eastAsia="zh-CN"/>
              </w:rPr>
              <w:t>62 (60.00)</w:t>
            </w:r>
          </w:p>
        </w:tc>
      </w:tr>
      <w:tr w:rsidR="00ED57A3" w:rsidRPr="00985874" w14:paraId="6BA38AEC" w14:textId="77777777" w:rsidTr="00CA5560">
        <w:trPr>
          <w:trHeight w:val="270"/>
        </w:trPr>
        <w:tc>
          <w:tcPr>
            <w:tcW w:w="2949" w:type="dxa"/>
            <w:noWrap/>
            <w:hideMark/>
          </w:tcPr>
          <w:p w14:paraId="7E90019A" w14:textId="77777777" w:rsidR="00ED57A3" w:rsidRPr="00CA5560" w:rsidRDefault="00ED57A3" w:rsidP="00CA5560">
            <w:pPr>
              <w:pStyle w:val="a9"/>
              <w:rPr>
                <w:b/>
                <w:bCs/>
              </w:rPr>
            </w:pPr>
            <w:r w:rsidRPr="00CA5560">
              <w:rPr>
                <w:b/>
                <w:bCs/>
              </w:rPr>
              <w:t>A5_M</w:t>
            </w:r>
          </w:p>
        </w:tc>
        <w:tc>
          <w:tcPr>
            <w:tcW w:w="2949" w:type="dxa"/>
            <w:noWrap/>
            <w:hideMark/>
          </w:tcPr>
          <w:p w14:paraId="759A7F62" w14:textId="77777777" w:rsidR="00ED57A3" w:rsidRPr="00985874" w:rsidRDefault="00ED57A3" w:rsidP="00CA5560">
            <w:pPr>
              <w:pStyle w:val="a9"/>
            </w:pPr>
          </w:p>
        </w:tc>
        <w:tc>
          <w:tcPr>
            <w:tcW w:w="2148" w:type="dxa"/>
          </w:tcPr>
          <w:p w14:paraId="1BBBDE22" w14:textId="77777777" w:rsidR="00ED57A3" w:rsidRPr="00985874" w:rsidRDefault="00ED57A3" w:rsidP="007A14BD">
            <w:pPr>
              <w:pStyle w:val="a9"/>
            </w:pPr>
          </w:p>
        </w:tc>
      </w:tr>
      <w:tr w:rsidR="00ED57A3" w:rsidRPr="00985874" w14:paraId="72458393" w14:textId="77777777" w:rsidTr="00CA5560">
        <w:trPr>
          <w:trHeight w:val="270"/>
        </w:trPr>
        <w:tc>
          <w:tcPr>
            <w:tcW w:w="2949" w:type="dxa"/>
            <w:noWrap/>
            <w:hideMark/>
          </w:tcPr>
          <w:p w14:paraId="7C156CFA" w14:textId="77777777" w:rsidR="00ED57A3" w:rsidRPr="00985874" w:rsidRDefault="00ED57A3" w:rsidP="00CA5560">
            <w:pPr>
              <w:pStyle w:val="a9"/>
            </w:pPr>
            <w:r w:rsidRPr="00985874">
              <w:rPr>
                <w:rFonts w:hint="eastAsia"/>
              </w:rPr>
              <w:t>M0</w:t>
            </w:r>
          </w:p>
        </w:tc>
        <w:tc>
          <w:tcPr>
            <w:tcW w:w="2949" w:type="dxa"/>
            <w:noWrap/>
            <w:hideMark/>
          </w:tcPr>
          <w:p w14:paraId="5D02ACBA" w14:textId="77777777" w:rsidR="00ED57A3" w:rsidRPr="00985874" w:rsidRDefault="00ED57A3" w:rsidP="00CA5560">
            <w:pPr>
              <w:pStyle w:val="a9"/>
            </w:pPr>
            <w:r w:rsidRPr="00985874">
              <w:rPr>
                <w:rFonts w:hint="eastAsia"/>
              </w:rPr>
              <w:t>479(95.99)</w:t>
            </w:r>
          </w:p>
        </w:tc>
        <w:tc>
          <w:tcPr>
            <w:tcW w:w="2148" w:type="dxa"/>
          </w:tcPr>
          <w:p w14:paraId="330F6274" w14:textId="549BBCD2" w:rsidR="00ED57A3" w:rsidRPr="00985874" w:rsidRDefault="00ED57A3" w:rsidP="007A14BD">
            <w:pPr>
              <w:pStyle w:val="a9"/>
              <w:rPr>
                <w:lang w:eastAsia="zh-CN"/>
              </w:rPr>
            </w:pPr>
            <w:r>
              <w:rPr>
                <w:rFonts w:hint="eastAsia"/>
                <w:lang w:eastAsia="zh-CN"/>
              </w:rPr>
              <w:t>2</w:t>
            </w:r>
            <w:r>
              <w:rPr>
                <w:lang w:eastAsia="zh-CN"/>
              </w:rPr>
              <w:t>63 (97.41)</w:t>
            </w:r>
          </w:p>
        </w:tc>
      </w:tr>
      <w:tr w:rsidR="00ED57A3" w:rsidRPr="00985874" w14:paraId="444DD690" w14:textId="77777777" w:rsidTr="00CA5560">
        <w:trPr>
          <w:trHeight w:val="270"/>
        </w:trPr>
        <w:tc>
          <w:tcPr>
            <w:tcW w:w="2949" w:type="dxa"/>
            <w:noWrap/>
            <w:hideMark/>
          </w:tcPr>
          <w:p w14:paraId="6FD585CD" w14:textId="77777777" w:rsidR="00ED57A3" w:rsidRPr="00985874" w:rsidRDefault="00ED57A3" w:rsidP="00CA5560">
            <w:pPr>
              <w:pStyle w:val="a9"/>
            </w:pPr>
            <w:r w:rsidRPr="00985874">
              <w:rPr>
                <w:rFonts w:hint="eastAsia"/>
              </w:rPr>
              <w:t>M1</w:t>
            </w:r>
          </w:p>
        </w:tc>
        <w:tc>
          <w:tcPr>
            <w:tcW w:w="2949" w:type="dxa"/>
            <w:noWrap/>
            <w:hideMark/>
          </w:tcPr>
          <w:p w14:paraId="6D7AFCC9" w14:textId="77777777" w:rsidR="00ED57A3" w:rsidRPr="00985874" w:rsidRDefault="00ED57A3" w:rsidP="00CA5560">
            <w:pPr>
              <w:pStyle w:val="a9"/>
            </w:pPr>
            <w:r w:rsidRPr="00985874">
              <w:rPr>
                <w:rFonts w:hint="eastAsia"/>
              </w:rPr>
              <w:t>4(0.8)</w:t>
            </w:r>
          </w:p>
        </w:tc>
        <w:tc>
          <w:tcPr>
            <w:tcW w:w="2148" w:type="dxa"/>
          </w:tcPr>
          <w:p w14:paraId="7ECE98D9" w14:textId="3EADDB57" w:rsidR="00ED57A3" w:rsidRPr="00985874" w:rsidRDefault="00ED57A3" w:rsidP="007A14BD">
            <w:pPr>
              <w:pStyle w:val="a9"/>
              <w:rPr>
                <w:lang w:eastAsia="zh-CN"/>
              </w:rPr>
            </w:pPr>
            <w:r>
              <w:rPr>
                <w:rFonts w:hint="eastAsia"/>
                <w:lang w:eastAsia="zh-CN"/>
              </w:rPr>
              <w:t>7</w:t>
            </w:r>
            <w:r>
              <w:rPr>
                <w:lang w:eastAsia="zh-CN"/>
              </w:rPr>
              <w:t xml:space="preserve"> (2.59)</w:t>
            </w:r>
          </w:p>
        </w:tc>
      </w:tr>
      <w:tr w:rsidR="00ED57A3" w:rsidRPr="00985874" w14:paraId="6106AF36" w14:textId="77777777" w:rsidTr="00CA5560">
        <w:trPr>
          <w:trHeight w:val="270"/>
        </w:trPr>
        <w:tc>
          <w:tcPr>
            <w:tcW w:w="2949" w:type="dxa"/>
            <w:noWrap/>
            <w:hideMark/>
          </w:tcPr>
          <w:p w14:paraId="792D29D3" w14:textId="77777777" w:rsidR="00ED57A3" w:rsidRPr="00985874" w:rsidRDefault="00ED57A3" w:rsidP="00CA5560">
            <w:pPr>
              <w:pStyle w:val="a9"/>
            </w:pPr>
            <w:r w:rsidRPr="00985874">
              <w:rPr>
                <w:rFonts w:hint="eastAsia"/>
              </w:rPr>
              <w:t>MX</w:t>
            </w:r>
          </w:p>
        </w:tc>
        <w:tc>
          <w:tcPr>
            <w:tcW w:w="2949" w:type="dxa"/>
            <w:noWrap/>
            <w:hideMark/>
          </w:tcPr>
          <w:p w14:paraId="54AA89D9" w14:textId="77777777" w:rsidR="00ED57A3" w:rsidRPr="00985874" w:rsidRDefault="00ED57A3" w:rsidP="00CA5560">
            <w:pPr>
              <w:pStyle w:val="a9"/>
            </w:pPr>
            <w:r w:rsidRPr="00985874">
              <w:rPr>
                <w:rFonts w:hint="eastAsia"/>
              </w:rPr>
              <w:t>16(3.21)</w:t>
            </w:r>
          </w:p>
        </w:tc>
        <w:tc>
          <w:tcPr>
            <w:tcW w:w="2148" w:type="dxa"/>
          </w:tcPr>
          <w:p w14:paraId="3B02112C" w14:textId="77777777" w:rsidR="00ED57A3" w:rsidRPr="00985874" w:rsidRDefault="00ED57A3" w:rsidP="007A14BD">
            <w:pPr>
              <w:pStyle w:val="a9"/>
            </w:pPr>
          </w:p>
        </w:tc>
      </w:tr>
      <w:tr w:rsidR="00ED57A3" w:rsidRPr="00985874" w14:paraId="2CABDDA1" w14:textId="77777777" w:rsidTr="00CA5560">
        <w:trPr>
          <w:trHeight w:val="270"/>
        </w:trPr>
        <w:tc>
          <w:tcPr>
            <w:tcW w:w="2949" w:type="dxa"/>
            <w:noWrap/>
            <w:hideMark/>
          </w:tcPr>
          <w:p w14:paraId="587C9AA2" w14:textId="77777777" w:rsidR="00ED57A3" w:rsidRPr="00CA5560" w:rsidRDefault="00ED57A3" w:rsidP="00CA5560">
            <w:pPr>
              <w:pStyle w:val="a9"/>
              <w:rPr>
                <w:b/>
                <w:bCs/>
              </w:rPr>
            </w:pPr>
            <w:r w:rsidRPr="00CA5560">
              <w:rPr>
                <w:b/>
                <w:bCs/>
              </w:rPr>
              <w:t>A3_T</w:t>
            </w:r>
          </w:p>
        </w:tc>
        <w:tc>
          <w:tcPr>
            <w:tcW w:w="2949" w:type="dxa"/>
            <w:noWrap/>
            <w:hideMark/>
          </w:tcPr>
          <w:p w14:paraId="3F4527E5" w14:textId="77777777" w:rsidR="00ED57A3" w:rsidRPr="00985874" w:rsidRDefault="00ED57A3" w:rsidP="00CA5560">
            <w:pPr>
              <w:pStyle w:val="a9"/>
            </w:pPr>
          </w:p>
        </w:tc>
        <w:tc>
          <w:tcPr>
            <w:tcW w:w="2148" w:type="dxa"/>
          </w:tcPr>
          <w:p w14:paraId="5D124320" w14:textId="77777777" w:rsidR="00ED57A3" w:rsidRPr="00985874" w:rsidRDefault="00ED57A3" w:rsidP="007A14BD">
            <w:pPr>
              <w:pStyle w:val="a9"/>
            </w:pPr>
          </w:p>
        </w:tc>
      </w:tr>
      <w:tr w:rsidR="00ED57A3" w:rsidRPr="00985874" w14:paraId="56915D2C" w14:textId="77777777" w:rsidTr="00CA5560">
        <w:trPr>
          <w:trHeight w:val="270"/>
        </w:trPr>
        <w:tc>
          <w:tcPr>
            <w:tcW w:w="2949" w:type="dxa"/>
            <w:noWrap/>
            <w:hideMark/>
          </w:tcPr>
          <w:p w14:paraId="58623564" w14:textId="77777777" w:rsidR="00ED57A3" w:rsidRPr="00985874" w:rsidRDefault="00ED57A3" w:rsidP="00CA5560">
            <w:pPr>
              <w:pStyle w:val="a9"/>
            </w:pPr>
            <w:r w:rsidRPr="00985874">
              <w:rPr>
                <w:rFonts w:hint="eastAsia"/>
              </w:rPr>
              <w:t>T1</w:t>
            </w:r>
          </w:p>
        </w:tc>
        <w:tc>
          <w:tcPr>
            <w:tcW w:w="2949" w:type="dxa"/>
            <w:noWrap/>
            <w:hideMark/>
          </w:tcPr>
          <w:p w14:paraId="4AA7173E" w14:textId="77777777" w:rsidR="00ED57A3" w:rsidRPr="00985874" w:rsidRDefault="00ED57A3" w:rsidP="00CA5560">
            <w:pPr>
              <w:pStyle w:val="a9"/>
            </w:pPr>
            <w:r w:rsidRPr="00985874">
              <w:rPr>
                <w:rFonts w:hint="eastAsia"/>
              </w:rPr>
              <w:t>31(6.21)</w:t>
            </w:r>
          </w:p>
        </w:tc>
        <w:tc>
          <w:tcPr>
            <w:tcW w:w="2148" w:type="dxa"/>
          </w:tcPr>
          <w:p w14:paraId="1E6829A6" w14:textId="12AC9CB5" w:rsidR="00ED57A3" w:rsidRPr="00985874" w:rsidRDefault="00ED57A3" w:rsidP="007A14BD">
            <w:pPr>
              <w:pStyle w:val="a9"/>
              <w:rPr>
                <w:lang w:eastAsia="zh-CN"/>
              </w:rPr>
            </w:pPr>
            <w:r>
              <w:rPr>
                <w:rFonts w:hint="eastAsia"/>
                <w:lang w:eastAsia="zh-CN"/>
              </w:rPr>
              <w:t>3</w:t>
            </w:r>
            <w:r>
              <w:rPr>
                <w:lang w:eastAsia="zh-CN"/>
              </w:rPr>
              <w:t>5 (12.96)</w:t>
            </w:r>
          </w:p>
        </w:tc>
      </w:tr>
      <w:tr w:rsidR="00ED57A3" w:rsidRPr="00985874" w14:paraId="6D6B049C" w14:textId="77777777" w:rsidTr="00CA5560">
        <w:trPr>
          <w:trHeight w:val="270"/>
        </w:trPr>
        <w:tc>
          <w:tcPr>
            <w:tcW w:w="2949" w:type="dxa"/>
            <w:noWrap/>
            <w:hideMark/>
          </w:tcPr>
          <w:p w14:paraId="21B03EB9" w14:textId="77777777" w:rsidR="00ED57A3" w:rsidRPr="00985874" w:rsidRDefault="00ED57A3" w:rsidP="00CA5560">
            <w:pPr>
              <w:pStyle w:val="a9"/>
            </w:pPr>
            <w:r w:rsidRPr="00985874">
              <w:rPr>
                <w:rFonts w:hint="eastAsia"/>
              </w:rPr>
              <w:t>T2</w:t>
            </w:r>
          </w:p>
        </w:tc>
        <w:tc>
          <w:tcPr>
            <w:tcW w:w="2949" w:type="dxa"/>
            <w:noWrap/>
            <w:hideMark/>
          </w:tcPr>
          <w:p w14:paraId="0162FB9A" w14:textId="77777777" w:rsidR="00ED57A3" w:rsidRPr="00985874" w:rsidRDefault="00ED57A3" w:rsidP="00CA5560">
            <w:pPr>
              <w:pStyle w:val="a9"/>
            </w:pPr>
            <w:r w:rsidRPr="00985874">
              <w:rPr>
                <w:rFonts w:hint="eastAsia"/>
              </w:rPr>
              <w:t>143(28.66)</w:t>
            </w:r>
          </w:p>
        </w:tc>
        <w:tc>
          <w:tcPr>
            <w:tcW w:w="2148" w:type="dxa"/>
          </w:tcPr>
          <w:p w14:paraId="6CD5129B" w14:textId="29270117" w:rsidR="00ED57A3" w:rsidRPr="00985874" w:rsidRDefault="00ED57A3" w:rsidP="007A14BD">
            <w:pPr>
              <w:pStyle w:val="a9"/>
              <w:rPr>
                <w:lang w:eastAsia="zh-CN"/>
              </w:rPr>
            </w:pPr>
            <w:r>
              <w:rPr>
                <w:rFonts w:hint="eastAsia"/>
                <w:lang w:eastAsia="zh-CN"/>
              </w:rPr>
              <w:t>8</w:t>
            </w:r>
            <w:r>
              <w:rPr>
                <w:lang w:eastAsia="zh-CN"/>
              </w:rPr>
              <w:t>0 (29.63)</w:t>
            </w:r>
          </w:p>
        </w:tc>
      </w:tr>
      <w:tr w:rsidR="00ED57A3" w:rsidRPr="00985874" w14:paraId="75792B62" w14:textId="77777777" w:rsidTr="00CA5560">
        <w:trPr>
          <w:trHeight w:val="270"/>
        </w:trPr>
        <w:tc>
          <w:tcPr>
            <w:tcW w:w="2949" w:type="dxa"/>
            <w:noWrap/>
            <w:hideMark/>
          </w:tcPr>
          <w:p w14:paraId="3D9CC1B1" w14:textId="77777777" w:rsidR="00ED57A3" w:rsidRPr="00985874" w:rsidRDefault="00ED57A3" w:rsidP="00CA5560">
            <w:pPr>
              <w:pStyle w:val="a9"/>
            </w:pPr>
            <w:r w:rsidRPr="00985874">
              <w:rPr>
                <w:rFonts w:hint="eastAsia"/>
              </w:rPr>
              <w:t>T3</w:t>
            </w:r>
          </w:p>
        </w:tc>
        <w:tc>
          <w:tcPr>
            <w:tcW w:w="2949" w:type="dxa"/>
            <w:noWrap/>
            <w:hideMark/>
          </w:tcPr>
          <w:p w14:paraId="41BF883B" w14:textId="77777777" w:rsidR="00ED57A3" w:rsidRPr="00985874" w:rsidRDefault="00ED57A3" w:rsidP="00CA5560">
            <w:pPr>
              <w:pStyle w:val="a9"/>
            </w:pPr>
            <w:r w:rsidRPr="00985874">
              <w:rPr>
                <w:rFonts w:hint="eastAsia"/>
              </w:rPr>
              <w:t>139(27.86)</w:t>
            </w:r>
          </w:p>
        </w:tc>
        <w:tc>
          <w:tcPr>
            <w:tcW w:w="2148" w:type="dxa"/>
          </w:tcPr>
          <w:p w14:paraId="03BD727B" w14:textId="2A5D9B47" w:rsidR="00ED57A3" w:rsidRPr="00985874" w:rsidRDefault="00ED57A3" w:rsidP="007A14BD">
            <w:pPr>
              <w:pStyle w:val="a9"/>
              <w:rPr>
                <w:lang w:eastAsia="zh-CN"/>
              </w:rPr>
            </w:pPr>
            <w:r>
              <w:rPr>
                <w:rFonts w:hint="eastAsia"/>
                <w:lang w:eastAsia="zh-CN"/>
              </w:rPr>
              <w:t>5</w:t>
            </w:r>
            <w:r>
              <w:rPr>
                <w:lang w:eastAsia="zh-CN"/>
              </w:rPr>
              <w:t>8 (21.48)</w:t>
            </w:r>
          </w:p>
        </w:tc>
      </w:tr>
      <w:tr w:rsidR="00ED57A3" w:rsidRPr="00985874" w14:paraId="709EC5C4" w14:textId="77777777" w:rsidTr="00CA5560">
        <w:trPr>
          <w:trHeight w:val="270"/>
        </w:trPr>
        <w:tc>
          <w:tcPr>
            <w:tcW w:w="2949" w:type="dxa"/>
            <w:noWrap/>
            <w:hideMark/>
          </w:tcPr>
          <w:p w14:paraId="44825792" w14:textId="77777777" w:rsidR="00ED57A3" w:rsidRPr="00985874" w:rsidRDefault="00ED57A3" w:rsidP="00CA5560">
            <w:pPr>
              <w:pStyle w:val="a9"/>
            </w:pPr>
            <w:r w:rsidRPr="00985874">
              <w:rPr>
                <w:rFonts w:hint="eastAsia"/>
              </w:rPr>
              <w:t>T4</w:t>
            </w:r>
          </w:p>
        </w:tc>
        <w:tc>
          <w:tcPr>
            <w:tcW w:w="2949" w:type="dxa"/>
            <w:noWrap/>
            <w:hideMark/>
          </w:tcPr>
          <w:p w14:paraId="57665760" w14:textId="77777777" w:rsidR="00ED57A3" w:rsidRPr="00985874" w:rsidRDefault="00ED57A3" w:rsidP="00CA5560">
            <w:pPr>
              <w:pStyle w:val="a9"/>
            </w:pPr>
            <w:r w:rsidRPr="00985874">
              <w:rPr>
                <w:rFonts w:hint="eastAsia"/>
              </w:rPr>
              <w:t>178(35.7)</w:t>
            </w:r>
          </w:p>
        </w:tc>
        <w:tc>
          <w:tcPr>
            <w:tcW w:w="2148" w:type="dxa"/>
          </w:tcPr>
          <w:p w14:paraId="700BEA6B" w14:textId="167B39B0" w:rsidR="00ED57A3" w:rsidRPr="00985874" w:rsidRDefault="00ED57A3" w:rsidP="007A14BD">
            <w:pPr>
              <w:pStyle w:val="a9"/>
              <w:rPr>
                <w:lang w:eastAsia="zh-CN"/>
              </w:rPr>
            </w:pPr>
            <w:r>
              <w:rPr>
                <w:rFonts w:hint="eastAsia"/>
                <w:lang w:eastAsia="zh-CN"/>
              </w:rPr>
              <w:t>9</w:t>
            </w:r>
            <w:r>
              <w:rPr>
                <w:lang w:eastAsia="zh-CN"/>
              </w:rPr>
              <w:t>7 (35.93)</w:t>
            </w:r>
          </w:p>
        </w:tc>
      </w:tr>
      <w:tr w:rsidR="00ED57A3" w:rsidRPr="00985874" w14:paraId="4B0099DA" w14:textId="77777777" w:rsidTr="00CA5560">
        <w:trPr>
          <w:trHeight w:val="270"/>
        </w:trPr>
        <w:tc>
          <w:tcPr>
            <w:tcW w:w="2949" w:type="dxa"/>
            <w:noWrap/>
            <w:hideMark/>
          </w:tcPr>
          <w:p w14:paraId="1615EC70" w14:textId="77777777" w:rsidR="00ED57A3" w:rsidRPr="00985874" w:rsidRDefault="00ED57A3" w:rsidP="00CA5560">
            <w:pPr>
              <w:pStyle w:val="a9"/>
            </w:pPr>
            <w:r w:rsidRPr="00985874">
              <w:rPr>
                <w:rFonts w:hint="eastAsia"/>
              </w:rPr>
              <w:t>TX</w:t>
            </w:r>
          </w:p>
        </w:tc>
        <w:tc>
          <w:tcPr>
            <w:tcW w:w="2949" w:type="dxa"/>
            <w:noWrap/>
            <w:hideMark/>
          </w:tcPr>
          <w:p w14:paraId="621C3E75" w14:textId="77777777" w:rsidR="00ED57A3" w:rsidRPr="00985874" w:rsidRDefault="00ED57A3" w:rsidP="00CA5560">
            <w:pPr>
              <w:pStyle w:val="a9"/>
            </w:pPr>
            <w:r w:rsidRPr="00985874">
              <w:rPr>
                <w:rFonts w:hint="eastAsia"/>
              </w:rPr>
              <w:t>8(1.6)</w:t>
            </w:r>
          </w:p>
        </w:tc>
        <w:tc>
          <w:tcPr>
            <w:tcW w:w="2148" w:type="dxa"/>
          </w:tcPr>
          <w:p w14:paraId="1A93BD2E" w14:textId="77777777" w:rsidR="00ED57A3" w:rsidRPr="00985874" w:rsidRDefault="00ED57A3" w:rsidP="007A14BD">
            <w:pPr>
              <w:pStyle w:val="a9"/>
            </w:pPr>
          </w:p>
        </w:tc>
      </w:tr>
      <w:tr w:rsidR="00ED57A3" w:rsidRPr="00985874" w14:paraId="70F7B3E8" w14:textId="77777777" w:rsidTr="00CA5560">
        <w:trPr>
          <w:trHeight w:val="270"/>
        </w:trPr>
        <w:tc>
          <w:tcPr>
            <w:tcW w:w="2949" w:type="dxa"/>
            <w:noWrap/>
            <w:hideMark/>
          </w:tcPr>
          <w:p w14:paraId="711B29EB" w14:textId="77777777" w:rsidR="00ED57A3" w:rsidRPr="00CA5560" w:rsidRDefault="00ED57A3" w:rsidP="00CA5560">
            <w:pPr>
              <w:pStyle w:val="a9"/>
              <w:rPr>
                <w:b/>
                <w:bCs/>
              </w:rPr>
            </w:pPr>
            <w:r w:rsidRPr="00CA5560">
              <w:rPr>
                <w:b/>
                <w:bCs/>
              </w:rPr>
              <w:t>A4_N</w:t>
            </w:r>
          </w:p>
        </w:tc>
        <w:tc>
          <w:tcPr>
            <w:tcW w:w="2949" w:type="dxa"/>
            <w:noWrap/>
            <w:hideMark/>
          </w:tcPr>
          <w:p w14:paraId="3A240186" w14:textId="77777777" w:rsidR="00ED57A3" w:rsidRPr="00985874" w:rsidRDefault="00ED57A3" w:rsidP="00CA5560">
            <w:pPr>
              <w:pStyle w:val="a9"/>
            </w:pPr>
          </w:p>
        </w:tc>
        <w:tc>
          <w:tcPr>
            <w:tcW w:w="2148" w:type="dxa"/>
          </w:tcPr>
          <w:p w14:paraId="4C6D4A11" w14:textId="77777777" w:rsidR="00ED57A3" w:rsidRPr="00985874" w:rsidRDefault="00ED57A3" w:rsidP="007A14BD">
            <w:pPr>
              <w:pStyle w:val="a9"/>
            </w:pPr>
          </w:p>
        </w:tc>
      </w:tr>
      <w:tr w:rsidR="00ED57A3" w:rsidRPr="00985874" w14:paraId="095B54A2" w14:textId="77777777" w:rsidTr="00CA5560">
        <w:trPr>
          <w:trHeight w:val="270"/>
        </w:trPr>
        <w:tc>
          <w:tcPr>
            <w:tcW w:w="2949" w:type="dxa"/>
            <w:noWrap/>
            <w:hideMark/>
          </w:tcPr>
          <w:p w14:paraId="69BDB29B" w14:textId="77777777" w:rsidR="00ED57A3" w:rsidRPr="00985874" w:rsidRDefault="00ED57A3" w:rsidP="00CA5560">
            <w:pPr>
              <w:pStyle w:val="a9"/>
            </w:pPr>
            <w:r w:rsidRPr="00985874">
              <w:rPr>
                <w:rFonts w:hint="eastAsia"/>
              </w:rPr>
              <w:t>N0</w:t>
            </w:r>
          </w:p>
        </w:tc>
        <w:tc>
          <w:tcPr>
            <w:tcW w:w="2949" w:type="dxa"/>
            <w:noWrap/>
            <w:hideMark/>
          </w:tcPr>
          <w:p w14:paraId="2D79D0BB" w14:textId="77777777" w:rsidR="00ED57A3" w:rsidRPr="00985874" w:rsidRDefault="00ED57A3" w:rsidP="00CA5560">
            <w:pPr>
              <w:pStyle w:val="a9"/>
            </w:pPr>
            <w:r w:rsidRPr="00985874">
              <w:rPr>
                <w:rFonts w:hint="eastAsia"/>
              </w:rPr>
              <w:t>254(50.9)</w:t>
            </w:r>
          </w:p>
        </w:tc>
        <w:tc>
          <w:tcPr>
            <w:tcW w:w="2148" w:type="dxa"/>
          </w:tcPr>
          <w:p w14:paraId="21B8E1ED" w14:textId="385F5223" w:rsidR="00ED57A3" w:rsidRPr="00985874" w:rsidRDefault="00ED57A3" w:rsidP="007A14BD">
            <w:pPr>
              <w:pStyle w:val="a9"/>
              <w:rPr>
                <w:lang w:eastAsia="zh-CN"/>
              </w:rPr>
            </w:pPr>
            <w:r>
              <w:rPr>
                <w:rFonts w:hint="eastAsia"/>
                <w:lang w:eastAsia="zh-CN"/>
              </w:rPr>
              <w:t>9</w:t>
            </w:r>
            <w:r>
              <w:rPr>
                <w:lang w:eastAsia="zh-CN"/>
              </w:rPr>
              <w:t>4 (34.81)</w:t>
            </w:r>
          </w:p>
        </w:tc>
      </w:tr>
      <w:tr w:rsidR="00ED57A3" w:rsidRPr="00985874" w14:paraId="0F400830" w14:textId="77777777" w:rsidTr="00CA5560">
        <w:trPr>
          <w:trHeight w:val="270"/>
        </w:trPr>
        <w:tc>
          <w:tcPr>
            <w:tcW w:w="2949" w:type="dxa"/>
            <w:noWrap/>
            <w:hideMark/>
          </w:tcPr>
          <w:p w14:paraId="0FCA793C" w14:textId="77777777" w:rsidR="00ED57A3" w:rsidRPr="00985874" w:rsidRDefault="00ED57A3" w:rsidP="00CA5560">
            <w:pPr>
              <w:pStyle w:val="a9"/>
            </w:pPr>
            <w:r w:rsidRPr="00985874">
              <w:rPr>
                <w:rFonts w:hint="eastAsia"/>
              </w:rPr>
              <w:t>N1</w:t>
            </w:r>
          </w:p>
        </w:tc>
        <w:tc>
          <w:tcPr>
            <w:tcW w:w="2949" w:type="dxa"/>
            <w:noWrap/>
            <w:hideMark/>
          </w:tcPr>
          <w:p w14:paraId="6599B6FB" w14:textId="77777777" w:rsidR="00ED57A3" w:rsidRPr="00985874" w:rsidRDefault="00ED57A3" w:rsidP="00CA5560">
            <w:pPr>
              <w:pStyle w:val="a9"/>
            </w:pPr>
            <w:r w:rsidRPr="00985874">
              <w:rPr>
                <w:rFonts w:hint="eastAsia"/>
              </w:rPr>
              <w:t>79(15.83)</w:t>
            </w:r>
          </w:p>
        </w:tc>
        <w:tc>
          <w:tcPr>
            <w:tcW w:w="2148" w:type="dxa"/>
          </w:tcPr>
          <w:p w14:paraId="7F1E6EA5" w14:textId="311B46DF" w:rsidR="00ED57A3" w:rsidRPr="00985874" w:rsidRDefault="00ED57A3" w:rsidP="007A14BD">
            <w:pPr>
              <w:pStyle w:val="a9"/>
              <w:rPr>
                <w:lang w:eastAsia="zh-CN"/>
              </w:rPr>
            </w:pPr>
            <w:r>
              <w:rPr>
                <w:rFonts w:hint="eastAsia"/>
                <w:lang w:eastAsia="zh-CN"/>
              </w:rPr>
              <w:t>3</w:t>
            </w:r>
            <w:r>
              <w:rPr>
                <w:lang w:eastAsia="zh-CN"/>
              </w:rPr>
              <w:t>2 (11.85)</w:t>
            </w:r>
          </w:p>
        </w:tc>
      </w:tr>
      <w:tr w:rsidR="00ED57A3" w:rsidRPr="00985874" w14:paraId="30D732E0" w14:textId="77777777" w:rsidTr="00CA5560">
        <w:trPr>
          <w:trHeight w:val="270"/>
        </w:trPr>
        <w:tc>
          <w:tcPr>
            <w:tcW w:w="2949" w:type="dxa"/>
            <w:noWrap/>
            <w:hideMark/>
          </w:tcPr>
          <w:p w14:paraId="2686D322" w14:textId="77777777" w:rsidR="00ED57A3" w:rsidRPr="00985874" w:rsidRDefault="00ED57A3" w:rsidP="00CA5560">
            <w:pPr>
              <w:pStyle w:val="a9"/>
            </w:pPr>
            <w:r w:rsidRPr="00985874">
              <w:rPr>
                <w:rFonts w:hint="eastAsia"/>
              </w:rPr>
              <w:t>N2</w:t>
            </w:r>
          </w:p>
        </w:tc>
        <w:tc>
          <w:tcPr>
            <w:tcW w:w="2949" w:type="dxa"/>
            <w:noWrap/>
            <w:hideMark/>
          </w:tcPr>
          <w:p w14:paraId="1D5E93F3" w14:textId="77777777" w:rsidR="00ED57A3" w:rsidRPr="00985874" w:rsidRDefault="00ED57A3" w:rsidP="00CA5560">
            <w:pPr>
              <w:pStyle w:val="a9"/>
            </w:pPr>
            <w:r w:rsidRPr="00985874">
              <w:rPr>
                <w:rFonts w:hint="eastAsia"/>
              </w:rPr>
              <w:t>142(28.5)</w:t>
            </w:r>
          </w:p>
        </w:tc>
        <w:tc>
          <w:tcPr>
            <w:tcW w:w="2148" w:type="dxa"/>
          </w:tcPr>
          <w:p w14:paraId="662D5343" w14:textId="0AC9EDF0" w:rsidR="00ED57A3" w:rsidRPr="00985874" w:rsidRDefault="00ED57A3" w:rsidP="007A14BD">
            <w:pPr>
              <w:pStyle w:val="a9"/>
              <w:rPr>
                <w:lang w:eastAsia="zh-CN"/>
              </w:rPr>
            </w:pPr>
            <w:r>
              <w:rPr>
                <w:rFonts w:hint="eastAsia"/>
                <w:lang w:eastAsia="zh-CN"/>
              </w:rPr>
              <w:t>1</w:t>
            </w:r>
            <w:r>
              <w:rPr>
                <w:lang w:eastAsia="zh-CN"/>
              </w:rPr>
              <w:t>32 (48.89)</w:t>
            </w:r>
          </w:p>
        </w:tc>
      </w:tr>
      <w:tr w:rsidR="00ED57A3" w:rsidRPr="00985874" w14:paraId="404D8F69" w14:textId="77777777" w:rsidTr="00CA5560">
        <w:trPr>
          <w:trHeight w:val="270"/>
        </w:trPr>
        <w:tc>
          <w:tcPr>
            <w:tcW w:w="2949" w:type="dxa"/>
            <w:noWrap/>
            <w:hideMark/>
          </w:tcPr>
          <w:p w14:paraId="4AC777FE" w14:textId="77777777" w:rsidR="00ED57A3" w:rsidRPr="00985874" w:rsidRDefault="00ED57A3" w:rsidP="00CA5560">
            <w:pPr>
              <w:pStyle w:val="a9"/>
            </w:pPr>
            <w:r w:rsidRPr="00985874">
              <w:rPr>
                <w:rFonts w:hint="eastAsia"/>
              </w:rPr>
              <w:t>N3</w:t>
            </w:r>
          </w:p>
        </w:tc>
        <w:tc>
          <w:tcPr>
            <w:tcW w:w="2949" w:type="dxa"/>
            <w:noWrap/>
            <w:hideMark/>
          </w:tcPr>
          <w:p w14:paraId="61532316" w14:textId="77777777" w:rsidR="00ED57A3" w:rsidRPr="00985874" w:rsidRDefault="00ED57A3" w:rsidP="00CA5560">
            <w:pPr>
              <w:pStyle w:val="a9"/>
            </w:pPr>
            <w:r w:rsidRPr="00985874">
              <w:rPr>
                <w:rFonts w:hint="eastAsia"/>
              </w:rPr>
              <w:t>6(1.2)</w:t>
            </w:r>
          </w:p>
        </w:tc>
        <w:tc>
          <w:tcPr>
            <w:tcW w:w="2148" w:type="dxa"/>
          </w:tcPr>
          <w:p w14:paraId="78FF2881" w14:textId="030AA0AE" w:rsidR="00ED57A3" w:rsidRPr="00985874" w:rsidRDefault="00ED57A3" w:rsidP="007A14BD">
            <w:pPr>
              <w:pStyle w:val="a9"/>
              <w:rPr>
                <w:lang w:eastAsia="zh-CN"/>
              </w:rPr>
            </w:pPr>
            <w:r>
              <w:rPr>
                <w:rFonts w:hint="eastAsia"/>
                <w:lang w:eastAsia="zh-CN"/>
              </w:rPr>
              <w:t>1</w:t>
            </w:r>
            <w:r>
              <w:rPr>
                <w:lang w:eastAsia="zh-CN"/>
              </w:rPr>
              <w:t>2 (4.44)</w:t>
            </w:r>
          </w:p>
        </w:tc>
      </w:tr>
      <w:tr w:rsidR="00ED57A3" w:rsidRPr="00985874" w14:paraId="5C5E47F8" w14:textId="77777777" w:rsidTr="00CA5560">
        <w:trPr>
          <w:trHeight w:val="270"/>
        </w:trPr>
        <w:tc>
          <w:tcPr>
            <w:tcW w:w="2949" w:type="dxa"/>
            <w:noWrap/>
            <w:hideMark/>
          </w:tcPr>
          <w:p w14:paraId="7A838E60" w14:textId="77777777" w:rsidR="00ED57A3" w:rsidRPr="00985874" w:rsidRDefault="00ED57A3" w:rsidP="00CA5560">
            <w:pPr>
              <w:pStyle w:val="a9"/>
            </w:pPr>
            <w:r w:rsidRPr="00985874">
              <w:rPr>
                <w:rFonts w:hint="eastAsia"/>
              </w:rPr>
              <w:t>NX</w:t>
            </w:r>
          </w:p>
        </w:tc>
        <w:tc>
          <w:tcPr>
            <w:tcW w:w="2949" w:type="dxa"/>
            <w:noWrap/>
            <w:hideMark/>
          </w:tcPr>
          <w:p w14:paraId="23F9F3E9" w14:textId="77777777" w:rsidR="00ED57A3" w:rsidRPr="00985874" w:rsidRDefault="00ED57A3" w:rsidP="00CA5560">
            <w:pPr>
              <w:pStyle w:val="a9"/>
            </w:pPr>
            <w:r w:rsidRPr="00985874">
              <w:rPr>
                <w:rFonts w:hint="eastAsia"/>
              </w:rPr>
              <w:t>18(3.61)</w:t>
            </w:r>
          </w:p>
        </w:tc>
        <w:tc>
          <w:tcPr>
            <w:tcW w:w="2148" w:type="dxa"/>
          </w:tcPr>
          <w:p w14:paraId="79A6F9CD" w14:textId="77777777" w:rsidR="00ED57A3" w:rsidRPr="00985874" w:rsidRDefault="00ED57A3" w:rsidP="007A14BD">
            <w:pPr>
              <w:pStyle w:val="a9"/>
            </w:pPr>
          </w:p>
        </w:tc>
      </w:tr>
      <w:tr w:rsidR="00ED57A3" w:rsidRPr="00985874" w14:paraId="4C590B91" w14:textId="77777777" w:rsidTr="00CA5560">
        <w:trPr>
          <w:trHeight w:val="270"/>
        </w:trPr>
        <w:tc>
          <w:tcPr>
            <w:tcW w:w="2949" w:type="dxa"/>
            <w:noWrap/>
            <w:hideMark/>
          </w:tcPr>
          <w:p w14:paraId="27FBE2B7" w14:textId="77777777" w:rsidR="00ED57A3" w:rsidRPr="00CA5560" w:rsidRDefault="00ED57A3" w:rsidP="00CA5560">
            <w:pPr>
              <w:pStyle w:val="a9"/>
              <w:rPr>
                <w:b/>
                <w:bCs/>
              </w:rPr>
            </w:pPr>
            <w:r w:rsidRPr="00CA5560">
              <w:rPr>
                <w:b/>
                <w:bCs/>
              </w:rPr>
              <w:t>A6_Stage</w:t>
            </w:r>
          </w:p>
        </w:tc>
        <w:tc>
          <w:tcPr>
            <w:tcW w:w="2949" w:type="dxa"/>
            <w:noWrap/>
            <w:hideMark/>
          </w:tcPr>
          <w:p w14:paraId="0535565C" w14:textId="77777777" w:rsidR="00ED57A3" w:rsidRPr="00985874" w:rsidRDefault="00ED57A3" w:rsidP="00CA5560">
            <w:pPr>
              <w:pStyle w:val="a9"/>
            </w:pPr>
          </w:p>
        </w:tc>
        <w:tc>
          <w:tcPr>
            <w:tcW w:w="2148" w:type="dxa"/>
          </w:tcPr>
          <w:p w14:paraId="0772612B" w14:textId="77777777" w:rsidR="00ED57A3" w:rsidRPr="00985874" w:rsidRDefault="00ED57A3" w:rsidP="007A14BD">
            <w:pPr>
              <w:pStyle w:val="a9"/>
            </w:pPr>
          </w:p>
        </w:tc>
      </w:tr>
      <w:tr w:rsidR="00ED57A3" w:rsidRPr="00985874" w14:paraId="75E05883" w14:textId="77777777" w:rsidTr="00CA5560">
        <w:trPr>
          <w:trHeight w:val="270"/>
        </w:trPr>
        <w:tc>
          <w:tcPr>
            <w:tcW w:w="2949" w:type="dxa"/>
            <w:noWrap/>
            <w:hideMark/>
          </w:tcPr>
          <w:p w14:paraId="0F1DA1DE" w14:textId="77777777" w:rsidR="00ED57A3" w:rsidRPr="00985874" w:rsidRDefault="00ED57A3" w:rsidP="00CA5560">
            <w:pPr>
              <w:pStyle w:val="a9"/>
            </w:pPr>
            <w:r w:rsidRPr="00985874">
              <w:rPr>
                <w:rFonts w:hint="eastAsia"/>
              </w:rPr>
              <w:t>Stage I</w:t>
            </w:r>
          </w:p>
        </w:tc>
        <w:tc>
          <w:tcPr>
            <w:tcW w:w="2949" w:type="dxa"/>
            <w:noWrap/>
            <w:hideMark/>
          </w:tcPr>
          <w:p w14:paraId="7ED777E5" w14:textId="77777777" w:rsidR="00ED57A3" w:rsidRPr="00985874" w:rsidRDefault="00ED57A3" w:rsidP="00CA5560">
            <w:pPr>
              <w:pStyle w:val="a9"/>
            </w:pPr>
            <w:r w:rsidRPr="00985874">
              <w:rPr>
                <w:rFonts w:hint="eastAsia"/>
              </w:rPr>
              <w:t>24(4.81)</w:t>
            </w:r>
          </w:p>
        </w:tc>
        <w:tc>
          <w:tcPr>
            <w:tcW w:w="2148" w:type="dxa"/>
          </w:tcPr>
          <w:p w14:paraId="729D82DD" w14:textId="0EF128D7" w:rsidR="00ED57A3" w:rsidRPr="00985874" w:rsidRDefault="00ED57A3" w:rsidP="007A14BD">
            <w:pPr>
              <w:pStyle w:val="a9"/>
              <w:rPr>
                <w:lang w:eastAsia="zh-CN"/>
              </w:rPr>
            </w:pPr>
            <w:r>
              <w:rPr>
                <w:rFonts w:hint="eastAsia"/>
                <w:lang w:eastAsia="zh-CN"/>
              </w:rPr>
              <w:t>1</w:t>
            </w:r>
            <w:r>
              <w:rPr>
                <w:lang w:eastAsia="zh-CN"/>
              </w:rPr>
              <w:t>8 (6.67)</w:t>
            </w:r>
          </w:p>
        </w:tc>
      </w:tr>
      <w:tr w:rsidR="00ED57A3" w:rsidRPr="00985874" w14:paraId="1C76E609" w14:textId="77777777" w:rsidTr="00CA5560">
        <w:trPr>
          <w:trHeight w:val="270"/>
        </w:trPr>
        <w:tc>
          <w:tcPr>
            <w:tcW w:w="2949" w:type="dxa"/>
            <w:noWrap/>
            <w:hideMark/>
          </w:tcPr>
          <w:p w14:paraId="3AB09F1D" w14:textId="77777777" w:rsidR="00ED57A3" w:rsidRPr="00985874" w:rsidRDefault="00ED57A3" w:rsidP="00CA5560">
            <w:pPr>
              <w:pStyle w:val="a9"/>
            </w:pPr>
            <w:r w:rsidRPr="00985874">
              <w:rPr>
                <w:rFonts w:hint="eastAsia"/>
              </w:rPr>
              <w:t>Stage II</w:t>
            </w:r>
          </w:p>
        </w:tc>
        <w:tc>
          <w:tcPr>
            <w:tcW w:w="2949" w:type="dxa"/>
            <w:noWrap/>
            <w:hideMark/>
          </w:tcPr>
          <w:p w14:paraId="24D4E963" w14:textId="77777777" w:rsidR="00ED57A3" w:rsidRPr="00985874" w:rsidRDefault="00ED57A3" w:rsidP="00CA5560">
            <w:pPr>
              <w:pStyle w:val="a9"/>
            </w:pPr>
            <w:r w:rsidRPr="00985874">
              <w:rPr>
                <w:rFonts w:hint="eastAsia"/>
              </w:rPr>
              <w:t>88(17.64)</w:t>
            </w:r>
          </w:p>
        </w:tc>
        <w:tc>
          <w:tcPr>
            <w:tcW w:w="2148" w:type="dxa"/>
          </w:tcPr>
          <w:p w14:paraId="14BACA9C" w14:textId="453809CA" w:rsidR="00ED57A3" w:rsidRPr="00985874" w:rsidRDefault="00ED57A3" w:rsidP="007A14BD">
            <w:pPr>
              <w:pStyle w:val="a9"/>
              <w:rPr>
                <w:lang w:eastAsia="zh-CN"/>
              </w:rPr>
            </w:pPr>
            <w:r>
              <w:rPr>
                <w:rFonts w:hint="eastAsia"/>
                <w:lang w:eastAsia="zh-CN"/>
              </w:rPr>
              <w:t>3</w:t>
            </w:r>
            <w:r>
              <w:rPr>
                <w:lang w:eastAsia="zh-CN"/>
              </w:rPr>
              <w:t>7 (13.70)</w:t>
            </w:r>
          </w:p>
        </w:tc>
      </w:tr>
      <w:tr w:rsidR="00ED57A3" w:rsidRPr="00985874" w14:paraId="3595FD35" w14:textId="77777777" w:rsidTr="00CA5560">
        <w:trPr>
          <w:trHeight w:val="270"/>
        </w:trPr>
        <w:tc>
          <w:tcPr>
            <w:tcW w:w="2949" w:type="dxa"/>
            <w:noWrap/>
            <w:hideMark/>
          </w:tcPr>
          <w:p w14:paraId="1863A70A" w14:textId="77777777" w:rsidR="00ED57A3" w:rsidRPr="00985874" w:rsidRDefault="00ED57A3" w:rsidP="00CA5560">
            <w:pPr>
              <w:pStyle w:val="a9"/>
            </w:pPr>
            <w:r w:rsidRPr="00985874">
              <w:rPr>
                <w:rFonts w:hint="eastAsia"/>
              </w:rPr>
              <w:t>Stage III</w:t>
            </w:r>
          </w:p>
        </w:tc>
        <w:tc>
          <w:tcPr>
            <w:tcW w:w="2949" w:type="dxa"/>
            <w:noWrap/>
            <w:hideMark/>
          </w:tcPr>
          <w:p w14:paraId="420BD95A" w14:textId="77777777" w:rsidR="00ED57A3" w:rsidRPr="00985874" w:rsidRDefault="00ED57A3" w:rsidP="00CA5560">
            <w:pPr>
              <w:pStyle w:val="a9"/>
            </w:pPr>
            <w:r w:rsidRPr="00985874">
              <w:rPr>
                <w:rFonts w:hint="eastAsia"/>
              </w:rPr>
              <w:t>91(18.24)</w:t>
            </w:r>
          </w:p>
        </w:tc>
        <w:tc>
          <w:tcPr>
            <w:tcW w:w="2148" w:type="dxa"/>
          </w:tcPr>
          <w:p w14:paraId="3837E739" w14:textId="47145479" w:rsidR="00ED57A3" w:rsidRPr="00985874" w:rsidRDefault="00ED57A3" w:rsidP="007A14BD">
            <w:pPr>
              <w:pStyle w:val="a9"/>
              <w:rPr>
                <w:lang w:eastAsia="zh-CN"/>
              </w:rPr>
            </w:pPr>
            <w:r>
              <w:rPr>
                <w:rFonts w:hint="eastAsia"/>
                <w:lang w:eastAsia="zh-CN"/>
              </w:rPr>
              <w:t>3</w:t>
            </w:r>
            <w:r>
              <w:rPr>
                <w:lang w:eastAsia="zh-CN"/>
              </w:rPr>
              <w:t>7 (13.70)</w:t>
            </w:r>
          </w:p>
        </w:tc>
      </w:tr>
      <w:tr w:rsidR="00ED57A3" w:rsidRPr="00985874" w14:paraId="1683E67F" w14:textId="77777777" w:rsidTr="00CA5560">
        <w:trPr>
          <w:trHeight w:val="270"/>
        </w:trPr>
        <w:tc>
          <w:tcPr>
            <w:tcW w:w="2949" w:type="dxa"/>
            <w:noWrap/>
            <w:hideMark/>
          </w:tcPr>
          <w:p w14:paraId="561FB092" w14:textId="77777777" w:rsidR="00ED57A3" w:rsidRPr="00985874" w:rsidRDefault="00ED57A3" w:rsidP="00CA5560">
            <w:pPr>
              <w:pStyle w:val="a9"/>
            </w:pPr>
            <w:r w:rsidRPr="00985874">
              <w:rPr>
                <w:rFonts w:hint="eastAsia"/>
              </w:rPr>
              <w:t>Stage IV</w:t>
            </w:r>
          </w:p>
        </w:tc>
        <w:tc>
          <w:tcPr>
            <w:tcW w:w="2949" w:type="dxa"/>
            <w:noWrap/>
            <w:hideMark/>
          </w:tcPr>
          <w:p w14:paraId="18C5B479" w14:textId="77777777" w:rsidR="00ED57A3" w:rsidRPr="00985874" w:rsidRDefault="00ED57A3" w:rsidP="00CA5560">
            <w:pPr>
              <w:pStyle w:val="a9"/>
            </w:pPr>
            <w:r w:rsidRPr="00985874">
              <w:rPr>
                <w:rFonts w:hint="eastAsia"/>
              </w:rPr>
              <w:t>296(57.3)</w:t>
            </w:r>
          </w:p>
        </w:tc>
        <w:tc>
          <w:tcPr>
            <w:tcW w:w="2148" w:type="dxa"/>
          </w:tcPr>
          <w:p w14:paraId="6239D381" w14:textId="28BA6356" w:rsidR="00ED57A3" w:rsidRPr="00985874" w:rsidRDefault="00ED57A3" w:rsidP="007A14BD">
            <w:pPr>
              <w:pStyle w:val="a9"/>
              <w:rPr>
                <w:lang w:eastAsia="zh-CN"/>
              </w:rPr>
            </w:pPr>
            <w:r>
              <w:rPr>
                <w:rFonts w:hint="eastAsia"/>
                <w:lang w:eastAsia="zh-CN"/>
              </w:rPr>
              <w:t>1</w:t>
            </w:r>
            <w:r>
              <w:rPr>
                <w:lang w:eastAsia="zh-CN"/>
              </w:rPr>
              <w:t>78 (65.93)</w:t>
            </w:r>
          </w:p>
        </w:tc>
      </w:tr>
      <w:tr w:rsidR="00ED57A3" w:rsidRPr="00985874" w14:paraId="583E21D4" w14:textId="77777777" w:rsidTr="00CA5560">
        <w:trPr>
          <w:trHeight w:val="270"/>
        </w:trPr>
        <w:tc>
          <w:tcPr>
            <w:tcW w:w="2949" w:type="dxa"/>
            <w:noWrap/>
            <w:hideMark/>
          </w:tcPr>
          <w:p w14:paraId="5D2E4138" w14:textId="77777777" w:rsidR="00ED57A3" w:rsidRPr="00CA5560" w:rsidRDefault="00ED57A3" w:rsidP="00CA5560">
            <w:pPr>
              <w:pStyle w:val="a9"/>
              <w:rPr>
                <w:b/>
                <w:bCs/>
              </w:rPr>
            </w:pPr>
            <w:r w:rsidRPr="00CA5560">
              <w:rPr>
                <w:b/>
                <w:bCs/>
              </w:rPr>
              <w:t>A7_Grade</w:t>
            </w:r>
          </w:p>
        </w:tc>
        <w:tc>
          <w:tcPr>
            <w:tcW w:w="2949" w:type="dxa"/>
            <w:noWrap/>
            <w:hideMark/>
          </w:tcPr>
          <w:p w14:paraId="5288EC31" w14:textId="77777777" w:rsidR="00ED57A3" w:rsidRPr="00985874" w:rsidRDefault="00ED57A3" w:rsidP="00CA5560">
            <w:pPr>
              <w:pStyle w:val="a9"/>
            </w:pPr>
          </w:p>
        </w:tc>
        <w:tc>
          <w:tcPr>
            <w:tcW w:w="2148" w:type="dxa"/>
          </w:tcPr>
          <w:p w14:paraId="79D74C30" w14:textId="77777777" w:rsidR="00ED57A3" w:rsidRPr="00985874" w:rsidRDefault="00ED57A3" w:rsidP="007A14BD">
            <w:pPr>
              <w:pStyle w:val="a9"/>
            </w:pPr>
          </w:p>
        </w:tc>
      </w:tr>
      <w:tr w:rsidR="00ED57A3" w:rsidRPr="00985874" w14:paraId="4E40928B" w14:textId="77777777" w:rsidTr="00CA5560">
        <w:trPr>
          <w:trHeight w:val="270"/>
        </w:trPr>
        <w:tc>
          <w:tcPr>
            <w:tcW w:w="2949" w:type="dxa"/>
            <w:noWrap/>
            <w:hideMark/>
          </w:tcPr>
          <w:p w14:paraId="62A4B747" w14:textId="77777777" w:rsidR="00ED57A3" w:rsidRPr="00985874" w:rsidRDefault="00ED57A3" w:rsidP="00CA5560">
            <w:pPr>
              <w:pStyle w:val="a9"/>
            </w:pPr>
            <w:r w:rsidRPr="00985874">
              <w:rPr>
                <w:rFonts w:hint="eastAsia"/>
              </w:rPr>
              <w:t>G1</w:t>
            </w:r>
          </w:p>
        </w:tc>
        <w:tc>
          <w:tcPr>
            <w:tcW w:w="2949" w:type="dxa"/>
            <w:noWrap/>
            <w:hideMark/>
          </w:tcPr>
          <w:p w14:paraId="641802E5" w14:textId="77777777" w:rsidR="00ED57A3" w:rsidRPr="00985874" w:rsidRDefault="00ED57A3" w:rsidP="00CA5560">
            <w:pPr>
              <w:pStyle w:val="a9"/>
            </w:pPr>
            <w:r w:rsidRPr="00985874">
              <w:rPr>
                <w:rFonts w:hint="eastAsia"/>
              </w:rPr>
              <w:t>65(13.03)</w:t>
            </w:r>
          </w:p>
        </w:tc>
        <w:tc>
          <w:tcPr>
            <w:tcW w:w="2148" w:type="dxa"/>
          </w:tcPr>
          <w:p w14:paraId="4274B7EA" w14:textId="77777777" w:rsidR="00ED57A3" w:rsidRPr="00985874" w:rsidRDefault="00ED57A3" w:rsidP="007A14BD">
            <w:pPr>
              <w:pStyle w:val="a9"/>
            </w:pPr>
          </w:p>
        </w:tc>
      </w:tr>
      <w:tr w:rsidR="00ED57A3" w:rsidRPr="00985874" w14:paraId="32EFD81D" w14:textId="77777777" w:rsidTr="00CA5560">
        <w:trPr>
          <w:trHeight w:val="270"/>
        </w:trPr>
        <w:tc>
          <w:tcPr>
            <w:tcW w:w="2949" w:type="dxa"/>
            <w:noWrap/>
            <w:hideMark/>
          </w:tcPr>
          <w:p w14:paraId="1E42BA83" w14:textId="77777777" w:rsidR="00ED57A3" w:rsidRPr="00985874" w:rsidRDefault="00ED57A3" w:rsidP="00CA5560">
            <w:pPr>
              <w:pStyle w:val="a9"/>
            </w:pPr>
            <w:r w:rsidRPr="00985874">
              <w:rPr>
                <w:rFonts w:hint="eastAsia"/>
              </w:rPr>
              <w:t>G2</w:t>
            </w:r>
          </w:p>
        </w:tc>
        <w:tc>
          <w:tcPr>
            <w:tcW w:w="2949" w:type="dxa"/>
            <w:noWrap/>
            <w:hideMark/>
          </w:tcPr>
          <w:p w14:paraId="00F9E92B" w14:textId="77777777" w:rsidR="00ED57A3" w:rsidRPr="00985874" w:rsidRDefault="00ED57A3" w:rsidP="00CA5560">
            <w:pPr>
              <w:pStyle w:val="a9"/>
            </w:pPr>
            <w:r w:rsidRPr="00985874">
              <w:rPr>
                <w:rFonts w:hint="eastAsia"/>
              </w:rPr>
              <w:t>302(60.52)</w:t>
            </w:r>
          </w:p>
        </w:tc>
        <w:tc>
          <w:tcPr>
            <w:tcW w:w="2148" w:type="dxa"/>
          </w:tcPr>
          <w:p w14:paraId="787AB9BC" w14:textId="77777777" w:rsidR="00ED57A3" w:rsidRPr="00985874" w:rsidRDefault="00ED57A3" w:rsidP="007A14BD">
            <w:pPr>
              <w:pStyle w:val="a9"/>
            </w:pPr>
          </w:p>
        </w:tc>
      </w:tr>
      <w:tr w:rsidR="00ED57A3" w:rsidRPr="00985874" w14:paraId="5A3E42E8" w14:textId="77777777" w:rsidTr="00CA5560">
        <w:trPr>
          <w:trHeight w:val="270"/>
        </w:trPr>
        <w:tc>
          <w:tcPr>
            <w:tcW w:w="2949" w:type="dxa"/>
            <w:noWrap/>
            <w:hideMark/>
          </w:tcPr>
          <w:p w14:paraId="36429505" w14:textId="77777777" w:rsidR="00ED57A3" w:rsidRPr="00985874" w:rsidRDefault="00ED57A3" w:rsidP="00CA5560">
            <w:pPr>
              <w:pStyle w:val="a9"/>
            </w:pPr>
            <w:r w:rsidRPr="00985874">
              <w:rPr>
                <w:rFonts w:hint="eastAsia"/>
              </w:rPr>
              <w:t>G3</w:t>
            </w:r>
          </w:p>
        </w:tc>
        <w:tc>
          <w:tcPr>
            <w:tcW w:w="2949" w:type="dxa"/>
            <w:noWrap/>
            <w:hideMark/>
          </w:tcPr>
          <w:p w14:paraId="335BBB68" w14:textId="77777777" w:rsidR="00ED57A3" w:rsidRPr="00985874" w:rsidRDefault="00ED57A3" w:rsidP="00CA5560">
            <w:pPr>
              <w:pStyle w:val="a9"/>
            </w:pPr>
            <w:r w:rsidRPr="00985874">
              <w:rPr>
                <w:rFonts w:hint="eastAsia"/>
              </w:rPr>
              <w:t>110(22.04)</w:t>
            </w:r>
          </w:p>
        </w:tc>
        <w:tc>
          <w:tcPr>
            <w:tcW w:w="2148" w:type="dxa"/>
          </w:tcPr>
          <w:p w14:paraId="5053943F" w14:textId="77777777" w:rsidR="00ED57A3" w:rsidRPr="00985874" w:rsidRDefault="00ED57A3" w:rsidP="007A14BD">
            <w:pPr>
              <w:pStyle w:val="a9"/>
            </w:pPr>
          </w:p>
        </w:tc>
      </w:tr>
      <w:tr w:rsidR="00ED57A3" w:rsidRPr="00985874" w14:paraId="0A8A3577" w14:textId="77777777" w:rsidTr="00CA5560">
        <w:trPr>
          <w:trHeight w:val="270"/>
        </w:trPr>
        <w:tc>
          <w:tcPr>
            <w:tcW w:w="2949" w:type="dxa"/>
            <w:noWrap/>
            <w:hideMark/>
          </w:tcPr>
          <w:p w14:paraId="2199B38C" w14:textId="77777777" w:rsidR="00ED57A3" w:rsidRPr="00985874" w:rsidRDefault="00ED57A3" w:rsidP="00CA5560">
            <w:pPr>
              <w:pStyle w:val="a9"/>
            </w:pPr>
            <w:r w:rsidRPr="00985874">
              <w:rPr>
                <w:rFonts w:hint="eastAsia"/>
              </w:rPr>
              <w:t>G4</w:t>
            </w:r>
          </w:p>
        </w:tc>
        <w:tc>
          <w:tcPr>
            <w:tcW w:w="2949" w:type="dxa"/>
            <w:noWrap/>
            <w:hideMark/>
          </w:tcPr>
          <w:p w14:paraId="2089BF9A" w14:textId="77777777" w:rsidR="00ED57A3" w:rsidRPr="00985874" w:rsidRDefault="00ED57A3" w:rsidP="00CA5560">
            <w:pPr>
              <w:pStyle w:val="a9"/>
            </w:pPr>
            <w:r w:rsidRPr="00985874">
              <w:rPr>
                <w:rFonts w:hint="eastAsia"/>
              </w:rPr>
              <w:t>1(0.2)</w:t>
            </w:r>
          </w:p>
        </w:tc>
        <w:tc>
          <w:tcPr>
            <w:tcW w:w="2148" w:type="dxa"/>
          </w:tcPr>
          <w:p w14:paraId="7670C117" w14:textId="77777777" w:rsidR="00ED57A3" w:rsidRPr="00985874" w:rsidRDefault="00ED57A3" w:rsidP="007A14BD">
            <w:pPr>
              <w:pStyle w:val="a9"/>
            </w:pPr>
          </w:p>
        </w:tc>
      </w:tr>
      <w:tr w:rsidR="00ED57A3" w:rsidRPr="00985874" w14:paraId="12628F5C" w14:textId="77777777" w:rsidTr="00CA5560">
        <w:trPr>
          <w:trHeight w:val="270"/>
        </w:trPr>
        <w:tc>
          <w:tcPr>
            <w:tcW w:w="2949" w:type="dxa"/>
            <w:noWrap/>
            <w:hideMark/>
          </w:tcPr>
          <w:p w14:paraId="7331CBCD" w14:textId="77777777" w:rsidR="00ED57A3" w:rsidRPr="00985874" w:rsidRDefault="00ED57A3" w:rsidP="00CA5560">
            <w:pPr>
              <w:pStyle w:val="a9"/>
            </w:pPr>
            <w:r w:rsidRPr="00985874">
              <w:rPr>
                <w:rFonts w:hint="eastAsia"/>
              </w:rPr>
              <w:t>GX</w:t>
            </w:r>
          </w:p>
        </w:tc>
        <w:tc>
          <w:tcPr>
            <w:tcW w:w="2949" w:type="dxa"/>
            <w:noWrap/>
            <w:hideMark/>
          </w:tcPr>
          <w:p w14:paraId="586472CE" w14:textId="77777777" w:rsidR="00ED57A3" w:rsidRPr="00985874" w:rsidRDefault="00ED57A3" w:rsidP="00CA5560">
            <w:pPr>
              <w:pStyle w:val="a9"/>
            </w:pPr>
            <w:r w:rsidRPr="00985874">
              <w:rPr>
                <w:rFonts w:hint="eastAsia"/>
              </w:rPr>
              <w:t>19(3.81)</w:t>
            </w:r>
          </w:p>
        </w:tc>
        <w:tc>
          <w:tcPr>
            <w:tcW w:w="2148" w:type="dxa"/>
          </w:tcPr>
          <w:p w14:paraId="1904410D" w14:textId="77777777" w:rsidR="00ED57A3" w:rsidRPr="00985874" w:rsidRDefault="00ED57A3" w:rsidP="007A14BD">
            <w:pPr>
              <w:pStyle w:val="a9"/>
            </w:pPr>
          </w:p>
        </w:tc>
      </w:tr>
      <w:tr w:rsidR="00ED57A3" w:rsidRPr="00985874" w14:paraId="08D79759" w14:textId="77777777" w:rsidTr="00CA5560">
        <w:trPr>
          <w:trHeight w:val="270"/>
        </w:trPr>
        <w:tc>
          <w:tcPr>
            <w:tcW w:w="2949" w:type="dxa"/>
            <w:noWrap/>
            <w:hideMark/>
          </w:tcPr>
          <w:p w14:paraId="6A227DFB" w14:textId="77777777" w:rsidR="00ED57A3" w:rsidRPr="00985874" w:rsidRDefault="00ED57A3" w:rsidP="00CA5560">
            <w:pPr>
              <w:pStyle w:val="a9"/>
            </w:pPr>
            <w:r w:rsidRPr="00985874">
              <w:rPr>
                <w:rFonts w:hint="eastAsia"/>
              </w:rPr>
              <w:t>Not Available1</w:t>
            </w:r>
          </w:p>
        </w:tc>
        <w:tc>
          <w:tcPr>
            <w:tcW w:w="2949" w:type="dxa"/>
            <w:noWrap/>
            <w:hideMark/>
          </w:tcPr>
          <w:p w14:paraId="484803EA" w14:textId="77777777" w:rsidR="00ED57A3" w:rsidRPr="00985874" w:rsidRDefault="00ED57A3" w:rsidP="00CA5560">
            <w:pPr>
              <w:pStyle w:val="a9"/>
            </w:pPr>
            <w:r w:rsidRPr="00985874">
              <w:rPr>
                <w:rFonts w:hint="eastAsia"/>
              </w:rPr>
              <w:t>2(0.4)</w:t>
            </w:r>
          </w:p>
        </w:tc>
        <w:tc>
          <w:tcPr>
            <w:tcW w:w="2148" w:type="dxa"/>
          </w:tcPr>
          <w:p w14:paraId="668C4899" w14:textId="77777777" w:rsidR="00ED57A3" w:rsidRPr="00985874" w:rsidRDefault="00ED57A3" w:rsidP="007A14BD">
            <w:pPr>
              <w:pStyle w:val="a9"/>
            </w:pPr>
          </w:p>
        </w:tc>
      </w:tr>
      <w:tr w:rsidR="00ED57A3" w:rsidRPr="00985874" w14:paraId="3DD8C9D9" w14:textId="77777777" w:rsidTr="00CA5560">
        <w:trPr>
          <w:trHeight w:val="270"/>
        </w:trPr>
        <w:tc>
          <w:tcPr>
            <w:tcW w:w="2949" w:type="dxa"/>
          </w:tcPr>
          <w:p w14:paraId="17540CFB" w14:textId="727EF145" w:rsidR="00ED57A3" w:rsidRPr="00CA5560" w:rsidRDefault="00ED57A3" w:rsidP="007A14BD">
            <w:pPr>
              <w:pStyle w:val="a9"/>
              <w:rPr>
                <w:b/>
                <w:bCs/>
              </w:rPr>
            </w:pPr>
            <w:proofErr w:type="spellStart"/>
            <w:r w:rsidRPr="00CA5560">
              <w:rPr>
                <w:b/>
                <w:bCs/>
              </w:rPr>
              <w:t>lymphovascular_invasion_present</w:t>
            </w:r>
            <w:proofErr w:type="spellEnd"/>
          </w:p>
        </w:tc>
        <w:tc>
          <w:tcPr>
            <w:tcW w:w="2949" w:type="dxa"/>
            <w:noWrap/>
            <w:hideMark/>
          </w:tcPr>
          <w:p w14:paraId="413EBC6B" w14:textId="4C9CD8ED" w:rsidR="00ED57A3" w:rsidRPr="00985874" w:rsidRDefault="00ED57A3" w:rsidP="007A14BD">
            <w:pPr>
              <w:pStyle w:val="a9"/>
            </w:pPr>
          </w:p>
        </w:tc>
        <w:tc>
          <w:tcPr>
            <w:tcW w:w="2148" w:type="dxa"/>
          </w:tcPr>
          <w:p w14:paraId="1ECF2785" w14:textId="77777777" w:rsidR="00ED57A3" w:rsidRPr="00985874" w:rsidRDefault="00ED57A3" w:rsidP="007A14BD">
            <w:pPr>
              <w:pStyle w:val="a9"/>
            </w:pPr>
          </w:p>
        </w:tc>
      </w:tr>
      <w:tr w:rsidR="00ED57A3" w:rsidRPr="00985874" w14:paraId="401AD101" w14:textId="77777777" w:rsidTr="00CA5560">
        <w:trPr>
          <w:trHeight w:val="270"/>
        </w:trPr>
        <w:tc>
          <w:tcPr>
            <w:tcW w:w="2949" w:type="dxa"/>
            <w:noWrap/>
            <w:hideMark/>
          </w:tcPr>
          <w:p w14:paraId="40C451C3" w14:textId="77777777" w:rsidR="00ED57A3" w:rsidRPr="00985874" w:rsidRDefault="00ED57A3" w:rsidP="00CA5560">
            <w:pPr>
              <w:pStyle w:val="a9"/>
            </w:pPr>
            <w:r w:rsidRPr="00985874">
              <w:rPr>
                <w:rFonts w:hint="eastAsia"/>
              </w:rPr>
              <w:t>NO</w:t>
            </w:r>
          </w:p>
        </w:tc>
        <w:tc>
          <w:tcPr>
            <w:tcW w:w="2949" w:type="dxa"/>
            <w:noWrap/>
            <w:hideMark/>
          </w:tcPr>
          <w:p w14:paraId="46818E11" w14:textId="77777777" w:rsidR="00ED57A3" w:rsidRPr="00985874" w:rsidRDefault="00ED57A3" w:rsidP="00CA5560">
            <w:pPr>
              <w:pStyle w:val="a9"/>
            </w:pPr>
            <w:r w:rsidRPr="00985874">
              <w:rPr>
                <w:rFonts w:hint="eastAsia"/>
              </w:rPr>
              <w:t>218(43.69)</w:t>
            </w:r>
          </w:p>
        </w:tc>
        <w:tc>
          <w:tcPr>
            <w:tcW w:w="2148" w:type="dxa"/>
          </w:tcPr>
          <w:p w14:paraId="49E995BE" w14:textId="77777777" w:rsidR="00ED57A3" w:rsidRPr="00985874" w:rsidRDefault="00ED57A3" w:rsidP="007A14BD">
            <w:pPr>
              <w:pStyle w:val="a9"/>
            </w:pPr>
          </w:p>
        </w:tc>
      </w:tr>
      <w:tr w:rsidR="00ED57A3" w:rsidRPr="00985874" w14:paraId="389DEBDA" w14:textId="77777777" w:rsidTr="00CA5560">
        <w:trPr>
          <w:trHeight w:val="270"/>
        </w:trPr>
        <w:tc>
          <w:tcPr>
            <w:tcW w:w="2949" w:type="dxa"/>
            <w:noWrap/>
            <w:hideMark/>
          </w:tcPr>
          <w:p w14:paraId="5FD0F478" w14:textId="77777777" w:rsidR="00ED57A3" w:rsidRPr="00985874" w:rsidRDefault="00ED57A3" w:rsidP="00CA5560">
            <w:pPr>
              <w:pStyle w:val="a9"/>
            </w:pPr>
            <w:r w:rsidRPr="00985874">
              <w:rPr>
                <w:rFonts w:hint="eastAsia"/>
              </w:rPr>
              <w:lastRenderedPageBreak/>
              <w:t>Not Available2</w:t>
            </w:r>
          </w:p>
        </w:tc>
        <w:tc>
          <w:tcPr>
            <w:tcW w:w="2949" w:type="dxa"/>
            <w:noWrap/>
            <w:hideMark/>
          </w:tcPr>
          <w:p w14:paraId="6E3F8904" w14:textId="77777777" w:rsidR="00ED57A3" w:rsidRPr="00985874" w:rsidRDefault="00ED57A3" w:rsidP="00CA5560">
            <w:pPr>
              <w:pStyle w:val="a9"/>
            </w:pPr>
            <w:r w:rsidRPr="00985874">
              <w:rPr>
                <w:rFonts w:hint="eastAsia"/>
              </w:rPr>
              <w:t>159(31.86)</w:t>
            </w:r>
          </w:p>
        </w:tc>
        <w:tc>
          <w:tcPr>
            <w:tcW w:w="2148" w:type="dxa"/>
          </w:tcPr>
          <w:p w14:paraId="41C696D4" w14:textId="77777777" w:rsidR="00ED57A3" w:rsidRPr="00985874" w:rsidRDefault="00ED57A3" w:rsidP="007A14BD">
            <w:pPr>
              <w:pStyle w:val="a9"/>
            </w:pPr>
          </w:p>
        </w:tc>
      </w:tr>
      <w:tr w:rsidR="00ED57A3" w:rsidRPr="00985874" w14:paraId="6DF1049B" w14:textId="77777777" w:rsidTr="00CA5560">
        <w:trPr>
          <w:trHeight w:val="270"/>
        </w:trPr>
        <w:tc>
          <w:tcPr>
            <w:tcW w:w="2949" w:type="dxa"/>
            <w:noWrap/>
            <w:hideMark/>
          </w:tcPr>
          <w:p w14:paraId="1D6DE1B7" w14:textId="77777777" w:rsidR="00ED57A3" w:rsidRPr="00985874" w:rsidRDefault="00ED57A3" w:rsidP="00CA5560">
            <w:pPr>
              <w:pStyle w:val="a9"/>
            </w:pPr>
            <w:r w:rsidRPr="00985874">
              <w:rPr>
                <w:rFonts w:hint="eastAsia"/>
              </w:rPr>
              <w:t>YES</w:t>
            </w:r>
          </w:p>
        </w:tc>
        <w:tc>
          <w:tcPr>
            <w:tcW w:w="2949" w:type="dxa"/>
            <w:noWrap/>
            <w:hideMark/>
          </w:tcPr>
          <w:p w14:paraId="1B78E2F4" w14:textId="77777777" w:rsidR="00ED57A3" w:rsidRPr="00985874" w:rsidRDefault="00ED57A3" w:rsidP="00CA5560">
            <w:pPr>
              <w:pStyle w:val="a9"/>
            </w:pPr>
            <w:r w:rsidRPr="00985874">
              <w:rPr>
                <w:rFonts w:hint="eastAsia"/>
              </w:rPr>
              <w:t>122(24.45)</w:t>
            </w:r>
          </w:p>
        </w:tc>
        <w:tc>
          <w:tcPr>
            <w:tcW w:w="2148" w:type="dxa"/>
          </w:tcPr>
          <w:p w14:paraId="44D1771F" w14:textId="77777777" w:rsidR="00ED57A3" w:rsidRPr="00985874" w:rsidRDefault="00ED57A3" w:rsidP="007A14BD">
            <w:pPr>
              <w:pStyle w:val="a9"/>
            </w:pPr>
          </w:p>
        </w:tc>
      </w:tr>
      <w:tr w:rsidR="00ED57A3" w:rsidRPr="00985874" w14:paraId="4BFD9289" w14:textId="77777777" w:rsidTr="00CA5560">
        <w:trPr>
          <w:trHeight w:val="270"/>
        </w:trPr>
        <w:tc>
          <w:tcPr>
            <w:tcW w:w="5898" w:type="dxa"/>
            <w:gridSpan w:val="2"/>
            <w:noWrap/>
            <w:hideMark/>
          </w:tcPr>
          <w:p w14:paraId="524A933C" w14:textId="77777777" w:rsidR="00ED57A3" w:rsidRPr="00CA5560" w:rsidRDefault="00ED57A3" w:rsidP="00CA5560">
            <w:pPr>
              <w:pStyle w:val="a9"/>
              <w:rPr>
                <w:b/>
                <w:bCs/>
              </w:rPr>
            </w:pPr>
            <w:proofErr w:type="spellStart"/>
            <w:r w:rsidRPr="00CA5560">
              <w:rPr>
                <w:b/>
                <w:bCs/>
              </w:rPr>
              <w:t>margin_status</w:t>
            </w:r>
            <w:proofErr w:type="spellEnd"/>
          </w:p>
        </w:tc>
        <w:tc>
          <w:tcPr>
            <w:tcW w:w="2148" w:type="dxa"/>
          </w:tcPr>
          <w:p w14:paraId="7CF6A760" w14:textId="77777777" w:rsidR="00ED57A3" w:rsidRPr="00985874" w:rsidRDefault="00ED57A3" w:rsidP="007A14BD">
            <w:pPr>
              <w:pStyle w:val="a9"/>
            </w:pPr>
          </w:p>
        </w:tc>
      </w:tr>
      <w:tr w:rsidR="00ED57A3" w:rsidRPr="00985874" w14:paraId="1D6EBC17" w14:textId="77777777" w:rsidTr="00CA5560">
        <w:trPr>
          <w:trHeight w:val="270"/>
        </w:trPr>
        <w:tc>
          <w:tcPr>
            <w:tcW w:w="2949" w:type="dxa"/>
            <w:noWrap/>
            <w:hideMark/>
          </w:tcPr>
          <w:p w14:paraId="59EB6DB5" w14:textId="77777777" w:rsidR="00ED57A3" w:rsidRPr="00985874" w:rsidRDefault="00ED57A3" w:rsidP="00CA5560">
            <w:pPr>
              <w:pStyle w:val="a9"/>
            </w:pPr>
            <w:r w:rsidRPr="00985874">
              <w:rPr>
                <w:rFonts w:hint="eastAsia"/>
              </w:rPr>
              <w:t>Close</w:t>
            </w:r>
          </w:p>
        </w:tc>
        <w:tc>
          <w:tcPr>
            <w:tcW w:w="2949" w:type="dxa"/>
            <w:noWrap/>
            <w:hideMark/>
          </w:tcPr>
          <w:p w14:paraId="37DCA4BA" w14:textId="77777777" w:rsidR="00ED57A3" w:rsidRPr="00985874" w:rsidRDefault="00ED57A3" w:rsidP="00CA5560">
            <w:pPr>
              <w:pStyle w:val="a9"/>
            </w:pPr>
            <w:r w:rsidRPr="00985874">
              <w:rPr>
                <w:rFonts w:hint="eastAsia"/>
              </w:rPr>
              <w:t>44(8.82)</w:t>
            </w:r>
          </w:p>
        </w:tc>
        <w:tc>
          <w:tcPr>
            <w:tcW w:w="2148" w:type="dxa"/>
          </w:tcPr>
          <w:p w14:paraId="5560DEBC" w14:textId="77777777" w:rsidR="00ED57A3" w:rsidRPr="00985874" w:rsidRDefault="00ED57A3" w:rsidP="007A14BD">
            <w:pPr>
              <w:pStyle w:val="a9"/>
            </w:pPr>
          </w:p>
        </w:tc>
      </w:tr>
      <w:tr w:rsidR="00ED57A3" w:rsidRPr="00985874" w14:paraId="683133AF" w14:textId="77777777" w:rsidTr="00CA5560">
        <w:trPr>
          <w:trHeight w:val="270"/>
        </w:trPr>
        <w:tc>
          <w:tcPr>
            <w:tcW w:w="2949" w:type="dxa"/>
            <w:noWrap/>
            <w:hideMark/>
          </w:tcPr>
          <w:p w14:paraId="3C328B15" w14:textId="77777777" w:rsidR="00ED57A3" w:rsidRPr="00985874" w:rsidRDefault="00ED57A3" w:rsidP="00CA5560">
            <w:pPr>
              <w:pStyle w:val="a9"/>
            </w:pPr>
            <w:r w:rsidRPr="00985874">
              <w:rPr>
                <w:rFonts w:hint="eastAsia"/>
              </w:rPr>
              <w:t>Negative</w:t>
            </w:r>
          </w:p>
        </w:tc>
        <w:tc>
          <w:tcPr>
            <w:tcW w:w="2949" w:type="dxa"/>
            <w:noWrap/>
            <w:hideMark/>
          </w:tcPr>
          <w:p w14:paraId="7A0E7E77" w14:textId="77777777" w:rsidR="00ED57A3" w:rsidRPr="00985874" w:rsidRDefault="00ED57A3" w:rsidP="00CA5560">
            <w:pPr>
              <w:pStyle w:val="a9"/>
            </w:pPr>
            <w:r w:rsidRPr="00985874">
              <w:rPr>
                <w:rFonts w:hint="eastAsia"/>
              </w:rPr>
              <w:t>349(69.94)</w:t>
            </w:r>
          </w:p>
        </w:tc>
        <w:tc>
          <w:tcPr>
            <w:tcW w:w="2148" w:type="dxa"/>
          </w:tcPr>
          <w:p w14:paraId="408398DC" w14:textId="77777777" w:rsidR="00ED57A3" w:rsidRPr="00985874" w:rsidRDefault="00ED57A3" w:rsidP="007A14BD">
            <w:pPr>
              <w:pStyle w:val="a9"/>
            </w:pPr>
          </w:p>
        </w:tc>
      </w:tr>
      <w:tr w:rsidR="00ED57A3" w:rsidRPr="00985874" w14:paraId="61C1EE12" w14:textId="77777777" w:rsidTr="00CA5560">
        <w:trPr>
          <w:trHeight w:val="270"/>
        </w:trPr>
        <w:tc>
          <w:tcPr>
            <w:tcW w:w="2949" w:type="dxa"/>
            <w:noWrap/>
            <w:hideMark/>
          </w:tcPr>
          <w:p w14:paraId="4298AA73" w14:textId="77777777" w:rsidR="00ED57A3" w:rsidRPr="00985874" w:rsidRDefault="00ED57A3" w:rsidP="00CA5560">
            <w:pPr>
              <w:pStyle w:val="a9"/>
            </w:pPr>
            <w:r w:rsidRPr="00985874">
              <w:rPr>
                <w:rFonts w:hint="eastAsia"/>
              </w:rPr>
              <w:t>Not Available3</w:t>
            </w:r>
          </w:p>
        </w:tc>
        <w:tc>
          <w:tcPr>
            <w:tcW w:w="2949" w:type="dxa"/>
            <w:noWrap/>
            <w:hideMark/>
          </w:tcPr>
          <w:p w14:paraId="75CFCA80" w14:textId="77777777" w:rsidR="00ED57A3" w:rsidRPr="00985874" w:rsidRDefault="00ED57A3" w:rsidP="00CA5560">
            <w:pPr>
              <w:pStyle w:val="a9"/>
            </w:pPr>
            <w:r w:rsidRPr="00985874">
              <w:rPr>
                <w:rFonts w:hint="eastAsia"/>
              </w:rPr>
              <w:t>48(9.62)</w:t>
            </w:r>
          </w:p>
        </w:tc>
        <w:tc>
          <w:tcPr>
            <w:tcW w:w="2148" w:type="dxa"/>
          </w:tcPr>
          <w:p w14:paraId="7D094D49" w14:textId="77777777" w:rsidR="00ED57A3" w:rsidRPr="00985874" w:rsidRDefault="00ED57A3" w:rsidP="007A14BD">
            <w:pPr>
              <w:pStyle w:val="a9"/>
            </w:pPr>
          </w:p>
        </w:tc>
      </w:tr>
      <w:tr w:rsidR="00ED57A3" w:rsidRPr="00985874" w14:paraId="0CB9528E" w14:textId="77777777" w:rsidTr="00CA5560">
        <w:trPr>
          <w:trHeight w:val="270"/>
        </w:trPr>
        <w:tc>
          <w:tcPr>
            <w:tcW w:w="2949" w:type="dxa"/>
            <w:noWrap/>
            <w:hideMark/>
          </w:tcPr>
          <w:p w14:paraId="67D71901" w14:textId="77777777" w:rsidR="00ED57A3" w:rsidRPr="00985874" w:rsidRDefault="00ED57A3" w:rsidP="00CA5560">
            <w:pPr>
              <w:pStyle w:val="a9"/>
            </w:pPr>
            <w:r w:rsidRPr="00985874">
              <w:rPr>
                <w:rFonts w:hint="eastAsia"/>
              </w:rPr>
              <w:t>Positive</w:t>
            </w:r>
          </w:p>
        </w:tc>
        <w:tc>
          <w:tcPr>
            <w:tcW w:w="2949" w:type="dxa"/>
            <w:noWrap/>
            <w:hideMark/>
          </w:tcPr>
          <w:p w14:paraId="41E72DDB" w14:textId="77777777" w:rsidR="00ED57A3" w:rsidRPr="00985874" w:rsidRDefault="00ED57A3" w:rsidP="00CA5560">
            <w:pPr>
              <w:pStyle w:val="a9"/>
            </w:pPr>
            <w:r w:rsidRPr="00985874">
              <w:rPr>
                <w:rFonts w:hint="eastAsia"/>
              </w:rPr>
              <w:t>58(11.62)</w:t>
            </w:r>
          </w:p>
        </w:tc>
        <w:tc>
          <w:tcPr>
            <w:tcW w:w="2148" w:type="dxa"/>
          </w:tcPr>
          <w:p w14:paraId="7B98E76F" w14:textId="77777777" w:rsidR="00ED57A3" w:rsidRPr="00985874" w:rsidRDefault="00ED57A3" w:rsidP="007A14BD">
            <w:pPr>
              <w:pStyle w:val="a9"/>
            </w:pPr>
          </w:p>
        </w:tc>
      </w:tr>
      <w:tr w:rsidR="00ED57A3" w:rsidRPr="00985874" w14:paraId="7695325F" w14:textId="77777777" w:rsidTr="00CA5560">
        <w:trPr>
          <w:trHeight w:val="270"/>
        </w:trPr>
        <w:tc>
          <w:tcPr>
            <w:tcW w:w="2949" w:type="dxa"/>
          </w:tcPr>
          <w:p w14:paraId="205B7372" w14:textId="2403783D" w:rsidR="00ED57A3" w:rsidRPr="00CA5560" w:rsidRDefault="00ED57A3" w:rsidP="007A14BD">
            <w:pPr>
              <w:pStyle w:val="a9"/>
              <w:rPr>
                <w:b/>
                <w:bCs/>
              </w:rPr>
            </w:pPr>
            <w:proofErr w:type="spellStart"/>
            <w:r w:rsidRPr="00CA5560">
              <w:rPr>
                <w:b/>
                <w:bCs/>
              </w:rPr>
              <w:t>perineural_invasion_present</w:t>
            </w:r>
            <w:proofErr w:type="spellEnd"/>
          </w:p>
        </w:tc>
        <w:tc>
          <w:tcPr>
            <w:tcW w:w="2949" w:type="dxa"/>
            <w:noWrap/>
            <w:hideMark/>
          </w:tcPr>
          <w:p w14:paraId="7927763B" w14:textId="383AD5F0" w:rsidR="00ED57A3" w:rsidRPr="00985874" w:rsidRDefault="00ED57A3" w:rsidP="007A14BD">
            <w:pPr>
              <w:pStyle w:val="a9"/>
            </w:pPr>
          </w:p>
        </w:tc>
        <w:tc>
          <w:tcPr>
            <w:tcW w:w="2148" w:type="dxa"/>
          </w:tcPr>
          <w:p w14:paraId="79EF9BB5" w14:textId="77777777" w:rsidR="00ED57A3" w:rsidRPr="00985874" w:rsidRDefault="00ED57A3" w:rsidP="007A14BD">
            <w:pPr>
              <w:pStyle w:val="a9"/>
            </w:pPr>
          </w:p>
        </w:tc>
      </w:tr>
      <w:tr w:rsidR="00ED57A3" w:rsidRPr="00985874" w14:paraId="03A91E10" w14:textId="77777777" w:rsidTr="00CA5560">
        <w:trPr>
          <w:trHeight w:val="270"/>
        </w:trPr>
        <w:tc>
          <w:tcPr>
            <w:tcW w:w="2949" w:type="dxa"/>
            <w:noWrap/>
            <w:hideMark/>
          </w:tcPr>
          <w:p w14:paraId="54BA4DB0" w14:textId="77777777" w:rsidR="00ED57A3" w:rsidRPr="00985874" w:rsidRDefault="00ED57A3" w:rsidP="00CA5560">
            <w:pPr>
              <w:pStyle w:val="a9"/>
            </w:pPr>
            <w:r w:rsidRPr="00985874">
              <w:rPr>
                <w:rFonts w:hint="eastAsia"/>
              </w:rPr>
              <w:t>NO</w:t>
            </w:r>
          </w:p>
        </w:tc>
        <w:tc>
          <w:tcPr>
            <w:tcW w:w="2949" w:type="dxa"/>
            <w:noWrap/>
            <w:hideMark/>
          </w:tcPr>
          <w:p w14:paraId="0A43376D" w14:textId="77777777" w:rsidR="00ED57A3" w:rsidRPr="00985874" w:rsidRDefault="00ED57A3" w:rsidP="00CA5560">
            <w:pPr>
              <w:pStyle w:val="a9"/>
            </w:pPr>
            <w:r w:rsidRPr="00985874">
              <w:rPr>
                <w:rFonts w:hint="eastAsia"/>
              </w:rPr>
              <w:t>183(36.67)</w:t>
            </w:r>
          </w:p>
        </w:tc>
        <w:tc>
          <w:tcPr>
            <w:tcW w:w="2148" w:type="dxa"/>
          </w:tcPr>
          <w:p w14:paraId="1D0565BB" w14:textId="77777777" w:rsidR="00ED57A3" w:rsidRPr="00985874" w:rsidRDefault="00ED57A3" w:rsidP="007A14BD">
            <w:pPr>
              <w:pStyle w:val="a9"/>
            </w:pPr>
          </w:p>
        </w:tc>
      </w:tr>
      <w:tr w:rsidR="00ED57A3" w:rsidRPr="00985874" w14:paraId="4915F1C8" w14:textId="77777777" w:rsidTr="00CA5560">
        <w:trPr>
          <w:trHeight w:val="270"/>
        </w:trPr>
        <w:tc>
          <w:tcPr>
            <w:tcW w:w="2949" w:type="dxa"/>
            <w:noWrap/>
            <w:hideMark/>
          </w:tcPr>
          <w:p w14:paraId="09F2FD32" w14:textId="77777777" w:rsidR="00ED57A3" w:rsidRPr="00985874" w:rsidRDefault="00ED57A3" w:rsidP="00CA5560">
            <w:pPr>
              <w:pStyle w:val="a9"/>
            </w:pPr>
            <w:r w:rsidRPr="00985874">
              <w:rPr>
                <w:rFonts w:hint="eastAsia"/>
              </w:rPr>
              <w:t>Not Available4</w:t>
            </w:r>
          </w:p>
        </w:tc>
        <w:tc>
          <w:tcPr>
            <w:tcW w:w="2949" w:type="dxa"/>
            <w:noWrap/>
            <w:hideMark/>
          </w:tcPr>
          <w:p w14:paraId="49E80F2D" w14:textId="77777777" w:rsidR="00ED57A3" w:rsidRPr="00985874" w:rsidRDefault="00ED57A3" w:rsidP="00CA5560">
            <w:pPr>
              <w:pStyle w:val="a9"/>
            </w:pPr>
            <w:r w:rsidRPr="00985874">
              <w:rPr>
                <w:rFonts w:hint="eastAsia"/>
              </w:rPr>
              <w:t>148(29.66)</w:t>
            </w:r>
          </w:p>
        </w:tc>
        <w:tc>
          <w:tcPr>
            <w:tcW w:w="2148" w:type="dxa"/>
          </w:tcPr>
          <w:p w14:paraId="25DA3C6B" w14:textId="77777777" w:rsidR="00ED57A3" w:rsidRPr="00985874" w:rsidRDefault="00ED57A3" w:rsidP="007A14BD">
            <w:pPr>
              <w:pStyle w:val="a9"/>
            </w:pPr>
          </w:p>
        </w:tc>
      </w:tr>
      <w:tr w:rsidR="00ED57A3" w:rsidRPr="00985874" w14:paraId="4EFC8E92" w14:textId="77777777" w:rsidTr="00CA5560">
        <w:trPr>
          <w:trHeight w:val="270"/>
        </w:trPr>
        <w:tc>
          <w:tcPr>
            <w:tcW w:w="2949" w:type="dxa"/>
            <w:noWrap/>
            <w:hideMark/>
          </w:tcPr>
          <w:p w14:paraId="69E95321" w14:textId="77777777" w:rsidR="00ED57A3" w:rsidRPr="00985874" w:rsidRDefault="00ED57A3" w:rsidP="00CA5560">
            <w:pPr>
              <w:pStyle w:val="a9"/>
            </w:pPr>
            <w:r w:rsidRPr="00985874">
              <w:rPr>
                <w:rFonts w:hint="eastAsia"/>
              </w:rPr>
              <w:t>YES</w:t>
            </w:r>
          </w:p>
        </w:tc>
        <w:tc>
          <w:tcPr>
            <w:tcW w:w="2949" w:type="dxa"/>
            <w:noWrap/>
            <w:hideMark/>
          </w:tcPr>
          <w:p w14:paraId="37271226" w14:textId="77777777" w:rsidR="00ED57A3" w:rsidRPr="00985874" w:rsidRDefault="00ED57A3" w:rsidP="00CA5560">
            <w:pPr>
              <w:pStyle w:val="a9"/>
            </w:pPr>
            <w:r w:rsidRPr="00985874">
              <w:rPr>
                <w:rFonts w:hint="eastAsia"/>
              </w:rPr>
              <w:t>168(33.67)</w:t>
            </w:r>
          </w:p>
        </w:tc>
        <w:tc>
          <w:tcPr>
            <w:tcW w:w="2148" w:type="dxa"/>
          </w:tcPr>
          <w:p w14:paraId="581F5611" w14:textId="77777777" w:rsidR="00ED57A3" w:rsidRPr="00985874" w:rsidRDefault="00ED57A3" w:rsidP="007A14BD">
            <w:pPr>
              <w:pStyle w:val="a9"/>
            </w:pPr>
          </w:p>
        </w:tc>
      </w:tr>
      <w:tr w:rsidR="00ED57A3" w:rsidRPr="00985874" w14:paraId="2235D627" w14:textId="77777777" w:rsidTr="00CA5560">
        <w:trPr>
          <w:trHeight w:val="270"/>
        </w:trPr>
        <w:tc>
          <w:tcPr>
            <w:tcW w:w="5898" w:type="dxa"/>
            <w:gridSpan w:val="2"/>
            <w:noWrap/>
            <w:hideMark/>
          </w:tcPr>
          <w:p w14:paraId="49F661E3" w14:textId="77777777" w:rsidR="00ED57A3" w:rsidRPr="00CA5560" w:rsidRDefault="00ED57A3" w:rsidP="00CA5560">
            <w:pPr>
              <w:pStyle w:val="a9"/>
              <w:rPr>
                <w:b/>
                <w:bCs/>
              </w:rPr>
            </w:pPr>
            <w:proofErr w:type="spellStart"/>
            <w:r w:rsidRPr="00CA5560">
              <w:rPr>
                <w:b/>
                <w:bCs/>
              </w:rPr>
              <w:t>race_list.race</w:t>
            </w:r>
            <w:proofErr w:type="spellEnd"/>
          </w:p>
        </w:tc>
        <w:tc>
          <w:tcPr>
            <w:tcW w:w="2148" w:type="dxa"/>
          </w:tcPr>
          <w:p w14:paraId="3518C82E" w14:textId="77777777" w:rsidR="00ED57A3" w:rsidRPr="00985874" w:rsidRDefault="00ED57A3" w:rsidP="007A14BD">
            <w:pPr>
              <w:pStyle w:val="a9"/>
            </w:pPr>
          </w:p>
        </w:tc>
      </w:tr>
      <w:tr w:rsidR="00ED57A3" w:rsidRPr="00985874" w14:paraId="0ED94048" w14:textId="77777777" w:rsidTr="00CA5560">
        <w:trPr>
          <w:trHeight w:val="270"/>
        </w:trPr>
        <w:tc>
          <w:tcPr>
            <w:tcW w:w="2949" w:type="dxa"/>
            <w:noWrap/>
            <w:hideMark/>
          </w:tcPr>
          <w:p w14:paraId="06656512" w14:textId="77777777" w:rsidR="00ED57A3" w:rsidRPr="00985874" w:rsidRDefault="00ED57A3" w:rsidP="00CA5560">
            <w:pPr>
              <w:pStyle w:val="a9"/>
            </w:pPr>
            <w:r w:rsidRPr="00985874">
              <w:rPr>
                <w:rFonts w:hint="eastAsia"/>
              </w:rPr>
              <w:t>AMERICAN INDIAN OR ALASKA NATIVE</w:t>
            </w:r>
          </w:p>
        </w:tc>
        <w:tc>
          <w:tcPr>
            <w:tcW w:w="2949" w:type="dxa"/>
            <w:noWrap/>
            <w:hideMark/>
          </w:tcPr>
          <w:p w14:paraId="7AE32147" w14:textId="77777777" w:rsidR="00ED57A3" w:rsidRPr="00985874" w:rsidRDefault="00ED57A3" w:rsidP="00CA5560">
            <w:pPr>
              <w:pStyle w:val="a9"/>
            </w:pPr>
            <w:r w:rsidRPr="00985874">
              <w:rPr>
                <w:rFonts w:hint="eastAsia"/>
              </w:rPr>
              <w:t>2(0.4)</w:t>
            </w:r>
          </w:p>
        </w:tc>
        <w:tc>
          <w:tcPr>
            <w:tcW w:w="2148" w:type="dxa"/>
          </w:tcPr>
          <w:p w14:paraId="10CAA17D" w14:textId="77777777" w:rsidR="00ED57A3" w:rsidRPr="00985874" w:rsidRDefault="00ED57A3" w:rsidP="007A14BD">
            <w:pPr>
              <w:pStyle w:val="a9"/>
            </w:pPr>
          </w:p>
        </w:tc>
      </w:tr>
      <w:tr w:rsidR="00ED57A3" w:rsidRPr="00985874" w14:paraId="36E7BC0A" w14:textId="77777777" w:rsidTr="00CA5560">
        <w:trPr>
          <w:trHeight w:val="270"/>
        </w:trPr>
        <w:tc>
          <w:tcPr>
            <w:tcW w:w="2949" w:type="dxa"/>
            <w:noWrap/>
            <w:hideMark/>
          </w:tcPr>
          <w:p w14:paraId="3F83BBFC" w14:textId="77777777" w:rsidR="00ED57A3" w:rsidRPr="00985874" w:rsidRDefault="00ED57A3" w:rsidP="00CA5560">
            <w:pPr>
              <w:pStyle w:val="a9"/>
            </w:pPr>
            <w:r w:rsidRPr="00985874">
              <w:rPr>
                <w:rFonts w:hint="eastAsia"/>
              </w:rPr>
              <w:t>ASIAN</w:t>
            </w:r>
          </w:p>
        </w:tc>
        <w:tc>
          <w:tcPr>
            <w:tcW w:w="2949" w:type="dxa"/>
            <w:noWrap/>
            <w:hideMark/>
          </w:tcPr>
          <w:p w14:paraId="3BCF845F" w14:textId="77777777" w:rsidR="00ED57A3" w:rsidRPr="00985874" w:rsidRDefault="00ED57A3" w:rsidP="00CA5560">
            <w:pPr>
              <w:pStyle w:val="a9"/>
            </w:pPr>
            <w:r w:rsidRPr="00985874">
              <w:rPr>
                <w:rFonts w:hint="eastAsia"/>
              </w:rPr>
              <w:t>11(2.2)</w:t>
            </w:r>
          </w:p>
        </w:tc>
        <w:tc>
          <w:tcPr>
            <w:tcW w:w="2148" w:type="dxa"/>
          </w:tcPr>
          <w:p w14:paraId="07397143" w14:textId="77777777" w:rsidR="00ED57A3" w:rsidRPr="00985874" w:rsidRDefault="00ED57A3" w:rsidP="007A14BD">
            <w:pPr>
              <w:pStyle w:val="a9"/>
            </w:pPr>
          </w:p>
        </w:tc>
      </w:tr>
      <w:tr w:rsidR="00ED57A3" w:rsidRPr="00985874" w14:paraId="2AF604EF" w14:textId="77777777" w:rsidTr="00CA5560">
        <w:trPr>
          <w:trHeight w:val="270"/>
        </w:trPr>
        <w:tc>
          <w:tcPr>
            <w:tcW w:w="2949" w:type="dxa"/>
            <w:noWrap/>
            <w:hideMark/>
          </w:tcPr>
          <w:p w14:paraId="7325A9AA" w14:textId="77777777" w:rsidR="00ED57A3" w:rsidRPr="00985874" w:rsidRDefault="00ED57A3" w:rsidP="00CA5560">
            <w:pPr>
              <w:pStyle w:val="a9"/>
            </w:pPr>
            <w:r w:rsidRPr="00985874">
              <w:rPr>
                <w:rFonts w:hint="eastAsia"/>
              </w:rPr>
              <w:t>BLACK OR AFRICAN AMERICAN</w:t>
            </w:r>
          </w:p>
        </w:tc>
        <w:tc>
          <w:tcPr>
            <w:tcW w:w="2949" w:type="dxa"/>
            <w:noWrap/>
            <w:hideMark/>
          </w:tcPr>
          <w:p w14:paraId="06EADD64" w14:textId="77777777" w:rsidR="00ED57A3" w:rsidRPr="00985874" w:rsidRDefault="00ED57A3" w:rsidP="00CA5560">
            <w:pPr>
              <w:pStyle w:val="a9"/>
            </w:pPr>
            <w:r w:rsidRPr="00985874">
              <w:rPr>
                <w:rFonts w:hint="eastAsia"/>
              </w:rPr>
              <w:t>43(8.62)</w:t>
            </w:r>
          </w:p>
        </w:tc>
        <w:tc>
          <w:tcPr>
            <w:tcW w:w="2148" w:type="dxa"/>
          </w:tcPr>
          <w:p w14:paraId="34AA951E" w14:textId="77777777" w:rsidR="00ED57A3" w:rsidRPr="00985874" w:rsidRDefault="00ED57A3" w:rsidP="007A14BD">
            <w:pPr>
              <w:pStyle w:val="a9"/>
            </w:pPr>
          </w:p>
        </w:tc>
      </w:tr>
      <w:tr w:rsidR="00ED57A3" w:rsidRPr="00985874" w14:paraId="074CE568" w14:textId="77777777" w:rsidTr="00CA5560">
        <w:trPr>
          <w:trHeight w:val="270"/>
        </w:trPr>
        <w:tc>
          <w:tcPr>
            <w:tcW w:w="2949" w:type="dxa"/>
            <w:noWrap/>
            <w:hideMark/>
          </w:tcPr>
          <w:p w14:paraId="3B280C3B" w14:textId="77777777" w:rsidR="00ED57A3" w:rsidRPr="00985874" w:rsidRDefault="00ED57A3" w:rsidP="00CA5560">
            <w:pPr>
              <w:pStyle w:val="a9"/>
            </w:pPr>
            <w:r w:rsidRPr="00985874">
              <w:rPr>
                <w:rFonts w:hint="eastAsia"/>
              </w:rPr>
              <w:t>Unknown</w:t>
            </w:r>
          </w:p>
        </w:tc>
        <w:tc>
          <w:tcPr>
            <w:tcW w:w="2949" w:type="dxa"/>
            <w:noWrap/>
            <w:hideMark/>
          </w:tcPr>
          <w:p w14:paraId="0A6A113F" w14:textId="77777777" w:rsidR="00ED57A3" w:rsidRPr="00985874" w:rsidRDefault="00ED57A3" w:rsidP="00CA5560">
            <w:pPr>
              <w:pStyle w:val="a9"/>
            </w:pPr>
            <w:r w:rsidRPr="00985874">
              <w:rPr>
                <w:rFonts w:hint="eastAsia"/>
              </w:rPr>
              <w:t>14(2.8)</w:t>
            </w:r>
          </w:p>
        </w:tc>
        <w:tc>
          <w:tcPr>
            <w:tcW w:w="2148" w:type="dxa"/>
          </w:tcPr>
          <w:p w14:paraId="77C3E159" w14:textId="77777777" w:rsidR="00ED57A3" w:rsidRPr="00985874" w:rsidRDefault="00ED57A3" w:rsidP="007A14BD">
            <w:pPr>
              <w:pStyle w:val="a9"/>
            </w:pPr>
          </w:p>
        </w:tc>
      </w:tr>
      <w:tr w:rsidR="00ED57A3" w:rsidRPr="00985874" w14:paraId="44CBB50D" w14:textId="77777777" w:rsidTr="00CA5560">
        <w:trPr>
          <w:trHeight w:val="270"/>
        </w:trPr>
        <w:tc>
          <w:tcPr>
            <w:tcW w:w="2949" w:type="dxa"/>
            <w:noWrap/>
            <w:hideMark/>
          </w:tcPr>
          <w:p w14:paraId="2C0980DA" w14:textId="77777777" w:rsidR="00ED57A3" w:rsidRPr="00985874" w:rsidRDefault="00ED57A3" w:rsidP="00CA5560">
            <w:pPr>
              <w:pStyle w:val="a9"/>
            </w:pPr>
            <w:r w:rsidRPr="00985874">
              <w:rPr>
                <w:rFonts w:hint="eastAsia"/>
              </w:rPr>
              <w:t>WHITE</w:t>
            </w:r>
          </w:p>
        </w:tc>
        <w:tc>
          <w:tcPr>
            <w:tcW w:w="2949" w:type="dxa"/>
            <w:noWrap/>
            <w:hideMark/>
          </w:tcPr>
          <w:p w14:paraId="03A0FC46" w14:textId="77777777" w:rsidR="00ED57A3" w:rsidRPr="00985874" w:rsidRDefault="00ED57A3" w:rsidP="00CA5560">
            <w:pPr>
              <w:pStyle w:val="a9"/>
            </w:pPr>
            <w:r w:rsidRPr="00985874">
              <w:rPr>
                <w:rFonts w:hint="eastAsia"/>
              </w:rPr>
              <w:t>429(85.97)</w:t>
            </w:r>
          </w:p>
        </w:tc>
        <w:tc>
          <w:tcPr>
            <w:tcW w:w="2148" w:type="dxa"/>
          </w:tcPr>
          <w:p w14:paraId="5F59D7CB" w14:textId="77777777" w:rsidR="00ED57A3" w:rsidRPr="00985874" w:rsidRDefault="00ED57A3" w:rsidP="007A14BD">
            <w:pPr>
              <w:pStyle w:val="a9"/>
            </w:pPr>
          </w:p>
        </w:tc>
      </w:tr>
      <w:tr w:rsidR="00ED57A3" w:rsidRPr="00985874" w14:paraId="63D5040D" w14:textId="77777777" w:rsidTr="00CA5560">
        <w:trPr>
          <w:trHeight w:val="270"/>
        </w:trPr>
        <w:tc>
          <w:tcPr>
            <w:tcW w:w="2949" w:type="dxa"/>
          </w:tcPr>
          <w:p w14:paraId="0346AAAC" w14:textId="716A61A1" w:rsidR="00ED57A3" w:rsidRPr="00CA5560" w:rsidRDefault="00ED57A3" w:rsidP="007A14BD">
            <w:pPr>
              <w:pStyle w:val="a9"/>
              <w:rPr>
                <w:b/>
                <w:bCs/>
              </w:rPr>
            </w:pPr>
            <w:proofErr w:type="spellStart"/>
            <w:r w:rsidRPr="00CA5560">
              <w:rPr>
                <w:b/>
                <w:bCs/>
              </w:rPr>
              <w:t>anatomic_neoplasm_subdivision</w:t>
            </w:r>
            <w:proofErr w:type="spellEnd"/>
          </w:p>
        </w:tc>
        <w:tc>
          <w:tcPr>
            <w:tcW w:w="2949" w:type="dxa"/>
            <w:noWrap/>
            <w:hideMark/>
          </w:tcPr>
          <w:p w14:paraId="3174D63B" w14:textId="442E29DC" w:rsidR="00ED57A3" w:rsidRPr="00985874" w:rsidRDefault="00ED57A3" w:rsidP="007A14BD">
            <w:pPr>
              <w:pStyle w:val="a9"/>
            </w:pPr>
          </w:p>
        </w:tc>
        <w:tc>
          <w:tcPr>
            <w:tcW w:w="2148" w:type="dxa"/>
          </w:tcPr>
          <w:p w14:paraId="6A4B635B" w14:textId="77777777" w:rsidR="00ED57A3" w:rsidRPr="00985874" w:rsidRDefault="00ED57A3" w:rsidP="007A14BD">
            <w:pPr>
              <w:pStyle w:val="a9"/>
            </w:pPr>
          </w:p>
        </w:tc>
      </w:tr>
      <w:tr w:rsidR="00ED57A3" w:rsidRPr="00985874" w14:paraId="42DA5FC7" w14:textId="77777777" w:rsidTr="00CA5560">
        <w:trPr>
          <w:trHeight w:val="270"/>
        </w:trPr>
        <w:tc>
          <w:tcPr>
            <w:tcW w:w="2949" w:type="dxa"/>
            <w:noWrap/>
            <w:hideMark/>
          </w:tcPr>
          <w:p w14:paraId="7E095623" w14:textId="77777777" w:rsidR="00ED57A3" w:rsidRPr="00985874" w:rsidRDefault="00ED57A3" w:rsidP="00CA5560">
            <w:pPr>
              <w:pStyle w:val="a9"/>
            </w:pPr>
            <w:r w:rsidRPr="00985874">
              <w:rPr>
                <w:rFonts w:hint="eastAsia"/>
              </w:rPr>
              <w:t>Alveolar Ridge</w:t>
            </w:r>
          </w:p>
        </w:tc>
        <w:tc>
          <w:tcPr>
            <w:tcW w:w="2949" w:type="dxa"/>
            <w:noWrap/>
            <w:hideMark/>
          </w:tcPr>
          <w:p w14:paraId="473A80BD" w14:textId="77777777" w:rsidR="00ED57A3" w:rsidRPr="00985874" w:rsidRDefault="00ED57A3" w:rsidP="00CA5560">
            <w:pPr>
              <w:pStyle w:val="a9"/>
            </w:pPr>
            <w:r w:rsidRPr="00985874">
              <w:rPr>
                <w:rFonts w:hint="eastAsia"/>
              </w:rPr>
              <w:t>17(3.41)</w:t>
            </w:r>
          </w:p>
        </w:tc>
        <w:tc>
          <w:tcPr>
            <w:tcW w:w="2148" w:type="dxa"/>
          </w:tcPr>
          <w:p w14:paraId="4313730C" w14:textId="77777777" w:rsidR="00ED57A3" w:rsidRPr="00985874" w:rsidRDefault="00ED57A3" w:rsidP="007A14BD">
            <w:pPr>
              <w:pStyle w:val="a9"/>
            </w:pPr>
          </w:p>
        </w:tc>
      </w:tr>
      <w:tr w:rsidR="00ED57A3" w:rsidRPr="00985874" w14:paraId="57ADEC7C" w14:textId="77777777" w:rsidTr="00CA5560">
        <w:trPr>
          <w:trHeight w:val="270"/>
        </w:trPr>
        <w:tc>
          <w:tcPr>
            <w:tcW w:w="2949" w:type="dxa"/>
            <w:noWrap/>
            <w:hideMark/>
          </w:tcPr>
          <w:p w14:paraId="4E993187" w14:textId="77777777" w:rsidR="00ED57A3" w:rsidRPr="00985874" w:rsidRDefault="00ED57A3" w:rsidP="00CA5560">
            <w:pPr>
              <w:pStyle w:val="a9"/>
            </w:pPr>
            <w:r w:rsidRPr="00985874">
              <w:rPr>
                <w:rFonts w:hint="eastAsia"/>
              </w:rPr>
              <w:t>Base of tongue</w:t>
            </w:r>
          </w:p>
        </w:tc>
        <w:tc>
          <w:tcPr>
            <w:tcW w:w="2949" w:type="dxa"/>
            <w:noWrap/>
            <w:hideMark/>
          </w:tcPr>
          <w:p w14:paraId="660DF8E2" w14:textId="77777777" w:rsidR="00ED57A3" w:rsidRPr="00985874" w:rsidRDefault="00ED57A3" w:rsidP="00CA5560">
            <w:pPr>
              <w:pStyle w:val="a9"/>
            </w:pPr>
            <w:r w:rsidRPr="00985874">
              <w:rPr>
                <w:rFonts w:hint="eastAsia"/>
              </w:rPr>
              <w:t>20(4.01)</w:t>
            </w:r>
          </w:p>
        </w:tc>
        <w:tc>
          <w:tcPr>
            <w:tcW w:w="2148" w:type="dxa"/>
          </w:tcPr>
          <w:p w14:paraId="71D7B0EF" w14:textId="77777777" w:rsidR="00ED57A3" w:rsidRPr="00985874" w:rsidRDefault="00ED57A3" w:rsidP="007A14BD">
            <w:pPr>
              <w:pStyle w:val="a9"/>
            </w:pPr>
          </w:p>
        </w:tc>
      </w:tr>
      <w:tr w:rsidR="00ED57A3" w:rsidRPr="00985874" w14:paraId="02C89D76" w14:textId="77777777" w:rsidTr="00CA5560">
        <w:trPr>
          <w:trHeight w:val="270"/>
        </w:trPr>
        <w:tc>
          <w:tcPr>
            <w:tcW w:w="2949" w:type="dxa"/>
            <w:noWrap/>
            <w:hideMark/>
          </w:tcPr>
          <w:p w14:paraId="46564782" w14:textId="77777777" w:rsidR="00ED57A3" w:rsidRPr="00985874" w:rsidRDefault="00ED57A3" w:rsidP="00CA5560">
            <w:pPr>
              <w:pStyle w:val="a9"/>
            </w:pPr>
            <w:proofErr w:type="spellStart"/>
            <w:r w:rsidRPr="00985874">
              <w:rPr>
                <w:rFonts w:hint="eastAsia"/>
              </w:rPr>
              <w:t>Buccal</w:t>
            </w:r>
            <w:proofErr w:type="spellEnd"/>
            <w:r w:rsidRPr="00985874">
              <w:rPr>
                <w:rFonts w:hint="eastAsia"/>
              </w:rPr>
              <w:t xml:space="preserve"> Mucosa</w:t>
            </w:r>
          </w:p>
        </w:tc>
        <w:tc>
          <w:tcPr>
            <w:tcW w:w="2949" w:type="dxa"/>
            <w:noWrap/>
            <w:hideMark/>
          </w:tcPr>
          <w:p w14:paraId="770226BB" w14:textId="77777777" w:rsidR="00ED57A3" w:rsidRPr="00985874" w:rsidRDefault="00ED57A3" w:rsidP="00CA5560">
            <w:pPr>
              <w:pStyle w:val="a9"/>
            </w:pPr>
            <w:r w:rsidRPr="00985874">
              <w:rPr>
                <w:rFonts w:hint="eastAsia"/>
              </w:rPr>
              <w:t>21(4.21)</w:t>
            </w:r>
          </w:p>
        </w:tc>
        <w:tc>
          <w:tcPr>
            <w:tcW w:w="2148" w:type="dxa"/>
          </w:tcPr>
          <w:p w14:paraId="293E851F" w14:textId="77777777" w:rsidR="00ED57A3" w:rsidRPr="00985874" w:rsidRDefault="00ED57A3" w:rsidP="007A14BD">
            <w:pPr>
              <w:pStyle w:val="a9"/>
            </w:pPr>
          </w:p>
        </w:tc>
      </w:tr>
      <w:tr w:rsidR="00ED57A3" w:rsidRPr="00985874" w14:paraId="05F4DA75" w14:textId="77777777" w:rsidTr="00CA5560">
        <w:trPr>
          <w:trHeight w:val="270"/>
        </w:trPr>
        <w:tc>
          <w:tcPr>
            <w:tcW w:w="2949" w:type="dxa"/>
            <w:noWrap/>
            <w:hideMark/>
          </w:tcPr>
          <w:p w14:paraId="654D735C" w14:textId="77777777" w:rsidR="00ED57A3" w:rsidRPr="00985874" w:rsidRDefault="00ED57A3" w:rsidP="00CA5560">
            <w:pPr>
              <w:pStyle w:val="a9"/>
            </w:pPr>
            <w:r w:rsidRPr="00985874">
              <w:rPr>
                <w:rFonts w:hint="eastAsia"/>
              </w:rPr>
              <w:t>Floor of mouth</w:t>
            </w:r>
          </w:p>
        </w:tc>
        <w:tc>
          <w:tcPr>
            <w:tcW w:w="2949" w:type="dxa"/>
            <w:noWrap/>
            <w:hideMark/>
          </w:tcPr>
          <w:p w14:paraId="674F72CE" w14:textId="77777777" w:rsidR="00ED57A3" w:rsidRPr="00985874" w:rsidRDefault="00ED57A3" w:rsidP="00CA5560">
            <w:pPr>
              <w:pStyle w:val="a9"/>
            </w:pPr>
            <w:r w:rsidRPr="00985874">
              <w:rPr>
                <w:rFonts w:hint="eastAsia"/>
              </w:rPr>
              <w:t>59(11.82)</w:t>
            </w:r>
          </w:p>
        </w:tc>
        <w:tc>
          <w:tcPr>
            <w:tcW w:w="2148" w:type="dxa"/>
          </w:tcPr>
          <w:p w14:paraId="4ABBF316" w14:textId="77777777" w:rsidR="00ED57A3" w:rsidRPr="00985874" w:rsidRDefault="00ED57A3" w:rsidP="007A14BD">
            <w:pPr>
              <w:pStyle w:val="a9"/>
            </w:pPr>
          </w:p>
        </w:tc>
      </w:tr>
      <w:tr w:rsidR="00ED57A3" w:rsidRPr="00985874" w14:paraId="266EABD1" w14:textId="77777777" w:rsidTr="00CA5560">
        <w:trPr>
          <w:trHeight w:val="270"/>
        </w:trPr>
        <w:tc>
          <w:tcPr>
            <w:tcW w:w="2949" w:type="dxa"/>
            <w:noWrap/>
            <w:hideMark/>
          </w:tcPr>
          <w:p w14:paraId="1D6D6E6F" w14:textId="77777777" w:rsidR="00ED57A3" w:rsidRPr="00985874" w:rsidRDefault="00ED57A3" w:rsidP="00CA5560">
            <w:pPr>
              <w:pStyle w:val="a9"/>
            </w:pPr>
            <w:r w:rsidRPr="00985874">
              <w:rPr>
                <w:rFonts w:hint="eastAsia"/>
              </w:rPr>
              <w:t>Hard Palate</w:t>
            </w:r>
          </w:p>
        </w:tc>
        <w:tc>
          <w:tcPr>
            <w:tcW w:w="2949" w:type="dxa"/>
            <w:noWrap/>
            <w:hideMark/>
          </w:tcPr>
          <w:p w14:paraId="0A324715" w14:textId="77777777" w:rsidR="00ED57A3" w:rsidRPr="00985874" w:rsidRDefault="00ED57A3" w:rsidP="00CA5560">
            <w:pPr>
              <w:pStyle w:val="a9"/>
            </w:pPr>
            <w:r w:rsidRPr="00985874">
              <w:rPr>
                <w:rFonts w:hint="eastAsia"/>
              </w:rPr>
              <w:t>7(1.4)</w:t>
            </w:r>
          </w:p>
        </w:tc>
        <w:tc>
          <w:tcPr>
            <w:tcW w:w="2148" w:type="dxa"/>
          </w:tcPr>
          <w:p w14:paraId="1572172C" w14:textId="77777777" w:rsidR="00ED57A3" w:rsidRPr="00985874" w:rsidRDefault="00ED57A3" w:rsidP="007A14BD">
            <w:pPr>
              <w:pStyle w:val="a9"/>
            </w:pPr>
          </w:p>
        </w:tc>
      </w:tr>
      <w:tr w:rsidR="00ED57A3" w:rsidRPr="00985874" w14:paraId="252EFBC7" w14:textId="77777777" w:rsidTr="00CA5560">
        <w:trPr>
          <w:trHeight w:val="270"/>
        </w:trPr>
        <w:tc>
          <w:tcPr>
            <w:tcW w:w="2949" w:type="dxa"/>
            <w:noWrap/>
            <w:hideMark/>
          </w:tcPr>
          <w:p w14:paraId="7EC236AE" w14:textId="77777777" w:rsidR="00ED57A3" w:rsidRPr="00985874" w:rsidRDefault="00ED57A3" w:rsidP="00CA5560">
            <w:pPr>
              <w:pStyle w:val="a9"/>
            </w:pPr>
            <w:proofErr w:type="spellStart"/>
            <w:r w:rsidRPr="00985874">
              <w:rPr>
                <w:rFonts w:hint="eastAsia"/>
              </w:rPr>
              <w:t>Hypopharynx</w:t>
            </w:r>
            <w:proofErr w:type="spellEnd"/>
          </w:p>
        </w:tc>
        <w:tc>
          <w:tcPr>
            <w:tcW w:w="2949" w:type="dxa"/>
            <w:noWrap/>
            <w:hideMark/>
          </w:tcPr>
          <w:p w14:paraId="7BB8B588" w14:textId="77777777" w:rsidR="00ED57A3" w:rsidRPr="00985874" w:rsidRDefault="00ED57A3" w:rsidP="00CA5560">
            <w:pPr>
              <w:pStyle w:val="a9"/>
            </w:pPr>
            <w:r w:rsidRPr="00985874">
              <w:rPr>
                <w:rFonts w:hint="eastAsia"/>
              </w:rPr>
              <w:t>10(2)</w:t>
            </w:r>
          </w:p>
        </w:tc>
        <w:tc>
          <w:tcPr>
            <w:tcW w:w="2148" w:type="dxa"/>
          </w:tcPr>
          <w:p w14:paraId="07EBD8E4" w14:textId="77777777" w:rsidR="00ED57A3" w:rsidRPr="00985874" w:rsidRDefault="00ED57A3" w:rsidP="007A14BD">
            <w:pPr>
              <w:pStyle w:val="a9"/>
            </w:pPr>
          </w:p>
        </w:tc>
      </w:tr>
      <w:tr w:rsidR="00ED57A3" w:rsidRPr="00985874" w14:paraId="7D2F4F28" w14:textId="77777777" w:rsidTr="00CA5560">
        <w:trPr>
          <w:trHeight w:val="270"/>
        </w:trPr>
        <w:tc>
          <w:tcPr>
            <w:tcW w:w="2949" w:type="dxa"/>
            <w:noWrap/>
            <w:hideMark/>
          </w:tcPr>
          <w:p w14:paraId="167DB4B2" w14:textId="77777777" w:rsidR="00ED57A3" w:rsidRPr="00985874" w:rsidRDefault="00ED57A3" w:rsidP="00CA5560">
            <w:pPr>
              <w:pStyle w:val="a9"/>
            </w:pPr>
            <w:r w:rsidRPr="00985874">
              <w:rPr>
                <w:rFonts w:hint="eastAsia"/>
              </w:rPr>
              <w:t>Larynx</w:t>
            </w:r>
          </w:p>
        </w:tc>
        <w:tc>
          <w:tcPr>
            <w:tcW w:w="2949" w:type="dxa"/>
            <w:noWrap/>
            <w:hideMark/>
          </w:tcPr>
          <w:p w14:paraId="6F89DB5D" w14:textId="77777777" w:rsidR="00ED57A3" w:rsidRPr="00985874" w:rsidRDefault="00ED57A3" w:rsidP="00CA5560">
            <w:pPr>
              <w:pStyle w:val="a9"/>
            </w:pPr>
            <w:r w:rsidRPr="00985874">
              <w:rPr>
                <w:rFonts w:hint="eastAsia"/>
              </w:rPr>
              <w:t>111(22.24)</w:t>
            </w:r>
          </w:p>
        </w:tc>
        <w:tc>
          <w:tcPr>
            <w:tcW w:w="2148" w:type="dxa"/>
          </w:tcPr>
          <w:p w14:paraId="6C509BAE" w14:textId="77777777" w:rsidR="00ED57A3" w:rsidRPr="00985874" w:rsidRDefault="00ED57A3" w:rsidP="007A14BD">
            <w:pPr>
              <w:pStyle w:val="a9"/>
            </w:pPr>
          </w:p>
        </w:tc>
      </w:tr>
      <w:tr w:rsidR="00ED57A3" w:rsidRPr="00985874" w14:paraId="702EECFF" w14:textId="77777777" w:rsidTr="00CA5560">
        <w:trPr>
          <w:trHeight w:val="270"/>
        </w:trPr>
        <w:tc>
          <w:tcPr>
            <w:tcW w:w="2949" w:type="dxa"/>
            <w:noWrap/>
            <w:hideMark/>
          </w:tcPr>
          <w:p w14:paraId="1AFCB87B" w14:textId="77777777" w:rsidR="00ED57A3" w:rsidRPr="00985874" w:rsidRDefault="00ED57A3" w:rsidP="00CA5560">
            <w:pPr>
              <w:pStyle w:val="a9"/>
            </w:pPr>
            <w:r w:rsidRPr="00985874">
              <w:rPr>
                <w:rFonts w:hint="eastAsia"/>
              </w:rPr>
              <w:t>Lip</w:t>
            </w:r>
          </w:p>
        </w:tc>
        <w:tc>
          <w:tcPr>
            <w:tcW w:w="2949" w:type="dxa"/>
            <w:noWrap/>
            <w:hideMark/>
          </w:tcPr>
          <w:p w14:paraId="6C3DFF67" w14:textId="77777777" w:rsidR="00ED57A3" w:rsidRPr="00985874" w:rsidRDefault="00ED57A3" w:rsidP="00CA5560">
            <w:pPr>
              <w:pStyle w:val="a9"/>
            </w:pPr>
            <w:r w:rsidRPr="00985874">
              <w:rPr>
                <w:rFonts w:hint="eastAsia"/>
              </w:rPr>
              <w:t>3(0.6)</w:t>
            </w:r>
          </w:p>
        </w:tc>
        <w:tc>
          <w:tcPr>
            <w:tcW w:w="2148" w:type="dxa"/>
          </w:tcPr>
          <w:p w14:paraId="77B6CFCE" w14:textId="77777777" w:rsidR="00ED57A3" w:rsidRPr="00985874" w:rsidRDefault="00ED57A3" w:rsidP="007A14BD">
            <w:pPr>
              <w:pStyle w:val="a9"/>
            </w:pPr>
          </w:p>
        </w:tc>
      </w:tr>
      <w:tr w:rsidR="00ED57A3" w:rsidRPr="00985874" w14:paraId="2286BBFA" w14:textId="77777777" w:rsidTr="00CA5560">
        <w:trPr>
          <w:trHeight w:val="270"/>
        </w:trPr>
        <w:tc>
          <w:tcPr>
            <w:tcW w:w="2949" w:type="dxa"/>
            <w:noWrap/>
            <w:hideMark/>
          </w:tcPr>
          <w:p w14:paraId="5346F469" w14:textId="77777777" w:rsidR="00ED57A3" w:rsidRPr="00985874" w:rsidRDefault="00ED57A3" w:rsidP="00CA5560">
            <w:pPr>
              <w:pStyle w:val="a9"/>
            </w:pPr>
            <w:r w:rsidRPr="00985874">
              <w:rPr>
                <w:rFonts w:hint="eastAsia"/>
              </w:rPr>
              <w:t>Oral Cavity</w:t>
            </w:r>
          </w:p>
        </w:tc>
        <w:tc>
          <w:tcPr>
            <w:tcW w:w="2949" w:type="dxa"/>
            <w:noWrap/>
            <w:hideMark/>
          </w:tcPr>
          <w:p w14:paraId="641B510F" w14:textId="77777777" w:rsidR="00ED57A3" w:rsidRPr="00985874" w:rsidRDefault="00ED57A3" w:rsidP="00CA5560">
            <w:pPr>
              <w:pStyle w:val="a9"/>
            </w:pPr>
            <w:r w:rsidRPr="00985874">
              <w:rPr>
                <w:rFonts w:hint="eastAsia"/>
              </w:rPr>
              <w:t>80(16.03)</w:t>
            </w:r>
          </w:p>
        </w:tc>
        <w:tc>
          <w:tcPr>
            <w:tcW w:w="2148" w:type="dxa"/>
          </w:tcPr>
          <w:p w14:paraId="605A7F12" w14:textId="77777777" w:rsidR="00ED57A3" w:rsidRPr="00985874" w:rsidRDefault="00ED57A3" w:rsidP="007A14BD">
            <w:pPr>
              <w:pStyle w:val="a9"/>
            </w:pPr>
          </w:p>
        </w:tc>
      </w:tr>
      <w:tr w:rsidR="00ED57A3" w:rsidRPr="00985874" w14:paraId="587755A4" w14:textId="77777777" w:rsidTr="00CA5560">
        <w:trPr>
          <w:trHeight w:val="270"/>
        </w:trPr>
        <w:tc>
          <w:tcPr>
            <w:tcW w:w="2949" w:type="dxa"/>
            <w:noWrap/>
            <w:hideMark/>
          </w:tcPr>
          <w:p w14:paraId="25E62716" w14:textId="77777777" w:rsidR="00ED57A3" w:rsidRPr="00985874" w:rsidRDefault="00ED57A3" w:rsidP="00CA5560">
            <w:pPr>
              <w:pStyle w:val="a9"/>
            </w:pPr>
            <w:r w:rsidRPr="00985874">
              <w:rPr>
                <w:rFonts w:hint="eastAsia"/>
              </w:rPr>
              <w:t>Oral Tongue</w:t>
            </w:r>
          </w:p>
        </w:tc>
        <w:tc>
          <w:tcPr>
            <w:tcW w:w="2949" w:type="dxa"/>
            <w:noWrap/>
            <w:hideMark/>
          </w:tcPr>
          <w:p w14:paraId="0976327D" w14:textId="77777777" w:rsidR="00ED57A3" w:rsidRPr="00985874" w:rsidRDefault="00ED57A3" w:rsidP="00CA5560">
            <w:pPr>
              <w:pStyle w:val="a9"/>
            </w:pPr>
            <w:r w:rsidRPr="00985874">
              <w:rPr>
                <w:rFonts w:hint="eastAsia"/>
              </w:rPr>
              <w:t>128(25.65)</w:t>
            </w:r>
          </w:p>
        </w:tc>
        <w:tc>
          <w:tcPr>
            <w:tcW w:w="2148" w:type="dxa"/>
          </w:tcPr>
          <w:p w14:paraId="7B0E57B8" w14:textId="77777777" w:rsidR="00ED57A3" w:rsidRPr="00985874" w:rsidRDefault="00ED57A3" w:rsidP="007A14BD">
            <w:pPr>
              <w:pStyle w:val="a9"/>
            </w:pPr>
          </w:p>
        </w:tc>
      </w:tr>
      <w:tr w:rsidR="00ED57A3" w:rsidRPr="00985874" w14:paraId="49A1823B" w14:textId="77777777" w:rsidTr="00CA5560">
        <w:trPr>
          <w:trHeight w:val="270"/>
        </w:trPr>
        <w:tc>
          <w:tcPr>
            <w:tcW w:w="2949" w:type="dxa"/>
            <w:noWrap/>
            <w:hideMark/>
          </w:tcPr>
          <w:p w14:paraId="751D4725" w14:textId="77777777" w:rsidR="00ED57A3" w:rsidRPr="00985874" w:rsidRDefault="00ED57A3" w:rsidP="00CA5560">
            <w:pPr>
              <w:pStyle w:val="a9"/>
            </w:pPr>
            <w:r w:rsidRPr="00985874">
              <w:rPr>
                <w:rFonts w:hint="eastAsia"/>
              </w:rPr>
              <w:t>Oropharynx</w:t>
            </w:r>
          </w:p>
        </w:tc>
        <w:tc>
          <w:tcPr>
            <w:tcW w:w="2949" w:type="dxa"/>
            <w:noWrap/>
            <w:hideMark/>
          </w:tcPr>
          <w:p w14:paraId="7F3F5D16" w14:textId="77777777" w:rsidR="00ED57A3" w:rsidRPr="00985874" w:rsidRDefault="00ED57A3" w:rsidP="00CA5560">
            <w:pPr>
              <w:pStyle w:val="a9"/>
            </w:pPr>
            <w:r w:rsidRPr="00985874">
              <w:rPr>
                <w:rFonts w:hint="eastAsia"/>
              </w:rPr>
              <w:t>8(1.6)</w:t>
            </w:r>
          </w:p>
        </w:tc>
        <w:tc>
          <w:tcPr>
            <w:tcW w:w="2148" w:type="dxa"/>
          </w:tcPr>
          <w:p w14:paraId="1BFBB575" w14:textId="77777777" w:rsidR="00ED57A3" w:rsidRPr="00985874" w:rsidRDefault="00ED57A3" w:rsidP="007A14BD">
            <w:pPr>
              <w:pStyle w:val="a9"/>
            </w:pPr>
          </w:p>
        </w:tc>
      </w:tr>
      <w:tr w:rsidR="00ED57A3" w:rsidRPr="00985874" w14:paraId="41B34F4C" w14:textId="77777777" w:rsidTr="00CA5560">
        <w:trPr>
          <w:trHeight w:val="270"/>
        </w:trPr>
        <w:tc>
          <w:tcPr>
            <w:tcW w:w="2949" w:type="dxa"/>
            <w:noWrap/>
            <w:hideMark/>
          </w:tcPr>
          <w:p w14:paraId="540DF95C" w14:textId="77777777" w:rsidR="00ED57A3" w:rsidRPr="00985874" w:rsidRDefault="00ED57A3" w:rsidP="00CA5560">
            <w:pPr>
              <w:pStyle w:val="a9"/>
            </w:pPr>
            <w:r w:rsidRPr="00985874">
              <w:rPr>
                <w:rFonts w:hint="eastAsia"/>
              </w:rPr>
              <w:t>Tonsil</w:t>
            </w:r>
          </w:p>
        </w:tc>
        <w:tc>
          <w:tcPr>
            <w:tcW w:w="2949" w:type="dxa"/>
            <w:noWrap/>
            <w:hideMark/>
          </w:tcPr>
          <w:p w14:paraId="372415CA" w14:textId="77777777" w:rsidR="00ED57A3" w:rsidRPr="00985874" w:rsidRDefault="00ED57A3" w:rsidP="00CA5560">
            <w:pPr>
              <w:pStyle w:val="a9"/>
            </w:pPr>
            <w:r w:rsidRPr="00985874">
              <w:rPr>
                <w:rFonts w:hint="eastAsia"/>
              </w:rPr>
              <w:t>35(7.01)</w:t>
            </w:r>
          </w:p>
        </w:tc>
        <w:tc>
          <w:tcPr>
            <w:tcW w:w="2148" w:type="dxa"/>
          </w:tcPr>
          <w:p w14:paraId="4B2EEF79" w14:textId="77777777" w:rsidR="00ED57A3" w:rsidRPr="00985874" w:rsidRDefault="00ED57A3" w:rsidP="007A14BD">
            <w:pPr>
              <w:pStyle w:val="a9"/>
            </w:pPr>
          </w:p>
        </w:tc>
      </w:tr>
      <w:tr w:rsidR="00ED57A3" w:rsidRPr="00985874" w14:paraId="7F28C699" w14:textId="77777777" w:rsidTr="00CA5560">
        <w:trPr>
          <w:trHeight w:val="270"/>
        </w:trPr>
        <w:tc>
          <w:tcPr>
            <w:tcW w:w="2949" w:type="dxa"/>
          </w:tcPr>
          <w:p w14:paraId="110ED659" w14:textId="58BDDF21" w:rsidR="00ED57A3" w:rsidRPr="00CA5560" w:rsidRDefault="00ED57A3" w:rsidP="007A14BD">
            <w:pPr>
              <w:pStyle w:val="a9"/>
              <w:rPr>
                <w:b/>
                <w:bCs/>
              </w:rPr>
            </w:pPr>
            <w:proofErr w:type="spellStart"/>
            <w:r w:rsidRPr="00CA5560">
              <w:rPr>
                <w:b/>
                <w:bCs/>
              </w:rPr>
              <w:t>alcohol_history_documented</w:t>
            </w:r>
            <w:proofErr w:type="spellEnd"/>
          </w:p>
        </w:tc>
        <w:tc>
          <w:tcPr>
            <w:tcW w:w="2949" w:type="dxa"/>
            <w:noWrap/>
            <w:hideMark/>
          </w:tcPr>
          <w:p w14:paraId="174787A9" w14:textId="3A08B650" w:rsidR="00ED57A3" w:rsidRPr="00985874" w:rsidRDefault="00ED57A3" w:rsidP="007A14BD">
            <w:pPr>
              <w:pStyle w:val="a9"/>
            </w:pPr>
          </w:p>
        </w:tc>
        <w:tc>
          <w:tcPr>
            <w:tcW w:w="2148" w:type="dxa"/>
          </w:tcPr>
          <w:p w14:paraId="2E2C1984" w14:textId="77777777" w:rsidR="00ED57A3" w:rsidRPr="00985874" w:rsidRDefault="00ED57A3" w:rsidP="007A14BD">
            <w:pPr>
              <w:pStyle w:val="a9"/>
            </w:pPr>
          </w:p>
        </w:tc>
      </w:tr>
      <w:tr w:rsidR="00ED57A3" w:rsidRPr="00985874" w14:paraId="40A43E00" w14:textId="77777777" w:rsidTr="00CA5560">
        <w:trPr>
          <w:trHeight w:val="270"/>
        </w:trPr>
        <w:tc>
          <w:tcPr>
            <w:tcW w:w="2949" w:type="dxa"/>
            <w:noWrap/>
            <w:hideMark/>
          </w:tcPr>
          <w:p w14:paraId="5A57DC9B" w14:textId="77777777" w:rsidR="00ED57A3" w:rsidRPr="00985874" w:rsidRDefault="00ED57A3" w:rsidP="00CA5560">
            <w:pPr>
              <w:pStyle w:val="a9"/>
            </w:pPr>
            <w:r w:rsidRPr="00985874">
              <w:rPr>
                <w:rFonts w:hint="eastAsia"/>
              </w:rPr>
              <w:t>NO</w:t>
            </w:r>
          </w:p>
        </w:tc>
        <w:tc>
          <w:tcPr>
            <w:tcW w:w="2949" w:type="dxa"/>
            <w:noWrap/>
            <w:hideMark/>
          </w:tcPr>
          <w:p w14:paraId="77B71E6A" w14:textId="77777777" w:rsidR="00ED57A3" w:rsidRPr="00985874" w:rsidRDefault="00ED57A3" w:rsidP="00CA5560">
            <w:pPr>
              <w:pStyle w:val="a9"/>
            </w:pPr>
            <w:r w:rsidRPr="00985874">
              <w:rPr>
                <w:rFonts w:hint="eastAsia"/>
              </w:rPr>
              <w:t>159(31.86)</w:t>
            </w:r>
          </w:p>
        </w:tc>
        <w:tc>
          <w:tcPr>
            <w:tcW w:w="2148" w:type="dxa"/>
          </w:tcPr>
          <w:p w14:paraId="56CB7D24" w14:textId="77777777" w:rsidR="00ED57A3" w:rsidRPr="00985874" w:rsidRDefault="00ED57A3" w:rsidP="007A14BD">
            <w:pPr>
              <w:pStyle w:val="a9"/>
            </w:pPr>
          </w:p>
        </w:tc>
      </w:tr>
      <w:tr w:rsidR="00ED57A3" w:rsidRPr="00985874" w14:paraId="0BB00125" w14:textId="77777777" w:rsidTr="00CA5560">
        <w:trPr>
          <w:trHeight w:val="270"/>
        </w:trPr>
        <w:tc>
          <w:tcPr>
            <w:tcW w:w="2949" w:type="dxa"/>
            <w:noWrap/>
            <w:hideMark/>
          </w:tcPr>
          <w:p w14:paraId="77EB6C93" w14:textId="77777777" w:rsidR="00ED57A3" w:rsidRPr="00985874" w:rsidRDefault="00ED57A3" w:rsidP="00CA5560">
            <w:pPr>
              <w:pStyle w:val="a9"/>
            </w:pPr>
            <w:r w:rsidRPr="00985874">
              <w:rPr>
                <w:rFonts w:hint="eastAsia"/>
              </w:rPr>
              <w:t>Not Available6</w:t>
            </w:r>
          </w:p>
        </w:tc>
        <w:tc>
          <w:tcPr>
            <w:tcW w:w="2949" w:type="dxa"/>
            <w:noWrap/>
            <w:hideMark/>
          </w:tcPr>
          <w:p w14:paraId="1DB136CB" w14:textId="77777777" w:rsidR="00ED57A3" w:rsidRPr="00985874" w:rsidRDefault="00ED57A3" w:rsidP="00CA5560">
            <w:pPr>
              <w:pStyle w:val="a9"/>
            </w:pPr>
            <w:r w:rsidRPr="00985874">
              <w:rPr>
                <w:rFonts w:hint="eastAsia"/>
              </w:rPr>
              <w:t>12(2.4)</w:t>
            </w:r>
          </w:p>
        </w:tc>
        <w:tc>
          <w:tcPr>
            <w:tcW w:w="2148" w:type="dxa"/>
          </w:tcPr>
          <w:p w14:paraId="4CD5DFB1" w14:textId="77777777" w:rsidR="00ED57A3" w:rsidRPr="00985874" w:rsidRDefault="00ED57A3" w:rsidP="007A14BD">
            <w:pPr>
              <w:pStyle w:val="a9"/>
            </w:pPr>
          </w:p>
        </w:tc>
      </w:tr>
      <w:tr w:rsidR="00ED57A3" w:rsidRPr="00985874" w14:paraId="75749DFE" w14:textId="77777777" w:rsidTr="00CA5560">
        <w:trPr>
          <w:trHeight w:val="270"/>
        </w:trPr>
        <w:tc>
          <w:tcPr>
            <w:tcW w:w="2949" w:type="dxa"/>
            <w:noWrap/>
            <w:hideMark/>
          </w:tcPr>
          <w:p w14:paraId="7A28AE7F" w14:textId="77777777" w:rsidR="00ED57A3" w:rsidRPr="00985874" w:rsidRDefault="00ED57A3" w:rsidP="00CA5560">
            <w:pPr>
              <w:pStyle w:val="a9"/>
            </w:pPr>
            <w:r w:rsidRPr="00985874">
              <w:rPr>
                <w:rFonts w:hint="eastAsia"/>
              </w:rPr>
              <w:t>YES</w:t>
            </w:r>
          </w:p>
        </w:tc>
        <w:tc>
          <w:tcPr>
            <w:tcW w:w="2949" w:type="dxa"/>
            <w:noWrap/>
            <w:hideMark/>
          </w:tcPr>
          <w:p w14:paraId="05BB37F9" w14:textId="77777777" w:rsidR="00ED57A3" w:rsidRPr="00985874" w:rsidRDefault="00ED57A3" w:rsidP="00CA5560">
            <w:pPr>
              <w:pStyle w:val="a9"/>
            </w:pPr>
            <w:r w:rsidRPr="00985874">
              <w:rPr>
                <w:rFonts w:hint="eastAsia"/>
              </w:rPr>
              <w:t>328(65.73)</w:t>
            </w:r>
          </w:p>
        </w:tc>
        <w:tc>
          <w:tcPr>
            <w:tcW w:w="2148" w:type="dxa"/>
          </w:tcPr>
          <w:p w14:paraId="6D377657" w14:textId="77777777" w:rsidR="00ED57A3" w:rsidRPr="00985874" w:rsidRDefault="00ED57A3" w:rsidP="007A14BD">
            <w:pPr>
              <w:pStyle w:val="a9"/>
            </w:pPr>
          </w:p>
        </w:tc>
      </w:tr>
    </w:tbl>
    <w:p w14:paraId="191D5B6B" w14:textId="3348F9E1" w:rsidR="009F766C" w:rsidRDefault="00985874">
      <w:r>
        <w:fldChar w:fldCharType="end"/>
      </w:r>
    </w:p>
    <w:p w14:paraId="11A6EEFA" w14:textId="4C2AB62D" w:rsidR="007A14BD" w:rsidRDefault="007A14BD"/>
    <w:p w14:paraId="1D9BAF85" w14:textId="78A94C9E" w:rsidR="007A14BD" w:rsidRDefault="007A14BD"/>
    <w:p w14:paraId="11ED384C" w14:textId="5495687E" w:rsidR="007A14BD" w:rsidRDefault="007A14BD"/>
    <w:p w14:paraId="02D67C0C" w14:textId="79619CC4" w:rsidR="007A14BD" w:rsidRDefault="007A14BD"/>
    <w:p w14:paraId="30C80531" w14:textId="047BE845" w:rsidR="007A14BD" w:rsidRDefault="007A14BD"/>
    <w:p w14:paraId="208A4CC6" w14:textId="74B01A20" w:rsidR="007A14BD" w:rsidRDefault="007A14BD"/>
    <w:p w14:paraId="22E7216E" w14:textId="17FA50B4" w:rsidR="007A14BD" w:rsidRDefault="007A14BD"/>
    <w:p w14:paraId="78F6D7C3" w14:textId="30C053E5" w:rsidR="007A14BD" w:rsidRDefault="007A14BD"/>
    <w:p w14:paraId="7069D089" w14:textId="77777777" w:rsidR="007D0F2B" w:rsidRDefault="007D0F2B">
      <w:pPr>
        <w:sectPr w:rsidR="007D0F2B">
          <w:pgSz w:w="11906" w:h="16838"/>
          <w:pgMar w:top="1440" w:right="1800" w:bottom="1440" w:left="1800" w:header="851" w:footer="992" w:gutter="0"/>
          <w:cols w:space="425"/>
          <w:docGrid w:type="lines" w:linePitch="312"/>
        </w:sectPr>
      </w:pPr>
    </w:p>
    <w:p w14:paraId="266329D9" w14:textId="6A7087A2" w:rsidR="00985874" w:rsidRPr="00985874" w:rsidRDefault="00985874" w:rsidP="00CA5560">
      <w:pPr>
        <w:pStyle w:val="a9"/>
      </w:pPr>
      <w:r w:rsidRPr="00CA5560">
        <w:rPr>
          <w:rFonts w:ascii="Times New Roman" w:hAnsi="Times New Roman" w:cs="Times New Roman"/>
          <w:b/>
          <w:bCs/>
        </w:rPr>
        <w:lastRenderedPageBreak/>
        <w:t>Table S5. Univariate Cox regression analysis and multivariate Cox regression analysis outcome in the light of TF risk score and a few clinic-based variables.</w:t>
      </w:r>
    </w:p>
    <w:tbl>
      <w:tblPr>
        <w:tblStyle w:val="a3"/>
        <w:tblW w:w="0" w:type="auto"/>
        <w:tblLook w:val="04A0" w:firstRow="1" w:lastRow="0" w:firstColumn="1" w:lastColumn="0" w:noHBand="0" w:noVBand="1"/>
      </w:tblPr>
      <w:tblGrid>
        <w:gridCol w:w="2960"/>
        <w:gridCol w:w="1227"/>
        <w:gridCol w:w="915"/>
        <w:gridCol w:w="915"/>
        <w:gridCol w:w="915"/>
        <w:gridCol w:w="1005"/>
        <w:gridCol w:w="915"/>
        <w:gridCol w:w="915"/>
        <w:gridCol w:w="915"/>
      </w:tblGrid>
      <w:tr w:rsidR="007D0F2B" w:rsidRPr="00985874" w14:paraId="0E5B6105" w14:textId="77777777" w:rsidTr="00CA5560">
        <w:trPr>
          <w:trHeight w:val="270"/>
        </w:trPr>
        <w:tc>
          <w:tcPr>
            <w:tcW w:w="3158" w:type="dxa"/>
            <w:noWrap/>
            <w:hideMark/>
          </w:tcPr>
          <w:p w14:paraId="4093C07B" w14:textId="7A104444" w:rsidR="00985874" w:rsidRPr="00CA5560" w:rsidRDefault="007D0F2B">
            <w:pPr>
              <w:rPr>
                <w:b/>
                <w:bCs/>
              </w:rPr>
            </w:pPr>
            <w:r w:rsidRPr="00CA5560">
              <w:rPr>
                <w:b/>
                <w:bCs/>
              </w:rPr>
              <w:t>Variable</w:t>
            </w:r>
          </w:p>
        </w:tc>
        <w:tc>
          <w:tcPr>
            <w:tcW w:w="1301" w:type="dxa"/>
            <w:noWrap/>
            <w:hideMark/>
          </w:tcPr>
          <w:p w14:paraId="7F4BFF3A" w14:textId="573CE4ED" w:rsidR="00985874" w:rsidRPr="00CA5560" w:rsidRDefault="00985874">
            <w:pPr>
              <w:rPr>
                <w:b/>
                <w:bCs/>
                <w:lang w:eastAsia="zh-CN"/>
              </w:rPr>
            </w:pPr>
            <w:r w:rsidRPr="00CA5560">
              <w:rPr>
                <w:b/>
                <w:bCs/>
              </w:rPr>
              <w:t>HR</w:t>
            </w:r>
            <w:r w:rsidR="007D0F2B">
              <w:rPr>
                <w:rFonts w:hint="eastAsia"/>
                <w:b/>
                <w:bCs/>
                <w:lang w:eastAsia="zh-CN"/>
              </w:rPr>
              <w:t>_</w:t>
            </w:r>
            <w:r w:rsidR="007D0F2B" w:rsidRPr="007D0F2B">
              <w:rPr>
                <w:b/>
                <w:bCs/>
              </w:rPr>
              <w:t xml:space="preserve"> </w:t>
            </w:r>
            <w:proofErr w:type="spellStart"/>
            <w:r w:rsidR="007D0F2B">
              <w:rPr>
                <w:b/>
                <w:bCs/>
              </w:rPr>
              <w:t>u</w:t>
            </w:r>
            <w:r w:rsidR="007D0F2B" w:rsidRPr="007D0F2B">
              <w:rPr>
                <w:b/>
                <w:bCs/>
              </w:rPr>
              <w:t>ni</w:t>
            </w:r>
            <w:r w:rsidR="007D0F2B">
              <w:rPr>
                <w:b/>
                <w:bCs/>
              </w:rPr>
              <w:t>c</w:t>
            </w:r>
            <w:r w:rsidR="007D0F2B" w:rsidRPr="007D0F2B">
              <w:rPr>
                <w:b/>
                <w:bCs/>
              </w:rPr>
              <w:t>ox</w:t>
            </w:r>
            <w:proofErr w:type="spellEnd"/>
          </w:p>
        </w:tc>
        <w:tc>
          <w:tcPr>
            <w:tcW w:w="889" w:type="dxa"/>
            <w:noWrap/>
            <w:hideMark/>
          </w:tcPr>
          <w:p w14:paraId="218B5E64" w14:textId="77777777" w:rsidR="00985874" w:rsidRPr="00CA5560" w:rsidRDefault="00985874">
            <w:pPr>
              <w:rPr>
                <w:b/>
                <w:bCs/>
              </w:rPr>
            </w:pPr>
            <w:r w:rsidRPr="00CA5560">
              <w:rPr>
                <w:b/>
                <w:bCs/>
              </w:rPr>
              <w:t>HR.95L</w:t>
            </w:r>
          </w:p>
        </w:tc>
        <w:tc>
          <w:tcPr>
            <w:tcW w:w="889" w:type="dxa"/>
            <w:noWrap/>
            <w:hideMark/>
          </w:tcPr>
          <w:p w14:paraId="7AB0E1CA" w14:textId="77777777" w:rsidR="00985874" w:rsidRPr="00CA5560" w:rsidRDefault="00985874">
            <w:pPr>
              <w:rPr>
                <w:b/>
                <w:bCs/>
              </w:rPr>
            </w:pPr>
            <w:r w:rsidRPr="00CA5560">
              <w:rPr>
                <w:b/>
                <w:bCs/>
              </w:rPr>
              <w:t>HR.95H</w:t>
            </w:r>
          </w:p>
        </w:tc>
        <w:tc>
          <w:tcPr>
            <w:tcW w:w="889" w:type="dxa"/>
            <w:noWrap/>
            <w:hideMark/>
          </w:tcPr>
          <w:p w14:paraId="6ED2FCD0" w14:textId="77777777" w:rsidR="00985874" w:rsidRPr="00CA5560" w:rsidRDefault="00985874">
            <w:pPr>
              <w:rPr>
                <w:b/>
                <w:bCs/>
              </w:rPr>
            </w:pPr>
            <w:proofErr w:type="spellStart"/>
            <w:r w:rsidRPr="00CA5560">
              <w:rPr>
                <w:b/>
                <w:bCs/>
              </w:rPr>
              <w:t>pvalue</w:t>
            </w:r>
            <w:proofErr w:type="spellEnd"/>
          </w:p>
        </w:tc>
        <w:tc>
          <w:tcPr>
            <w:tcW w:w="1062" w:type="dxa"/>
            <w:noWrap/>
            <w:hideMark/>
          </w:tcPr>
          <w:p w14:paraId="2F39B046" w14:textId="625CA8F3" w:rsidR="00985874" w:rsidRPr="00CA5560" w:rsidRDefault="00985874">
            <w:pPr>
              <w:rPr>
                <w:b/>
                <w:bCs/>
              </w:rPr>
            </w:pPr>
            <w:r w:rsidRPr="00CA5560">
              <w:rPr>
                <w:b/>
                <w:bCs/>
              </w:rPr>
              <w:t>HR</w:t>
            </w:r>
            <w:r w:rsidR="007D0F2B">
              <w:rPr>
                <w:b/>
                <w:bCs/>
              </w:rPr>
              <w:t>_</w:t>
            </w:r>
            <w:r w:rsidR="007D0F2B" w:rsidRPr="007D0F2B">
              <w:rPr>
                <w:b/>
                <w:bCs/>
              </w:rPr>
              <w:t xml:space="preserve"> </w:t>
            </w:r>
            <w:proofErr w:type="spellStart"/>
            <w:r w:rsidR="007D0F2B" w:rsidRPr="007D0F2B">
              <w:rPr>
                <w:b/>
                <w:bCs/>
              </w:rPr>
              <w:t>multicox</w:t>
            </w:r>
            <w:proofErr w:type="spellEnd"/>
          </w:p>
        </w:tc>
        <w:tc>
          <w:tcPr>
            <w:tcW w:w="716" w:type="dxa"/>
            <w:noWrap/>
            <w:hideMark/>
          </w:tcPr>
          <w:p w14:paraId="532C38E2" w14:textId="77777777" w:rsidR="00985874" w:rsidRPr="00CA5560" w:rsidRDefault="00985874">
            <w:pPr>
              <w:rPr>
                <w:b/>
                <w:bCs/>
              </w:rPr>
            </w:pPr>
            <w:r w:rsidRPr="00CA5560">
              <w:rPr>
                <w:b/>
                <w:bCs/>
              </w:rPr>
              <w:t>HR.95L</w:t>
            </w:r>
          </w:p>
        </w:tc>
        <w:tc>
          <w:tcPr>
            <w:tcW w:w="889" w:type="dxa"/>
            <w:noWrap/>
            <w:hideMark/>
          </w:tcPr>
          <w:p w14:paraId="628F0C91" w14:textId="77777777" w:rsidR="00985874" w:rsidRPr="00CA5560" w:rsidRDefault="00985874">
            <w:pPr>
              <w:rPr>
                <w:b/>
                <w:bCs/>
              </w:rPr>
            </w:pPr>
            <w:r w:rsidRPr="00CA5560">
              <w:rPr>
                <w:b/>
                <w:bCs/>
              </w:rPr>
              <w:t>HR.95H</w:t>
            </w:r>
          </w:p>
        </w:tc>
        <w:tc>
          <w:tcPr>
            <w:tcW w:w="889" w:type="dxa"/>
            <w:noWrap/>
            <w:hideMark/>
          </w:tcPr>
          <w:p w14:paraId="24E2080B" w14:textId="77777777" w:rsidR="00985874" w:rsidRPr="00CA5560" w:rsidRDefault="00985874">
            <w:pPr>
              <w:rPr>
                <w:b/>
                <w:bCs/>
              </w:rPr>
            </w:pPr>
            <w:proofErr w:type="spellStart"/>
            <w:r w:rsidRPr="00CA5560">
              <w:rPr>
                <w:b/>
                <w:bCs/>
              </w:rPr>
              <w:t>pvalue</w:t>
            </w:r>
            <w:proofErr w:type="spellEnd"/>
          </w:p>
        </w:tc>
      </w:tr>
      <w:tr w:rsidR="007D0F2B" w:rsidRPr="00985874" w14:paraId="3C190088" w14:textId="77777777" w:rsidTr="00CA5560">
        <w:trPr>
          <w:trHeight w:val="270"/>
        </w:trPr>
        <w:tc>
          <w:tcPr>
            <w:tcW w:w="3158" w:type="dxa"/>
            <w:noWrap/>
            <w:hideMark/>
          </w:tcPr>
          <w:p w14:paraId="62A5BA2E" w14:textId="77777777" w:rsidR="00985874" w:rsidRPr="00985874" w:rsidRDefault="00985874">
            <w:proofErr w:type="spellStart"/>
            <w:r w:rsidRPr="00985874">
              <w:rPr>
                <w:rFonts w:hint="eastAsia"/>
              </w:rPr>
              <w:t>Cancer_Status</w:t>
            </w:r>
            <w:proofErr w:type="spellEnd"/>
          </w:p>
        </w:tc>
        <w:tc>
          <w:tcPr>
            <w:tcW w:w="1301" w:type="dxa"/>
            <w:noWrap/>
            <w:hideMark/>
          </w:tcPr>
          <w:p w14:paraId="0AE46DDA" w14:textId="77777777" w:rsidR="00985874" w:rsidRPr="00985874" w:rsidRDefault="00985874" w:rsidP="00985874">
            <w:r w:rsidRPr="00985874">
              <w:rPr>
                <w:rFonts w:hint="eastAsia"/>
              </w:rPr>
              <w:t>2.711083</w:t>
            </w:r>
          </w:p>
        </w:tc>
        <w:tc>
          <w:tcPr>
            <w:tcW w:w="889" w:type="dxa"/>
            <w:noWrap/>
            <w:hideMark/>
          </w:tcPr>
          <w:p w14:paraId="7856F053" w14:textId="77777777" w:rsidR="00985874" w:rsidRPr="00985874" w:rsidRDefault="00985874" w:rsidP="00985874">
            <w:r w:rsidRPr="00985874">
              <w:rPr>
                <w:rFonts w:hint="eastAsia"/>
              </w:rPr>
              <w:t>2.258507</w:t>
            </w:r>
          </w:p>
        </w:tc>
        <w:tc>
          <w:tcPr>
            <w:tcW w:w="889" w:type="dxa"/>
            <w:noWrap/>
            <w:hideMark/>
          </w:tcPr>
          <w:p w14:paraId="3A4E9FD5" w14:textId="77777777" w:rsidR="00985874" w:rsidRPr="00985874" w:rsidRDefault="00985874" w:rsidP="00985874">
            <w:r w:rsidRPr="00985874">
              <w:rPr>
                <w:rFonts w:hint="eastAsia"/>
              </w:rPr>
              <w:t>3.25435</w:t>
            </w:r>
          </w:p>
        </w:tc>
        <w:tc>
          <w:tcPr>
            <w:tcW w:w="889" w:type="dxa"/>
            <w:noWrap/>
            <w:hideMark/>
          </w:tcPr>
          <w:p w14:paraId="755675A2" w14:textId="77777777" w:rsidR="00985874" w:rsidRPr="00985874" w:rsidRDefault="00985874" w:rsidP="00985874">
            <w:r w:rsidRPr="00985874">
              <w:rPr>
                <w:rFonts w:hint="eastAsia"/>
              </w:rPr>
              <w:t>9.90E-27</w:t>
            </w:r>
          </w:p>
        </w:tc>
        <w:tc>
          <w:tcPr>
            <w:tcW w:w="1062" w:type="dxa"/>
            <w:noWrap/>
            <w:hideMark/>
          </w:tcPr>
          <w:p w14:paraId="10EBBE17" w14:textId="77777777" w:rsidR="00985874" w:rsidRPr="00985874" w:rsidRDefault="00985874" w:rsidP="00985874">
            <w:r w:rsidRPr="00985874">
              <w:rPr>
                <w:rFonts w:hint="eastAsia"/>
              </w:rPr>
              <w:t>2.774726</w:t>
            </w:r>
          </w:p>
        </w:tc>
        <w:tc>
          <w:tcPr>
            <w:tcW w:w="716" w:type="dxa"/>
            <w:noWrap/>
            <w:hideMark/>
          </w:tcPr>
          <w:p w14:paraId="3EE8441C" w14:textId="77777777" w:rsidR="00985874" w:rsidRPr="00985874" w:rsidRDefault="00985874" w:rsidP="00985874">
            <w:r w:rsidRPr="00985874">
              <w:rPr>
                <w:rFonts w:hint="eastAsia"/>
              </w:rPr>
              <w:t>2.269112</w:t>
            </w:r>
          </w:p>
        </w:tc>
        <w:tc>
          <w:tcPr>
            <w:tcW w:w="889" w:type="dxa"/>
            <w:noWrap/>
            <w:hideMark/>
          </w:tcPr>
          <w:p w14:paraId="6F89B226" w14:textId="77777777" w:rsidR="00985874" w:rsidRPr="00985874" w:rsidRDefault="00985874" w:rsidP="00985874">
            <w:r w:rsidRPr="00985874">
              <w:rPr>
                <w:rFonts w:hint="eastAsia"/>
              </w:rPr>
              <w:t>3.393002</w:t>
            </w:r>
          </w:p>
        </w:tc>
        <w:tc>
          <w:tcPr>
            <w:tcW w:w="889" w:type="dxa"/>
            <w:noWrap/>
            <w:hideMark/>
          </w:tcPr>
          <w:p w14:paraId="10843CB1" w14:textId="77777777" w:rsidR="00985874" w:rsidRPr="00985874" w:rsidRDefault="00985874" w:rsidP="00985874">
            <w:r w:rsidRPr="00985874">
              <w:rPr>
                <w:rFonts w:hint="eastAsia"/>
              </w:rPr>
              <w:t>2.69E-23</w:t>
            </w:r>
          </w:p>
        </w:tc>
      </w:tr>
      <w:tr w:rsidR="007D0F2B" w:rsidRPr="00985874" w14:paraId="3A803807" w14:textId="77777777" w:rsidTr="00CA5560">
        <w:trPr>
          <w:trHeight w:val="270"/>
        </w:trPr>
        <w:tc>
          <w:tcPr>
            <w:tcW w:w="3158" w:type="dxa"/>
            <w:noWrap/>
            <w:hideMark/>
          </w:tcPr>
          <w:p w14:paraId="26363E05" w14:textId="77777777" w:rsidR="00985874" w:rsidRPr="00985874" w:rsidRDefault="00985874">
            <w:r w:rsidRPr="00985874">
              <w:rPr>
                <w:rFonts w:hint="eastAsia"/>
              </w:rPr>
              <w:t>Score</w:t>
            </w:r>
          </w:p>
        </w:tc>
        <w:tc>
          <w:tcPr>
            <w:tcW w:w="1301" w:type="dxa"/>
            <w:noWrap/>
            <w:hideMark/>
          </w:tcPr>
          <w:p w14:paraId="09F60CC7" w14:textId="77777777" w:rsidR="00985874" w:rsidRPr="00985874" w:rsidRDefault="00985874" w:rsidP="00985874">
            <w:r w:rsidRPr="00985874">
              <w:rPr>
                <w:rFonts w:hint="eastAsia"/>
              </w:rPr>
              <w:t>2.718282</w:t>
            </w:r>
          </w:p>
        </w:tc>
        <w:tc>
          <w:tcPr>
            <w:tcW w:w="889" w:type="dxa"/>
            <w:noWrap/>
            <w:hideMark/>
          </w:tcPr>
          <w:p w14:paraId="3F54E24B" w14:textId="77777777" w:rsidR="00985874" w:rsidRPr="00985874" w:rsidRDefault="00985874" w:rsidP="00985874">
            <w:r w:rsidRPr="00985874">
              <w:rPr>
                <w:rFonts w:hint="eastAsia"/>
              </w:rPr>
              <w:t>2.196936</w:t>
            </w:r>
          </w:p>
        </w:tc>
        <w:tc>
          <w:tcPr>
            <w:tcW w:w="889" w:type="dxa"/>
            <w:noWrap/>
            <w:hideMark/>
          </w:tcPr>
          <w:p w14:paraId="367A3355" w14:textId="77777777" w:rsidR="00985874" w:rsidRPr="00985874" w:rsidRDefault="00985874" w:rsidP="00985874">
            <w:r w:rsidRPr="00985874">
              <w:rPr>
                <w:rFonts w:hint="eastAsia"/>
              </w:rPr>
              <w:t>3.363346</w:t>
            </w:r>
          </w:p>
        </w:tc>
        <w:tc>
          <w:tcPr>
            <w:tcW w:w="889" w:type="dxa"/>
            <w:noWrap/>
            <w:hideMark/>
          </w:tcPr>
          <w:p w14:paraId="091026CA" w14:textId="77777777" w:rsidR="00985874" w:rsidRPr="00985874" w:rsidRDefault="00985874" w:rsidP="00985874">
            <w:r w:rsidRPr="00985874">
              <w:rPr>
                <w:rFonts w:hint="eastAsia"/>
              </w:rPr>
              <w:t>3.43E-20</w:t>
            </w:r>
          </w:p>
        </w:tc>
        <w:tc>
          <w:tcPr>
            <w:tcW w:w="1062" w:type="dxa"/>
            <w:noWrap/>
            <w:hideMark/>
          </w:tcPr>
          <w:p w14:paraId="4BACBDDE" w14:textId="77777777" w:rsidR="00985874" w:rsidRPr="00985874" w:rsidRDefault="00985874" w:rsidP="00985874">
            <w:r w:rsidRPr="00985874">
              <w:rPr>
                <w:rFonts w:hint="eastAsia"/>
              </w:rPr>
              <w:t>2.217533</w:t>
            </w:r>
          </w:p>
        </w:tc>
        <w:tc>
          <w:tcPr>
            <w:tcW w:w="716" w:type="dxa"/>
            <w:noWrap/>
            <w:hideMark/>
          </w:tcPr>
          <w:p w14:paraId="3CFCC71D" w14:textId="77777777" w:rsidR="00985874" w:rsidRPr="00985874" w:rsidRDefault="00985874" w:rsidP="00985874">
            <w:r w:rsidRPr="00985874">
              <w:rPr>
                <w:rFonts w:hint="eastAsia"/>
              </w:rPr>
              <w:t>1.777151</w:t>
            </w:r>
          </w:p>
        </w:tc>
        <w:tc>
          <w:tcPr>
            <w:tcW w:w="889" w:type="dxa"/>
            <w:noWrap/>
            <w:hideMark/>
          </w:tcPr>
          <w:p w14:paraId="486F78BA" w14:textId="77777777" w:rsidR="00985874" w:rsidRPr="00985874" w:rsidRDefault="00985874" w:rsidP="00985874">
            <w:r w:rsidRPr="00985874">
              <w:rPr>
                <w:rFonts w:hint="eastAsia"/>
              </w:rPr>
              <w:t>2.767041</w:t>
            </w:r>
          </w:p>
        </w:tc>
        <w:tc>
          <w:tcPr>
            <w:tcW w:w="889" w:type="dxa"/>
            <w:noWrap/>
            <w:hideMark/>
          </w:tcPr>
          <w:p w14:paraId="77776590" w14:textId="77777777" w:rsidR="00985874" w:rsidRPr="00985874" w:rsidRDefault="00985874" w:rsidP="00985874">
            <w:r w:rsidRPr="00985874">
              <w:rPr>
                <w:rFonts w:hint="eastAsia"/>
              </w:rPr>
              <w:t>1.78E-12</w:t>
            </w:r>
          </w:p>
        </w:tc>
      </w:tr>
      <w:tr w:rsidR="007D0F2B" w:rsidRPr="00985874" w14:paraId="535D5159" w14:textId="77777777" w:rsidTr="00CA5560">
        <w:trPr>
          <w:trHeight w:val="270"/>
        </w:trPr>
        <w:tc>
          <w:tcPr>
            <w:tcW w:w="3158" w:type="dxa"/>
            <w:noWrap/>
            <w:hideMark/>
          </w:tcPr>
          <w:p w14:paraId="63F241FA" w14:textId="77777777" w:rsidR="00985874" w:rsidRPr="00985874" w:rsidRDefault="00985874">
            <w:proofErr w:type="spellStart"/>
            <w:r w:rsidRPr="00985874">
              <w:rPr>
                <w:rFonts w:hint="eastAsia"/>
              </w:rPr>
              <w:t>number_pack_years_smoked</w:t>
            </w:r>
            <w:proofErr w:type="spellEnd"/>
          </w:p>
        </w:tc>
        <w:tc>
          <w:tcPr>
            <w:tcW w:w="1301" w:type="dxa"/>
            <w:noWrap/>
            <w:hideMark/>
          </w:tcPr>
          <w:p w14:paraId="5FDA0110" w14:textId="77777777" w:rsidR="00985874" w:rsidRPr="00985874" w:rsidRDefault="00985874" w:rsidP="00985874">
            <w:r w:rsidRPr="00985874">
              <w:rPr>
                <w:rFonts w:hint="eastAsia"/>
              </w:rPr>
              <w:t>0.931015</w:t>
            </w:r>
          </w:p>
        </w:tc>
        <w:tc>
          <w:tcPr>
            <w:tcW w:w="889" w:type="dxa"/>
            <w:noWrap/>
            <w:hideMark/>
          </w:tcPr>
          <w:p w14:paraId="4967BC92" w14:textId="77777777" w:rsidR="00985874" w:rsidRPr="00985874" w:rsidRDefault="00985874" w:rsidP="00985874">
            <w:r w:rsidRPr="00985874">
              <w:rPr>
                <w:rFonts w:hint="eastAsia"/>
              </w:rPr>
              <w:t>0.882454</w:t>
            </w:r>
          </w:p>
        </w:tc>
        <w:tc>
          <w:tcPr>
            <w:tcW w:w="889" w:type="dxa"/>
            <w:noWrap/>
            <w:hideMark/>
          </w:tcPr>
          <w:p w14:paraId="2BBA0D40" w14:textId="77777777" w:rsidR="00985874" w:rsidRPr="00985874" w:rsidRDefault="00985874" w:rsidP="00985874">
            <w:r w:rsidRPr="00985874">
              <w:rPr>
                <w:rFonts w:hint="eastAsia"/>
              </w:rPr>
              <w:t>0.982248</w:t>
            </w:r>
          </w:p>
        </w:tc>
        <w:tc>
          <w:tcPr>
            <w:tcW w:w="889" w:type="dxa"/>
            <w:noWrap/>
            <w:hideMark/>
          </w:tcPr>
          <w:p w14:paraId="1B9B0C6C" w14:textId="77777777" w:rsidR="00985874" w:rsidRPr="00985874" w:rsidRDefault="00985874" w:rsidP="00985874">
            <w:r w:rsidRPr="00985874">
              <w:rPr>
                <w:rFonts w:hint="eastAsia"/>
              </w:rPr>
              <w:t>0.008915</w:t>
            </w:r>
          </w:p>
        </w:tc>
        <w:tc>
          <w:tcPr>
            <w:tcW w:w="1062" w:type="dxa"/>
            <w:noWrap/>
            <w:hideMark/>
          </w:tcPr>
          <w:p w14:paraId="2638393E" w14:textId="77777777" w:rsidR="00985874" w:rsidRPr="00985874" w:rsidRDefault="00985874" w:rsidP="00985874">
            <w:r w:rsidRPr="00985874">
              <w:rPr>
                <w:rFonts w:hint="eastAsia"/>
              </w:rPr>
              <w:t>0.922867</w:t>
            </w:r>
          </w:p>
        </w:tc>
        <w:tc>
          <w:tcPr>
            <w:tcW w:w="716" w:type="dxa"/>
            <w:noWrap/>
            <w:hideMark/>
          </w:tcPr>
          <w:p w14:paraId="55F8C73B" w14:textId="77777777" w:rsidR="00985874" w:rsidRPr="00985874" w:rsidRDefault="00985874" w:rsidP="00985874">
            <w:r w:rsidRPr="00985874">
              <w:rPr>
                <w:rFonts w:hint="eastAsia"/>
              </w:rPr>
              <w:t>0.873193</w:t>
            </w:r>
          </w:p>
        </w:tc>
        <w:tc>
          <w:tcPr>
            <w:tcW w:w="889" w:type="dxa"/>
            <w:noWrap/>
            <w:hideMark/>
          </w:tcPr>
          <w:p w14:paraId="43FFF5C1" w14:textId="77777777" w:rsidR="00985874" w:rsidRPr="00985874" w:rsidRDefault="00985874" w:rsidP="00985874">
            <w:r w:rsidRPr="00985874">
              <w:rPr>
                <w:rFonts w:hint="eastAsia"/>
              </w:rPr>
              <w:t>0.975367</w:t>
            </w:r>
          </w:p>
        </w:tc>
        <w:tc>
          <w:tcPr>
            <w:tcW w:w="889" w:type="dxa"/>
            <w:noWrap/>
            <w:hideMark/>
          </w:tcPr>
          <w:p w14:paraId="4D83C65A" w14:textId="77777777" w:rsidR="00985874" w:rsidRPr="00985874" w:rsidRDefault="00985874" w:rsidP="00985874">
            <w:r w:rsidRPr="00985874">
              <w:rPr>
                <w:rFonts w:hint="eastAsia"/>
              </w:rPr>
              <w:t>0.004462</w:t>
            </w:r>
          </w:p>
        </w:tc>
      </w:tr>
      <w:tr w:rsidR="007D0F2B" w:rsidRPr="00985874" w14:paraId="46D05ED8" w14:textId="77777777" w:rsidTr="00CA5560">
        <w:trPr>
          <w:trHeight w:val="270"/>
        </w:trPr>
        <w:tc>
          <w:tcPr>
            <w:tcW w:w="3158" w:type="dxa"/>
            <w:noWrap/>
            <w:hideMark/>
          </w:tcPr>
          <w:p w14:paraId="5F2EE7B6" w14:textId="77777777" w:rsidR="00985874" w:rsidRPr="00985874" w:rsidRDefault="00985874">
            <w:proofErr w:type="spellStart"/>
            <w:r w:rsidRPr="00985874">
              <w:rPr>
                <w:rFonts w:hint="eastAsia"/>
              </w:rPr>
              <w:t>alcohol_history_documented</w:t>
            </w:r>
            <w:proofErr w:type="spellEnd"/>
          </w:p>
        </w:tc>
        <w:tc>
          <w:tcPr>
            <w:tcW w:w="1301" w:type="dxa"/>
            <w:noWrap/>
            <w:hideMark/>
          </w:tcPr>
          <w:p w14:paraId="257C21E3" w14:textId="77777777" w:rsidR="00985874" w:rsidRPr="00985874" w:rsidRDefault="00985874" w:rsidP="00985874">
            <w:r w:rsidRPr="00985874">
              <w:rPr>
                <w:rFonts w:hint="eastAsia"/>
              </w:rPr>
              <w:t>1.33117</w:t>
            </w:r>
          </w:p>
        </w:tc>
        <w:tc>
          <w:tcPr>
            <w:tcW w:w="889" w:type="dxa"/>
            <w:noWrap/>
            <w:hideMark/>
          </w:tcPr>
          <w:p w14:paraId="262CC31B" w14:textId="77777777" w:rsidR="00985874" w:rsidRPr="00985874" w:rsidRDefault="00985874" w:rsidP="00985874">
            <w:r w:rsidRPr="00985874">
              <w:rPr>
                <w:rFonts w:hint="eastAsia"/>
              </w:rPr>
              <w:t>1.091334</w:t>
            </w:r>
          </w:p>
        </w:tc>
        <w:tc>
          <w:tcPr>
            <w:tcW w:w="889" w:type="dxa"/>
            <w:noWrap/>
            <w:hideMark/>
          </w:tcPr>
          <w:p w14:paraId="1E459AC8" w14:textId="77777777" w:rsidR="00985874" w:rsidRPr="00985874" w:rsidRDefault="00985874" w:rsidP="00985874">
            <w:r w:rsidRPr="00985874">
              <w:rPr>
                <w:rFonts w:hint="eastAsia"/>
              </w:rPr>
              <w:t>1.623712</w:t>
            </w:r>
          </w:p>
        </w:tc>
        <w:tc>
          <w:tcPr>
            <w:tcW w:w="889" w:type="dxa"/>
            <w:noWrap/>
            <w:hideMark/>
          </w:tcPr>
          <w:p w14:paraId="6F4FB86E" w14:textId="77777777" w:rsidR="00985874" w:rsidRPr="00985874" w:rsidRDefault="00985874" w:rsidP="00985874">
            <w:r w:rsidRPr="00985874">
              <w:rPr>
                <w:rFonts w:hint="eastAsia"/>
              </w:rPr>
              <w:t>0.004769</w:t>
            </w:r>
          </w:p>
        </w:tc>
        <w:tc>
          <w:tcPr>
            <w:tcW w:w="1062" w:type="dxa"/>
            <w:noWrap/>
            <w:hideMark/>
          </w:tcPr>
          <w:p w14:paraId="606342A1" w14:textId="77777777" w:rsidR="00985874" w:rsidRPr="00985874" w:rsidRDefault="00985874" w:rsidP="00985874">
            <w:r w:rsidRPr="00985874">
              <w:rPr>
                <w:rFonts w:hint="eastAsia"/>
              </w:rPr>
              <w:t>1.181774</w:t>
            </w:r>
          </w:p>
        </w:tc>
        <w:tc>
          <w:tcPr>
            <w:tcW w:w="716" w:type="dxa"/>
            <w:noWrap/>
            <w:hideMark/>
          </w:tcPr>
          <w:p w14:paraId="5AFFFF44" w14:textId="77777777" w:rsidR="00985874" w:rsidRPr="00985874" w:rsidRDefault="00985874" w:rsidP="00985874">
            <w:r w:rsidRPr="00985874">
              <w:rPr>
                <w:rFonts w:hint="eastAsia"/>
              </w:rPr>
              <w:t>0.961393</w:t>
            </w:r>
          </w:p>
        </w:tc>
        <w:tc>
          <w:tcPr>
            <w:tcW w:w="889" w:type="dxa"/>
            <w:noWrap/>
            <w:hideMark/>
          </w:tcPr>
          <w:p w14:paraId="29F0B94F" w14:textId="77777777" w:rsidR="00985874" w:rsidRPr="00985874" w:rsidRDefault="00985874" w:rsidP="00985874">
            <w:r w:rsidRPr="00985874">
              <w:rPr>
                <w:rFonts w:hint="eastAsia"/>
              </w:rPr>
              <w:t>1.452674</w:t>
            </w:r>
          </w:p>
        </w:tc>
        <w:tc>
          <w:tcPr>
            <w:tcW w:w="889" w:type="dxa"/>
            <w:noWrap/>
            <w:hideMark/>
          </w:tcPr>
          <w:p w14:paraId="1301CADE" w14:textId="77777777" w:rsidR="00985874" w:rsidRPr="00985874" w:rsidRDefault="00985874" w:rsidP="00985874">
            <w:r w:rsidRPr="00985874">
              <w:rPr>
                <w:rFonts w:hint="eastAsia"/>
              </w:rPr>
              <w:t>0.112723</w:t>
            </w:r>
          </w:p>
        </w:tc>
      </w:tr>
      <w:tr w:rsidR="007D0F2B" w:rsidRPr="00985874" w14:paraId="248DF364" w14:textId="77777777" w:rsidTr="00CA5560">
        <w:trPr>
          <w:trHeight w:val="270"/>
        </w:trPr>
        <w:tc>
          <w:tcPr>
            <w:tcW w:w="3158" w:type="dxa"/>
            <w:noWrap/>
            <w:hideMark/>
          </w:tcPr>
          <w:p w14:paraId="42D36726" w14:textId="77777777" w:rsidR="00985874" w:rsidRPr="00985874" w:rsidRDefault="00985874">
            <w:proofErr w:type="spellStart"/>
            <w:r w:rsidRPr="00985874">
              <w:rPr>
                <w:rFonts w:hint="eastAsia"/>
              </w:rPr>
              <w:t>radiation_therapy</w:t>
            </w:r>
            <w:proofErr w:type="spellEnd"/>
          </w:p>
        </w:tc>
        <w:tc>
          <w:tcPr>
            <w:tcW w:w="1301" w:type="dxa"/>
            <w:noWrap/>
            <w:hideMark/>
          </w:tcPr>
          <w:p w14:paraId="4328FF1C" w14:textId="77777777" w:rsidR="00985874" w:rsidRPr="00985874" w:rsidRDefault="00985874" w:rsidP="00985874">
            <w:r w:rsidRPr="00985874">
              <w:rPr>
                <w:rFonts w:hint="eastAsia"/>
              </w:rPr>
              <w:t>1.373827</w:t>
            </w:r>
          </w:p>
        </w:tc>
        <w:tc>
          <w:tcPr>
            <w:tcW w:w="889" w:type="dxa"/>
            <w:noWrap/>
            <w:hideMark/>
          </w:tcPr>
          <w:p w14:paraId="16CFBB01" w14:textId="77777777" w:rsidR="00985874" w:rsidRPr="00985874" w:rsidRDefault="00985874" w:rsidP="00985874">
            <w:r w:rsidRPr="00985874">
              <w:rPr>
                <w:rFonts w:hint="eastAsia"/>
              </w:rPr>
              <w:t>1.013583</w:t>
            </w:r>
          </w:p>
        </w:tc>
        <w:tc>
          <w:tcPr>
            <w:tcW w:w="889" w:type="dxa"/>
            <w:noWrap/>
            <w:hideMark/>
          </w:tcPr>
          <w:p w14:paraId="3A45C312" w14:textId="77777777" w:rsidR="00985874" w:rsidRPr="00985874" w:rsidRDefault="00985874" w:rsidP="00985874">
            <w:r w:rsidRPr="00985874">
              <w:rPr>
                <w:rFonts w:hint="eastAsia"/>
              </w:rPr>
              <w:t>1.862107</w:t>
            </w:r>
          </w:p>
        </w:tc>
        <w:tc>
          <w:tcPr>
            <w:tcW w:w="889" w:type="dxa"/>
            <w:noWrap/>
            <w:hideMark/>
          </w:tcPr>
          <w:p w14:paraId="21595BBD" w14:textId="77777777" w:rsidR="00985874" w:rsidRPr="00985874" w:rsidRDefault="00985874" w:rsidP="00985874">
            <w:r w:rsidRPr="00985874">
              <w:rPr>
                <w:rFonts w:hint="eastAsia"/>
              </w:rPr>
              <w:t>0.040666</w:t>
            </w:r>
          </w:p>
        </w:tc>
        <w:tc>
          <w:tcPr>
            <w:tcW w:w="1062" w:type="dxa"/>
            <w:noWrap/>
            <w:hideMark/>
          </w:tcPr>
          <w:p w14:paraId="7C211F19" w14:textId="77777777" w:rsidR="00985874" w:rsidRPr="00985874" w:rsidRDefault="00985874" w:rsidP="00985874">
            <w:r w:rsidRPr="00985874">
              <w:rPr>
                <w:rFonts w:hint="eastAsia"/>
              </w:rPr>
              <w:t>1.255916</w:t>
            </w:r>
          </w:p>
        </w:tc>
        <w:tc>
          <w:tcPr>
            <w:tcW w:w="716" w:type="dxa"/>
            <w:noWrap/>
            <w:hideMark/>
          </w:tcPr>
          <w:p w14:paraId="1DB30030" w14:textId="77777777" w:rsidR="00985874" w:rsidRPr="00985874" w:rsidRDefault="00985874" w:rsidP="00985874">
            <w:r w:rsidRPr="00985874">
              <w:rPr>
                <w:rFonts w:hint="eastAsia"/>
              </w:rPr>
              <w:t>0.916864</w:t>
            </w:r>
          </w:p>
        </w:tc>
        <w:tc>
          <w:tcPr>
            <w:tcW w:w="889" w:type="dxa"/>
            <w:noWrap/>
            <w:hideMark/>
          </w:tcPr>
          <w:p w14:paraId="771AFFE2" w14:textId="77777777" w:rsidR="00985874" w:rsidRPr="00985874" w:rsidRDefault="00985874" w:rsidP="00985874">
            <w:r w:rsidRPr="00985874">
              <w:rPr>
                <w:rFonts w:hint="eastAsia"/>
              </w:rPr>
              <w:t>1.720347</w:t>
            </w:r>
          </w:p>
        </w:tc>
        <w:tc>
          <w:tcPr>
            <w:tcW w:w="889" w:type="dxa"/>
            <w:noWrap/>
            <w:hideMark/>
          </w:tcPr>
          <w:p w14:paraId="61D7881F" w14:textId="77777777" w:rsidR="00985874" w:rsidRPr="00985874" w:rsidRDefault="00985874" w:rsidP="00985874">
            <w:r w:rsidRPr="00985874">
              <w:rPr>
                <w:rFonts w:hint="eastAsia"/>
              </w:rPr>
              <w:t>0.155804</w:t>
            </w:r>
          </w:p>
        </w:tc>
      </w:tr>
      <w:tr w:rsidR="007D0F2B" w:rsidRPr="00985874" w14:paraId="0B2AAAF3" w14:textId="77777777" w:rsidTr="00CA5560">
        <w:trPr>
          <w:trHeight w:val="270"/>
        </w:trPr>
        <w:tc>
          <w:tcPr>
            <w:tcW w:w="3158" w:type="dxa"/>
            <w:noWrap/>
            <w:hideMark/>
          </w:tcPr>
          <w:p w14:paraId="141485F1" w14:textId="77777777" w:rsidR="00985874" w:rsidRPr="00985874" w:rsidRDefault="00985874">
            <w:r w:rsidRPr="00985874">
              <w:rPr>
                <w:rFonts w:hint="eastAsia"/>
              </w:rPr>
              <w:t>Stage</w:t>
            </w:r>
          </w:p>
        </w:tc>
        <w:tc>
          <w:tcPr>
            <w:tcW w:w="1301" w:type="dxa"/>
            <w:noWrap/>
            <w:hideMark/>
          </w:tcPr>
          <w:p w14:paraId="72632A31" w14:textId="77777777" w:rsidR="00985874" w:rsidRPr="00985874" w:rsidRDefault="00985874" w:rsidP="00985874">
            <w:r w:rsidRPr="00985874">
              <w:rPr>
                <w:rFonts w:hint="eastAsia"/>
              </w:rPr>
              <w:t>1.471997</w:t>
            </w:r>
          </w:p>
        </w:tc>
        <w:tc>
          <w:tcPr>
            <w:tcW w:w="889" w:type="dxa"/>
            <w:noWrap/>
            <w:hideMark/>
          </w:tcPr>
          <w:p w14:paraId="61568A1E" w14:textId="77777777" w:rsidR="00985874" w:rsidRPr="00985874" w:rsidRDefault="00985874" w:rsidP="00985874">
            <w:r w:rsidRPr="00985874">
              <w:rPr>
                <w:rFonts w:hint="eastAsia"/>
              </w:rPr>
              <w:t>1.192854</w:t>
            </w:r>
          </w:p>
        </w:tc>
        <w:tc>
          <w:tcPr>
            <w:tcW w:w="889" w:type="dxa"/>
            <w:noWrap/>
            <w:hideMark/>
          </w:tcPr>
          <w:p w14:paraId="4FFD8587" w14:textId="77777777" w:rsidR="00985874" w:rsidRPr="00985874" w:rsidRDefault="00985874" w:rsidP="00985874">
            <w:r w:rsidRPr="00985874">
              <w:rPr>
                <w:rFonts w:hint="eastAsia"/>
              </w:rPr>
              <w:t>1.816463</w:t>
            </w:r>
          </w:p>
        </w:tc>
        <w:tc>
          <w:tcPr>
            <w:tcW w:w="889" w:type="dxa"/>
            <w:noWrap/>
            <w:hideMark/>
          </w:tcPr>
          <w:p w14:paraId="4BF863B5" w14:textId="77777777" w:rsidR="00985874" w:rsidRPr="00985874" w:rsidRDefault="00985874" w:rsidP="00985874">
            <w:r w:rsidRPr="00985874">
              <w:rPr>
                <w:rFonts w:hint="eastAsia"/>
              </w:rPr>
              <w:t>0.000314</w:t>
            </w:r>
          </w:p>
        </w:tc>
        <w:tc>
          <w:tcPr>
            <w:tcW w:w="1062" w:type="dxa"/>
            <w:noWrap/>
            <w:hideMark/>
          </w:tcPr>
          <w:p w14:paraId="13160487" w14:textId="77777777" w:rsidR="00985874" w:rsidRPr="00985874" w:rsidRDefault="00985874" w:rsidP="00985874">
            <w:r w:rsidRPr="00985874">
              <w:rPr>
                <w:rFonts w:hint="eastAsia"/>
              </w:rPr>
              <w:t>1.195807</w:t>
            </w:r>
          </w:p>
        </w:tc>
        <w:tc>
          <w:tcPr>
            <w:tcW w:w="716" w:type="dxa"/>
            <w:noWrap/>
            <w:hideMark/>
          </w:tcPr>
          <w:p w14:paraId="4EB8667D" w14:textId="77777777" w:rsidR="00985874" w:rsidRPr="00985874" w:rsidRDefault="00985874" w:rsidP="00985874">
            <w:r w:rsidRPr="00985874">
              <w:rPr>
                <w:rFonts w:hint="eastAsia"/>
              </w:rPr>
              <w:t>0.901596</w:t>
            </w:r>
          </w:p>
        </w:tc>
        <w:tc>
          <w:tcPr>
            <w:tcW w:w="889" w:type="dxa"/>
            <w:noWrap/>
            <w:hideMark/>
          </w:tcPr>
          <w:p w14:paraId="1340B323" w14:textId="77777777" w:rsidR="00985874" w:rsidRPr="00985874" w:rsidRDefault="00985874" w:rsidP="00985874">
            <w:r w:rsidRPr="00985874">
              <w:rPr>
                <w:rFonts w:hint="eastAsia"/>
              </w:rPr>
              <w:t>1.586024</w:t>
            </w:r>
          </w:p>
        </w:tc>
        <w:tc>
          <w:tcPr>
            <w:tcW w:w="889" w:type="dxa"/>
            <w:noWrap/>
            <w:hideMark/>
          </w:tcPr>
          <w:p w14:paraId="34250481" w14:textId="77777777" w:rsidR="00985874" w:rsidRPr="00985874" w:rsidRDefault="00985874" w:rsidP="00985874">
            <w:r w:rsidRPr="00985874">
              <w:rPr>
                <w:rFonts w:hint="eastAsia"/>
              </w:rPr>
              <w:t>0.214589</w:t>
            </w:r>
          </w:p>
        </w:tc>
      </w:tr>
      <w:tr w:rsidR="007D0F2B" w:rsidRPr="00985874" w14:paraId="5390CE43" w14:textId="77777777" w:rsidTr="00CA5560">
        <w:trPr>
          <w:trHeight w:val="270"/>
        </w:trPr>
        <w:tc>
          <w:tcPr>
            <w:tcW w:w="3158" w:type="dxa"/>
            <w:noWrap/>
            <w:hideMark/>
          </w:tcPr>
          <w:p w14:paraId="7EECD6D5" w14:textId="77777777" w:rsidR="00985874" w:rsidRPr="00985874" w:rsidRDefault="00985874">
            <w:r w:rsidRPr="00985874">
              <w:rPr>
                <w:rFonts w:hint="eastAsia"/>
              </w:rPr>
              <w:t>T</w:t>
            </w:r>
          </w:p>
        </w:tc>
        <w:tc>
          <w:tcPr>
            <w:tcW w:w="1301" w:type="dxa"/>
            <w:noWrap/>
            <w:hideMark/>
          </w:tcPr>
          <w:p w14:paraId="5EFAB02C" w14:textId="77777777" w:rsidR="00985874" w:rsidRPr="00985874" w:rsidRDefault="00985874" w:rsidP="00985874">
            <w:r w:rsidRPr="00985874">
              <w:rPr>
                <w:rFonts w:hint="eastAsia"/>
              </w:rPr>
              <w:t>1.147798</w:t>
            </w:r>
          </w:p>
        </w:tc>
        <w:tc>
          <w:tcPr>
            <w:tcW w:w="889" w:type="dxa"/>
            <w:noWrap/>
            <w:hideMark/>
          </w:tcPr>
          <w:p w14:paraId="52457F7F" w14:textId="77777777" w:rsidR="00985874" w:rsidRPr="00985874" w:rsidRDefault="00985874" w:rsidP="00985874">
            <w:r w:rsidRPr="00985874">
              <w:rPr>
                <w:rFonts w:hint="eastAsia"/>
              </w:rPr>
              <w:t>1.012965</w:t>
            </w:r>
          </w:p>
        </w:tc>
        <w:tc>
          <w:tcPr>
            <w:tcW w:w="889" w:type="dxa"/>
            <w:noWrap/>
            <w:hideMark/>
          </w:tcPr>
          <w:p w14:paraId="4F38FA1C" w14:textId="77777777" w:rsidR="00985874" w:rsidRPr="00985874" w:rsidRDefault="00985874" w:rsidP="00985874">
            <w:r w:rsidRPr="00985874">
              <w:rPr>
                <w:rFonts w:hint="eastAsia"/>
              </w:rPr>
              <w:t>1.300578</w:t>
            </w:r>
          </w:p>
        </w:tc>
        <w:tc>
          <w:tcPr>
            <w:tcW w:w="889" w:type="dxa"/>
            <w:noWrap/>
            <w:hideMark/>
          </w:tcPr>
          <w:p w14:paraId="57DFEF3E" w14:textId="77777777" w:rsidR="00985874" w:rsidRPr="00985874" w:rsidRDefault="00985874" w:rsidP="00985874">
            <w:r w:rsidRPr="00985874">
              <w:rPr>
                <w:rFonts w:hint="eastAsia"/>
              </w:rPr>
              <w:t>0.030618</w:t>
            </w:r>
          </w:p>
        </w:tc>
        <w:tc>
          <w:tcPr>
            <w:tcW w:w="1062" w:type="dxa"/>
            <w:noWrap/>
            <w:hideMark/>
          </w:tcPr>
          <w:p w14:paraId="44EA0D04" w14:textId="77777777" w:rsidR="00985874" w:rsidRPr="00985874" w:rsidRDefault="00985874" w:rsidP="00985874">
            <w:r w:rsidRPr="00985874">
              <w:rPr>
                <w:rFonts w:hint="eastAsia"/>
              </w:rPr>
              <w:t>0.912776</w:t>
            </w:r>
          </w:p>
        </w:tc>
        <w:tc>
          <w:tcPr>
            <w:tcW w:w="716" w:type="dxa"/>
            <w:noWrap/>
            <w:hideMark/>
          </w:tcPr>
          <w:p w14:paraId="62023714" w14:textId="77777777" w:rsidR="00985874" w:rsidRPr="00985874" w:rsidRDefault="00985874" w:rsidP="00985874">
            <w:r w:rsidRPr="00985874">
              <w:rPr>
                <w:rFonts w:hint="eastAsia"/>
              </w:rPr>
              <w:t>0.778531</w:t>
            </w:r>
          </w:p>
        </w:tc>
        <w:tc>
          <w:tcPr>
            <w:tcW w:w="889" w:type="dxa"/>
            <w:noWrap/>
            <w:hideMark/>
          </w:tcPr>
          <w:p w14:paraId="0A07F84C" w14:textId="77777777" w:rsidR="00985874" w:rsidRPr="00985874" w:rsidRDefault="00985874" w:rsidP="00985874">
            <w:r w:rsidRPr="00985874">
              <w:rPr>
                <w:rFonts w:hint="eastAsia"/>
              </w:rPr>
              <w:t>1.070171</w:t>
            </w:r>
          </w:p>
        </w:tc>
        <w:tc>
          <w:tcPr>
            <w:tcW w:w="889" w:type="dxa"/>
            <w:noWrap/>
            <w:hideMark/>
          </w:tcPr>
          <w:p w14:paraId="6ECD4303" w14:textId="77777777" w:rsidR="00985874" w:rsidRPr="00985874" w:rsidRDefault="00985874" w:rsidP="00985874">
            <w:r w:rsidRPr="00985874">
              <w:rPr>
                <w:rFonts w:hint="eastAsia"/>
              </w:rPr>
              <w:t>0.260836</w:t>
            </w:r>
          </w:p>
        </w:tc>
      </w:tr>
      <w:tr w:rsidR="007D0F2B" w:rsidRPr="00985874" w14:paraId="39DB9C13" w14:textId="77777777" w:rsidTr="00CA5560">
        <w:trPr>
          <w:trHeight w:val="270"/>
        </w:trPr>
        <w:tc>
          <w:tcPr>
            <w:tcW w:w="3158" w:type="dxa"/>
            <w:noWrap/>
          </w:tcPr>
          <w:p w14:paraId="00326145" w14:textId="2CCF28A9" w:rsidR="007D0F2B" w:rsidRPr="00985874" w:rsidRDefault="007D0F2B" w:rsidP="007D0F2B">
            <w:r w:rsidRPr="00985874">
              <w:rPr>
                <w:rFonts w:hint="eastAsia"/>
              </w:rPr>
              <w:t>N</w:t>
            </w:r>
          </w:p>
        </w:tc>
        <w:tc>
          <w:tcPr>
            <w:tcW w:w="1301" w:type="dxa"/>
            <w:noWrap/>
          </w:tcPr>
          <w:p w14:paraId="27CA5435" w14:textId="2257AA4C" w:rsidR="007D0F2B" w:rsidRPr="00985874" w:rsidRDefault="007D0F2B" w:rsidP="007D0F2B">
            <w:r w:rsidRPr="00985874">
              <w:rPr>
                <w:rFonts w:hint="eastAsia"/>
              </w:rPr>
              <w:t>1.167762</w:t>
            </w:r>
          </w:p>
        </w:tc>
        <w:tc>
          <w:tcPr>
            <w:tcW w:w="889" w:type="dxa"/>
            <w:noWrap/>
          </w:tcPr>
          <w:p w14:paraId="180D3B51" w14:textId="182CE35A" w:rsidR="007D0F2B" w:rsidRPr="00985874" w:rsidRDefault="007D0F2B" w:rsidP="007D0F2B">
            <w:r w:rsidRPr="00985874">
              <w:rPr>
                <w:rFonts w:hint="eastAsia"/>
              </w:rPr>
              <w:t>1.035184</w:t>
            </w:r>
          </w:p>
        </w:tc>
        <w:tc>
          <w:tcPr>
            <w:tcW w:w="889" w:type="dxa"/>
            <w:noWrap/>
          </w:tcPr>
          <w:p w14:paraId="4EA94DEB" w14:textId="0D1AC0F3" w:rsidR="007D0F2B" w:rsidRPr="00985874" w:rsidRDefault="007D0F2B" w:rsidP="007D0F2B">
            <w:r w:rsidRPr="00985874">
              <w:rPr>
                <w:rFonts w:hint="eastAsia"/>
              </w:rPr>
              <w:t>1.31732</w:t>
            </w:r>
          </w:p>
        </w:tc>
        <w:tc>
          <w:tcPr>
            <w:tcW w:w="889" w:type="dxa"/>
            <w:noWrap/>
          </w:tcPr>
          <w:p w14:paraId="501F12C0" w14:textId="5668E82B" w:rsidR="007D0F2B" w:rsidRPr="00985874" w:rsidRDefault="007D0F2B" w:rsidP="007D0F2B">
            <w:r w:rsidRPr="00985874">
              <w:rPr>
                <w:rFonts w:hint="eastAsia"/>
              </w:rPr>
              <w:t>0.011657</w:t>
            </w:r>
          </w:p>
        </w:tc>
        <w:tc>
          <w:tcPr>
            <w:tcW w:w="1062" w:type="dxa"/>
            <w:noWrap/>
          </w:tcPr>
          <w:p w14:paraId="531F3C8C" w14:textId="119F94D0" w:rsidR="007D0F2B" w:rsidRPr="00985874" w:rsidRDefault="007D0F2B" w:rsidP="007D0F2B">
            <w:r w:rsidRPr="00985874">
              <w:rPr>
                <w:rFonts w:hint="eastAsia"/>
              </w:rPr>
              <w:t>1.103541</w:t>
            </w:r>
          </w:p>
        </w:tc>
        <w:tc>
          <w:tcPr>
            <w:tcW w:w="716" w:type="dxa"/>
            <w:noWrap/>
          </w:tcPr>
          <w:p w14:paraId="706296CE" w14:textId="321CA536" w:rsidR="007D0F2B" w:rsidRPr="00985874" w:rsidRDefault="007D0F2B" w:rsidP="007D0F2B">
            <w:r w:rsidRPr="00985874">
              <w:rPr>
                <w:rFonts w:hint="eastAsia"/>
              </w:rPr>
              <w:t>0.959019</w:t>
            </w:r>
          </w:p>
        </w:tc>
        <w:tc>
          <w:tcPr>
            <w:tcW w:w="889" w:type="dxa"/>
            <w:noWrap/>
          </w:tcPr>
          <w:p w14:paraId="114055C6" w14:textId="0FFAE48F" w:rsidR="007D0F2B" w:rsidRPr="00985874" w:rsidRDefault="007D0F2B" w:rsidP="007D0F2B">
            <w:r w:rsidRPr="00985874">
              <w:rPr>
                <w:rFonts w:hint="eastAsia"/>
              </w:rPr>
              <w:t>1.269841</w:t>
            </w:r>
          </w:p>
        </w:tc>
        <w:tc>
          <w:tcPr>
            <w:tcW w:w="889" w:type="dxa"/>
            <w:noWrap/>
          </w:tcPr>
          <w:p w14:paraId="6C2746FF" w14:textId="271EF08E" w:rsidR="007D0F2B" w:rsidRPr="00985874" w:rsidRDefault="007D0F2B" w:rsidP="007D0F2B">
            <w:r w:rsidRPr="00985874">
              <w:rPr>
                <w:rFonts w:hint="eastAsia"/>
              </w:rPr>
              <w:t>0.168917</w:t>
            </w:r>
          </w:p>
        </w:tc>
      </w:tr>
      <w:tr w:rsidR="007D0F2B" w:rsidRPr="00985874" w14:paraId="4CB02E5A" w14:textId="77777777" w:rsidTr="00CA5560">
        <w:trPr>
          <w:trHeight w:val="270"/>
        </w:trPr>
        <w:tc>
          <w:tcPr>
            <w:tcW w:w="3158" w:type="dxa"/>
            <w:noWrap/>
            <w:hideMark/>
          </w:tcPr>
          <w:p w14:paraId="098CECE1" w14:textId="77777777" w:rsidR="007D0F2B" w:rsidRPr="00985874" w:rsidRDefault="007D0F2B" w:rsidP="007D0F2B">
            <w:proofErr w:type="spellStart"/>
            <w:r w:rsidRPr="00985874">
              <w:rPr>
                <w:rFonts w:hint="eastAsia"/>
              </w:rPr>
              <w:t>margin_status</w:t>
            </w:r>
            <w:proofErr w:type="spellEnd"/>
          </w:p>
        </w:tc>
        <w:tc>
          <w:tcPr>
            <w:tcW w:w="1301" w:type="dxa"/>
            <w:noWrap/>
            <w:hideMark/>
          </w:tcPr>
          <w:p w14:paraId="7E683945" w14:textId="77777777" w:rsidR="007D0F2B" w:rsidRPr="00985874" w:rsidRDefault="007D0F2B" w:rsidP="007D0F2B">
            <w:r w:rsidRPr="00985874">
              <w:rPr>
                <w:rFonts w:hint="eastAsia"/>
              </w:rPr>
              <w:t>1.34987</w:t>
            </w:r>
          </w:p>
        </w:tc>
        <w:tc>
          <w:tcPr>
            <w:tcW w:w="889" w:type="dxa"/>
            <w:noWrap/>
            <w:hideMark/>
          </w:tcPr>
          <w:p w14:paraId="7F69FB7B" w14:textId="77777777" w:rsidR="007D0F2B" w:rsidRPr="00985874" w:rsidRDefault="007D0F2B" w:rsidP="007D0F2B">
            <w:r w:rsidRPr="00985874">
              <w:rPr>
                <w:rFonts w:hint="eastAsia"/>
              </w:rPr>
              <w:t>1.091053</w:t>
            </w:r>
          </w:p>
        </w:tc>
        <w:tc>
          <w:tcPr>
            <w:tcW w:w="889" w:type="dxa"/>
            <w:noWrap/>
            <w:hideMark/>
          </w:tcPr>
          <w:p w14:paraId="1FE1A1C9" w14:textId="77777777" w:rsidR="007D0F2B" w:rsidRPr="00985874" w:rsidRDefault="007D0F2B" w:rsidP="007D0F2B">
            <w:r w:rsidRPr="00985874">
              <w:rPr>
                <w:rFonts w:hint="eastAsia"/>
              </w:rPr>
              <w:t>1.670082</w:t>
            </w:r>
          </w:p>
        </w:tc>
        <w:tc>
          <w:tcPr>
            <w:tcW w:w="889" w:type="dxa"/>
            <w:noWrap/>
            <w:hideMark/>
          </w:tcPr>
          <w:p w14:paraId="2E08587D" w14:textId="77777777" w:rsidR="007D0F2B" w:rsidRPr="00985874" w:rsidRDefault="007D0F2B" w:rsidP="007D0F2B">
            <w:r w:rsidRPr="00985874">
              <w:rPr>
                <w:rFonts w:hint="eastAsia"/>
              </w:rPr>
              <w:t>0.005739</w:t>
            </w:r>
          </w:p>
        </w:tc>
        <w:tc>
          <w:tcPr>
            <w:tcW w:w="1062" w:type="dxa"/>
            <w:noWrap/>
            <w:hideMark/>
          </w:tcPr>
          <w:p w14:paraId="11377D4B" w14:textId="77777777" w:rsidR="007D0F2B" w:rsidRPr="00985874" w:rsidRDefault="007D0F2B" w:rsidP="007D0F2B">
            <w:r w:rsidRPr="00985874">
              <w:rPr>
                <w:rFonts w:hint="eastAsia"/>
              </w:rPr>
              <w:t>0.959096</w:t>
            </w:r>
          </w:p>
        </w:tc>
        <w:tc>
          <w:tcPr>
            <w:tcW w:w="716" w:type="dxa"/>
            <w:noWrap/>
            <w:hideMark/>
          </w:tcPr>
          <w:p w14:paraId="18CE5D79" w14:textId="77777777" w:rsidR="007D0F2B" w:rsidRPr="00985874" w:rsidRDefault="007D0F2B" w:rsidP="007D0F2B">
            <w:r w:rsidRPr="00985874">
              <w:rPr>
                <w:rFonts w:hint="eastAsia"/>
              </w:rPr>
              <w:t>0.768579</w:t>
            </w:r>
          </w:p>
        </w:tc>
        <w:tc>
          <w:tcPr>
            <w:tcW w:w="889" w:type="dxa"/>
            <w:noWrap/>
            <w:hideMark/>
          </w:tcPr>
          <w:p w14:paraId="3FE4996A" w14:textId="77777777" w:rsidR="007D0F2B" w:rsidRPr="00985874" w:rsidRDefault="007D0F2B" w:rsidP="007D0F2B">
            <w:r w:rsidRPr="00985874">
              <w:rPr>
                <w:rFonts w:hint="eastAsia"/>
              </w:rPr>
              <w:t>1.196839</w:t>
            </w:r>
          </w:p>
        </w:tc>
        <w:tc>
          <w:tcPr>
            <w:tcW w:w="889" w:type="dxa"/>
            <w:noWrap/>
            <w:hideMark/>
          </w:tcPr>
          <w:p w14:paraId="3FDE42A9" w14:textId="77777777" w:rsidR="007D0F2B" w:rsidRPr="00985874" w:rsidRDefault="007D0F2B" w:rsidP="007D0F2B">
            <w:r w:rsidRPr="00985874">
              <w:rPr>
                <w:rFonts w:hint="eastAsia"/>
              </w:rPr>
              <w:t>0.71165</w:t>
            </w:r>
          </w:p>
        </w:tc>
      </w:tr>
    </w:tbl>
    <w:p w14:paraId="6D0CEFE7" w14:textId="245C6DC0" w:rsidR="007D0F2B" w:rsidRDefault="007D0F2B" w:rsidP="007A14BD">
      <w:pPr>
        <w:pStyle w:val="a9"/>
      </w:pPr>
    </w:p>
    <w:p w14:paraId="08EB29E8" w14:textId="40B363E0" w:rsidR="007D0F2B" w:rsidRDefault="007D0F2B" w:rsidP="007A14BD">
      <w:pPr>
        <w:pStyle w:val="a9"/>
      </w:pPr>
    </w:p>
    <w:p w14:paraId="3D0B63DD" w14:textId="7902E6CE" w:rsidR="007D0F2B" w:rsidRDefault="007D0F2B" w:rsidP="007A14BD">
      <w:pPr>
        <w:pStyle w:val="a9"/>
      </w:pPr>
    </w:p>
    <w:p w14:paraId="7F5D5EA6" w14:textId="3C050336" w:rsidR="007D0F2B" w:rsidRDefault="007D0F2B" w:rsidP="007A14BD">
      <w:pPr>
        <w:pStyle w:val="a9"/>
      </w:pPr>
    </w:p>
    <w:p w14:paraId="275900AA" w14:textId="1C7B4FA1" w:rsidR="007D0F2B" w:rsidRDefault="007D0F2B" w:rsidP="007A14BD">
      <w:pPr>
        <w:pStyle w:val="a9"/>
      </w:pPr>
    </w:p>
    <w:p w14:paraId="41AA8D1C" w14:textId="46F438CC" w:rsidR="007D0F2B" w:rsidRDefault="007D0F2B" w:rsidP="007A14BD">
      <w:pPr>
        <w:pStyle w:val="a9"/>
      </w:pPr>
    </w:p>
    <w:p w14:paraId="2233CAD8" w14:textId="37F9870D" w:rsidR="007D0F2B" w:rsidRDefault="007D0F2B" w:rsidP="007A14BD">
      <w:pPr>
        <w:pStyle w:val="a9"/>
      </w:pPr>
    </w:p>
    <w:p w14:paraId="7ABEDB9B" w14:textId="06FBBA01" w:rsidR="007D0F2B" w:rsidRDefault="007D0F2B" w:rsidP="007A14BD">
      <w:pPr>
        <w:pStyle w:val="a9"/>
      </w:pPr>
    </w:p>
    <w:p w14:paraId="021B7309" w14:textId="7218DC5C" w:rsidR="007D0F2B" w:rsidRDefault="007D0F2B" w:rsidP="007A14BD">
      <w:pPr>
        <w:pStyle w:val="a9"/>
      </w:pPr>
    </w:p>
    <w:p w14:paraId="3ECAA930" w14:textId="7FC97944" w:rsidR="007D0F2B" w:rsidRDefault="007D0F2B" w:rsidP="007A14BD">
      <w:pPr>
        <w:pStyle w:val="a9"/>
      </w:pPr>
    </w:p>
    <w:p w14:paraId="6F3E15F1" w14:textId="3BDCC2A6" w:rsidR="007D0F2B" w:rsidRDefault="007D0F2B" w:rsidP="007A14BD">
      <w:pPr>
        <w:pStyle w:val="a9"/>
      </w:pPr>
    </w:p>
    <w:p w14:paraId="1F243D23" w14:textId="4C4A3198" w:rsidR="007D0F2B" w:rsidRDefault="007D0F2B" w:rsidP="007A14BD">
      <w:pPr>
        <w:pStyle w:val="a9"/>
      </w:pPr>
    </w:p>
    <w:p w14:paraId="555D71CE" w14:textId="7CE3C0A7" w:rsidR="007D0F2B" w:rsidRDefault="007D0F2B" w:rsidP="007A14BD">
      <w:pPr>
        <w:pStyle w:val="a9"/>
      </w:pPr>
    </w:p>
    <w:p w14:paraId="4862B82F" w14:textId="0E40C41C" w:rsidR="007D0F2B" w:rsidRDefault="007D0F2B" w:rsidP="007A14BD">
      <w:pPr>
        <w:pStyle w:val="a9"/>
      </w:pPr>
    </w:p>
    <w:p w14:paraId="65B02243" w14:textId="311F581B" w:rsidR="007D0F2B" w:rsidRDefault="007D0F2B" w:rsidP="007A14BD">
      <w:pPr>
        <w:pStyle w:val="a9"/>
      </w:pPr>
    </w:p>
    <w:p w14:paraId="1A83CFA3" w14:textId="4DC17329" w:rsidR="007D0F2B" w:rsidRDefault="007D0F2B" w:rsidP="007A14BD">
      <w:pPr>
        <w:pStyle w:val="a9"/>
      </w:pPr>
    </w:p>
    <w:p w14:paraId="116BC8A9" w14:textId="6EFDA9EC" w:rsidR="007D0F2B" w:rsidRDefault="007D0F2B" w:rsidP="007A14BD">
      <w:pPr>
        <w:pStyle w:val="a9"/>
      </w:pPr>
    </w:p>
    <w:p w14:paraId="146CBB39" w14:textId="2A57302E" w:rsidR="007D0F2B" w:rsidRDefault="007D0F2B" w:rsidP="007A14BD">
      <w:pPr>
        <w:pStyle w:val="a9"/>
      </w:pPr>
    </w:p>
    <w:p w14:paraId="565BC52F" w14:textId="77777777" w:rsidR="007D0F2B" w:rsidRDefault="007D0F2B" w:rsidP="007A14BD">
      <w:pPr>
        <w:pStyle w:val="a9"/>
        <w:sectPr w:rsidR="007D0F2B" w:rsidSect="00CA5560">
          <w:pgSz w:w="11906" w:h="16838"/>
          <w:pgMar w:top="720" w:right="720" w:bottom="720" w:left="720" w:header="851" w:footer="992" w:gutter="0"/>
          <w:cols w:space="425"/>
          <w:docGrid w:type="lines" w:linePitch="312"/>
        </w:sectPr>
      </w:pPr>
    </w:p>
    <w:p w14:paraId="011667EF" w14:textId="77777777" w:rsidR="00985874" w:rsidRPr="00985874" w:rsidRDefault="00985874" w:rsidP="00CA5560">
      <w:pPr>
        <w:pStyle w:val="a9"/>
        <w:rPr>
          <w:rFonts w:ascii="Times New Roman" w:eastAsia="宋体" w:hAnsi="Times New Roman" w:cs="Times New Roman"/>
          <w:b/>
          <w:kern w:val="0"/>
          <w:sz w:val="24"/>
          <w:szCs w:val="24"/>
        </w:rPr>
      </w:pPr>
      <w:r w:rsidRPr="00985874">
        <w:rPr>
          <w:rFonts w:ascii="Times New Roman" w:eastAsia="宋体" w:hAnsi="Times New Roman" w:cs="Times New Roman"/>
          <w:b/>
          <w:kern w:val="0"/>
          <w:sz w:val="24"/>
          <w:szCs w:val="24"/>
        </w:rPr>
        <w:lastRenderedPageBreak/>
        <w:t>Table S</w:t>
      </w:r>
      <w:r w:rsidRPr="00985874">
        <w:rPr>
          <w:rFonts w:ascii="Times New Roman" w:eastAsia="宋体" w:hAnsi="Times New Roman" w:cs="Times New Roman" w:hint="eastAsia"/>
          <w:b/>
          <w:kern w:val="0"/>
          <w:sz w:val="24"/>
          <w:szCs w:val="24"/>
        </w:rPr>
        <w:t>6</w:t>
      </w:r>
      <w:r w:rsidRPr="00985874">
        <w:rPr>
          <w:rFonts w:ascii="Times New Roman" w:eastAsia="宋体" w:hAnsi="Times New Roman" w:cs="Times New Roman"/>
          <w:b/>
          <w:kern w:val="0"/>
          <w:sz w:val="24"/>
          <w:szCs w:val="24"/>
        </w:rPr>
        <w:t>. Hazard ratios and 95% CIs and P values of 795 TFs across univariate Cox regression analysis.</w:t>
      </w:r>
    </w:p>
    <w:tbl>
      <w:tblPr>
        <w:tblStyle w:val="a3"/>
        <w:tblW w:w="0" w:type="auto"/>
        <w:tblLook w:val="04A0" w:firstRow="1" w:lastRow="0" w:firstColumn="1" w:lastColumn="0" w:noHBand="0" w:noVBand="1"/>
      </w:tblPr>
      <w:tblGrid>
        <w:gridCol w:w="1680"/>
        <w:gridCol w:w="1350"/>
        <w:gridCol w:w="3741"/>
        <w:gridCol w:w="1701"/>
      </w:tblGrid>
      <w:tr w:rsidR="00985874" w:rsidRPr="00985874" w14:paraId="1F2365BE" w14:textId="77777777" w:rsidTr="00985874">
        <w:trPr>
          <w:trHeight w:val="270"/>
        </w:trPr>
        <w:tc>
          <w:tcPr>
            <w:tcW w:w="1680" w:type="dxa"/>
            <w:noWrap/>
            <w:hideMark/>
          </w:tcPr>
          <w:p w14:paraId="39DC3E3F" w14:textId="77777777" w:rsidR="00985874" w:rsidRPr="00CA5560" w:rsidRDefault="00985874">
            <w:pPr>
              <w:rPr>
                <w:b/>
                <w:bCs/>
              </w:rPr>
            </w:pPr>
            <w:r w:rsidRPr="00CA5560">
              <w:rPr>
                <w:b/>
                <w:bCs/>
              </w:rPr>
              <w:t>Characteristics</w:t>
            </w:r>
          </w:p>
        </w:tc>
        <w:tc>
          <w:tcPr>
            <w:tcW w:w="1350" w:type="dxa"/>
            <w:noWrap/>
            <w:hideMark/>
          </w:tcPr>
          <w:p w14:paraId="514CD90B" w14:textId="5D17CC8D" w:rsidR="00985874" w:rsidRPr="00CA5560" w:rsidRDefault="007D0F2B">
            <w:pPr>
              <w:rPr>
                <w:b/>
                <w:bCs/>
              </w:rPr>
            </w:pPr>
            <w:r w:rsidRPr="00CA5560">
              <w:rPr>
                <w:b/>
                <w:bCs/>
              </w:rPr>
              <w:t>HR</w:t>
            </w:r>
          </w:p>
        </w:tc>
        <w:tc>
          <w:tcPr>
            <w:tcW w:w="3741" w:type="dxa"/>
            <w:noWrap/>
            <w:hideMark/>
          </w:tcPr>
          <w:p w14:paraId="0C2F52E4" w14:textId="6F348D48" w:rsidR="00985874" w:rsidRPr="00CA5560" w:rsidRDefault="00985874">
            <w:pPr>
              <w:rPr>
                <w:b/>
                <w:bCs/>
              </w:rPr>
            </w:pPr>
            <w:r w:rsidRPr="00CA5560">
              <w:rPr>
                <w:b/>
                <w:bCs/>
              </w:rPr>
              <w:t>CI</w:t>
            </w:r>
            <w:r w:rsidR="00716CAA" w:rsidRPr="00CA5560">
              <w:rPr>
                <w:b/>
                <w:bCs/>
              </w:rPr>
              <w:t xml:space="preserve"> </w:t>
            </w:r>
            <w:r w:rsidRPr="00CA5560">
              <w:rPr>
                <w:b/>
                <w:bCs/>
              </w:rPr>
              <w:t>95</w:t>
            </w:r>
            <w:r w:rsidR="00716CAA" w:rsidRPr="00CA5560">
              <w:rPr>
                <w:b/>
                <w:bCs/>
              </w:rPr>
              <w:t>%</w:t>
            </w:r>
          </w:p>
        </w:tc>
        <w:tc>
          <w:tcPr>
            <w:tcW w:w="1701" w:type="dxa"/>
            <w:noWrap/>
            <w:hideMark/>
          </w:tcPr>
          <w:p w14:paraId="0E8BAAC8" w14:textId="77777777" w:rsidR="00985874" w:rsidRPr="00CA5560" w:rsidRDefault="00985874">
            <w:pPr>
              <w:rPr>
                <w:b/>
                <w:bCs/>
              </w:rPr>
            </w:pPr>
            <w:proofErr w:type="spellStart"/>
            <w:r w:rsidRPr="00CA5560">
              <w:rPr>
                <w:b/>
                <w:bCs/>
              </w:rPr>
              <w:t>P.value</w:t>
            </w:r>
            <w:proofErr w:type="spellEnd"/>
          </w:p>
        </w:tc>
      </w:tr>
      <w:tr w:rsidR="00985874" w:rsidRPr="00985874" w14:paraId="06689CF7" w14:textId="77777777" w:rsidTr="00985874">
        <w:trPr>
          <w:trHeight w:val="270"/>
        </w:trPr>
        <w:tc>
          <w:tcPr>
            <w:tcW w:w="1680" w:type="dxa"/>
            <w:noWrap/>
            <w:hideMark/>
          </w:tcPr>
          <w:p w14:paraId="2C02EE82" w14:textId="77777777" w:rsidR="00985874" w:rsidRPr="00985874" w:rsidRDefault="00985874">
            <w:r w:rsidRPr="00985874">
              <w:rPr>
                <w:rFonts w:hint="eastAsia"/>
              </w:rPr>
              <w:t>NR1D1</w:t>
            </w:r>
          </w:p>
        </w:tc>
        <w:tc>
          <w:tcPr>
            <w:tcW w:w="1350" w:type="dxa"/>
            <w:noWrap/>
            <w:hideMark/>
          </w:tcPr>
          <w:p w14:paraId="0784CBD2" w14:textId="77777777" w:rsidR="00985874" w:rsidRPr="00985874" w:rsidRDefault="00985874" w:rsidP="00985874">
            <w:r w:rsidRPr="00985874">
              <w:rPr>
                <w:rFonts w:hint="eastAsia"/>
              </w:rPr>
              <w:t>0.9999</w:t>
            </w:r>
          </w:p>
        </w:tc>
        <w:tc>
          <w:tcPr>
            <w:tcW w:w="3741" w:type="dxa"/>
            <w:noWrap/>
            <w:hideMark/>
          </w:tcPr>
          <w:p w14:paraId="0C8BDB8F" w14:textId="77777777" w:rsidR="00985874" w:rsidRPr="00985874" w:rsidRDefault="00985874">
            <w:r w:rsidRPr="00985874">
              <w:rPr>
                <w:rFonts w:hint="eastAsia"/>
              </w:rPr>
              <w:t>0.99963-1.00018</w:t>
            </w:r>
          </w:p>
        </w:tc>
        <w:tc>
          <w:tcPr>
            <w:tcW w:w="1701" w:type="dxa"/>
            <w:noWrap/>
            <w:hideMark/>
          </w:tcPr>
          <w:p w14:paraId="6C72AD20" w14:textId="77777777" w:rsidR="00985874" w:rsidRPr="00985874" w:rsidRDefault="00985874" w:rsidP="00985874">
            <w:r w:rsidRPr="00985874">
              <w:rPr>
                <w:rFonts w:hint="eastAsia"/>
              </w:rPr>
              <w:t>0.48715</w:t>
            </w:r>
          </w:p>
        </w:tc>
      </w:tr>
      <w:tr w:rsidR="00985874" w:rsidRPr="00985874" w14:paraId="393D659C" w14:textId="77777777" w:rsidTr="00985874">
        <w:trPr>
          <w:trHeight w:val="270"/>
        </w:trPr>
        <w:tc>
          <w:tcPr>
            <w:tcW w:w="1680" w:type="dxa"/>
            <w:noWrap/>
            <w:hideMark/>
          </w:tcPr>
          <w:p w14:paraId="765A586A" w14:textId="77777777" w:rsidR="00985874" w:rsidRPr="00985874" w:rsidRDefault="00985874">
            <w:r w:rsidRPr="00985874">
              <w:rPr>
                <w:rFonts w:hint="eastAsia"/>
              </w:rPr>
              <w:t>HOXA10</w:t>
            </w:r>
          </w:p>
        </w:tc>
        <w:tc>
          <w:tcPr>
            <w:tcW w:w="1350" w:type="dxa"/>
            <w:noWrap/>
            <w:hideMark/>
          </w:tcPr>
          <w:p w14:paraId="02FECC8E" w14:textId="77777777" w:rsidR="00985874" w:rsidRPr="00985874" w:rsidRDefault="00985874" w:rsidP="00985874">
            <w:r w:rsidRPr="00985874">
              <w:rPr>
                <w:rFonts w:hint="eastAsia"/>
              </w:rPr>
              <w:t>1.00074</w:t>
            </w:r>
          </w:p>
        </w:tc>
        <w:tc>
          <w:tcPr>
            <w:tcW w:w="3741" w:type="dxa"/>
            <w:noWrap/>
            <w:hideMark/>
          </w:tcPr>
          <w:p w14:paraId="03FA0263" w14:textId="77777777" w:rsidR="00985874" w:rsidRPr="00985874" w:rsidRDefault="00985874">
            <w:r w:rsidRPr="00985874">
              <w:rPr>
                <w:rFonts w:hint="eastAsia"/>
              </w:rPr>
              <w:t>0.99917-1.00232</w:t>
            </w:r>
          </w:p>
        </w:tc>
        <w:tc>
          <w:tcPr>
            <w:tcW w:w="1701" w:type="dxa"/>
            <w:noWrap/>
            <w:hideMark/>
          </w:tcPr>
          <w:p w14:paraId="293A362F" w14:textId="77777777" w:rsidR="00985874" w:rsidRPr="00985874" w:rsidRDefault="00985874" w:rsidP="00985874">
            <w:r w:rsidRPr="00985874">
              <w:rPr>
                <w:rFonts w:hint="eastAsia"/>
              </w:rPr>
              <w:t>0.35424</w:t>
            </w:r>
          </w:p>
        </w:tc>
      </w:tr>
      <w:tr w:rsidR="00985874" w:rsidRPr="00985874" w14:paraId="4E71D98C" w14:textId="77777777" w:rsidTr="00985874">
        <w:trPr>
          <w:trHeight w:val="270"/>
        </w:trPr>
        <w:tc>
          <w:tcPr>
            <w:tcW w:w="1680" w:type="dxa"/>
            <w:noWrap/>
            <w:hideMark/>
          </w:tcPr>
          <w:p w14:paraId="036FD347" w14:textId="77777777" w:rsidR="00985874" w:rsidRPr="00985874" w:rsidRDefault="00985874">
            <w:r w:rsidRPr="00985874">
              <w:rPr>
                <w:rFonts w:hint="eastAsia"/>
              </w:rPr>
              <w:t>DDIT3</w:t>
            </w:r>
          </w:p>
        </w:tc>
        <w:tc>
          <w:tcPr>
            <w:tcW w:w="1350" w:type="dxa"/>
            <w:noWrap/>
            <w:hideMark/>
          </w:tcPr>
          <w:p w14:paraId="7408EC0F" w14:textId="77777777" w:rsidR="00985874" w:rsidRPr="00985874" w:rsidRDefault="00985874" w:rsidP="00985874">
            <w:r w:rsidRPr="00985874">
              <w:rPr>
                <w:rFonts w:hint="eastAsia"/>
              </w:rPr>
              <w:t>1.00016</w:t>
            </w:r>
          </w:p>
        </w:tc>
        <w:tc>
          <w:tcPr>
            <w:tcW w:w="3741" w:type="dxa"/>
            <w:noWrap/>
            <w:hideMark/>
          </w:tcPr>
          <w:p w14:paraId="1554EE2B" w14:textId="77777777" w:rsidR="00985874" w:rsidRPr="00985874" w:rsidRDefault="00985874">
            <w:r w:rsidRPr="00985874">
              <w:rPr>
                <w:rFonts w:hint="eastAsia"/>
              </w:rPr>
              <w:t>0.99993-1.00039</w:t>
            </w:r>
          </w:p>
        </w:tc>
        <w:tc>
          <w:tcPr>
            <w:tcW w:w="1701" w:type="dxa"/>
            <w:noWrap/>
            <w:hideMark/>
          </w:tcPr>
          <w:p w14:paraId="76419EB1" w14:textId="77777777" w:rsidR="00985874" w:rsidRPr="00985874" w:rsidRDefault="00985874" w:rsidP="00985874">
            <w:r w:rsidRPr="00985874">
              <w:rPr>
                <w:rFonts w:hint="eastAsia"/>
              </w:rPr>
              <w:t>0.18261</w:t>
            </w:r>
          </w:p>
        </w:tc>
      </w:tr>
      <w:tr w:rsidR="00985874" w:rsidRPr="00985874" w14:paraId="291B4205" w14:textId="77777777" w:rsidTr="00985874">
        <w:trPr>
          <w:trHeight w:val="270"/>
        </w:trPr>
        <w:tc>
          <w:tcPr>
            <w:tcW w:w="1680" w:type="dxa"/>
            <w:noWrap/>
            <w:hideMark/>
          </w:tcPr>
          <w:p w14:paraId="00B3A369" w14:textId="77777777" w:rsidR="00985874" w:rsidRPr="00985874" w:rsidRDefault="00985874">
            <w:r w:rsidRPr="00985874">
              <w:rPr>
                <w:rFonts w:hint="eastAsia"/>
              </w:rPr>
              <w:t>BTG2</w:t>
            </w:r>
          </w:p>
        </w:tc>
        <w:tc>
          <w:tcPr>
            <w:tcW w:w="1350" w:type="dxa"/>
            <w:noWrap/>
            <w:hideMark/>
          </w:tcPr>
          <w:p w14:paraId="06909491" w14:textId="77777777" w:rsidR="00985874" w:rsidRPr="00985874" w:rsidRDefault="00985874" w:rsidP="00985874">
            <w:r w:rsidRPr="00985874">
              <w:rPr>
                <w:rFonts w:hint="eastAsia"/>
              </w:rPr>
              <w:t>1</w:t>
            </w:r>
          </w:p>
        </w:tc>
        <w:tc>
          <w:tcPr>
            <w:tcW w:w="3741" w:type="dxa"/>
            <w:noWrap/>
            <w:hideMark/>
          </w:tcPr>
          <w:p w14:paraId="73A03299" w14:textId="77777777" w:rsidR="00985874" w:rsidRPr="00985874" w:rsidRDefault="00985874">
            <w:r w:rsidRPr="00985874">
              <w:rPr>
                <w:rFonts w:hint="eastAsia"/>
              </w:rPr>
              <w:t>0.99993-1.00007</w:t>
            </w:r>
          </w:p>
        </w:tc>
        <w:tc>
          <w:tcPr>
            <w:tcW w:w="1701" w:type="dxa"/>
            <w:noWrap/>
            <w:hideMark/>
          </w:tcPr>
          <w:p w14:paraId="63C21E8F" w14:textId="77777777" w:rsidR="00985874" w:rsidRPr="00985874" w:rsidRDefault="00985874" w:rsidP="00985874">
            <w:r w:rsidRPr="00985874">
              <w:rPr>
                <w:rFonts w:hint="eastAsia"/>
              </w:rPr>
              <w:t>0.89748</w:t>
            </w:r>
          </w:p>
        </w:tc>
      </w:tr>
      <w:tr w:rsidR="00985874" w:rsidRPr="00985874" w14:paraId="264C41C1" w14:textId="77777777" w:rsidTr="00985874">
        <w:trPr>
          <w:trHeight w:val="270"/>
        </w:trPr>
        <w:tc>
          <w:tcPr>
            <w:tcW w:w="1680" w:type="dxa"/>
            <w:noWrap/>
            <w:hideMark/>
          </w:tcPr>
          <w:p w14:paraId="15C08D24" w14:textId="77777777" w:rsidR="00985874" w:rsidRPr="00985874" w:rsidRDefault="00985874">
            <w:r w:rsidRPr="00985874">
              <w:rPr>
                <w:rFonts w:hint="eastAsia"/>
              </w:rPr>
              <w:t>ZNF300</w:t>
            </w:r>
          </w:p>
        </w:tc>
        <w:tc>
          <w:tcPr>
            <w:tcW w:w="1350" w:type="dxa"/>
            <w:noWrap/>
            <w:hideMark/>
          </w:tcPr>
          <w:p w14:paraId="16F350F5" w14:textId="77777777" w:rsidR="00985874" w:rsidRPr="00985874" w:rsidRDefault="00985874" w:rsidP="00985874">
            <w:r w:rsidRPr="00985874">
              <w:rPr>
                <w:rFonts w:hint="eastAsia"/>
              </w:rPr>
              <w:t>1.00009</w:t>
            </w:r>
          </w:p>
        </w:tc>
        <w:tc>
          <w:tcPr>
            <w:tcW w:w="3741" w:type="dxa"/>
            <w:noWrap/>
            <w:hideMark/>
          </w:tcPr>
          <w:p w14:paraId="0F75874C" w14:textId="77777777" w:rsidR="00985874" w:rsidRPr="00985874" w:rsidRDefault="00985874">
            <w:r w:rsidRPr="00985874">
              <w:rPr>
                <w:rFonts w:hint="eastAsia"/>
              </w:rPr>
              <w:t>0.99817-1.00201</w:t>
            </w:r>
          </w:p>
        </w:tc>
        <w:tc>
          <w:tcPr>
            <w:tcW w:w="1701" w:type="dxa"/>
            <w:noWrap/>
            <w:hideMark/>
          </w:tcPr>
          <w:p w14:paraId="2AD41C3E" w14:textId="77777777" w:rsidR="00985874" w:rsidRPr="00985874" w:rsidRDefault="00985874" w:rsidP="00985874">
            <w:r w:rsidRPr="00985874">
              <w:rPr>
                <w:rFonts w:hint="eastAsia"/>
              </w:rPr>
              <w:t>0.93023</w:t>
            </w:r>
          </w:p>
        </w:tc>
      </w:tr>
      <w:tr w:rsidR="00985874" w:rsidRPr="00985874" w14:paraId="7357B058" w14:textId="77777777" w:rsidTr="00985874">
        <w:trPr>
          <w:trHeight w:val="270"/>
        </w:trPr>
        <w:tc>
          <w:tcPr>
            <w:tcW w:w="1680" w:type="dxa"/>
            <w:noWrap/>
            <w:hideMark/>
          </w:tcPr>
          <w:p w14:paraId="56834AAD" w14:textId="77777777" w:rsidR="00985874" w:rsidRPr="00985874" w:rsidRDefault="00985874">
            <w:r w:rsidRPr="00985874">
              <w:rPr>
                <w:rFonts w:hint="eastAsia"/>
              </w:rPr>
              <w:t>TIAL1</w:t>
            </w:r>
          </w:p>
        </w:tc>
        <w:tc>
          <w:tcPr>
            <w:tcW w:w="1350" w:type="dxa"/>
            <w:noWrap/>
            <w:hideMark/>
          </w:tcPr>
          <w:p w14:paraId="05D4A638" w14:textId="77777777" w:rsidR="00985874" w:rsidRPr="00985874" w:rsidRDefault="00985874" w:rsidP="00985874">
            <w:r w:rsidRPr="00985874">
              <w:rPr>
                <w:rFonts w:hint="eastAsia"/>
              </w:rPr>
              <w:t>1.00084</w:t>
            </w:r>
          </w:p>
        </w:tc>
        <w:tc>
          <w:tcPr>
            <w:tcW w:w="3741" w:type="dxa"/>
            <w:noWrap/>
            <w:hideMark/>
          </w:tcPr>
          <w:p w14:paraId="49F95DE0" w14:textId="77777777" w:rsidR="00985874" w:rsidRPr="00985874" w:rsidRDefault="00985874">
            <w:r w:rsidRPr="00985874">
              <w:rPr>
                <w:rFonts w:hint="eastAsia"/>
              </w:rPr>
              <w:t>1.00044-1.00124</w:t>
            </w:r>
          </w:p>
        </w:tc>
        <w:tc>
          <w:tcPr>
            <w:tcW w:w="1701" w:type="dxa"/>
            <w:noWrap/>
            <w:hideMark/>
          </w:tcPr>
          <w:p w14:paraId="7E9348AA" w14:textId="77777777" w:rsidR="00985874" w:rsidRPr="00985874" w:rsidRDefault="00985874" w:rsidP="00985874">
            <w:r w:rsidRPr="00985874">
              <w:rPr>
                <w:rFonts w:hint="eastAsia"/>
              </w:rPr>
              <w:t>3.00E-05</w:t>
            </w:r>
          </w:p>
        </w:tc>
      </w:tr>
      <w:tr w:rsidR="00985874" w:rsidRPr="00985874" w14:paraId="6246A32B" w14:textId="77777777" w:rsidTr="00985874">
        <w:trPr>
          <w:trHeight w:val="270"/>
        </w:trPr>
        <w:tc>
          <w:tcPr>
            <w:tcW w:w="1680" w:type="dxa"/>
            <w:noWrap/>
            <w:hideMark/>
          </w:tcPr>
          <w:p w14:paraId="0615134A" w14:textId="77777777" w:rsidR="00985874" w:rsidRPr="00985874" w:rsidRDefault="00985874">
            <w:r w:rsidRPr="00985874">
              <w:rPr>
                <w:rFonts w:hint="eastAsia"/>
              </w:rPr>
              <w:t>FUBP3</w:t>
            </w:r>
          </w:p>
        </w:tc>
        <w:tc>
          <w:tcPr>
            <w:tcW w:w="1350" w:type="dxa"/>
            <w:noWrap/>
            <w:hideMark/>
          </w:tcPr>
          <w:p w14:paraId="71919FF9" w14:textId="77777777" w:rsidR="00985874" w:rsidRPr="00985874" w:rsidRDefault="00985874" w:rsidP="00985874">
            <w:r w:rsidRPr="00985874">
              <w:rPr>
                <w:rFonts w:hint="eastAsia"/>
              </w:rPr>
              <w:t>0.99984</w:t>
            </w:r>
          </w:p>
        </w:tc>
        <w:tc>
          <w:tcPr>
            <w:tcW w:w="3741" w:type="dxa"/>
            <w:noWrap/>
            <w:hideMark/>
          </w:tcPr>
          <w:p w14:paraId="7AB30618" w14:textId="77777777" w:rsidR="00985874" w:rsidRPr="00985874" w:rsidRDefault="00985874">
            <w:r w:rsidRPr="00985874">
              <w:rPr>
                <w:rFonts w:hint="eastAsia"/>
              </w:rPr>
              <w:t>0.9994-1.00028</w:t>
            </w:r>
          </w:p>
        </w:tc>
        <w:tc>
          <w:tcPr>
            <w:tcW w:w="1701" w:type="dxa"/>
            <w:noWrap/>
            <w:hideMark/>
          </w:tcPr>
          <w:p w14:paraId="40FDC3A0" w14:textId="77777777" w:rsidR="00985874" w:rsidRPr="00985874" w:rsidRDefault="00985874" w:rsidP="00985874">
            <w:r w:rsidRPr="00985874">
              <w:rPr>
                <w:rFonts w:hint="eastAsia"/>
              </w:rPr>
              <w:t>0.47366</w:t>
            </w:r>
          </w:p>
        </w:tc>
      </w:tr>
      <w:tr w:rsidR="00985874" w:rsidRPr="00985874" w14:paraId="3FAC7167" w14:textId="77777777" w:rsidTr="00985874">
        <w:trPr>
          <w:trHeight w:val="270"/>
        </w:trPr>
        <w:tc>
          <w:tcPr>
            <w:tcW w:w="1680" w:type="dxa"/>
            <w:noWrap/>
            <w:hideMark/>
          </w:tcPr>
          <w:p w14:paraId="4AEEA4DA" w14:textId="77777777" w:rsidR="00985874" w:rsidRPr="00985874" w:rsidRDefault="00985874">
            <w:r w:rsidRPr="00985874">
              <w:rPr>
                <w:rFonts w:hint="eastAsia"/>
              </w:rPr>
              <w:t>FUBP1</w:t>
            </w:r>
          </w:p>
        </w:tc>
        <w:tc>
          <w:tcPr>
            <w:tcW w:w="1350" w:type="dxa"/>
            <w:noWrap/>
            <w:hideMark/>
          </w:tcPr>
          <w:p w14:paraId="40371F2E" w14:textId="77777777" w:rsidR="00985874" w:rsidRPr="00985874" w:rsidRDefault="00985874" w:rsidP="00985874">
            <w:r w:rsidRPr="00985874">
              <w:rPr>
                <w:rFonts w:hint="eastAsia"/>
              </w:rPr>
              <w:t>1.00009</w:t>
            </w:r>
          </w:p>
        </w:tc>
        <w:tc>
          <w:tcPr>
            <w:tcW w:w="3741" w:type="dxa"/>
            <w:noWrap/>
            <w:hideMark/>
          </w:tcPr>
          <w:p w14:paraId="1DB3F557" w14:textId="77777777" w:rsidR="00985874" w:rsidRPr="00985874" w:rsidRDefault="00985874">
            <w:r w:rsidRPr="00985874">
              <w:rPr>
                <w:rFonts w:hint="eastAsia"/>
              </w:rPr>
              <w:t>0.99976-1.00042</w:t>
            </w:r>
          </w:p>
        </w:tc>
        <w:tc>
          <w:tcPr>
            <w:tcW w:w="1701" w:type="dxa"/>
            <w:noWrap/>
            <w:hideMark/>
          </w:tcPr>
          <w:p w14:paraId="1BD7C4FA" w14:textId="77777777" w:rsidR="00985874" w:rsidRPr="00985874" w:rsidRDefault="00985874" w:rsidP="00985874">
            <w:r w:rsidRPr="00985874">
              <w:rPr>
                <w:rFonts w:hint="eastAsia"/>
              </w:rPr>
              <w:t>0.58926</w:t>
            </w:r>
          </w:p>
        </w:tc>
      </w:tr>
      <w:tr w:rsidR="00985874" w:rsidRPr="00985874" w14:paraId="66B3B681" w14:textId="77777777" w:rsidTr="00985874">
        <w:trPr>
          <w:trHeight w:val="270"/>
        </w:trPr>
        <w:tc>
          <w:tcPr>
            <w:tcW w:w="1680" w:type="dxa"/>
            <w:noWrap/>
            <w:hideMark/>
          </w:tcPr>
          <w:p w14:paraId="55875A4D" w14:textId="77777777" w:rsidR="00985874" w:rsidRPr="00985874" w:rsidRDefault="00985874">
            <w:r w:rsidRPr="00985874">
              <w:rPr>
                <w:rFonts w:hint="eastAsia"/>
              </w:rPr>
              <w:t>BRIP1</w:t>
            </w:r>
          </w:p>
        </w:tc>
        <w:tc>
          <w:tcPr>
            <w:tcW w:w="1350" w:type="dxa"/>
            <w:noWrap/>
            <w:hideMark/>
          </w:tcPr>
          <w:p w14:paraId="44A02CAA" w14:textId="77777777" w:rsidR="00985874" w:rsidRPr="00985874" w:rsidRDefault="00985874" w:rsidP="00985874">
            <w:r w:rsidRPr="00985874">
              <w:rPr>
                <w:rFonts w:hint="eastAsia"/>
              </w:rPr>
              <w:t>1.00016</w:t>
            </w:r>
          </w:p>
        </w:tc>
        <w:tc>
          <w:tcPr>
            <w:tcW w:w="3741" w:type="dxa"/>
            <w:noWrap/>
            <w:hideMark/>
          </w:tcPr>
          <w:p w14:paraId="4FDE56CA" w14:textId="77777777" w:rsidR="00985874" w:rsidRPr="00985874" w:rsidRDefault="00985874">
            <w:r w:rsidRPr="00985874">
              <w:rPr>
                <w:rFonts w:hint="eastAsia"/>
              </w:rPr>
              <w:t>0.99919-1.00112</w:t>
            </w:r>
          </w:p>
        </w:tc>
        <w:tc>
          <w:tcPr>
            <w:tcW w:w="1701" w:type="dxa"/>
            <w:noWrap/>
            <w:hideMark/>
          </w:tcPr>
          <w:p w14:paraId="1FB465D7" w14:textId="77777777" w:rsidR="00985874" w:rsidRPr="00985874" w:rsidRDefault="00985874" w:rsidP="00985874">
            <w:r w:rsidRPr="00985874">
              <w:rPr>
                <w:rFonts w:hint="eastAsia"/>
              </w:rPr>
              <w:t>0.75155</w:t>
            </w:r>
          </w:p>
        </w:tc>
      </w:tr>
      <w:tr w:rsidR="00985874" w:rsidRPr="00985874" w14:paraId="751DC492" w14:textId="77777777" w:rsidTr="00985874">
        <w:trPr>
          <w:trHeight w:val="270"/>
        </w:trPr>
        <w:tc>
          <w:tcPr>
            <w:tcW w:w="1680" w:type="dxa"/>
            <w:noWrap/>
            <w:hideMark/>
          </w:tcPr>
          <w:p w14:paraId="176D650F" w14:textId="77777777" w:rsidR="00985874" w:rsidRPr="00985874" w:rsidRDefault="00985874">
            <w:r w:rsidRPr="00985874">
              <w:rPr>
                <w:rFonts w:hint="eastAsia"/>
              </w:rPr>
              <w:t>ENO1</w:t>
            </w:r>
          </w:p>
        </w:tc>
        <w:tc>
          <w:tcPr>
            <w:tcW w:w="1350" w:type="dxa"/>
            <w:noWrap/>
            <w:hideMark/>
          </w:tcPr>
          <w:p w14:paraId="5ACA9D08" w14:textId="77777777" w:rsidR="00985874" w:rsidRPr="00985874" w:rsidRDefault="00985874" w:rsidP="00985874">
            <w:r w:rsidRPr="00985874">
              <w:rPr>
                <w:rFonts w:hint="eastAsia"/>
              </w:rPr>
              <w:t>1.00001</w:t>
            </w:r>
          </w:p>
        </w:tc>
        <w:tc>
          <w:tcPr>
            <w:tcW w:w="3741" w:type="dxa"/>
            <w:noWrap/>
            <w:hideMark/>
          </w:tcPr>
          <w:p w14:paraId="29F718AB" w14:textId="77777777" w:rsidR="00985874" w:rsidRPr="00985874" w:rsidRDefault="00985874">
            <w:r w:rsidRPr="00985874">
              <w:rPr>
                <w:rFonts w:hint="eastAsia"/>
              </w:rPr>
              <w:t>1.00001-1.00002</w:t>
            </w:r>
          </w:p>
        </w:tc>
        <w:tc>
          <w:tcPr>
            <w:tcW w:w="1701" w:type="dxa"/>
            <w:noWrap/>
            <w:hideMark/>
          </w:tcPr>
          <w:p w14:paraId="077A2D05" w14:textId="77777777" w:rsidR="00985874" w:rsidRPr="00985874" w:rsidRDefault="00985874" w:rsidP="00985874">
            <w:r w:rsidRPr="00985874">
              <w:rPr>
                <w:rFonts w:hint="eastAsia"/>
              </w:rPr>
              <w:t>0.00063</w:t>
            </w:r>
          </w:p>
        </w:tc>
      </w:tr>
      <w:tr w:rsidR="00985874" w:rsidRPr="00985874" w14:paraId="741A8F5A" w14:textId="77777777" w:rsidTr="00985874">
        <w:trPr>
          <w:trHeight w:val="270"/>
        </w:trPr>
        <w:tc>
          <w:tcPr>
            <w:tcW w:w="1680" w:type="dxa"/>
            <w:noWrap/>
            <w:hideMark/>
          </w:tcPr>
          <w:p w14:paraId="120B183E" w14:textId="77777777" w:rsidR="00985874" w:rsidRPr="00985874" w:rsidRDefault="00985874">
            <w:r w:rsidRPr="00985874">
              <w:rPr>
                <w:rFonts w:hint="eastAsia"/>
              </w:rPr>
              <w:t>EOMES</w:t>
            </w:r>
          </w:p>
        </w:tc>
        <w:tc>
          <w:tcPr>
            <w:tcW w:w="1350" w:type="dxa"/>
            <w:noWrap/>
            <w:hideMark/>
          </w:tcPr>
          <w:p w14:paraId="4EADB819" w14:textId="77777777" w:rsidR="00985874" w:rsidRPr="00985874" w:rsidRDefault="00985874" w:rsidP="00985874">
            <w:r w:rsidRPr="00985874">
              <w:rPr>
                <w:rFonts w:hint="eastAsia"/>
              </w:rPr>
              <w:t>1.00013</w:t>
            </w:r>
          </w:p>
        </w:tc>
        <w:tc>
          <w:tcPr>
            <w:tcW w:w="3741" w:type="dxa"/>
            <w:noWrap/>
            <w:hideMark/>
          </w:tcPr>
          <w:p w14:paraId="797C6C0C" w14:textId="77777777" w:rsidR="00985874" w:rsidRPr="00985874" w:rsidRDefault="00985874">
            <w:r w:rsidRPr="00985874">
              <w:rPr>
                <w:rFonts w:hint="eastAsia"/>
              </w:rPr>
              <w:t>0.99761-1.00265</w:t>
            </w:r>
          </w:p>
        </w:tc>
        <w:tc>
          <w:tcPr>
            <w:tcW w:w="1701" w:type="dxa"/>
            <w:noWrap/>
            <w:hideMark/>
          </w:tcPr>
          <w:p w14:paraId="354A07D0" w14:textId="77777777" w:rsidR="00985874" w:rsidRPr="00985874" w:rsidRDefault="00985874" w:rsidP="00985874">
            <w:r w:rsidRPr="00985874">
              <w:rPr>
                <w:rFonts w:hint="eastAsia"/>
              </w:rPr>
              <w:t>0.921</w:t>
            </w:r>
          </w:p>
        </w:tc>
      </w:tr>
      <w:tr w:rsidR="00985874" w:rsidRPr="00985874" w14:paraId="33699FAC" w14:textId="77777777" w:rsidTr="00985874">
        <w:trPr>
          <w:trHeight w:val="270"/>
        </w:trPr>
        <w:tc>
          <w:tcPr>
            <w:tcW w:w="1680" w:type="dxa"/>
            <w:noWrap/>
            <w:hideMark/>
          </w:tcPr>
          <w:p w14:paraId="39FA52E7" w14:textId="77777777" w:rsidR="00985874" w:rsidRPr="00985874" w:rsidRDefault="00985874">
            <w:r w:rsidRPr="00985874">
              <w:rPr>
                <w:rFonts w:hint="eastAsia"/>
              </w:rPr>
              <w:t>ZBTB7A</w:t>
            </w:r>
          </w:p>
        </w:tc>
        <w:tc>
          <w:tcPr>
            <w:tcW w:w="1350" w:type="dxa"/>
            <w:noWrap/>
            <w:hideMark/>
          </w:tcPr>
          <w:p w14:paraId="534B2E46" w14:textId="77777777" w:rsidR="00985874" w:rsidRPr="00985874" w:rsidRDefault="00985874" w:rsidP="00985874">
            <w:r w:rsidRPr="00985874">
              <w:rPr>
                <w:rFonts w:hint="eastAsia"/>
              </w:rPr>
              <w:t>0.99971</w:t>
            </w:r>
          </w:p>
        </w:tc>
        <w:tc>
          <w:tcPr>
            <w:tcW w:w="3741" w:type="dxa"/>
            <w:noWrap/>
            <w:hideMark/>
          </w:tcPr>
          <w:p w14:paraId="063B22C7" w14:textId="77777777" w:rsidR="00985874" w:rsidRPr="00985874" w:rsidRDefault="00985874">
            <w:r w:rsidRPr="00985874">
              <w:rPr>
                <w:rFonts w:hint="eastAsia"/>
              </w:rPr>
              <w:t>0.99936-1.00005</w:t>
            </w:r>
          </w:p>
        </w:tc>
        <w:tc>
          <w:tcPr>
            <w:tcW w:w="1701" w:type="dxa"/>
            <w:noWrap/>
            <w:hideMark/>
          </w:tcPr>
          <w:p w14:paraId="25B1DCA0" w14:textId="77777777" w:rsidR="00985874" w:rsidRPr="00985874" w:rsidRDefault="00985874" w:rsidP="00985874">
            <w:r w:rsidRPr="00985874">
              <w:rPr>
                <w:rFonts w:hint="eastAsia"/>
              </w:rPr>
              <w:t>0.09779</w:t>
            </w:r>
          </w:p>
        </w:tc>
      </w:tr>
      <w:tr w:rsidR="00985874" w:rsidRPr="00985874" w14:paraId="48803FC7" w14:textId="77777777" w:rsidTr="00985874">
        <w:trPr>
          <w:trHeight w:val="270"/>
        </w:trPr>
        <w:tc>
          <w:tcPr>
            <w:tcW w:w="1680" w:type="dxa"/>
            <w:noWrap/>
            <w:hideMark/>
          </w:tcPr>
          <w:p w14:paraId="761F5024" w14:textId="77777777" w:rsidR="00985874" w:rsidRPr="00985874" w:rsidRDefault="00985874">
            <w:r w:rsidRPr="00985874">
              <w:rPr>
                <w:rFonts w:hint="eastAsia"/>
              </w:rPr>
              <w:t>ILF3</w:t>
            </w:r>
          </w:p>
        </w:tc>
        <w:tc>
          <w:tcPr>
            <w:tcW w:w="1350" w:type="dxa"/>
            <w:noWrap/>
            <w:hideMark/>
          </w:tcPr>
          <w:p w14:paraId="2A5259EF" w14:textId="77777777" w:rsidR="00985874" w:rsidRPr="00985874" w:rsidRDefault="00985874" w:rsidP="00985874">
            <w:r w:rsidRPr="00985874">
              <w:rPr>
                <w:rFonts w:hint="eastAsia"/>
              </w:rPr>
              <w:t>1.00002</w:t>
            </w:r>
          </w:p>
        </w:tc>
        <w:tc>
          <w:tcPr>
            <w:tcW w:w="3741" w:type="dxa"/>
            <w:noWrap/>
            <w:hideMark/>
          </w:tcPr>
          <w:p w14:paraId="3450EC2F" w14:textId="77777777" w:rsidR="00985874" w:rsidRPr="00985874" w:rsidRDefault="00985874">
            <w:r w:rsidRPr="00985874">
              <w:rPr>
                <w:rFonts w:hint="eastAsia"/>
              </w:rPr>
              <w:t>0.99992-1.00012</w:t>
            </w:r>
          </w:p>
        </w:tc>
        <w:tc>
          <w:tcPr>
            <w:tcW w:w="1701" w:type="dxa"/>
            <w:noWrap/>
            <w:hideMark/>
          </w:tcPr>
          <w:p w14:paraId="1F81900F" w14:textId="77777777" w:rsidR="00985874" w:rsidRPr="00985874" w:rsidRDefault="00985874" w:rsidP="00985874">
            <w:r w:rsidRPr="00985874">
              <w:rPr>
                <w:rFonts w:hint="eastAsia"/>
              </w:rPr>
              <w:t>0.69487</w:t>
            </w:r>
          </w:p>
        </w:tc>
      </w:tr>
      <w:tr w:rsidR="00985874" w:rsidRPr="00985874" w14:paraId="64D8461B" w14:textId="77777777" w:rsidTr="00985874">
        <w:trPr>
          <w:trHeight w:val="270"/>
        </w:trPr>
        <w:tc>
          <w:tcPr>
            <w:tcW w:w="1680" w:type="dxa"/>
            <w:noWrap/>
            <w:hideMark/>
          </w:tcPr>
          <w:p w14:paraId="7B1B9533" w14:textId="77777777" w:rsidR="00985874" w:rsidRPr="00985874" w:rsidRDefault="00985874">
            <w:r w:rsidRPr="00985874">
              <w:rPr>
                <w:rFonts w:hint="eastAsia"/>
              </w:rPr>
              <w:t>ILF2</w:t>
            </w:r>
          </w:p>
        </w:tc>
        <w:tc>
          <w:tcPr>
            <w:tcW w:w="1350" w:type="dxa"/>
            <w:noWrap/>
            <w:hideMark/>
          </w:tcPr>
          <w:p w14:paraId="6C37B28C" w14:textId="77777777" w:rsidR="00985874" w:rsidRPr="00985874" w:rsidRDefault="00985874" w:rsidP="00985874">
            <w:r w:rsidRPr="00985874">
              <w:rPr>
                <w:rFonts w:hint="eastAsia"/>
              </w:rPr>
              <w:t>1.00012</w:t>
            </w:r>
          </w:p>
        </w:tc>
        <w:tc>
          <w:tcPr>
            <w:tcW w:w="3741" w:type="dxa"/>
            <w:noWrap/>
            <w:hideMark/>
          </w:tcPr>
          <w:p w14:paraId="2FC989CA" w14:textId="77777777" w:rsidR="00985874" w:rsidRPr="00985874" w:rsidRDefault="00985874">
            <w:r w:rsidRPr="00985874">
              <w:rPr>
                <w:rFonts w:hint="eastAsia"/>
              </w:rPr>
              <w:t>1.00004-1.00021</w:t>
            </w:r>
          </w:p>
        </w:tc>
        <w:tc>
          <w:tcPr>
            <w:tcW w:w="1701" w:type="dxa"/>
            <w:noWrap/>
            <w:hideMark/>
          </w:tcPr>
          <w:p w14:paraId="61B7D7A2" w14:textId="77777777" w:rsidR="00985874" w:rsidRPr="00985874" w:rsidRDefault="00985874" w:rsidP="00985874">
            <w:r w:rsidRPr="00985874">
              <w:rPr>
                <w:rFonts w:hint="eastAsia"/>
              </w:rPr>
              <w:t>0.00569</w:t>
            </w:r>
          </w:p>
        </w:tc>
      </w:tr>
      <w:tr w:rsidR="00985874" w:rsidRPr="00985874" w14:paraId="583587DD" w14:textId="77777777" w:rsidTr="00985874">
        <w:trPr>
          <w:trHeight w:val="270"/>
        </w:trPr>
        <w:tc>
          <w:tcPr>
            <w:tcW w:w="1680" w:type="dxa"/>
            <w:noWrap/>
            <w:hideMark/>
          </w:tcPr>
          <w:p w14:paraId="580654FF" w14:textId="77777777" w:rsidR="00985874" w:rsidRPr="00985874" w:rsidRDefault="00985874">
            <w:r w:rsidRPr="00985874">
              <w:rPr>
                <w:rFonts w:hint="eastAsia"/>
              </w:rPr>
              <w:t>SETBP1</w:t>
            </w:r>
          </w:p>
        </w:tc>
        <w:tc>
          <w:tcPr>
            <w:tcW w:w="1350" w:type="dxa"/>
            <w:noWrap/>
            <w:hideMark/>
          </w:tcPr>
          <w:p w14:paraId="05F796A7" w14:textId="77777777" w:rsidR="00985874" w:rsidRPr="00985874" w:rsidRDefault="00985874" w:rsidP="00985874">
            <w:r w:rsidRPr="00985874">
              <w:rPr>
                <w:rFonts w:hint="eastAsia"/>
              </w:rPr>
              <w:t>0.99983</w:t>
            </w:r>
          </w:p>
        </w:tc>
        <w:tc>
          <w:tcPr>
            <w:tcW w:w="3741" w:type="dxa"/>
            <w:noWrap/>
            <w:hideMark/>
          </w:tcPr>
          <w:p w14:paraId="065B3A3F" w14:textId="77777777" w:rsidR="00985874" w:rsidRPr="00985874" w:rsidRDefault="00985874">
            <w:r w:rsidRPr="00985874">
              <w:rPr>
                <w:rFonts w:hint="eastAsia"/>
              </w:rPr>
              <w:t>0.99921-1.00046</w:t>
            </w:r>
          </w:p>
        </w:tc>
        <w:tc>
          <w:tcPr>
            <w:tcW w:w="1701" w:type="dxa"/>
            <w:noWrap/>
            <w:hideMark/>
          </w:tcPr>
          <w:p w14:paraId="74D6317D" w14:textId="77777777" w:rsidR="00985874" w:rsidRPr="00985874" w:rsidRDefault="00985874" w:rsidP="00985874">
            <w:r w:rsidRPr="00985874">
              <w:rPr>
                <w:rFonts w:hint="eastAsia"/>
              </w:rPr>
              <w:t>0.59732</w:t>
            </w:r>
          </w:p>
        </w:tc>
      </w:tr>
      <w:tr w:rsidR="00985874" w:rsidRPr="00985874" w14:paraId="4196F4A8" w14:textId="77777777" w:rsidTr="00985874">
        <w:trPr>
          <w:trHeight w:val="270"/>
        </w:trPr>
        <w:tc>
          <w:tcPr>
            <w:tcW w:w="1680" w:type="dxa"/>
            <w:noWrap/>
            <w:hideMark/>
          </w:tcPr>
          <w:p w14:paraId="18AA0214" w14:textId="77777777" w:rsidR="00985874" w:rsidRPr="00985874" w:rsidRDefault="00985874">
            <w:r w:rsidRPr="00985874">
              <w:rPr>
                <w:rFonts w:hint="eastAsia"/>
              </w:rPr>
              <w:t>POU3F1</w:t>
            </w:r>
          </w:p>
        </w:tc>
        <w:tc>
          <w:tcPr>
            <w:tcW w:w="1350" w:type="dxa"/>
            <w:noWrap/>
            <w:hideMark/>
          </w:tcPr>
          <w:p w14:paraId="4D1E761B" w14:textId="77777777" w:rsidR="00985874" w:rsidRPr="00985874" w:rsidRDefault="00985874" w:rsidP="00985874">
            <w:r w:rsidRPr="00985874">
              <w:rPr>
                <w:rFonts w:hint="eastAsia"/>
              </w:rPr>
              <w:t>0.99993</w:t>
            </w:r>
          </w:p>
        </w:tc>
        <w:tc>
          <w:tcPr>
            <w:tcW w:w="3741" w:type="dxa"/>
            <w:noWrap/>
            <w:hideMark/>
          </w:tcPr>
          <w:p w14:paraId="24A5D688" w14:textId="77777777" w:rsidR="00985874" w:rsidRPr="00985874" w:rsidRDefault="00985874">
            <w:r w:rsidRPr="00985874">
              <w:rPr>
                <w:rFonts w:hint="eastAsia"/>
              </w:rPr>
              <w:t>0.99947-1.00038</w:t>
            </w:r>
          </w:p>
        </w:tc>
        <w:tc>
          <w:tcPr>
            <w:tcW w:w="1701" w:type="dxa"/>
            <w:noWrap/>
            <w:hideMark/>
          </w:tcPr>
          <w:p w14:paraId="0923E864" w14:textId="77777777" w:rsidR="00985874" w:rsidRPr="00985874" w:rsidRDefault="00985874" w:rsidP="00985874">
            <w:r w:rsidRPr="00985874">
              <w:rPr>
                <w:rFonts w:hint="eastAsia"/>
              </w:rPr>
              <w:t>0.75266</w:t>
            </w:r>
          </w:p>
        </w:tc>
      </w:tr>
      <w:tr w:rsidR="00985874" w:rsidRPr="00985874" w14:paraId="4F57ACB8" w14:textId="77777777" w:rsidTr="00985874">
        <w:trPr>
          <w:trHeight w:val="270"/>
        </w:trPr>
        <w:tc>
          <w:tcPr>
            <w:tcW w:w="1680" w:type="dxa"/>
            <w:noWrap/>
            <w:hideMark/>
          </w:tcPr>
          <w:p w14:paraId="5734B0F0" w14:textId="77777777" w:rsidR="00985874" w:rsidRPr="00985874" w:rsidRDefault="00985874">
            <w:r w:rsidRPr="00985874">
              <w:rPr>
                <w:rFonts w:hint="eastAsia"/>
              </w:rPr>
              <w:t>DMAP1</w:t>
            </w:r>
          </w:p>
        </w:tc>
        <w:tc>
          <w:tcPr>
            <w:tcW w:w="1350" w:type="dxa"/>
            <w:noWrap/>
            <w:hideMark/>
          </w:tcPr>
          <w:p w14:paraId="1B74D436" w14:textId="77777777" w:rsidR="00985874" w:rsidRPr="00985874" w:rsidRDefault="00985874" w:rsidP="00985874">
            <w:r w:rsidRPr="00985874">
              <w:rPr>
                <w:rFonts w:hint="eastAsia"/>
              </w:rPr>
              <w:t>1.00017</w:t>
            </w:r>
          </w:p>
        </w:tc>
        <w:tc>
          <w:tcPr>
            <w:tcW w:w="3741" w:type="dxa"/>
            <w:noWrap/>
            <w:hideMark/>
          </w:tcPr>
          <w:p w14:paraId="6BFDDA1B" w14:textId="77777777" w:rsidR="00985874" w:rsidRPr="00985874" w:rsidRDefault="00985874">
            <w:r w:rsidRPr="00985874">
              <w:rPr>
                <w:rFonts w:hint="eastAsia"/>
              </w:rPr>
              <w:t>0.99983-1.00052</w:t>
            </w:r>
          </w:p>
        </w:tc>
        <w:tc>
          <w:tcPr>
            <w:tcW w:w="1701" w:type="dxa"/>
            <w:noWrap/>
            <w:hideMark/>
          </w:tcPr>
          <w:p w14:paraId="04A52A62" w14:textId="77777777" w:rsidR="00985874" w:rsidRPr="00985874" w:rsidRDefault="00985874" w:rsidP="00985874">
            <w:r w:rsidRPr="00985874">
              <w:rPr>
                <w:rFonts w:hint="eastAsia"/>
              </w:rPr>
              <w:t>0.32264</w:t>
            </w:r>
          </w:p>
        </w:tc>
      </w:tr>
      <w:tr w:rsidR="00985874" w:rsidRPr="00985874" w14:paraId="3D578ADE" w14:textId="77777777" w:rsidTr="00985874">
        <w:trPr>
          <w:trHeight w:val="270"/>
        </w:trPr>
        <w:tc>
          <w:tcPr>
            <w:tcW w:w="1680" w:type="dxa"/>
            <w:noWrap/>
            <w:hideMark/>
          </w:tcPr>
          <w:p w14:paraId="7189F4BE" w14:textId="77777777" w:rsidR="00985874" w:rsidRPr="00985874" w:rsidRDefault="00985874">
            <w:r w:rsidRPr="00985874">
              <w:rPr>
                <w:rFonts w:hint="eastAsia"/>
              </w:rPr>
              <w:t>XRCC5</w:t>
            </w:r>
          </w:p>
        </w:tc>
        <w:tc>
          <w:tcPr>
            <w:tcW w:w="1350" w:type="dxa"/>
            <w:noWrap/>
            <w:hideMark/>
          </w:tcPr>
          <w:p w14:paraId="547F1E6C" w14:textId="77777777" w:rsidR="00985874" w:rsidRPr="00985874" w:rsidRDefault="00985874" w:rsidP="00985874">
            <w:r w:rsidRPr="00985874">
              <w:rPr>
                <w:rFonts w:hint="eastAsia"/>
              </w:rPr>
              <w:t>1.0001</w:t>
            </w:r>
          </w:p>
        </w:tc>
        <w:tc>
          <w:tcPr>
            <w:tcW w:w="3741" w:type="dxa"/>
            <w:noWrap/>
            <w:hideMark/>
          </w:tcPr>
          <w:p w14:paraId="2BBF09C0" w14:textId="77777777" w:rsidR="00985874" w:rsidRPr="00985874" w:rsidRDefault="00985874">
            <w:r w:rsidRPr="00985874">
              <w:rPr>
                <w:rFonts w:hint="eastAsia"/>
              </w:rPr>
              <w:t>1-1.0002</w:t>
            </w:r>
          </w:p>
        </w:tc>
        <w:tc>
          <w:tcPr>
            <w:tcW w:w="1701" w:type="dxa"/>
            <w:noWrap/>
            <w:hideMark/>
          </w:tcPr>
          <w:p w14:paraId="5AE5CF88" w14:textId="77777777" w:rsidR="00985874" w:rsidRPr="00985874" w:rsidRDefault="00985874" w:rsidP="00985874">
            <w:r w:rsidRPr="00985874">
              <w:rPr>
                <w:rFonts w:hint="eastAsia"/>
              </w:rPr>
              <w:t>0.04104</w:t>
            </w:r>
          </w:p>
        </w:tc>
      </w:tr>
      <w:tr w:rsidR="00985874" w:rsidRPr="00985874" w14:paraId="52AD1F97" w14:textId="77777777" w:rsidTr="00985874">
        <w:trPr>
          <w:trHeight w:val="270"/>
        </w:trPr>
        <w:tc>
          <w:tcPr>
            <w:tcW w:w="1680" w:type="dxa"/>
            <w:noWrap/>
            <w:hideMark/>
          </w:tcPr>
          <w:p w14:paraId="62774728" w14:textId="77777777" w:rsidR="00985874" w:rsidRPr="00985874" w:rsidRDefault="00985874">
            <w:r w:rsidRPr="00985874">
              <w:rPr>
                <w:rFonts w:hint="eastAsia"/>
              </w:rPr>
              <w:t>XRCC6</w:t>
            </w:r>
          </w:p>
        </w:tc>
        <w:tc>
          <w:tcPr>
            <w:tcW w:w="1350" w:type="dxa"/>
            <w:noWrap/>
            <w:hideMark/>
          </w:tcPr>
          <w:p w14:paraId="14F1A193" w14:textId="77777777" w:rsidR="00985874" w:rsidRPr="00985874" w:rsidRDefault="00985874" w:rsidP="00985874">
            <w:r w:rsidRPr="00985874">
              <w:rPr>
                <w:rFonts w:hint="eastAsia"/>
              </w:rPr>
              <w:t>1.00005</w:t>
            </w:r>
          </w:p>
        </w:tc>
        <w:tc>
          <w:tcPr>
            <w:tcW w:w="3741" w:type="dxa"/>
            <w:noWrap/>
            <w:hideMark/>
          </w:tcPr>
          <w:p w14:paraId="14D0484A" w14:textId="77777777" w:rsidR="00985874" w:rsidRPr="00985874" w:rsidRDefault="00985874">
            <w:r w:rsidRPr="00985874">
              <w:rPr>
                <w:rFonts w:hint="eastAsia"/>
              </w:rPr>
              <w:t>1.00002-1.00009</w:t>
            </w:r>
          </w:p>
        </w:tc>
        <w:tc>
          <w:tcPr>
            <w:tcW w:w="1701" w:type="dxa"/>
            <w:noWrap/>
            <w:hideMark/>
          </w:tcPr>
          <w:p w14:paraId="15720817" w14:textId="77777777" w:rsidR="00985874" w:rsidRPr="00985874" w:rsidRDefault="00985874" w:rsidP="00985874">
            <w:r w:rsidRPr="00985874">
              <w:rPr>
                <w:rFonts w:hint="eastAsia"/>
              </w:rPr>
              <w:t>0.00182</w:t>
            </w:r>
          </w:p>
        </w:tc>
      </w:tr>
      <w:tr w:rsidR="00985874" w:rsidRPr="00985874" w14:paraId="002C2007" w14:textId="77777777" w:rsidTr="00985874">
        <w:trPr>
          <w:trHeight w:val="270"/>
        </w:trPr>
        <w:tc>
          <w:tcPr>
            <w:tcW w:w="1680" w:type="dxa"/>
            <w:noWrap/>
            <w:hideMark/>
          </w:tcPr>
          <w:p w14:paraId="56A1B766" w14:textId="77777777" w:rsidR="00985874" w:rsidRPr="00985874" w:rsidRDefault="00985874">
            <w:r w:rsidRPr="00985874">
              <w:rPr>
                <w:rFonts w:hint="eastAsia"/>
              </w:rPr>
              <w:t>MEIS2</w:t>
            </w:r>
          </w:p>
        </w:tc>
        <w:tc>
          <w:tcPr>
            <w:tcW w:w="1350" w:type="dxa"/>
            <w:noWrap/>
            <w:hideMark/>
          </w:tcPr>
          <w:p w14:paraId="1505B234" w14:textId="77777777" w:rsidR="00985874" w:rsidRPr="00985874" w:rsidRDefault="00985874" w:rsidP="00985874">
            <w:r w:rsidRPr="00985874">
              <w:rPr>
                <w:rFonts w:hint="eastAsia"/>
              </w:rPr>
              <w:t>0.99896</w:t>
            </w:r>
          </w:p>
        </w:tc>
        <w:tc>
          <w:tcPr>
            <w:tcW w:w="3741" w:type="dxa"/>
            <w:noWrap/>
            <w:hideMark/>
          </w:tcPr>
          <w:p w14:paraId="169228D2" w14:textId="77777777" w:rsidR="00985874" w:rsidRPr="00985874" w:rsidRDefault="00985874">
            <w:r w:rsidRPr="00985874">
              <w:rPr>
                <w:rFonts w:hint="eastAsia"/>
              </w:rPr>
              <w:t>0.99774-1.00018</w:t>
            </w:r>
          </w:p>
        </w:tc>
        <w:tc>
          <w:tcPr>
            <w:tcW w:w="1701" w:type="dxa"/>
            <w:noWrap/>
            <w:hideMark/>
          </w:tcPr>
          <w:p w14:paraId="0034AF0C" w14:textId="77777777" w:rsidR="00985874" w:rsidRPr="00985874" w:rsidRDefault="00985874" w:rsidP="00985874">
            <w:r w:rsidRPr="00985874">
              <w:rPr>
                <w:rFonts w:hint="eastAsia"/>
              </w:rPr>
              <w:t>0.09389</w:t>
            </w:r>
          </w:p>
        </w:tc>
      </w:tr>
      <w:tr w:rsidR="00985874" w:rsidRPr="00985874" w14:paraId="51E055BA" w14:textId="77777777" w:rsidTr="00985874">
        <w:trPr>
          <w:trHeight w:val="270"/>
        </w:trPr>
        <w:tc>
          <w:tcPr>
            <w:tcW w:w="1680" w:type="dxa"/>
            <w:noWrap/>
            <w:hideMark/>
          </w:tcPr>
          <w:p w14:paraId="37D556A8" w14:textId="77777777" w:rsidR="00985874" w:rsidRPr="00985874" w:rsidRDefault="00985874">
            <w:r w:rsidRPr="00985874">
              <w:rPr>
                <w:rFonts w:hint="eastAsia"/>
              </w:rPr>
              <w:t>MEIS1</w:t>
            </w:r>
          </w:p>
        </w:tc>
        <w:tc>
          <w:tcPr>
            <w:tcW w:w="1350" w:type="dxa"/>
            <w:noWrap/>
            <w:hideMark/>
          </w:tcPr>
          <w:p w14:paraId="0E6A3008" w14:textId="77777777" w:rsidR="00985874" w:rsidRPr="00985874" w:rsidRDefault="00985874" w:rsidP="00985874">
            <w:r w:rsidRPr="00985874">
              <w:rPr>
                <w:rFonts w:hint="eastAsia"/>
              </w:rPr>
              <w:t>0.99917</w:t>
            </w:r>
          </w:p>
        </w:tc>
        <w:tc>
          <w:tcPr>
            <w:tcW w:w="3741" w:type="dxa"/>
            <w:noWrap/>
            <w:hideMark/>
          </w:tcPr>
          <w:p w14:paraId="1AC15BEE" w14:textId="77777777" w:rsidR="00985874" w:rsidRPr="00985874" w:rsidRDefault="00985874">
            <w:r w:rsidRPr="00985874">
              <w:rPr>
                <w:rFonts w:hint="eastAsia"/>
              </w:rPr>
              <w:t>0.99843-0.99992</w:t>
            </w:r>
          </w:p>
        </w:tc>
        <w:tc>
          <w:tcPr>
            <w:tcW w:w="1701" w:type="dxa"/>
            <w:noWrap/>
            <w:hideMark/>
          </w:tcPr>
          <w:p w14:paraId="06F075B5" w14:textId="77777777" w:rsidR="00985874" w:rsidRPr="00985874" w:rsidRDefault="00985874" w:rsidP="00985874">
            <w:r w:rsidRPr="00985874">
              <w:rPr>
                <w:rFonts w:hint="eastAsia"/>
              </w:rPr>
              <w:t>0.03084</w:t>
            </w:r>
          </w:p>
        </w:tc>
      </w:tr>
      <w:tr w:rsidR="00985874" w:rsidRPr="00985874" w14:paraId="4AFC7DC1" w14:textId="77777777" w:rsidTr="00985874">
        <w:trPr>
          <w:trHeight w:val="270"/>
        </w:trPr>
        <w:tc>
          <w:tcPr>
            <w:tcW w:w="1680" w:type="dxa"/>
            <w:noWrap/>
            <w:hideMark/>
          </w:tcPr>
          <w:p w14:paraId="2645AA85" w14:textId="77777777" w:rsidR="00985874" w:rsidRPr="00985874" w:rsidRDefault="00985874">
            <w:r w:rsidRPr="00985874">
              <w:rPr>
                <w:rFonts w:hint="eastAsia"/>
              </w:rPr>
              <w:t>HES1</w:t>
            </w:r>
          </w:p>
        </w:tc>
        <w:tc>
          <w:tcPr>
            <w:tcW w:w="1350" w:type="dxa"/>
            <w:noWrap/>
            <w:hideMark/>
          </w:tcPr>
          <w:p w14:paraId="59AB8403" w14:textId="77777777" w:rsidR="00985874" w:rsidRPr="00985874" w:rsidRDefault="00985874" w:rsidP="00985874">
            <w:r w:rsidRPr="00985874">
              <w:rPr>
                <w:rFonts w:hint="eastAsia"/>
              </w:rPr>
              <w:t>0.99986</w:t>
            </w:r>
          </w:p>
        </w:tc>
        <w:tc>
          <w:tcPr>
            <w:tcW w:w="3741" w:type="dxa"/>
            <w:noWrap/>
            <w:hideMark/>
          </w:tcPr>
          <w:p w14:paraId="23F43CCF" w14:textId="77777777" w:rsidR="00985874" w:rsidRPr="00985874" w:rsidRDefault="00985874">
            <w:r w:rsidRPr="00985874">
              <w:rPr>
                <w:rFonts w:hint="eastAsia"/>
              </w:rPr>
              <w:t>0.99963-1.0001</w:t>
            </w:r>
          </w:p>
        </w:tc>
        <w:tc>
          <w:tcPr>
            <w:tcW w:w="1701" w:type="dxa"/>
            <w:noWrap/>
            <w:hideMark/>
          </w:tcPr>
          <w:p w14:paraId="6BCDA33E" w14:textId="77777777" w:rsidR="00985874" w:rsidRPr="00985874" w:rsidRDefault="00985874" w:rsidP="00985874">
            <w:r w:rsidRPr="00985874">
              <w:rPr>
                <w:rFonts w:hint="eastAsia"/>
              </w:rPr>
              <w:t>0.24846</w:t>
            </w:r>
          </w:p>
        </w:tc>
      </w:tr>
      <w:tr w:rsidR="00985874" w:rsidRPr="00985874" w14:paraId="2EE67AE6" w14:textId="77777777" w:rsidTr="00985874">
        <w:trPr>
          <w:trHeight w:val="270"/>
        </w:trPr>
        <w:tc>
          <w:tcPr>
            <w:tcW w:w="1680" w:type="dxa"/>
            <w:noWrap/>
            <w:hideMark/>
          </w:tcPr>
          <w:p w14:paraId="5371353F" w14:textId="77777777" w:rsidR="00985874" w:rsidRPr="00985874" w:rsidRDefault="00985874">
            <w:r w:rsidRPr="00985874">
              <w:rPr>
                <w:rFonts w:hint="eastAsia"/>
              </w:rPr>
              <w:t>BCL6</w:t>
            </w:r>
          </w:p>
        </w:tc>
        <w:tc>
          <w:tcPr>
            <w:tcW w:w="1350" w:type="dxa"/>
            <w:noWrap/>
            <w:hideMark/>
          </w:tcPr>
          <w:p w14:paraId="39148D73" w14:textId="77777777" w:rsidR="00985874" w:rsidRPr="00985874" w:rsidRDefault="00985874" w:rsidP="00985874">
            <w:r w:rsidRPr="00985874">
              <w:rPr>
                <w:rFonts w:hint="eastAsia"/>
              </w:rPr>
              <w:t>0.99961</w:t>
            </w:r>
          </w:p>
        </w:tc>
        <w:tc>
          <w:tcPr>
            <w:tcW w:w="3741" w:type="dxa"/>
            <w:noWrap/>
            <w:hideMark/>
          </w:tcPr>
          <w:p w14:paraId="64834D44" w14:textId="77777777" w:rsidR="00985874" w:rsidRPr="00985874" w:rsidRDefault="00985874">
            <w:r w:rsidRPr="00985874">
              <w:rPr>
                <w:rFonts w:hint="eastAsia"/>
              </w:rPr>
              <w:t>0.99935-0.99987</w:t>
            </w:r>
          </w:p>
        </w:tc>
        <w:tc>
          <w:tcPr>
            <w:tcW w:w="1701" w:type="dxa"/>
            <w:noWrap/>
            <w:hideMark/>
          </w:tcPr>
          <w:p w14:paraId="1C381767" w14:textId="77777777" w:rsidR="00985874" w:rsidRPr="00985874" w:rsidRDefault="00985874" w:rsidP="00985874">
            <w:r w:rsidRPr="00985874">
              <w:rPr>
                <w:rFonts w:hint="eastAsia"/>
              </w:rPr>
              <w:t>0.00313</w:t>
            </w:r>
          </w:p>
        </w:tc>
      </w:tr>
      <w:tr w:rsidR="00985874" w:rsidRPr="00985874" w14:paraId="73DE39C0" w14:textId="77777777" w:rsidTr="00985874">
        <w:trPr>
          <w:trHeight w:val="270"/>
        </w:trPr>
        <w:tc>
          <w:tcPr>
            <w:tcW w:w="1680" w:type="dxa"/>
            <w:noWrap/>
            <w:hideMark/>
          </w:tcPr>
          <w:p w14:paraId="5B059109" w14:textId="77777777" w:rsidR="00985874" w:rsidRPr="00985874" w:rsidRDefault="00985874">
            <w:r w:rsidRPr="00985874">
              <w:rPr>
                <w:rFonts w:hint="eastAsia"/>
              </w:rPr>
              <w:t>ASXL1</w:t>
            </w:r>
          </w:p>
        </w:tc>
        <w:tc>
          <w:tcPr>
            <w:tcW w:w="1350" w:type="dxa"/>
            <w:noWrap/>
            <w:hideMark/>
          </w:tcPr>
          <w:p w14:paraId="7F99EB0B" w14:textId="77777777" w:rsidR="00985874" w:rsidRPr="00985874" w:rsidRDefault="00985874" w:rsidP="00985874">
            <w:r w:rsidRPr="00985874">
              <w:rPr>
                <w:rFonts w:hint="eastAsia"/>
              </w:rPr>
              <w:t>1.00006</w:t>
            </w:r>
          </w:p>
        </w:tc>
        <w:tc>
          <w:tcPr>
            <w:tcW w:w="3741" w:type="dxa"/>
            <w:noWrap/>
            <w:hideMark/>
          </w:tcPr>
          <w:p w14:paraId="4EDB10F6" w14:textId="77777777" w:rsidR="00985874" w:rsidRPr="00985874" w:rsidRDefault="00985874">
            <w:r w:rsidRPr="00985874">
              <w:rPr>
                <w:rFonts w:hint="eastAsia"/>
              </w:rPr>
              <w:t>0.99974-1.00038</w:t>
            </w:r>
          </w:p>
        </w:tc>
        <w:tc>
          <w:tcPr>
            <w:tcW w:w="1701" w:type="dxa"/>
            <w:noWrap/>
            <w:hideMark/>
          </w:tcPr>
          <w:p w14:paraId="452692E5" w14:textId="77777777" w:rsidR="00985874" w:rsidRPr="00985874" w:rsidRDefault="00985874" w:rsidP="00985874">
            <w:r w:rsidRPr="00985874">
              <w:rPr>
                <w:rFonts w:hint="eastAsia"/>
              </w:rPr>
              <w:t>0.70927</w:t>
            </w:r>
          </w:p>
        </w:tc>
      </w:tr>
      <w:tr w:rsidR="00985874" w:rsidRPr="00985874" w14:paraId="38EBB4B8" w14:textId="77777777" w:rsidTr="00985874">
        <w:trPr>
          <w:trHeight w:val="270"/>
        </w:trPr>
        <w:tc>
          <w:tcPr>
            <w:tcW w:w="1680" w:type="dxa"/>
            <w:noWrap/>
            <w:hideMark/>
          </w:tcPr>
          <w:p w14:paraId="2F5A5D6F" w14:textId="77777777" w:rsidR="00985874" w:rsidRPr="00985874" w:rsidRDefault="00985874">
            <w:r w:rsidRPr="00985874">
              <w:rPr>
                <w:rFonts w:hint="eastAsia"/>
              </w:rPr>
              <w:t>HIRA</w:t>
            </w:r>
          </w:p>
        </w:tc>
        <w:tc>
          <w:tcPr>
            <w:tcW w:w="1350" w:type="dxa"/>
            <w:noWrap/>
            <w:hideMark/>
          </w:tcPr>
          <w:p w14:paraId="38BF2758" w14:textId="77777777" w:rsidR="00985874" w:rsidRPr="00985874" w:rsidRDefault="00985874" w:rsidP="00985874">
            <w:r w:rsidRPr="00985874">
              <w:rPr>
                <w:rFonts w:hint="eastAsia"/>
              </w:rPr>
              <w:t>1.00064</w:t>
            </w:r>
          </w:p>
        </w:tc>
        <w:tc>
          <w:tcPr>
            <w:tcW w:w="3741" w:type="dxa"/>
            <w:noWrap/>
            <w:hideMark/>
          </w:tcPr>
          <w:p w14:paraId="18552167" w14:textId="77777777" w:rsidR="00985874" w:rsidRPr="00985874" w:rsidRDefault="00985874">
            <w:r w:rsidRPr="00985874">
              <w:rPr>
                <w:rFonts w:hint="eastAsia"/>
              </w:rPr>
              <w:t>0.99962-1.00165</w:t>
            </w:r>
          </w:p>
        </w:tc>
        <w:tc>
          <w:tcPr>
            <w:tcW w:w="1701" w:type="dxa"/>
            <w:noWrap/>
            <w:hideMark/>
          </w:tcPr>
          <w:p w14:paraId="14EF3C5F" w14:textId="77777777" w:rsidR="00985874" w:rsidRPr="00985874" w:rsidRDefault="00985874" w:rsidP="00985874">
            <w:r w:rsidRPr="00985874">
              <w:rPr>
                <w:rFonts w:hint="eastAsia"/>
              </w:rPr>
              <w:t>0.21952</w:t>
            </w:r>
          </w:p>
        </w:tc>
      </w:tr>
      <w:tr w:rsidR="00985874" w:rsidRPr="00985874" w14:paraId="41E0502C" w14:textId="77777777" w:rsidTr="00985874">
        <w:trPr>
          <w:trHeight w:val="270"/>
        </w:trPr>
        <w:tc>
          <w:tcPr>
            <w:tcW w:w="1680" w:type="dxa"/>
            <w:noWrap/>
            <w:hideMark/>
          </w:tcPr>
          <w:p w14:paraId="4580D720" w14:textId="77777777" w:rsidR="00985874" w:rsidRPr="00985874" w:rsidRDefault="00985874">
            <w:r w:rsidRPr="00985874">
              <w:rPr>
                <w:rFonts w:hint="eastAsia"/>
              </w:rPr>
              <w:t>CRABP2</w:t>
            </w:r>
          </w:p>
        </w:tc>
        <w:tc>
          <w:tcPr>
            <w:tcW w:w="1350" w:type="dxa"/>
            <w:noWrap/>
            <w:hideMark/>
          </w:tcPr>
          <w:p w14:paraId="7AC9D01F" w14:textId="77777777" w:rsidR="00985874" w:rsidRPr="00985874" w:rsidRDefault="00985874" w:rsidP="00985874">
            <w:r w:rsidRPr="00985874">
              <w:rPr>
                <w:rFonts w:hint="eastAsia"/>
              </w:rPr>
              <w:t>0.99999</w:t>
            </w:r>
          </w:p>
        </w:tc>
        <w:tc>
          <w:tcPr>
            <w:tcW w:w="3741" w:type="dxa"/>
            <w:noWrap/>
            <w:hideMark/>
          </w:tcPr>
          <w:p w14:paraId="2B422BE0" w14:textId="77777777" w:rsidR="00985874" w:rsidRPr="00985874" w:rsidRDefault="00985874">
            <w:r w:rsidRPr="00985874">
              <w:rPr>
                <w:rFonts w:hint="eastAsia"/>
              </w:rPr>
              <w:t>0.99995-1.00002</w:t>
            </w:r>
          </w:p>
        </w:tc>
        <w:tc>
          <w:tcPr>
            <w:tcW w:w="1701" w:type="dxa"/>
            <w:noWrap/>
            <w:hideMark/>
          </w:tcPr>
          <w:p w14:paraId="2499F888" w14:textId="77777777" w:rsidR="00985874" w:rsidRPr="00985874" w:rsidRDefault="00985874" w:rsidP="00985874">
            <w:r w:rsidRPr="00985874">
              <w:rPr>
                <w:rFonts w:hint="eastAsia"/>
              </w:rPr>
              <w:t>0.41245</w:t>
            </w:r>
          </w:p>
        </w:tc>
      </w:tr>
      <w:tr w:rsidR="00985874" w:rsidRPr="00985874" w14:paraId="129C932B" w14:textId="77777777" w:rsidTr="00985874">
        <w:trPr>
          <w:trHeight w:val="270"/>
        </w:trPr>
        <w:tc>
          <w:tcPr>
            <w:tcW w:w="1680" w:type="dxa"/>
            <w:noWrap/>
            <w:hideMark/>
          </w:tcPr>
          <w:p w14:paraId="55708EDC" w14:textId="77777777" w:rsidR="00985874" w:rsidRPr="00985874" w:rsidRDefault="00985874">
            <w:r w:rsidRPr="00985874">
              <w:rPr>
                <w:rFonts w:hint="eastAsia"/>
              </w:rPr>
              <w:t>ZNF410</w:t>
            </w:r>
          </w:p>
        </w:tc>
        <w:tc>
          <w:tcPr>
            <w:tcW w:w="1350" w:type="dxa"/>
            <w:noWrap/>
            <w:hideMark/>
          </w:tcPr>
          <w:p w14:paraId="5A2576D2" w14:textId="77777777" w:rsidR="00985874" w:rsidRPr="00985874" w:rsidRDefault="00985874" w:rsidP="00985874">
            <w:r w:rsidRPr="00985874">
              <w:rPr>
                <w:rFonts w:hint="eastAsia"/>
              </w:rPr>
              <w:t>1.00555</w:t>
            </w:r>
          </w:p>
        </w:tc>
        <w:tc>
          <w:tcPr>
            <w:tcW w:w="3741" w:type="dxa"/>
            <w:noWrap/>
            <w:hideMark/>
          </w:tcPr>
          <w:p w14:paraId="6A4C3B84" w14:textId="77777777" w:rsidR="00985874" w:rsidRPr="00985874" w:rsidRDefault="00985874">
            <w:r w:rsidRPr="00985874">
              <w:rPr>
                <w:rFonts w:hint="eastAsia"/>
              </w:rPr>
              <w:t>0.99998-1.01115</w:t>
            </w:r>
          </w:p>
        </w:tc>
        <w:tc>
          <w:tcPr>
            <w:tcW w:w="1701" w:type="dxa"/>
            <w:noWrap/>
            <w:hideMark/>
          </w:tcPr>
          <w:p w14:paraId="09942002" w14:textId="77777777" w:rsidR="00985874" w:rsidRPr="00985874" w:rsidRDefault="00985874" w:rsidP="00985874">
            <w:r w:rsidRPr="00985874">
              <w:rPr>
                <w:rFonts w:hint="eastAsia"/>
              </w:rPr>
              <w:t>0.05099</w:t>
            </w:r>
          </w:p>
        </w:tc>
      </w:tr>
      <w:tr w:rsidR="00985874" w:rsidRPr="00985874" w14:paraId="7FD8FB6C" w14:textId="77777777" w:rsidTr="00985874">
        <w:trPr>
          <w:trHeight w:val="270"/>
        </w:trPr>
        <w:tc>
          <w:tcPr>
            <w:tcW w:w="1680" w:type="dxa"/>
            <w:noWrap/>
            <w:hideMark/>
          </w:tcPr>
          <w:p w14:paraId="1BC69311" w14:textId="77777777" w:rsidR="00985874" w:rsidRPr="00985874" w:rsidRDefault="00985874">
            <w:r w:rsidRPr="00985874">
              <w:rPr>
                <w:rFonts w:hint="eastAsia"/>
              </w:rPr>
              <w:t>TFAP4</w:t>
            </w:r>
          </w:p>
        </w:tc>
        <w:tc>
          <w:tcPr>
            <w:tcW w:w="1350" w:type="dxa"/>
            <w:noWrap/>
            <w:hideMark/>
          </w:tcPr>
          <w:p w14:paraId="2C04C0BA" w14:textId="77777777" w:rsidR="00985874" w:rsidRPr="00985874" w:rsidRDefault="00985874" w:rsidP="00985874">
            <w:r w:rsidRPr="00985874">
              <w:rPr>
                <w:rFonts w:hint="eastAsia"/>
              </w:rPr>
              <w:t>0.99935</w:t>
            </w:r>
          </w:p>
        </w:tc>
        <w:tc>
          <w:tcPr>
            <w:tcW w:w="3741" w:type="dxa"/>
            <w:noWrap/>
            <w:hideMark/>
          </w:tcPr>
          <w:p w14:paraId="4D627955" w14:textId="77777777" w:rsidR="00985874" w:rsidRPr="00985874" w:rsidRDefault="00985874">
            <w:r w:rsidRPr="00985874">
              <w:rPr>
                <w:rFonts w:hint="eastAsia"/>
              </w:rPr>
              <w:t>0.99845-1.00026</w:t>
            </w:r>
          </w:p>
        </w:tc>
        <w:tc>
          <w:tcPr>
            <w:tcW w:w="1701" w:type="dxa"/>
            <w:noWrap/>
            <w:hideMark/>
          </w:tcPr>
          <w:p w14:paraId="55D5A2F2" w14:textId="77777777" w:rsidR="00985874" w:rsidRPr="00985874" w:rsidRDefault="00985874" w:rsidP="00985874">
            <w:r w:rsidRPr="00985874">
              <w:rPr>
                <w:rFonts w:hint="eastAsia"/>
              </w:rPr>
              <w:t>0.16173</w:t>
            </w:r>
          </w:p>
        </w:tc>
      </w:tr>
      <w:tr w:rsidR="00985874" w:rsidRPr="00985874" w14:paraId="54382D4C" w14:textId="77777777" w:rsidTr="00985874">
        <w:trPr>
          <w:trHeight w:val="270"/>
        </w:trPr>
        <w:tc>
          <w:tcPr>
            <w:tcW w:w="1680" w:type="dxa"/>
            <w:noWrap/>
            <w:hideMark/>
          </w:tcPr>
          <w:p w14:paraId="42325273" w14:textId="77777777" w:rsidR="00985874" w:rsidRPr="00985874" w:rsidRDefault="00985874">
            <w:r w:rsidRPr="00985874">
              <w:rPr>
                <w:rFonts w:hint="eastAsia"/>
              </w:rPr>
              <w:t>EAF1</w:t>
            </w:r>
          </w:p>
        </w:tc>
        <w:tc>
          <w:tcPr>
            <w:tcW w:w="1350" w:type="dxa"/>
            <w:noWrap/>
            <w:hideMark/>
          </w:tcPr>
          <w:p w14:paraId="1F91D521" w14:textId="77777777" w:rsidR="00985874" w:rsidRPr="00985874" w:rsidRDefault="00985874" w:rsidP="00985874">
            <w:r w:rsidRPr="00985874">
              <w:rPr>
                <w:rFonts w:hint="eastAsia"/>
              </w:rPr>
              <w:t>1.00015</w:t>
            </w:r>
          </w:p>
        </w:tc>
        <w:tc>
          <w:tcPr>
            <w:tcW w:w="3741" w:type="dxa"/>
            <w:noWrap/>
            <w:hideMark/>
          </w:tcPr>
          <w:p w14:paraId="38AA142D" w14:textId="77777777" w:rsidR="00985874" w:rsidRPr="00985874" w:rsidRDefault="00985874">
            <w:r w:rsidRPr="00985874">
              <w:rPr>
                <w:rFonts w:hint="eastAsia"/>
              </w:rPr>
              <w:t>0.99952-1.00078</w:t>
            </w:r>
          </w:p>
        </w:tc>
        <w:tc>
          <w:tcPr>
            <w:tcW w:w="1701" w:type="dxa"/>
            <w:noWrap/>
            <w:hideMark/>
          </w:tcPr>
          <w:p w14:paraId="6FD4DD3C" w14:textId="77777777" w:rsidR="00985874" w:rsidRPr="00985874" w:rsidRDefault="00985874" w:rsidP="00985874">
            <w:r w:rsidRPr="00985874">
              <w:rPr>
                <w:rFonts w:hint="eastAsia"/>
              </w:rPr>
              <w:t>0.64435</w:t>
            </w:r>
          </w:p>
        </w:tc>
      </w:tr>
      <w:tr w:rsidR="00985874" w:rsidRPr="00985874" w14:paraId="6A960B18" w14:textId="77777777" w:rsidTr="00985874">
        <w:trPr>
          <w:trHeight w:val="270"/>
        </w:trPr>
        <w:tc>
          <w:tcPr>
            <w:tcW w:w="1680" w:type="dxa"/>
            <w:noWrap/>
            <w:hideMark/>
          </w:tcPr>
          <w:p w14:paraId="0A2EA909" w14:textId="77777777" w:rsidR="00985874" w:rsidRPr="00985874" w:rsidRDefault="00985874">
            <w:r w:rsidRPr="00985874">
              <w:rPr>
                <w:rFonts w:hint="eastAsia"/>
              </w:rPr>
              <w:t>FOXF1</w:t>
            </w:r>
          </w:p>
        </w:tc>
        <w:tc>
          <w:tcPr>
            <w:tcW w:w="1350" w:type="dxa"/>
            <w:noWrap/>
            <w:hideMark/>
          </w:tcPr>
          <w:p w14:paraId="3B176B61" w14:textId="77777777" w:rsidR="00985874" w:rsidRPr="00985874" w:rsidRDefault="00985874" w:rsidP="00985874">
            <w:r w:rsidRPr="00985874">
              <w:rPr>
                <w:rFonts w:hint="eastAsia"/>
              </w:rPr>
              <w:t>0.99725</w:t>
            </w:r>
          </w:p>
        </w:tc>
        <w:tc>
          <w:tcPr>
            <w:tcW w:w="3741" w:type="dxa"/>
            <w:noWrap/>
            <w:hideMark/>
          </w:tcPr>
          <w:p w14:paraId="0C7F290E" w14:textId="77777777" w:rsidR="00985874" w:rsidRPr="00985874" w:rsidRDefault="00985874">
            <w:r w:rsidRPr="00985874">
              <w:rPr>
                <w:rFonts w:hint="eastAsia"/>
              </w:rPr>
              <w:t>0.99445-1.00005</w:t>
            </w:r>
          </w:p>
        </w:tc>
        <w:tc>
          <w:tcPr>
            <w:tcW w:w="1701" w:type="dxa"/>
            <w:noWrap/>
            <w:hideMark/>
          </w:tcPr>
          <w:p w14:paraId="0556B623" w14:textId="77777777" w:rsidR="00985874" w:rsidRPr="00985874" w:rsidRDefault="00985874" w:rsidP="00985874">
            <w:r w:rsidRPr="00985874">
              <w:rPr>
                <w:rFonts w:hint="eastAsia"/>
              </w:rPr>
              <w:t>0.05458</w:t>
            </w:r>
          </w:p>
        </w:tc>
      </w:tr>
      <w:tr w:rsidR="00985874" w:rsidRPr="00985874" w14:paraId="755128CD" w14:textId="77777777" w:rsidTr="00985874">
        <w:trPr>
          <w:trHeight w:val="270"/>
        </w:trPr>
        <w:tc>
          <w:tcPr>
            <w:tcW w:w="1680" w:type="dxa"/>
            <w:noWrap/>
            <w:hideMark/>
          </w:tcPr>
          <w:p w14:paraId="19348245" w14:textId="77777777" w:rsidR="00985874" w:rsidRPr="00985874" w:rsidRDefault="00985874">
            <w:r w:rsidRPr="00985874">
              <w:rPr>
                <w:rFonts w:hint="eastAsia"/>
              </w:rPr>
              <w:t>FOXF2</w:t>
            </w:r>
          </w:p>
        </w:tc>
        <w:tc>
          <w:tcPr>
            <w:tcW w:w="1350" w:type="dxa"/>
            <w:noWrap/>
            <w:hideMark/>
          </w:tcPr>
          <w:p w14:paraId="0E764FC9" w14:textId="77777777" w:rsidR="00985874" w:rsidRPr="00985874" w:rsidRDefault="00985874" w:rsidP="00985874">
            <w:r w:rsidRPr="00985874">
              <w:rPr>
                <w:rFonts w:hint="eastAsia"/>
              </w:rPr>
              <w:t>1.00154</w:t>
            </w:r>
          </w:p>
        </w:tc>
        <w:tc>
          <w:tcPr>
            <w:tcW w:w="3741" w:type="dxa"/>
            <w:noWrap/>
            <w:hideMark/>
          </w:tcPr>
          <w:p w14:paraId="6BDF86C4" w14:textId="77777777" w:rsidR="00985874" w:rsidRPr="00985874" w:rsidRDefault="00985874">
            <w:r w:rsidRPr="00985874">
              <w:rPr>
                <w:rFonts w:hint="eastAsia"/>
              </w:rPr>
              <w:t>1.0003-1.00279</w:t>
            </w:r>
          </w:p>
        </w:tc>
        <w:tc>
          <w:tcPr>
            <w:tcW w:w="1701" w:type="dxa"/>
            <w:noWrap/>
            <w:hideMark/>
          </w:tcPr>
          <w:p w14:paraId="7942089B" w14:textId="77777777" w:rsidR="00985874" w:rsidRPr="00985874" w:rsidRDefault="00985874" w:rsidP="00985874">
            <w:r w:rsidRPr="00985874">
              <w:rPr>
                <w:rFonts w:hint="eastAsia"/>
              </w:rPr>
              <w:t>0.01508</w:t>
            </w:r>
          </w:p>
        </w:tc>
      </w:tr>
      <w:tr w:rsidR="00985874" w:rsidRPr="00985874" w14:paraId="125637FF" w14:textId="77777777" w:rsidTr="00985874">
        <w:trPr>
          <w:trHeight w:val="270"/>
        </w:trPr>
        <w:tc>
          <w:tcPr>
            <w:tcW w:w="1680" w:type="dxa"/>
            <w:noWrap/>
            <w:hideMark/>
          </w:tcPr>
          <w:p w14:paraId="45974279" w14:textId="77777777" w:rsidR="00985874" w:rsidRPr="00985874" w:rsidRDefault="00985874">
            <w:r w:rsidRPr="00985874">
              <w:rPr>
                <w:rFonts w:hint="eastAsia"/>
              </w:rPr>
              <w:t>GABPB2</w:t>
            </w:r>
          </w:p>
        </w:tc>
        <w:tc>
          <w:tcPr>
            <w:tcW w:w="1350" w:type="dxa"/>
            <w:noWrap/>
            <w:hideMark/>
          </w:tcPr>
          <w:p w14:paraId="56DDFB7D" w14:textId="77777777" w:rsidR="00985874" w:rsidRPr="00985874" w:rsidRDefault="00985874" w:rsidP="00985874">
            <w:r w:rsidRPr="00985874">
              <w:rPr>
                <w:rFonts w:hint="eastAsia"/>
              </w:rPr>
              <w:t>1.00041</w:t>
            </w:r>
          </w:p>
        </w:tc>
        <w:tc>
          <w:tcPr>
            <w:tcW w:w="3741" w:type="dxa"/>
            <w:noWrap/>
            <w:hideMark/>
          </w:tcPr>
          <w:p w14:paraId="1D05DAF4" w14:textId="77777777" w:rsidR="00985874" w:rsidRPr="00985874" w:rsidRDefault="00985874">
            <w:r w:rsidRPr="00985874">
              <w:rPr>
                <w:rFonts w:hint="eastAsia"/>
              </w:rPr>
              <w:t>0.99934-1.00148</w:t>
            </w:r>
          </w:p>
        </w:tc>
        <w:tc>
          <w:tcPr>
            <w:tcW w:w="1701" w:type="dxa"/>
            <w:noWrap/>
            <w:hideMark/>
          </w:tcPr>
          <w:p w14:paraId="04AD95BD" w14:textId="77777777" w:rsidR="00985874" w:rsidRPr="00985874" w:rsidRDefault="00985874" w:rsidP="00985874">
            <w:r w:rsidRPr="00985874">
              <w:rPr>
                <w:rFonts w:hint="eastAsia"/>
              </w:rPr>
              <w:t>0.45017</w:t>
            </w:r>
          </w:p>
        </w:tc>
      </w:tr>
      <w:tr w:rsidR="00985874" w:rsidRPr="00985874" w14:paraId="3A86B25B" w14:textId="77777777" w:rsidTr="00985874">
        <w:trPr>
          <w:trHeight w:val="270"/>
        </w:trPr>
        <w:tc>
          <w:tcPr>
            <w:tcW w:w="1680" w:type="dxa"/>
            <w:noWrap/>
            <w:hideMark/>
          </w:tcPr>
          <w:p w14:paraId="10AEFE4B" w14:textId="77777777" w:rsidR="00985874" w:rsidRPr="00985874" w:rsidRDefault="00985874">
            <w:r w:rsidRPr="00985874">
              <w:rPr>
                <w:rFonts w:hint="eastAsia"/>
              </w:rPr>
              <w:t>NOTCH3</w:t>
            </w:r>
          </w:p>
        </w:tc>
        <w:tc>
          <w:tcPr>
            <w:tcW w:w="1350" w:type="dxa"/>
            <w:noWrap/>
            <w:hideMark/>
          </w:tcPr>
          <w:p w14:paraId="245E2FC1" w14:textId="77777777" w:rsidR="00985874" w:rsidRPr="00985874" w:rsidRDefault="00985874" w:rsidP="00985874">
            <w:r w:rsidRPr="00985874">
              <w:rPr>
                <w:rFonts w:hint="eastAsia"/>
              </w:rPr>
              <w:t>0.99995</w:t>
            </w:r>
          </w:p>
        </w:tc>
        <w:tc>
          <w:tcPr>
            <w:tcW w:w="3741" w:type="dxa"/>
            <w:noWrap/>
            <w:hideMark/>
          </w:tcPr>
          <w:p w14:paraId="4C5AD4E8" w14:textId="77777777" w:rsidR="00985874" w:rsidRPr="00985874" w:rsidRDefault="00985874">
            <w:r w:rsidRPr="00985874">
              <w:rPr>
                <w:rFonts w:hint="eastAsia"/>
              </w:rPr>
              <w:t>0.99991-0.99999</w:t>
            </w:r>
          </w:p>
        </w:tc>
        <w:tc>
          <w:tcPr>
            <w:tcW w:w="1701" w:type="dxa"/>
            <w:noWrap/>
            <w:hideMark/>
          </w:tcPr>
          <w:p w14:paraId="53A6A14C" w14:textId="77777777" w:rsidR="00985874" w:rsidRPr="00985874" w:rsidRDefault="00985874" w:rsidP="00985874">
            <w:r w:rsidRPr="00985874">
              <w:rPr>
                <w:rFonts w:hint="eastAsia"/>
              </w:rPr>
              <w:t>0.0081</w:t>
            </w:r>
          </w:p>
        </w:tc>
      </w:tr>
      <w:tr w:rsidR="00985874" w:rsidRPr="00985874" w14:paraId="5F08CB93" w14:textId="77777777" w:rsidTr="00985874">
        <w:trPr>
          <w:trHeight w:val="270"/>
        </w:trPr>
        <w:tc>
          <w:tcPr>
            <w:tcW w:w="1680" w:type="dxa"/>
            <w:noWrap/>
            <w:hideMark/>
          </w:tcPr>
          <w:p w14:paraId="5C752D6A" w14:textId="77777777" w:rsidR="00985874" w:rsidRPr="00985874" w:rsidRDefault="00985874">
            <w:r w:rsidRPr="00985874">
              <w:rPr>
                <w:rFonts w:hint="eastAsia"/>
              </w:rPr>
              <w:t>ZNF383</w:t>
            </w:r>
          </w:p>
        </w:tc>
        <w:tc>
          <w:tcPr>
            <w:tcW w:w="1350" w:type="dxa"/>
            <w:noWrap/>
            <w:hideMark/>
          </w:tcPr>
          <w:p w14:paraId="165C2BFA" w14:textId="77777777" w:rsidR="00985874" w:rsidRPr="00985874" w:rsidRDefault="00985874" w:rsidP="00985874">
            <w:r w:rsidRPr="00985874">
              <w:rPr>
                <w:rFonts w:hint="eastAsia"/>
              </w:rPr>
              <w:t>0.99977</w:t>
            </w:r>
          </w:p>
        </w:tc>
        <w:tc>
          <w:tcPr>
            <w:tcW w:w="3741" w:type="dxa"/>
            <w:noWrap/>
            <w:hideMark/>
          </w:tcPr>
          <w:p w14:paraId="690FE1F2" w14:textId="77777777" w:rsidR="00985874" w:rsidRPr="00985874" w:rsidRDefault="00985874">
            <w:r w:rsidRPr="00985874">
              <w:rPr>
                <w:rFonts w:hint="eastAsia"/>
              </w:rPr>
              <w:t>0.99753-1.00201</w:t>
            </w:r>
          </w:p>
        </w:tc>
        <w:tc>
          <w:tcPr>
            <w:tcW w:w="1701" w:type="dxa"/>
            <w:noWrap/>
            <w:hideMark/>
          </w:tcPr>
          <w:p w14:paraId="215BEFBC" w14:textId="77777777" w:rsidR="00985874" w:rsidRPr="00985874" w:rsidRDefault="00985874" w:rsidP="00985874">
            <w:r w:rsidRPr="00985874">
              <w:rPr>
                <w:rFonts w:hint="eastAsia"/>
              </w:rPr>
              <w:t>0.83921</w:t>
            </w:r>
          </w:p>
        </w:tc>
      </w:tr>
      <w:tr w:rsidR="00985874" w:rsidRPr="00985874" w14:paraId="207F6058" w14:textId="77777777" w:rsidTr="00985874">
        <w:trPr>
          <w:trHeight w:val="270"/>
        </w:trPr>
        <w:tc>
          <w:tcPr>
            <w:tcW w:w="1680" w:type="dxa"/>
            <w:noWrap/>
            <w:hideMark/>
          </w:tcPr>
          <w:p w14:paraId="6F769CCB" w14:textId="77777777" w:rsidR="00985874" w:rsidRPr="00985874" w:rsidRDefault="00985874">
            <w:r w:rsidRPr="00985874">
              <w:rPr>
                <w:rFonts w:hint="eastAsia"/>
              </w:rPr>
              <w:t>EHMT2</w:t>
            </w:r>
          </w:p>
        </w:tc>
        <w:tc>
          <w:tcPr>
            <w:tcW w:w="1350" w:type="dxa"/>
            <w:noWrap/>
            <w:hideMark/>
          </w:tcPr>
          <w:p w14:paraId="346A0225" w14:textId="77777777" w:rsidR="00985874" w:rsidRPr="00985874" w:rsidRDefault="00985874" w:rsidP="00985874">
            <w:r w:rsidRPr="00985874">
              <w:rPr>
                <w:rFonts w:hint="eastAsia"/>
              </w:rPr>
              <w:t>1.00017</w:t>
            </w:r>
          </w:p>
        </w:tc>
        <w:tc>
          <w:tcPr>
            <w:tcW w:w="3741" w:type="dxa"/>
            <w:noWrap/>
            <w:hideMark/>
          </w:tcPr>
          <w:p w14:paraId="61E11C95" w14:textId="77777777" w:rsidR="00985874" w:rsidRPr="00985874" w:rsidRDefault="00985874">
            <w:r w:rsidRPr="00985874">
              <w:rPr>
                <w:rFonts w:hint="eastAsia"/>
              </w:rPr>
              <w:t>0.9999-1.00045</w:t>
            </w:r>
          </w:p>
        </w:tc>
        <w:tc>
          <w:tcPr>
            <w:tcW w:w="1701" w:type="dxa"/>
            <w:noWrap/>
            <w:hideMark/>
          </w:tcPr>
          <w:p w14:paraId="1412637D" w14:textId="77777777" w:rsidR="00985874" w:rsidRPr="00985874" w:rsidRDefault="00985874" w:rsidP="00985874">
            <w:r w:rsidRPr="00985874">
              <w:rPr>
                <w:rFonts w:hint="eastAsia"/>
              </w:rPr>
              <w:t>0.22003</w:t>
            </w:r>
          </w:p>
        </w:tc>
      </w:tr>
      <w:tr w:rsidR="00985874" w:rsidRPr="00985874" w14:paraId="77E064D2" w14:textId="77777777" w:rsidTr="00985874">
        <w:trPr>
          <w:trHeight w:val="270"/>
        </w:trPr>
        <w:tc>
          <w:tcPr>
            <w:tcW w:w="1680" w:type="dxa"/>
            <w:noWrap/>
            <w:hideMark/>
          </w:tcPr>
          <w:p w14:paraId="519FD0B5" w14:textId="77777777" w:rsidR="00985874" w:rsidRPr="00985874" w:rsidRDefault="00985874">
            <w:r w:rsidRPr="00985874">
              <w:rPr>
                <w:rFonts w:hint="eastAsia"/>
              </w:rPr>
              <w:t>HTATIP2</w:t>
            </w:r>
          </w:p>
        </w:tc>
        <w:tc>
          <w:tcPr>
            <w:tcW w:w="1350" w:type="dxa"/>
            <w:noWrap/>
            <w:hideMark/>
          </w:tcPr>
          <w:p w14:paraId="7B168731" w14:textId="77777777" w:rsidR="00985874" w:rsidRPr="00985874" w:rsidRDefault="00985874" w:rsidP="00985874">
            <w:r w:rsidRPr="00985874">
              <w:rPr>
                <w:rFonts w:hint="eastAsia"/>
              </w:rPr>
              <w:t>1.00023</w:t>
            </w:r>
          </w:p>
        </w:tc>
        <w:tc>
          <w:tcPr>
            <w:tcW w:w="3741" w:type="dxa"/>
            <w:noWrap/>
            <w:hideMark/>
          </w:tcPr>
          <w:p w14:paraId="2A4D6208" w14:textId="77777777" w:rsidR="00985874" w:rsidRPr="00985874" w:rsidRDefault="00985874">
            <w:r w:rsidRPr="00985874">
              <w:rPr>
                <w:rFonts w:hint="eastAsia"/>
              </w:rPr>
              <w:t>1.00003-1.00042</w:t>
            </w:r>
          </w:p>
        </w:tc>
        <w:tc>
          <w:tcPr>
            <w:tcW w:w="1701" w:type="dxa"/>
            <w:noWrap/>
            <w:hideMark/>
          </w:tcPr>
          <w:p w14:paraId="75B690DD" w14:textId="77777777" w:rsidR="00985874" w:rsidRPr="00985874" w:rsidRDefault="00985874" w:rsidP="00985874">
            <w:r w:rsidRPr="00985874">
              <w:rPr>
                <w:rFonts w:hint="eastAsia"/>
              </w:rPr>
              <w:t>0.0207</w:t>
            </w:r>
          </w:p>
        </w:tc>
      </w:tr>
      <w:tr w:rsidR="00985874" w:rsidRPr="00985874" w14:paraId="028B9C81" w14:textId="77777777" w:rsidTr="00985874">
        <w:trPr>
          <w:trHeight w:val="270"/>
        </w:trPr>
        <w:tc>
          <w:tcPr>
            <w:tcW w:w="1680" w:type="dxa"/>
            <w:noWrap/>
            <w:hideMark/>
          </w:tcPr>
          <w:p w14:paraId="7688B3E9" w14:textId="77777777" w:rsidR="00985874" w:rsidRPr="00985874" w:rsidRDefault="00985874">
            <w:r w:rsidRPr="00985874">
              <w:rPr>
                <w:rFonts w:hint="eastAsia"/>
              </w:rPr>
              <w:t>NFYC</w:t>
            </w:r>
          </w:p>
        </w:tc>
        <w:tc>
          <w:tcPr>
            <w:tcW w:w="1350" w:type="dxa"/>
            <w:noWrap/>
            <w:hideMark/>
          </w:tcPr>
          <w:p w14:paraId="756AF9F0" w14:textId="77777777" w:rsidR="00985874" w:rsidRPr="00985874" w:rsidRDefault="00985874" w:rsidP="00985874">
            <w:r w:rsidRPr="00985874">
              <w:rPr>
                <w:rFonts w:hint="eastAsia"/>
              </w:rPr>
              <w:t>0.99926</w:t>
            </w:r>
          </w:p>
        </w:tc>
        <w:tc>
          <w:tcPr>
            <w:tcW w:w="3741" w:type="dxa"/>
            <w:noWrap/>
            <w:hideMark/>
          </w:tcPr>
          <w:p w14:paraId="2403559D" w14:textId="77777777" w:rsidR="00985874" w:rsidRPr="00985874" w:rsidRDefault="00985874">
            <w:r w:rsidRPr="00985874">
              <w:rPr>
                <w:rFonts w:hint="eastAsia"/>
              </w:rPr>
              <w:t>0.99864-0.99988</w:t>
            </w:r>
          </w:p>
        </w:tc>
        <w:tc>
          <w:tcPr>
            <w:tcW w:w="1701" w:type="dxa"/>
            <w:noWrap/>
            <w:hideMark/>
          </w:tcPr>
          <w:p w14:paraId="2EF83164" w14:textId="77777777" w:rsidR="00985874" w:rsidRPr="00985874" w:rsidRDefault="00985874" w:rsidP="00985874">
            <w:r w:rsidRPr="00985874">
              <w:rPr>
                <w:rFonts w:hint="eastAsia"/>
              </w:rPr>
              <w:t>0.02022</w:t>
            </w:r>
          </w:p>
        </w:tc>
      </w:tr>
      <w:tr w:rsidR="00985874" w:rsidRPr="00985874" w14:paraId="29935193" w14:textId="77777777" w:rsidTr="00985874">
        <w:trPr>
          <w:trHeight w:val="270"/>
        </w:trPr>
        <w:tc>
          <w:tcPr>
            <w:tcW w:w="1680" w:type="dxa"/>
            <w:noWrap/>
            <w:hideMark/>
          </w:tcPr>
          <w:p w14:paraId="40FFA5CE" w14:textId="77777777" w:rsidR="00985874" w:rsidRPr="00985874" w:rsidRDefault="00985874">
            <w:r w:rsidRPr="00985874">
              <w:rPr>
                <w:rFonts w:hint="eastAsia"/>
              </w:rPr>
              <w:t>NFYB</w:t>
            </w:r>
          </w:p>
        </w:tc>
        <w:tc>
          <w:tcPr>
            <w:tcW w:w="1350" w:type="dxa"/>
            <w:noWrap/>
            <w:hideMark/>
          </w:tcPr>
          <w:p w14:paraId="2A88985F" w14:textId="77777777" w:rsidR="00985874" w:rsidRPr="00985874" w:rsidRDefault="00985874" w:rsidP="00985874">
            <w:r w:rsidRPr="00985874">
              <w:rPr>
                <w:rFonts w:hint="eastAsia"/>
              </w:rPr>
              <w:t>1.00038</w:t>
            </w:r>
          </w:p>
        </w:tc>
        <w:tc>
          <w:tcPr>
            <w:tcW w:w="3741" w:type="dxa"/>
            <w:noWrap/>
            <w:hideMark/>
          </w:tcPr>
          <w:p w14:paraId="554A3865" w14:textId="77777777" w:rsidR="00985874" w:rsidRPr="00985874" w:rsidRDefault="00985874">
            <w:r w:rsidRPr="00985874">
              <w:rPr>
                <w:rFonts w:hint="eastAsia"/>
              </w:rPr>
              <w:t>0.99943-1.00134</w:t>
            </w:r>
          </w:p>
        </w:tc>
        <w:tc>
          <w:tcPr>
            <w:tcW w:w="1701" w:type="dxa"/>
            <w:noWrap/>
            <w:hideMark/>
          </w:tcPr>
          <w:p w14:paraId="1B626A43" w14:textId="77777777" w:rsidR="00985874" w:rsidRPr="00985874" w:rsidRDefault="00985874" w:rsidP="00985874">
            <w:r w:rsidRPr="00985874">
              <w:rPr>
                <w:rFonts w:hint="eastAsia"/>
              </w:rPr>
              <w:t>0.43254</w:t>
            </w:r>
          </w:p>
        </w:tc>
      </w:tr>
      <w:tr w:rsidR="00985874" w:rsidRPr="00985874" w14:paraId="75485630" w14:textId="77777777" w:rsidTr="00985874">
        <w:trPr>
          <w:trHeight w:val="270"/>
        </w:trPr>
        <w:tc>
          <w:tcPr>
            <w:tcW w:w="1680" w:type="dxa"/>
            <w:noWrap/>
            <w:hideMark/>
          </w:tcPr>
          <w:p w14:paraId="13AD47F3" w14:textId="77777777" w:rsidR="00985874" w:rsidRPr="00985874" w:rsidRDefault="00985874">
            <w:r w:rsidRPr="00985874">
              <w:rPr>
                <w:rFonts w:hint="eastAsia"/>
              </w:rPr>
              <w:t>NFYA</w:t>
            </w:r>
          </w:p>
        </w:tc>
        <w:tc>
          <w:tcPr>
            <w:tcW w:w="1350" w:type="dxa"/>
            <w:noWrap/>
            <w:hideMark/>
          </w:tcPr>
          <w:p w14:paraId="79ADFD0E" w14:textId="77777777" w:rsidR="00985874" w:rsidRPr="00985874" w:rsidRDefault="00985874" w:rsidP="00985874">
            <w:r w:rsidRPr="00985874">
              <w:rPr>
                <w:rFonts w:hint="eastAsia"/>
              </w:rPr>
              <w:t>1.00065</w:t>
            </w:r>
          </w:p>
        </w:tc>
        <w:tc>
          <w:tcPr>
            <w:tcW w:w="3741" w:type="dxa"/>
            <w:noWrap/>
            <w:hideMark/>
          </w:tcPr>
          <w:p w14:paraId="22D202BD" w14:textId="77777777" w:rsidR="00985874" w:rsidRPr="00985874" w:rsidRDefault="00985874">
            <w:r w:rsidRPr="00985874">
              <w:rPr>
                <w:rFonts w:hint="eastAsia"/>
              </w:rPr>
              <w:t>0.99997-1.00133</w:t>
            </w:r>
          </w:p>
        </w:tc>
        <w:tc>
          <w:tcPr>
            <w:tcW w:w="1701" w:type="dxa"/>
            <w:noWrap/>
            <w:hideMark/>
          </w:tcPr>
          <w:p w14:paraId="6DBFE1DA" w14:textId="77777777" w:rsidR="00985874" w:rsidRPr="00985874" w:rsidRDefault="00985874" w:rsidP="00985874">
            <w:r w:rsidRPr="00985874">
              <w:rPr>
                <w:rFonts w:hint="eastAsia"/>
              </w:rPr>
              <w:t>0.06171</w:t>
            </w:r>
          </w:p>
        </w:tc>
      </w:tr>
      <w:tr w:rsidR="00985874" w:rsidRPr="00985874" w14:paraId="31E4BB44" w14:textId="77777777" w:rsidTr="00985874">
        <w:trPr>
          <w:trHeight w:val="270"/>
        </w:trPr>
        <w:tc>
          <w:tcPr>
            <w:tcW w:w="1680" w:type="dxa"/>
            <w:noWrap/>
            <w:hideMark/>
          </w:tcPr>
          <w:p w14:paraId="731F6226" w14:textId="77777777" w:rsidR="00985874" w:rsidRPr="00985874" w:rsidRDefault="00985874">
            <w:r w:rsidRPr="00985874">
              <w:rPr>
                <w:rFonts w:hint="eastAsia"/>
              </w:rPr>
              <w:t>SKIL</w:t>
            </w:r>
          </w:p>
        </w:tc>
        <w:tc>
          <w:tcPr>
            <w:tcW w:w="1350" w:type="dxa"/>
            <w:noWrap/>
            <w:hideMark/>
          </w:tcPr>
          <w:p w14:paraId="16054F9B" w14:textId="77777777" w:rsidR="00985874" w:rsidRPr="00985874" w:rsidRDefault="00985874" w:rsidP="00985874">
            <w:r w:rsidRPr="00985874">
              <w:rPr>
                <w:rFonts w:hint="eastAsia"/>
              </w:rPr>
              <w:t>0.99998</w:t>
            </w:r>
          </w:p>
        </w:tc>
        <w:tc>
          <w:tcPr>
            <w:tcW w:w="3741" w:type="dxa"/>
            <w:noWrap/>
            <w:hideMark/>
          </w:tcPr>
          <w:p w14:paraId="64CBB444" w14:textId="77777777" w:rsidR="00985874" w:rsidRPr="00985874" w:rsidRDefault="00985874">
            <w:r w:rsidRPr="00985874">
              <w:rPr>
                <w:rFonts w:hint="eastAsia"/>
              </w:rPr>
              <w:t>0.99982-1.00015</w:t>
            </w:r>
          </w:p>
        </w:tc>
        <w:tc>
          <w:tcPr>
            <w:tcW w:w="1701" w:type="dxa"/>
            <w:noWrap/>
            <w:hideMark/>
          </w:tcPr>
          <w:p w14:paraId="75CF6F10" w14:textId="77777777" w:rsidR="00985874" w:rsidRPr="00985874" w:rsidRDefault="00985874" w:rsidP="00985874">
            <w:r w:rsidRPr="00985874">
              <w:rPr>
                <w:rFonts w:hint="eastAsia"/>
              </w:rPr>
              <w:t>0.82885</w:t>
            </w:r>
          </w:p>
        </w:tc>
      </w:tr>
      <w:tr w:rsidR="00985874" w:rsidRPr="00985874" w14:paraId="4D4EDC6B" w14:textId="77777777" w:rsidTr="00985874">
        <w:trPr>
          <w:trHeight w:val="270"/>
        </w:trPr>
        <w:tc>
          <w:tcPr>
            <w:tcW w:w="1680" w:type="dxa"/>
            <w:noWrap/>
            <w:hideMark/>
          </w:tcPr>
          <w:p w14:paraId="2EF0DC52" w14:textId="77777777" w:rsidR="00985874" w:rsidRPr="00985874" w:rsidRDefault="00985874">
            <w:r w:rsidRPr="00985874">
              <w:rPr>
                <w:rFonts w:hint="eastAsia"/>
              </w:rPr>
              <w:lastRenderedPageBreak/>
              <w:t>THRA</w:t>
            </w:r>
          </w:p>
        </w:tc>
        <w:tc>
          <w:tcPr>
            <w:tcW w:w="1350" w:type="dxa"/>
            <w:noWrap/>
            <w:hideMark/>
          </w:tcPr>
          <w:p w14:paraId="69410D9A" w14:textId="77777777" w:rsidR="00985874" w:rsidRPr="00985874" w:rsidRDefault="00985874" w:rsidP="00985874">
            <w:r w:rsidRPr="00985874">
              <w:rPr>
                <w:rFonts w:hint="eastAsia"/>
              </w:rPr>
              <w:t>0.9996</w:t>
            </w:r>
          </w:p>
        </w:tc>
        <w:tc>
          <w:tcPr>
            <w:tcW w:w="3741" w:type="dxa"/>
            <w:noWrap/>
            <w:hideMark/>
          </w:tcPr>
          <w:p w14:paraId="7FB3C8A6" w14:textId="77777777" w:rsidR="00985874" w:rsidRPr="00985874" w:rsidRDefault="00985874">
            <w:r w:rsidRPr="00985874">
              <w:rPr>
                <w:rFonts w:hint="eastAsia"/>
              </w:rPr>
              <w:t>0.99911-1.00009</w:t>
            </w:r>
          </w:p>
        </w:tc>
        <w:tc>
          <w:tcPr>
            <w:tcW w:w="1701" w:type="dxa"/>
            <w:noWrap/>
            <w:hideMark/>
          </w:tcPr>
          <w:p w14:paraId="2F25843D" w14:textId="77777777" w:rsidR="00985874" w:rsidRPr="00985874" w:rsidRDefault="00985874" w:rsidP="00985874">
            <w:r w:rsidRPr="00985874">
              <w:rPr>
                <w:rFonts w:hint="eastAsia"/>
              </w:rPr>
              <w:t>0.11058</w:t>
            </w:r>
          </w:p>
        </w:tc>
      </w:tr>
      <w:tr w:rsidR="00985874" w:rsidRPr="00985874" w14:paraId="721EB9F2" w14:textId="77777777" w:rsidTr="00985874">
        <w:trPr>
          <w:trHeight w:val="270"/>
        </w:trPr>
        <w:tc>
          <w:tcPr>
            <w:tcW w:w="1680" w:type="dxa"/>
            <w:noWrap/>
            <w:hideMark/>
          </w:tcPr>
          <w:p w14:paraId="656AE0EA" w14:textId="77777777" w:rsidR="00985874" w:rsidRPr="00985874" w:rsidRDefault="00985874">
            <w:r w:rsidRPr="00985874">
              <w:rPr>
                <w:rFonts w:hint="eastAsia"/>
              </w:rPr>
              <w:t>CREB5</w:t>
            </w:r>
          </w:p>
        </w:tc>
        <w:tc>
          <w:tcPr>
            <w:tcW w:w="1350" w:type="dxa"/>
            <w:noWrap/>
            <w:hideMark/>
          </w:tcPr>
          <w:p w14:paraId="50436E5D" w14:textId="77777777" w:rsidR="00985874" w:rsidRPr="00985874" w:rsidRDefault="00985874" w:rsidP="00985874">
            <w:r w:rsidRPr="00985874">
              <w:rPr>
                <w:rFonts w:hint="eastAsia"/>
              </w:rPr>
              <w:t>1.00039</w:t>
            </w:r>
          </w:p>
        </w:tc>
        <w:tc>
          <w:tcPr>
            <w:tcW w:w="3741" w:type="dxa"/>
            <w:noWrap/>
            <w:hideMark/>
          </w:tcPr>
          <w:p w14:paraId="45EDBB34" w14:textId="77777777" w:rsidR="00985874" w:rsidRPr="00985874" w:rsidRDefault="00985874">
            <w:r w:rsidRPr="00985874">
              <w:rPr>
                <w:rFonts w:hint="eastAsia"/>
              </w:rPr>
              <w:t>0.9998-1.00098</w:t>
            </w:r>
          </w:p>
        </w:tc>
        <w:tc>
          <w:tcPr>
            <w:tcW w:w="1701" w:type="dxa"/>
            <w:noWrap/>
            <w:hideMark/>
          </w:tcPr>
          <w:p w14:paraId="4C33966D" w14:textId="77777777" w:rsidR="00985874" w:rsidRPr="00985874" w:rsidRDefault="00985874" w:rsidP="00985874">
            <w:r w:rsidRPr="00985874">
              <w:rPr>
                <w:rFonts w:hint="eastAsia"/>
              </w:rPr>
              <w:t>0.196</w:t>
            </w:r>
          </w:p>
        </w:tc>
      </w:tr>
      <w:tr w:rsidR="00985874" w:rsidRPr="00985874" w14:paraId="1B42BB46" w14:textId="77777777" w:rsidTr="00985874">
        <w:trPr>
          <w:trHeight w:val="270"/>
        </w:trPr>
        <w:tc>
          <w:tcPr>
            <w:tcW w:w="1680" w:type="dxa"/>
            <w:noWrap/>
            <w:hideMark/>
          </w:tcPr>
          <w:p w14:paraId="1FD07DC4" w14:textId="77777777" w:rsidR="00985874" w:rsidRPr="00985874" w:rsidRDefault="00985874">
            <w:r w:rsidRPr="00985874">
              <w:rPr>
                <w:rFonts w:hint="eastAsia"/>
              </w:rPr>
              <w:t>CREB1</w:t>
            </w:r>
          </w:p>
        </w:tc>
        <w:tc>
          <w:tcPr>
            <w:tcW w:w="1350" w:type="dxa"/>
            <w:noWrap/>
            <w:hideMark/>
          </w:tcPr>
          <w:p w14:paraId="1C757DA1" w14:textId="77777777" w:rsidR="00985874" w:rsidRPr="00985874" w:rsidRDefault="00985874" w:rsidP="00985874">
            <w:r w:rsidRPr="00985874">
              <w:rPr>
                <w:rFonts w:hint="eastAsia"/>
              </w:rPr>
              <w:t>1.00045</w:t>
            </w:r>
          </w:p>
        </w:tc>
        <w:tc>
          <w:tcPr>
            <w:tcW w:w="3741" w:type="dxa"/>
            <w:noWrap/>
            <w:hideMark/>
          </w:tcPr>
          <w:p w14:paraId="62615085" w14:textId="77777777" w:rsidR="00985874" w:rsidRPr="00985874" w:rsidRDefault="00985874">
            <w:r w:rsidRPr="00985874">
              <w:rPr>
                <w:rFonts w:hint="eastAsia"/>
              </w:rPr>
              <w:t>0.99984-1.00106</w:t>
            </w:r>
          </w:p>
        </w:tc>
        <w:tc>
          <w:tcPr>
            <w:tcW w:w="1701" w:type="dxa"/>
            <w:noWrap/>
            <w:hideMark/>
          </w:tcPr>
          <w:p w14:paraId="4A5ADFA6" w14:textId="77777777" w:rsidR="00985874" w:rsidRPr="00985874" w:rsidRDefault="00985874" w:rsidP="00985874">
            <w:r w:rsidRPr="00985874">
              <w:rPr>
                <w:rFonts w:hint="eastAsia"/>
              </w:rPr>
              <w:t>0.14954</w:t>
            </w:r>
          </w:p>
        </w:tc>
      </w:tr>
      <w:tr w:rsidR="00985874" w:rsidRPr="00985874" w14:paraId="7F35B398" w14:textId="77777777" w:rsidTr="00985874">
        <w:trPr>
          <w:trHeight w:val="270"/>
        </w:trPr>
        <w:tc>
          <w:tcPr>
            <w:tcW w:w="1680" w:type="dxa"/>
            <w:noWrap/>
            <w:hideMark/>
          </w:tcPr>
          <w:p w14:paraId="6A172958" w14:textId="77777777" w:rsidR="00985874" w:rsidRPr="00985874" w:rsidRDefault="00985874">
            <w:r w:rsidRPr="00985874">
              <w:rPr>
                <w:rFonts w:hint="eastAsia"/>
              </w:rPr>
              <w:t>AES</w:t>
            </w:r>
          </w:p>
        </w:tc>
        <w:tc>
          <w:tcPr>
            <w:tcW w:w="1350" w:type="dxa"/>
            <w:noWrap/>
            <w:hideMark/>
          </w:tcPr>
          <w:p w14:paraId="159A08A9" w14:textId="77777777" w:rsidR="00985874" w:rsidRPr="00985874" w:rsidRDefault="00985874" w:rsidP="00985874">
            <w:r w:rsidRPr="00985874">
              <w:rPr>
                <w:rFonts w:hint="eastAsia"/>
              </w:rPr>
              <w:t>0.99999</w:t>
            </w:r>
          </w:p>
        </w:tc>
        <w:tc>
          <w:tcPr>
            <w:tcW w:w="3741" w:type="dxa"/>
            <w:noWrap/>
            <w:hideMark/>
          </w:tcPr>
          <w:p w14:paraId="514B0041" w14:textId="77777777" w:rsidR="00985874" w:rsidRPr="00985874" w:rsidRDefault="00985874">
            <w:r w:rsidRPr="00985874">
              <w:rPr>
                <w:rFonts w:hint="eastAsia"/>
              </w:rPr>
              <w:t>0.99994-1.00005</w:t>
            </w:r>
          </w:p>
        </w:tc>
        <w:tc>
          <w:tcPr>
            <w:tcW w:w="1701" w:type="dxa"/>
            <w:noWrap/>
            <w:hideMark/>
          </w:tcPr>
          <w:p w14:paraId="455594AE" w14:textId="77777777" w:rsidR="00985874" w:rsidRPr="00985874" w:rsidRDefault="00985874" w:rsidP="00985874">
            <w:r w:rsidRPr="00985874">
              <w:rPr>
                <w:rFonts w:hint="eastAsia"/>
              </w:rPr>
              <w:t>0.79522</w:t>
            </w:r>
          </w:p>
        </w:tc>
      </w:tr>
      <w:tr w:rsidR="00985874" w:rsidRPr="00985874" w14:paraId="51814CDC" w14:textId="77777777" w:rsidTr="00985874">
        <w:trPr>
          <w:trHeight w:val="270"/>
        </w:trPr>
        <w:tc>
          <w:tcPr>
            <w:tcW w:w="1680" w:type="dxa"/>
            <w:noWrap/>
            <w:hideMark/>
          </w:tcPr>
          <w:p w14:paraId="4A37CCFF" w14:textId="77777777" w:rsidR="00985874" w:rsidRPr="00985874" w:rsidRDefault="00985874">
            <w:r w:rsidRPr="00985874">
              <w:rPr>
                <w:rFonts w:hint="eastAsia"/>
              </w:rPr>
              <w:t>LHX2</w:t>
            </w:r>
          </w:p>
        </w:tc>
        <w:tc>
          <w:tcPr>
            <w:tcW w:w="1350" w:type="dxa"/>
            <w:noWrap/>
            <w:hideMark/>
          </w:tcPr>
          <w:p w14:paraId="59C0395D" w14:textId="77777777" w:rsidR="00985874" w:rsidRPr="00985874" w:rsidRDefault="00985874" w:rsidP="00985874">
            <w:r w:rsidRPr="00985874">
              <w:rPr>
                <w:rFonts w:hint="eastAsia"/>
              </w:rPr>
              <w:t>0.99986</w:t>
            </w:r>
          </w:p>
        </w:tc>
        <w:tc>
          <w:tcPr>
            <w:tcW w:w="3741" w:type="dxa"/>
            <w:noWrap/>
            <w:hideMark/>
          </w:tcPr>
          <w:p w14:paraId="3E657FC0" w14:textId="77777777" w:rsidR="00985874" w:rsidRPr="00985874" w:rsidRDefault="00985874">
            <w:r w:rsidRPr="00985874">
              <w:rPr>
                <w:rFonts w:hint="eastAsia"/>
              </w:rPr>
              <w:t>0.99839-1.00134</w:t>
            </w:r>
          </w:p>
        </w:tc>
        <w:tc>
          <w:tcPr>
            <w:tcW w:w="1701" w:type="dxa"/>
            <w:noWrap/>
            <w:hideMark/>
          </w:tcPr>
          <w:p w14:paraId="56E2AFDB" w14:textId="77777777" w:rsidR="00985874" w:rsidRPr="00985874" w:rsidRDefault="00985874" w:rsidP="00985874">
            <w:r w:rsidRPr="00985874">
              <w:rPr>
                <w:rFonts w:hint="eastAsia"/>
              </w:rPr>
              <w:t>0.85556</w:t>
            </w:r>
          </w:p>
        </w:tc>
      </w:tr>
      <w:tr w:rsidR="00985874" w:rsidRPr="00985874" w14:paraId="2044F240" w14:textId="77777777" w:rsidTr="00985874">
        <w:trPr>
          <w:trHeight w:val="270"/>
        </w:trPr>
        <w:tc>
          <w:tcPr>
            <w:tcW w:w="1680" w:type="dxa"/>
            <w:noWrap/>
            <w:hideMark/>
          </w:tcPr>
          <w:p w14:paraId="686E67C4" w14:textId="77777777" w:rsidR="00985874" w:rsidRPr="00985874" w:rsidRDefault="00985874">
            <w:r w:rsidRPr="00985874">
              <w:rPr>
                <w:rFonts w:hint="eastAsia"/>
              </w:rPr>
              <w:t>LHX4</w:t>
            </w:r>
          </w:p>
        </w:tc>
        <w:tc>
          <w:tcPr>
            <w:tcW w:w="1350" w:type="dxa"/>
            <w:noWrap/>
            <w:hideMark/>
          </w:tcPr>
          <w:p w14:paraId="6E8FADDB" w14:textId="77777777" w:rsidR="00985874" w:rsidRPr="00985874" w:rsidRDefault="00985874" w:rsidP="00985874">
            <w:r w:rsidRPr="00985874">
              <w:rPr>
                <w:rFonts w:hint="eastAsia"/>
              </w:rPr>
              <w:t>1.00341</w:t>
            </w:r>
          </w:p>
        </w:tc>
        <w:tc>
          <w:tcPr>
            <w:tcW w:w="3741" w:type="dxa"/>
            <w:noWrap/>
            <w:hideMark/>
          </w:tcPr>
          <w:p w14:paraId="190D9ABB" w14:textId="77777777" w:rsidR="00985874" w:rsidRPr="00985874" w:rsidRDefault="00985874">
            <w:r w:rsidRPr="00985874">
              <w:rPr>
                <w:rFonts w:hint="eastAsia"/>
              </w:rPr>
              <w:t>0.98618-1.02094</w:t>
            </w:r>
          </w:p>
        </w:tc>
        <w:tc>
          <w:tcPr>
            <w:tcW w:w="1701" w:type="dxa"/>
            <w:noWrap/>
            <w:hideMark/>
          </w:tcPr>
          <w:p w14:paraId="39F5A843" w14:textId="77777777" w:rsidR="00985874" w:rsidRPr="00985874" w:rsidRDefault="00985874" w:rsidP="00985874">
            <w:r w:rsidRPr="00985874">
              <w:rPr>
                <w:rFonts w:hint="eastAsia"/>
              </w:rPr>
              <w:t>0.69994</w:t>
            </w:r>
          </w:p>
        </w:tc>
      </w:tr>
      <w:tr w:rsidR="00985874" w:rsidRPr="00985874" w14:paraId="783B8F02" w14:textId="77777777" w:rsidTr="00985874">
        <w:trPr>
          <w:trHeight w:val="270"/>
        </w:trPr>
        <w:tc>
          <w:tcPr>
            <w:tcW w:w="1680" w:type="dxa"/>
            <w:noWrap/>
            <w:hideMark/>
          </w:tcPr>
          <w:p w14:paraId="100E47E9" w14:textId="77777777" w:rsidR="00985874" w:rsidRPr="00985874" w:rsidRDefault="00985874">
            <w:r w:rsidRPr="00985874">
              <w:rPr>
                <w:rFonts w:hint="eastAsia"/>
              </w:rPr>
              <w:t>YBX1</w:t>
            </w:r>
          </w:p>
        </w:tc>
        <w:tc>
          <w:tcPr>
            <w:tcW w:w="1350" w:type="dxa"/>
            <w:noWrap/>
            <w:hideMark/>
          </w:tcPr>
          <w:p w14:paraId="0EE97423" w14:textId="77777777" w:rsidR="00985874" w:rsidRPr="00985874" w:rsidRDefault="00985874" w:rsidP="00985874">
            <w:r w:rsidRPr="00985874">
              <w:rPr>
                <w:rFonts w:hint="eastAsia"/>
              </w:rPr>
              <w:t>1.00002</w:t>
            </w:r>
          </w:p>
        </w:tc>
        <w:tc>
          <w:tcPr>
            <w:tcW w:w="3741" w:type="dxa"/>
            <w:noWrap/>
            <w:hideMark/>
          </w:tcPr>
          <w:p w14:paraId="2D1928ED" w14:textId="77777777" w:rsidR="00985874" w:rsidRPr="00985874" w:rsidRDefault="00985874">
            <w:r w:rsidRPr="00985874">
              <w:rPr>
                <w:rFonts w:hint="eastAsia"/>
              </w:rPr>
              <w:t>0.99998-1.00005</w:t>
            </w:r>
          </w:p>
        </w:tc>
        <w:tc>
          <w:tcPr>
            <w:tcW w:w="1701" w:type="dxa"/>
            <w:noWrap/>
            <w:hideMark/>
          </w:tcPr>
          <w:p w14:paraId="3943C724" w14:textId="77777777" w:rsidR="00985874" w:rsidRPr="00985874" w:rsidRDefault="00985874" w:rsidP="00985874">
            <w:r w:rsidRPr="00985874">
              <w:rPr>
                <w:rFonts w:hint="eastAsia"/>
              </w:rPr>
              <w:t>0.3732</w:t>
            </w:r>
          </w:p>
        </w:tc>
      </w:tr>
      <w:tr w:rsidR="00985874" w:rsidRPr="00985874" w14:paraId="10455D5A" w14:textId="77777777" w:rsidTr="00985874">
        <w:trPr>
          <w:trHeight w:val="270"/>
        </w:trPr>
        <w:tc>
          <w:tcPr>
            <w:tcW w:w="1680" w:type="dxa"/>
            <w:noWrap/>
            <w:hideMark/>
          </w:tcPr>
          <w:p w14:paraId="1FEA4540" w14:textId="77777777" w:rsidR="00985874" w:rsidRPr="00985874" w:rsidRDefault="00985874">
            <w:r w:rsidRPr="00985874">
              <w:rPr>
                <w:rFonts w:hint="eastAsia"/>
              </w:rPr>
              <w:t>NCOA2</w:t>
            </w:r>
          </w:p>
        </w:tc>
        <w:tc>
          <w:tcPr>
            <w:tcW w:w="1350" w:type="dxa"/>
            <w:noWrap/>
            <w:hideMark/>
          </w:tcPr>
          <w:p w14:paraId="796F7619" w14:textId="77777777" w:rsidR="00985874" w:rsidRPr="00985874" w:rsidRDefault="00985874" w:rsidP="00985874">
            <w:r w:rsidRPr="00985874">
              <w:rPr>
                <w:rFonts w:hint="eastAsia"/>
              </w:rPr>
              <w:t>0.99975</w:t>
            </w:r>
          </w:p>
        </w:tc>
        <w:tc>
          <w:tcPr>
            <w:tcW w:w="3741" w:type="dxa"/>
            <w:noWrap/>
            <w:hideMark/>
          </w:tcPr>
          <w:p w14:paraId="441292B8" w14:textId="77777777" w:rsidR="00985874" w:rsidRPr="00985874" w:rsidRDefault="00985874">
            <w:r w:rsidRPr="00985874">
              <w:rPr>
                <w:rFonts w:hint="eastAsia"/>
              </w:rPr>
              <w:t>0.99939-1.0001</w:t>
            </w:r>
          </w:p>
        </w:tc>
        <w:tc>
          <w:tcPr>
            <w:tcW w:w="1701" w:type="dxa"/>
            <w:noWrap/>
            <w:hideMark/>
          </w:tcPr>
          <w:p w14:paraId="17937D94" w14:textId="77777777" w:rsidR="00985874" w:rsidRPr="00985874" w:rsidRDefault="00985874" w:rsidP="00985874">
            <w:r w:rsidRPr="00985874">
              <w:rPr>
                <w:rFonts w:hint="eastAsia"/>
              </w:rPr>
              <w:t>0.16204</w:t>
            </w:r>
          </w:p>
        </w:tc>
      </w:tr>
      <w:tr w:rsidR="00985874" w:rsidRPr="00985874" w14:paraId="2207DD8C" w14:textId="77777777" w:rsidTr="00985874">
        <w:trPr>
          <w:trHeight w:val="270"/>
        </w:trPr>
        <w:tc>
          <w:tcPr>
            <w:tcW w:w="1680" w:type="dxa"/>
            <w:noWrap/>
            <w:hideMark/>
          </w:tcPr>
          <w:p w14:paraId="501AFD37" w14:textId="77777777" w:rsidR="00985874" w:rsidRPr="00985874" w:rsidRDefault="00985874">
            <w:r w:rsidRPr="00985874">
              <w:rPr>
                <w:rFonts w:hint="eastAsia"/>
              </w:rPr>
              <w:t>NCOA3</w:t>
            </w:r>
          </w:p>
        </w:tc>
        <w:tc>
          <w:tcPr>
            <w:tcW w:w="1350" w:type="dxa"/>
            <w:noWrap/>
            <w:hideMark/>
          </w:tcPr>
          <w:p w14:paraId="367117AC" w14:textId="77777777" w:rsidR="00985874" w:rsidRPr="00985874" w:rsidRDefault="00985874" w:rsidP="00985874">
            <w:r w:rsidRPr="00985874">
              <w:rPr>
                <w:rFonts w:hint="eastAsia"/>
              </w:rPr>
              <w:t>1.00007</w:t>
            </w:r>
          </w:p>
        </w:tc>
        <w:tc>
          <w:tcPr>
            <w:tcW w:w="3741" w:type="dxa"/>
            <w:noWrap/>
            <w:hideMark/>
          </w:tcPr>
          <w:p w14:paraId="2BA60285" w14:textId="77777777" w:rsidR="00985874" w:rsidRPr="00985874" w:rsidRDefault="00985874">
            <w:r w:rsidRPr="00985874">
              <w:rPr>
                <w:rFonts w:hint="eastAsia"/>
              </w:rPr>
              <w:t>0.99989-1.00026</w:t>
            </w:r>
          </w:p>
        </w:tc>
        <w:tc>
          <w:tcPr>
            <w:tcW w:w="1701" w:type="dxa"/>
            <w:noWrap/>
            <w:hideMark/>
          </w:tcPr>
          <w:p w14:paraId="1ABB6469" w14:textId="77777777" w:rsidR="00985874" w:rsidRPr="00985874" w:rsidRDefault="00985874" w:rsidP="00985874">
            <w:r w:rsidRPr="00985874">
              <w:rPr>
                <w:rFonts w:hint="eastAsia"/>
              </w:rPr>
              <w:t>0.45411</w:t>
            </w:r>
          </w:p>
        </w:tc>
      </w:tr>
      <w:tr w:rsidR="00985874" w:rsidRPr="00985874" w14:paraId="417D40D5" w14:textId="77777777" w:rsidTr="00985874">
        <w:trPr>
          <w:trHeight w:val="270"/>
        </w:trPr>
        <w:tc>
          <w:tcPr>
            <w:tcW w:w="1680" w:type="dxa"/>
            <w:noWrap/>
            <w:hideMark/>
          </w:tcPr>
          <w:p w14:paraId="22CB0FB0" w14:textId="77777777" w:rsidR="00985874" w:rsidRPr="00985874" w:rsidRDefault="00985874">
            <w:r w:rsidRPr="00985874">
              <w:rPr>
                <w:rFonts w:hint="eastAsia"/>
              </w:rPr>
              <w:t>NCOA1</w:t>
            </w:r>
          </w:p>
        </w:tc>
        <w:tc>
          <w:tcPr>
            <w:tcW w:w="1350" w:type="dxa"/>
            <w:noWrap/>
            <w:hideMark/>
          </w:tcPr>
          <w:p w14:paraId="6325A5E2" w14:textId="77777777" w:rsidR="00985874" w:rsidRPr="00985874" w:rsidRDefault="00985874" w:rsidP="00985874">
            <w:r w:rsidRPr="00985874">
              <w:rPr>
                <w:rFonts w:hint="eastAsia"/>
              </w:rPr>
              <w:t>0.99921</w:t>
            </w:r>
          </w:p>
        </w:tc>
        <w:tc>
          <w:tcPr>
            <w:tcW w:w="3741" w:type="dxa"/>
            <w:noWrap/>
            <w:hideMark/>
          </w:tcPr>
          <w:p w14:paraId="3659ABDD" w14:textId="77777777" w:rsidR="00985874" w:rsidRPr="00985874" w:rsidRDefault="00985874">
            <w:r w:rsidRPr="00985874">
              <w:rPr>
                <w:rFonts w:hint="eastAsia"/>
              </w:rPr>
              <w:t>0.9988-0.99962</w:t>
            </w:r>
          </w:p>
        </w:tc>
        <w:tc>
          <w:tcPr>
            <w:tcW w:w="1701" w:type="dxa"/>
            <w:noWrap/>
            <w:hideMark/>
          </w:tcPr>
          <w:p w14:paraId="2923122E" w14:textId="77777777" w:rsidR="00985874" w:rsidRPr="00985874" w:rsidRDefault="00985874" w:rsidP="00985874">
            <w:r w:rsidRPr="00985874">
              <w:rPr>
                <w:rFonts w:hint="eastAsia"/>
              </w:rPr>
              <w:t>0.00014</w:t>
            </w:r>
          </w:p>
        </w:tc>
      </w:tr>
      <w:tr w:rsidR="00985874" w:rsidRPr="00985874" w14:paraId="57DD93F5" w14:textId="77777777" w:rsidTr="00985874">
        <w:trPr>
          <w:trHeight w:val="270"/>
        </w:trPr>
        <w:tc>
          <w:tcPr>
            <w:tcW w:w="1680" w:type="dxa"/>
            <w:noWrap/>
            <w:hideMark/>
          </w:tcPr>
          <w:p w14:paraId="7D2D0836" w14:textId="77777777" w:rsidR="00985874" w:rsidRPr="00985874" w:rsidRDefault="00985874">
            <w:r w:rsidRPr="00985874">
              <w:rPr>
                <w:rFonts w:hint="eastAsia"/>
              </w:rPr>
              <w:t>NCOA6</w:t>
            </w:r>
          </w:p>
        </w:tc>
        <w:tc>
          <w:tcPr>
            <w:tcW w:w="1350" w:type="dxa"/>
            <w:noWrap/>
            <w:hideMark/>
          </w:tcPr>
          <w:p w14:paraId="43A101D8" w14:textId="77777777" w:rsidR="00985874" w:rsidRPr="00985874" w:rsidRDefault="00985874" w:rsidP="00985874">
            <w:r w:rsidRPr="00985874">
              <w:rPr>
                <w:rFonts w:hint="eastAsia"/>
              </w:rPr>
              <w:t>0.99991</w:t>
            </w:r>
          </w:p>
        </w:tc>
        <w:tc>
          <w:tcPr>
            <w:tcW w:w="3741" w:type="dxa"/>
            <w:noWrap/>
            <w:hideMark/>
          </w:tcPr>
          <w:p w14:paraId="12D0899F" w14:textId="77777777" w:rsidR="00985874" w:rsidRPr="00985874" w:rsidRDefault="00985874">
            <w:r w:rsidRPr="00985874">
              <w:rPr>
                <w:rFonts w:hint="eastAsia"/>
              </w:rPr>
              <w:t>0.99968-1.00014</w:t>
            </w:r>
          </w:p>
        </w:tc>
        <w:tc>
          <w:tcPr>
            <w:tcW w:w="1701" w:type="dxa"/>
            <w:noWrap/>
            <w:hideMark/>
          </w:tcPr>
          <w:p w14:paraId="653C5D8B" w14:textId="77777777" w:rsidR="00985874" w:rsidRPr="00985874" w:rsidRDefault="00985874" w:rsidP="00985874">
            <w:r w:rsidRPr="00985874">
              <w:rPr>
                <w:rFonts w:hint="eastAsia"/>
              </w:rPr>
              <w:t>0.43107</w:t>
            </w:r>
          </w:p>
        </w:tc>
      </w:tr>
      <w:tr w:rsidR="00985874" w:rsidRPr="00985874" w14:paraId="54126DE2" w14:textId="77777777" w:rsidTr="00985874">
        <w:trPr>
          <w:trHeight w:val="270"/>
        </w:trPr>
        <w:tc>
          <w:tcPr>
            <w:tcW w:w="1680" w:type="dxa"/>
            <w:noWrap/>
            <w:hideMark/>
          </w:tcPr>
          <w:p w14:paraId="6A81FE82" w14:textId="77777777" w:rsidR="00985874" w:rsidRPr="00985874" w:rsidRDefault="00985874">
            <w:r w:rsidRPr="00985874">
              <w:rPr>
                <w:rFonts w:hint="eastAsia"/>
              </w:rPr>
              <w:t>ERF</w:t>
            </w:r>
          </w:p>
        </w:tc>
        <w:tc>
          <w:tcPr>
            <w:tcW w:w="1350" w:type="dxa"/>
            <w:noWrap/>
            <w:hideMark/>
          </w:tcPr>
          <w:p w14:paraId="180DBFA2" w14:textId="77777777" w:rsidR="00985874" w:rsidRPr="00985874" w:rsidRDefault="00985874" w:rsidP="00985874">
            <w:r w:rsidRPr="00985874">
              <w:rPr>
                <w:rFonts w:hint="eastAsia"/>
              </w:rPr>
              <w:t>1.00009</w:t>
            </w:r>
          </w:p>
        </w:tc>
        <w:tc>
          <w:tcPr>
            <w:tcW w:w="3741" w:type="dxa"/>
            <w:noWrap/>
            <w:hideMark/>
          </w:tcPr>
          <w:p w14:paraId="627D6DBC" w14:textId="77777777" w:rsidR="00985874" w:rsidRPr="00985874" w:rsidRDefault="00985874">
            <w:r w:rsidRPr="00985874">
              <w:rPr>
                <w:rFonts w:hint="eastAsia"/>
              </w:rPr>
              <w:t>0.99979-1.00039</w:t>
            </w:r>
          </w:p>
        </w:tc>
        <w:tc>
          <w:tcPr>
            <w:tcW w:w="1701" w:type="dxa"/>
            <w:noWrap/>
            <w:hideMark/>
          </w:tcPr>
          <w:p w14:paraId="00E7B4DF" w14:textId="77777777" w:rsidR="00985874" w:rsidRPr="00985874" w:rsidRDefault="00985874" w:rsidP="00985874">
            <w:r w:rsidRPr="00985874">
              <w:rPr>
                <w:rFonts w:hint="eastAsia"/>
              </w:rPr>
              <w:t>0.54549</w:t>
            </w:r>
          </w:p>
        </w:tc>
      </w:tr>
      <w:tr w:rsidR="00985874" w:rsidRPr="00985874" w14:paraId="6B0A9E7A" w14:textId="77777777" w:rsidTr="00985874">
        <w:trPr>
          <w:trHeight w:val="270"/>
        </w:trPr>
        <w:tc>
          <w:tcPr>
            <w:tcW w:w="1680" w:type="dxa"/>
            <w:noWrap/>
            <w:hideMark/>
          </w:tcPr>
          <w:p w14:paraId="620E4AA5" w14:textId="77777777" w:rsidR="00985874" w:rsidRPr="00985874" w:rsidRDefault="00985874">
            <w:r w:rsidRPr="00985874">
              <w:rPr>
                <w:rFonts w:hint="eastAsia"/>
              </w:rPr>
              <w:t>ERG</w:t>
            </w:r>
          </w:p>
        </w:tc>
        <w:tc>
          <w:tcPr>
            <w:tcW w:w="1350" w:type="dxa"/>
            <w:noWrap/>
            <w:hideMark/>
          </w:tcPr>
          <w:p w14:paraId="5952958C" w14:textId="77777777" w:rsidR="00985874" w:rsidRPr="00985874" w:rsidRDefault="00985874" w:rsidP="00985874">
            <w:r w:rsidRPr="00985874">
              <w:rPr>
                <w:rFonts w:hint="eastAsia"/>
              </w:rPr>
              <w:t>0.99932</w:t>
            </w:r>
          </w:p>
        </w:tc>
        <w:tc>
          <w:tcPr>
            <w:tcW w:w="3741" w:type="dxa"/>
            <w:noWrap/>
            <w:hideMark/>
          </w:tcPr>
          <w:p w14:paraId="5040147E" w14:textId="77777777" w:rsidR="00985874" w:rsidRPr="00985874" w:rsidRDefault="00985874">
            <w:r w:rsidRPr="00985874">
              <w:rPr>
                <w:rFonts w:hint="eastAsia"/>
              </w:rPr>
              <w:t>0.99831-1.00033</w:t>
            </w:r>
          </w:p>
        </w:tc>
        <w:tc>
          <w:tcPr>
            <w:tcW w:w="1701" w:type="dxa"/>
            <w:noWrap/>
            <w:hideMark/>
          </w:tcPr>
          <w:p w14:paraId="455F108C" w14:textId="77777777" w:rsidR="00985874" w:rsidRPr="00985874" w:rsidRDefault="00985874" w:rsidP="00985874">
            <w:r w:rsidRPr="00985874">
              <w:rPr>
                <w:rFonts w:hint="eastAsia"/>
              </w:rPr>
              <w:t>0.18658</w:t>
            </w:r>
          </w:p>
        </w:tc>
      </w:tr>
      <w:tr w:rsidR="00985874" w:rsidRPr="00985874" w14:paraId="35F881B0" w14:textId="77777777" w:rsidTr="00985874">
        <w:trPr>
          <w:trHeight w:val="270"/>
        </w:trPr>
        <w:tc>
          <w:tcPr>
            <w:tcW w:w="1680" w:type="dxa"/>
            <w:noWrap/>
            <w:hideMark/>
          </w:tcPr>
          <w:p w14:paraId="116EA370" w14:textId="77777777" w:rsidR="00985874" w:rsidRPr="00985874" w:rsidRDefault="00985874">
            <w:r w:rsidRPr="00985874">
              <w:rPr>
                <w:rFonts w:hint="eastAsia"/>
              </w:rPr>
              <w:t>HAND2</w:t>
            </w:r>
          </w:p>
        </w:tc>
        <w:tc>
          <w:tcPr>
            <w:tcW w:w="1350" w:type="dxa"/>
            <w:noWrap/>
            <w:hideMark/>
          </w:tcPr>
          <w:p w14:paraId="5C80AF91" w14:textId="77777777" w:rsidR="00985874" w:rsidRPr="00985874" w:rsidRDefault="00985874" w:rsidP="00985874">
            <w:r w:rsidRPr="00985874">
              <w:rPr>
                <w:rFonts w:hint="eastAsia"/>
              </w:rPr>
              <w:t>0.99727</w:t>
            </w:r>
          </w:p>
        </w:tc>
        <w:tc>
          <w:tcPr>
            <w:tcW w:w="3741" w:type="dxa"/>
            <w:noWrap/>
            <w:hideMark/>
          </w:tcPr>
          <w:p w14:paraId="4FDC2A23" w14:textId="77777777" w:rsidR="00985874" w:rsidRPr="00985874" w:rsidRDefault="00985874">
            <w:r w:rsidRPr="00985874">
              <w:rPr>
                <w:rFonts w:hint="eastAsia"/>
              </w:rPr>
              <w:t>0.99166-1.00292</w:t>
            </w:r>
          </w:p>
        </w:tc>
        <w:tc>
          <w:tcPr>
            <w:tcW w:w="1701" w:type="dxa"/>
            <w:noWrap/>
            <w:hideMark/>
          </w:tcPr>
          <w:p w14:paraId="4C496019" w14:textId="77777777" w:rsidR="00985874" w:rsidRPr="00985874" w:rsidRDefault="00985874" w:rsidP="00985874">
            <w:r w:rsidRPr="00985874">
              <w:rPr>
                <w:rFonts w:hint="eastAsia"/>
              </w:rPr>
              <w:t>0.34325</w:t>
            </w:r>
          </w:p>
        </w:tc>
      </w:tr>
      <w:tr w:rsidR="00985874" w:rsidRPr="00985874" w14:paraId="0055CB8C" w14:textId="77777777" w:rsidTr="00985874">
        <w:trPr>
          <w:trHeight w:val="270"/>
        </w:trPr>
        <w:tc>
          <w:tcPr>
            <w:tcW w:w="1680" w:type="dxa"/>
            <w:noWrap/>
            <w:hideMark/>
          </w:tcPr>
          <w:p w14:paraId="19941847" w14:textId="77777777" w:rsidR="00985874" w:rsidRPr="00985874" w:rsidRDefault="00985874">
            <w:r w:rsidRPr="00985874">
              <w:rPr>
                <w:rFonts w:hint="eastAsia"/>
              </w:rPr>
              <w:t>HOXA5</w:t>
            </w:r>
          </w:p>
        </w:tc>
        <w:tc>
          <w:tcPr>
            <w:tcW w:w="1350" w:type="dxa"/>
            <w:noWrap/>
            <w:hideMark/>
          </w:tcPr>
          <w:p w14:paraId="61741F60" w14:textId="77777777" w:rsidR="00985874" w:rsidRPr="00985874" w:rsidRDefault="00985874" w:rsidP="00985874">
            <w:r w:rsidRPr="00985874">
              <w:rPr>
                <w:rFonts w:hint="eastAsia"/>
              </w:rPr>
              <w:t>0.99905</w:t>
            </w:r>
          </w:p>
        </w:tc>
        <w:tc>
          <w:tcPr>
            <w:tcW w:w="3741" w:type="dxa"/>
            <w:noWrap/>
            <w:hideMark/>
          </w:tcPr>
          <w:p w14:paraId="3EE49FEF" w14:textId="77777777" w:rsidR="00985874" w:rsidRPr="00985874" w:rsidRDefault="00985874">
            <w:r w:rsidRPr="00985874">
              <w:rPr>
                <w:rFonts w:hint="eastAsia"/>
              </w:rPr>
              <w:t>0.99529-1.00284</w:t>
            </w:r>
          </w:p>
        </w:tc>
        <w:tc>
          <w:tcPr>
            <w:tcW w:w="1701" w:type="dxa"/>
            <w:noWrap/>
            <w:hideMark/>
          </w:tcPr>
          <w:p w14:paraId="63D8698A" w14:textId="77777777" w:rsidR="00985874" w:rsidRPr="00985874" w:rsidRDefault="00985874" w:rsidP="00985874">
            <w:r w:rsidRPr="00985874">
              <w:rPr>
                <w:rFonts w:hint="eastAsia"/>
              </w:rPr>
              <w:t>0.62362</w:t>
            </w:r>
          </w:p>
        </w:tc>
      </w:tr>
      <w:tr w:rsidR="00985874" w:rsidRPr="00985874" w14:paraId="68026A3F" w14:textId="77777777" w:rsidTr="00985874">
        <w:trPr>
          <w:trHeight w:val="270"/>
        </w:trPr>
        <w:tc>
          <w:tcPr>
            <w:tcW w:w="1680" w:type="dxa"/>
            <w:noWrap/>
            <w:hideMark/>
          </w:tcPr>
          <w:p w14:paraId="766E695C" w14:textId="77777777" w:rsidR="00985874" w:rsidRPr="00985874" w:rsidRDefault="00985874">
            <w:r w:rsidRPr="00985874">
              <w:rPr>
                <w:rFonts w:hint="eastAsia"/>
              </w:rPr>
              <w:t>HOXA4</w:t>
            </w:r>
          </w:p>
        </w:tc>
        <w:tc>
          <w:tcPr>
            <w:tcW w:w="1350" w:type="dxa"/>
            <w:noWrap/>
            <w:hideMark/>
          </w:tcPr>
          <w:p w14:paraId="04CCF4C6" w14:textId="77777777" w:rsidR="00985874" w:rsidRPr="00985874" w:rsidRDefault="00985874" w:rsidP="00985874">
            <w:r w:rsidRPr="00985874">
              <w:rPr>
                <w:rFonts w:hint="eastAsia"/>
              </w:rPr>
              <w:t>0.99715</w:t>
            </w:r>
          </w:p>
        </w:tc>
        <w:tc>
          <w:tcPr>
            <w:tcW w:w="3741" w:type="dxa"/>
            <w:noWrap/>
            <w:hideMark/>
          </w:tcPr>
          <w:p w14:paraId="45D705A7" w14:textId="77777777" w:rsidR="00985874" w:rsidRPr="00985874" w:rsidRDefault="00985874">
            <w:r w:rsidRPr="00985874">
              <w:rPr>
                <w:rFonts w:hint="eastAsia"/>
              </w:rPr>
              <w:t>0.99045-1.00389</w:t>
            </w:r>
          </w:p>
        </w:tc>
        <w:tc>
          <w:tcPr>
            <w:tcW w:w="1701" w:type="dxa"/>
            <w:noWrap/>
            <w:hideMark/>
          </w:tcPr>
          <w:p w14:paraId="6500BA92" w14:textId="77777777" w:rsidR="00985874" w:rsidRPr="00985874" w:rsidRDefault="00985874" w:rsidP="00985874">
            <w:r w:rsidRPr="00985874">
              <w:rPr>
                <w:rFonts w:hint="eastAsia"/>
              </w:rPr>
              <w:t>0.40609</w:t>
            </w:r>
          </w:p>
        </w:tc>
      </w:tr>
      <w:tr w:rsidR="00985874" w:rsidRPr="00985874" w14:paraId="1676D0A2" w14:textId="77777777" w:rsidTr="00985874">
        <w:trPr>
          <w:trHeight w:val="270"/>
        </w:trPr>
        <w:tc>
          <w:tcPr>
            <w:tcW w:w="1680" w:type="dxa"/>
            <w:noWrap/>
            <w:hideMark/>
          </w:tcPr>
          <w:p w14:paraId="3FB2F2B7" w14:textId="77777777" w:rsidR="00985874" w:rsidRPr="00985874" w:rsidRDefault="00985874">
            <w:r w:rsidRPr="00985874">
              <w:rPr>
                <w:rFonts w:hint="eastAsia"/>
              </w:rPr>
              <w:t>HOXA1</w:t>
            </w:r>
          </w:p>
        </w:tc>
        <w:tc>
          <w:tcPr>
            <w:tcW w:w="1350" w:type="dxa"/>
            <w:noWrap/>
            <w:hideMark/>
          </w:tcPr>
          <w:p w14:paraId="4F162BAC" w14:textId="77777777" w:rsidR="00985874" w:rsidRPr="00985874" w:rsidRDefault="00985874" w:rsidP="00985874">
            <w:r w:rsidRPr="00985874">
              <w:rPr>
                <w:rFonts w:hint="eastAsia"/>
              </w:rPr>
              <w:t>1.0048</w:t>
            </w:r>
          </w:p>
        </w:tc>
        <w:tc>
          <w:tcPr>
            <w:tcW w:w="3741" w:type="dxa"/>
            <w:noWrap/>
            <w:hideMark/>
          </w:tcPr>
          <w:p w14:paraId="2096537B" w14:textId="77777777" w:rsidR="00985874" w:rsidRPr="00985874" w:rsidRDefault="00985874">
            <w:r w:rsidRPr="00985874">
              <w:rPr>
                <w:rFonts w:hint="eastAsia"/>
              </w:rPr>
              <w:t>1.00274-1.00687</w:t>
            </w:r>
          </w:p>
        </w:tc>
        <w:tc>
          <w:tcPr>
            <w:tcW w:w="1701" w:type="dxa"/>
            <w:noWrap/>
            <w:hideMark/>
          </w:tcPr>
          <w:p w14:paraId="420D6209" w14:textId="77777777" w:rsidR="00985874" w:rsidRPr="00985874" w:rsidRDefault="00985874" w:rsidP="00985874">
            <w:r w:rsidRPr="00985874">
              <w:rPr>
                <w:rFonts w:hint="eastAsia"/>
              </w:rPr>
              <w:t>0</w:t>
            </w:r>
          </w:p>
        </w:tc>
      </w:tr>
      <w:tr w:rsidR="00985874" w:rsidRPr="00985874" w14:paraId="37C6BC08" w14:textId="77777777" w:rsidTr="00985874">
        <w:trPr>
          <w:trHeight w:val="270"/>
        </w:trPr>
        <w:tc>
          <w:tcPr>
            <w:tcW w:w="1680" w:type="dxa"/>
            <w:noWrap/>
            <w:hideMark/>
          </w:tcPr>
          <w:p w14:paraId="672E96C3" w14:textId="77777777" w:rsidR="00985874" w:rsidRPr="00985874" w:rsidRDefault="00985874">
            <w:r w:rsidRPr="00985874">
              <w:rPr>
                <w:rFonts w:hint="eastAsia"/>
              </w:rPr>
              <w:t>WWP1</w:t>
            </w:r>
          </w:p>
        </w:tc>
        <w:tc>
          <w:tcPr>
            <w:tcW w:w="1350" w:type="dxa"/>
            <w:noWrap/>
            <w:hideMark/>
          </w:tcPr>
          <w:p w14:paraId="015AB4B9" w14:textId="77777777" w:rsidR="00985874" w:rsidRPr="00985874" w:rsidRDefault="00985874" w:rsidP="00985874">
            <w:r w:rsidRPr="00985874">
              <w:rPr>
                <w:rFonts w:hint="eastAsia"/>
              </w:rPr>
              <w:t>1.00005</w:t>
            </w:r>
          </w:p>
        </w:tc>
        <w:tc>
          <w:tcPr>
            <w:tcW w:w="3741" w:type="dxa"/>
            <w:noWrap/>
            <w:hideMark/>
          </w:tcPr>
          <w:p w14:paraId="0FD3D6AE" w14:textId="77777777" w:rsidR="00985874" w:rsidRPr="00985874" w:rsidRDefault="00985874">
            <w:r w:rsidRPr="00985874">
              <w:rPr>
                <w:rFonts w:hint="eastAsia"/>
              </w:rPr>
              <w:t>0.99969-1.00041</w:t>
            </w:r>
          </w:p>
        </w:tc>
        <w:tc>
          <w:tcPr>
            <w:tcW w:w="1701" w:type="dxa"/>
            <w:noWrap/>
            <w:hideMark/>
          </w:tcPr>
          <w:p w14:paraId="4CDF90E7" w14:textId="77777777" w:rsidR="00985874" w:rsidRPr="00985874" w:rsidRDefault="00985874" w:rsidP="00985874">
            <w:r w:rsidRPr="00985874">
              <w:rPr>
                <w:rFonts w:hint="eastAsia"/>
              </w:rPr>
              <w:t>0.78669</w:t>
            </w:r>
          </w:p>
        </w:tc>
      </w:tr>
      <w:tr w:rsidR="00985874" w:rsidRPr="00985874" w14:paraId="43BDE06F" w14:textId="77777777" w:rsidTr="00985874">
        <w:trPr>
          <w:trHeight w:val="270"/>
        </w:trPr>
        <w:tc>
          <w:tcPr>
            <w:tcW w:w="1680" w:type="dxa"/>
            <w:noWrap/>
            <w:hideMark/>
          </w:tcPr>
          <w:p w14:paraId="5E28536D" w14:textId="77777777" w:rsidR="00985874" w:rsidRPr="00985874" w:rsidRDefault="00985874">
            <w:r w:rsidRPr="00985874">
              <w:rPr>
                <w:rFonts w:hint="eastAsia"/>
              </w:rPr>
              <w:t>JARID2</w:t>
            </w:r>
          </w:p>
        </w:tc>
        <w:tc>
          <w:tcPr>
            <w:tcW w:w="1350" w:type="dxa"/>
            <w:noWrap/>
            <w:hideMark/>
          </w:tcPr>
          <w:p w14:paraId="4C15523E" w14:textId="77777777" w:rsidR="00985874" w:rsidRPr="00985874" w:rsidRDefault="00985874" w:rsidP="00985874">
            <w:r w:rsidRPr="00985874">
              <w:rPr>
                <w:rFonts w:hint="eastAsia"/>
              </w:rPr>
              <w:t>1.00001</w:t>
            </w:r>
          </w:p>
        </w:tc>
        <w:tc>
          <w:tcPr>
            <w:tcW w:w="3741" w:type="dxa"/>
            <w:noWrap/>
            <w:hideMark/>
          </w:tcPr>
          <w:p w14:paraId="6900DF99" w14:textId="77777777" w:rsidR="00985874" w:rsidRPr="00985874" w:rsidRDefault="00985874">
            <w:r w:rsidRPr="00985874">
              <w:rPr>
                <w:rFonts w:hint="eastAsia"/>
              </w:rPr>
              <w:t>0.99975-1.00027</w:t>
            </w:r>
          </w:p>
        </w:tc>
        <w:tc>
          <w:tcPr>
            <w:tcW w:w="1701" w:type="dxa"/>
            <w:noWrap/>
            <w:hideMark/>
          </w:tcPr>
          <w:p w14:paraId="618EF0EF" w14:textId="77777777" w:rsidR="00985874" w:rsidRPr="00985874" w:rsidRDefault="00985874" w:rsidP="00985874">
            <w:r w:rsidRPr="00985874">
              <w:rPr>
                <w:rFonts w:hint="eastAsia"/>
              </w:rPr>
              <w:t>0.93159</w:t>
            </w:r>
          </w:p>
        </w:tc>
      </w:tr>
      <w:tr w:rsidR="00985874" w:rsidRPr="00985874" w14:paraId="11025C30" w14:textId="77777777" w:rsidTr="00985874">
        <w:trPr>
          <w:trHeight w:val="270"/>
        </w:trPr>
        <w:tc>
          <w:tcPr>
            <w:tcW w:w="1680" w:type="dxa"/>
            <w:noWrap/>
            <w:hideMark/>
          </w:tcPr>
          <w:p w14:paraId="6657D378" w14:textId="77777777" w:rsidR="00985874" w:rsidRPr="00985874" w:rsidRDefault="00985874">
            <w:r w:rsidRPr="00985874">
              <w:rPr>
                <w:rFonts w:hint="eastAsia"/>
              </w:rPr>
              <w:t>NFKBIB</w:t>
            </w:r>
          </w:p>
        </w:tc>
        <w:tc>
          <w:tcPr>
            <w:tcW w:w="1350" w:type="dxa"/>
            <w:noWrap/>
            <w:hideMark/>
          </w:tcPr>
          <w:p w14:paraId="525897EE" w14:textId="77777777" w:rsidR="00985874" w:rsidRPr="00985874" w:rsidRDefault="00985874" w:rsidP="00985874">
            <w:r w:rsidRPr="00985874">
              <w:rPr>
                <w:rFonts w:hint="eastAsia"/>
              </w:rPr>
              <w:t>1.00027</w:t>
            </w:r>
          </w:p>
        </w:tc>
        <w:tc>
          <w:tcPr>
            <w:tcW w:w="3741" w:type="dxa"/>
            <w:noWrap/>
            <w:hideMark/>
          </w:tcPr>
          <w:p w14:paraId="2BC97089" w14:textId="77777777" w:rsidR="00985874" w:rsidRPr="00985874" w:rsidRDefault="00985874">
            <w:r w:rsidRPr="00985874">
              <w:rPr>
                <w:rFonts w:hint="eastAsia"/>
              </w:rPr>
              <w:t>0.99981-1.00072</w:t>
            </w:r>
          </w:p>
        </w:tc>
        <w:tc>
          <w:tcPr>
            <w:tcW w:w="1701" w:type="dxa"/>
            <w:noWrap/>
            <w:hideMark/>
          </w:tcPr>
          <w:p w14:paraId="69EF00E6" w14:textId="77777777" w:rsidR="00985874" w:rsidRPr="00985874" w:rsidRDefault="00985874" w:rsidP="00985874">
            <w:r w:rsidRPr="00985874">
              <w:rPr>
                <w:rFonts w:hint="eastAsia"/>
              </w:rPr>
              <w:t>0.24683</w:t>
            </w:r>
          </w:p>
        </w:tc>
      </w:tr>
      <w:tr w:rsidR="00985874" w:rsidRPr="00985874" w14:paraId="01731E0A" w14:textId="77777777" w:rsidTr="00985874">
        <w:trPr>
          <w:trHeight w:val="270"/>
        </w:trPr>
        <w:tc>
          <w:tcPr>
            <w:tcW w:w="1680" w:type="dxa"/>
            <w:noWrap/>
            <w:hideMark/>
          </w:tcPr>
          <w:p w14:paraId="22974EBE" w14:textId="77777777" w:rsidR="00985874" w:rsidRPr="00985874" w:rsidRDefault="00985874">
            <w:r w:rsidRPr="00985874">
              <w:rPr>
                <w:rFonts w:hint="eastAsia"/>
              </w:rPr>
              <w:t>NFKBIA</w:t>
            </w:r>
          </w:p>
        </w:tc>
        <w:tc>
          <w:tcPr>
            <w:tcW w:w="1350" w:type="dxa"/>
            <w:noWrap/>
            <w:hideMark/>
          </w:tcPr>
          <w:p w14:paraId="21B4966F" w14:textId="77777777" w:rsidR="00985874" w:rsidRPr="00985874" w:rsidRDefault="00985874" w:rsidP="00985874">
            <w:r w:rsidRPr="00985874">
              <w:rPr>
                <w:rFonts w:hint="eastAsia"/>
              </w:rPr>
              <w:t>1.00002</w:t>
            </w:r>
          </w:p>
        </w:tc>
        <w:tc>
          <w:tcPr>
            <w:tcW w:w="3741" w:type="dxa"/>
            <w:noWrap/>
            <w:hideMark/>
          </w:tcPr>
          <w:p w14:paraId="27FBD7C6" w14:textId="77777777" w:rsidR="00985874" w:rsidRPr="00985874" w:rsidRDefault="00985874">
            <w:r w:rsidRPr="00985874">
              <w:rPr>
                <w:rFonts w:hint="eastAsia"/>
              </w:rPr>
              <w:t>0.99996-1.00008</w:t>
            </w:r>
          </w:p>
        </w:tc>
        <w:tc>
          <w:tcPr>
            <w:tcW w:w="1701" w:type="dxa"/>
            <w:noWrap/>
            <w:hideMark/>
          </w:tcPr>
          <w:p w14:paraId="03918A4B" w14:textId="77777777" w:rsidR="00985874" w:rsidRPr="00985874" w:rsidRDefault="00985874" w:rsidP="00985874">
            <w:r w:rsidRPr="00985874">
              <w:rPr>
                <w:rFonts w:hint="eastAsia"/>
              </w:rPr>
              <w:t>0.51661</w:t>
            </w:r>
          </w:p>
        </w:tc>
      </w:tr>
      <w:tr w:rsidR="00985874" w:rsidRPr="00985874" w14:paraId="05C8E66C" w14:textId="77777777" w:rsidTr="00985874">
        <w:trPr>
          <w:trHeight w:val="270"/>
        </w:trPr>
        <w:tc>
          <w:tcPr>
            <w:tcW w:w="1680" w:type="dxa"/>
            <w:noWrap/>
            <w:hideMark/>
          </w:tcPr>
          <w:p w14:paraId="3854215A" w14:textId="77777777" w:rsidR="00985874" w:rsidRPr="00985874" w:rsidRDefault="00985874">
            <w:r w:rsidRPr="00985874">
              <w:rPr>
                <w:rFonts w:hint="eastAsia"/>
              </w:rPr>
              <w:t>NFKBIZ</w:t>
            </w:r>
          </w:p>
        </w:tc>
        <w:tc>
          <w:tcPr>
            <w:tcW w:w="1350" w:type="dxa"/>
            <w:noWrap/>
            <w:hideMark/>
          </w:tcPr>
          <w:p w14:paraId="0E904A9F" w14:textId="77777777" w:rsidR="00985874" w:rsidRPr="00985874" w:rsidRDefault="00985874" w:rsidP="00985874">
            <w:r w:rsidRPr="00985874">
              <w:rPr>
                <w:rFonts w:hint="eastAsia"/>
              </w:rPr>
              <w:t>0.99996</w:t>
            </w:r>
          </w:p>
        </w:tc>
        <w:tc>
          <w:tcPr>
            <w:tcW w:w="3741" w:type="dxa"/>
            <w:noWrap/>
            <w:hideMark/>
          </w:tcPr>
          <w:p w14:paraId="508B7B4B" w14:textId="77777777" w:rsidR="00985874" w:rsidRPr="00985874" w:rsidRDefault="00985874">
            <w:r w:rsidRPr="00985874">
              <w:rPr>
                <w:rFonts w:hint="eastAsia"/>
              </w:rPr>
              <w:t>0.99977-1.00014</w:t>
            </w:r>
          </w:p>
        </w:tc>
        <w:tc>
          <w:tcPr>
            <w:tcW w:w="1701" w:type="dxa"/>
            <w:noWrap/>
            <w:hideMark/>
          </w:tcPr>
          <w:p w14:paraId="1205DBAB" w14:textId="77777777" w:rsidR="00985874" w:rsidRPr="00985874" w:rsidRDefault="00985874" w:rsidP="00985874">
            <w:r w:rsidRPr="00985874">
              <w:rPr>
                <w:rFonts w:hint="eastAsia"/>
              </w:rPr>
              <w:t>0.64965</w:t>
            </w:r>
          </w:p>
        </w:tc>
      </w:tr>
      <w:tr w:rsidR="00985874" w:rsidRPr="00985874" w14:paraId="081B6D08" w14:textId="77777777" w:rsidTr="00985874">
        <w:trPr>
          <w:trHeight w:val="270"/>
        </w:trPr>
        <w:tc>
          <w:tcPr>
            <w:tcW w:w="1680" w:type="dxa"/>
            <w:noWrap/>
            <w:hideMark/>
          </w:tcPr>
          <w:p w14:paraId="073C72A9" w14:textId="77777777" w:rsidR="00985874" w:rsidRPr="00985874" w:rsidRDefault="00985874">
            <w:r w:rsidRPr="00985874">
              <w:rPr>
                <w:rFonts w:hint="eastAsia"/>
              </w:rPr>
              <w:t>NR5A1</w:t>
            </w:r>
          </w:p>
        </w:tc>
        <w:tc>
          <w:tcPr>
            <w:tcW w:w="1350" w:type="dxa"/>
            <w:noWrap/>
            <w:hideMark/>
          </w:tcPr>
          <w:p w14:paraId="3507846D" w14:textId="77777777" w:rsidR="00985874" w:rsidRPr="00985874" w:rsidRDefault="00985874" w:rsidP="00985874">
            <w:r w:rsidRPr="00985874">
              <w:rPr>
                <w:rFonts w:hint="eastAsia"/>
              </w:rPr>
              <w:t>0.9997</w:t>
            </w:r>
          </w:p>
        </w:tc>
        <w:tc>
          <w:tcPr>
            <w:tcW w:w="3741" w:type="dxa"/>
            <w:noWrap/>
            <w:hideMark/>
          </w:tcPr>
          <w:p w14:paraId="7C702AED" w14:textId="77777777" w:rsidR="00985874" w:rsidRPr="00985874" w:rsidRDefault="00985874">
            <w:r w:rsidRPr="00985874">
              <w:rPr>
                <w:rFonts w:hint="eastAsia"/>
              </w:rPr>
              <w:t>0.99917-1.00022</w:t>
            </w:r>
          </w:p>
        </w:tc>
        <w:tc>
          <w:tcPr>
            <w:tcW w:w="1701" w:type="dxa"/>
            <w:noWrap/>
            <w:hideMark/>
          </w:tcPr>
          <w:p w14:paraId="762BC46C" w14:textId="77777777" w:rsidR="00985874" w:rsidRPr="00985874" w:rsidRDefault="00985874" w:rsidP="00985874">
            <w:r w:rsidRPr="00985874">
              <w:rPr>
                <w:rFonts w:hint="eastAsia"/>
              </w:rPr>
              <w:t>0.25685</w:t>
            </w:r>
          </w:p>
        </w:tc>
      </w:tr>
      <w:tr w:rsidR="00985874" w:rsidRPr="00985874" w14:paraId="3BA26EF5" w14:textId="77777777" w:rsidTr="00985874">
        <w:trPr>
          <w:trHeight w:val="270"/>
        </w:trPr>
        <w:tc>
          <w:tcPr>
            <w:tcW w:w="1680" w:type="dxa"/>
            <w:noWrap/>
            <w:hideMark/>
          </w:tcPr>
          <w:p w14:paraId="1F3280E2" w14:textId="77777777" w:rsidR="00985874" w:rsidRPr="00985874" w:rsidRDefault="00985874">
            <w:r w:rsidRPr="00985874">
              <w:rPr>
                <w:rFonts w:hint="eastAsia"/>
              </w:rPr>
              <w:t>DLX5</w:t>
            </w:r>
          </w:p>
        </w:tc>
        <w:tc>
          <w:tcPr>
            <w:tcW w:w="1350" w:type="dxa"/>
            <w:noWrap/>
            <w:hideMark/>
          </w:tcPr>
          <w:p w14:paraId="6F8721AF" w14:textId="77777777" w:rsidR="00985874" w:rsidRPr="00985874" w:rsidRDefault="00985874" w:rsidP="00985874">
            <w:r w:rsidRPr="00985874">
              <w:rPr>
                <w:rFonts w:hint="eastAsia"/>
              </w:rPr>
              <w:t>0.99917</w:t>
            </w:r>
          </w:p>
        </w:tc>
        <w:tc>
          <w:tcPr>
            <w:tcW w:w="3741" w:type="dxa"/>
            <w:noWrap/>
            <w:hideMark/>
          </w:tcPr>
          <w:p w14:paraId="2E2430A2" w14:textId="77777777" w:rsidR="00985874" w:rsidRPr="00985874" w:rsidRDefault="00985874">
            <w:r w:rsidRPr="00985874">
              <w:rPr>
                <w:rFonts w:hint="eastAsia"/>
              </w:rPr>
              <w:t>0.99841-0.99992</w:t>
            </w:r>
          </w:p>
        </w:tc>
        <w:tc>
          <w:tcPr>
            <w:tcW w:w="1701" w:type="dxa"/>
            <w:noWrap/>
            <w:hideMark/>
          </w:tcPr>
          <w:p w14:paraId="3D6A8CA5" w14:textId="77777777" w:rsidR="00985874" w:rsidRPr="00985874" w:rsidRDefault="00985874" w:rsidP="00985874">
            <w:r w:rsidRPr="00985874">
              <w:rPr>
                <w:rFonts w:hint="eastAsia"/>
              </w:rPr>
              <w:t>0.031</w:t>
            </w:r>
          </w:p>
        </w:tc>
      </w:tr>
      <w:tr w:rsidR="00985874" w:rsidRPr="00985874" w14:paraId="025F7132" w14:textId="77777777" w:rsidTr="00985874">
        <w:trPr>
          <w:trHeight w:val="270"/>
        </w:trPr>
        <w:tc>
          <w:tcPr>
            <w:tcW w:w="1680" w:type="dxa"/>
            <w:noWrap/>
            <w:hideMark/>
          </w:tcPr>
          <w:p w14:paraId="61877EC0" w14:textId="77777777" w:rsidR="00985874" w:rsidRPr="00985874" w:rsidRDefault="00985874">
            <w:r w:rsidRPr="00985874">
              <w:rPr>
                <w:rFonts w:hint="eastAsia"/>
              </w:rPr>
              <w:t>DLX3</w:t>
            </w:r>
          </w:p>
        </w:tc>
        <w:tc>
          <w:tcPr>
            <w:tcW w:w="1350" w:type="dxa"/>
            <w:noWrap/>
            <w:hideMark/>
          </w:tcPr>
          <w:p w14:paraId="26166C1C" w14:textId="77777777" w:rsidR="00985874" w:rsidRPr="00985874" w:rsidRDefault="00985874" w:rsidP="00985874">
            <w:r w:rsidRPr="00985874">
              <w:rPr>
                <w:rFonts w:hint="eastAsia"/>
              </w:rPr>
              <w:t>0.99984</w:t>
            </w:r>
          </w:p>
        </w:tc>
        <w:tc>
          <w:tcPr>
            <w:tcW w:w="3741" w:type="dxa"/>
            <w:noWrap/>
            <w:hideMark/>
          </w:tcPr>
          <w:p w14:paraId="453E3847" w14:textId="77777777" w:rsidR="00985874" w:rsidRPr="00985874" w:rsidRDefault="00985874">
            <w:r w:rsidRPr="00985874">
              <w:rPr>
                <w:rFonts w:hint="eastAsia"/>
              </w:rPr>
              <w:t>0.99935-1.00033</w:t>
            </w:r>
          </w:p>
        </w:tc>
        <w:tc>
          <w:tcPr>
            <w:tcW w:w="1701" w:type="dxa"/>
            <w:noWrap/>
            <w:hideMark/>
          </w:tcPr>
          <w:p w14:paraId="7F01C7EB" w14:textId="77777777" w:rsidR="00985874" w:rsidRPr="00985874" w:rsidRDefault="00985874" w:rsidP="00985874">
            <w:r w:rsidRPr="00985874">
              <w:rPr>
                <w:rFonts w:hint="eastAsia"/>
              </w:rPr>
              <w:t>0.50921</w:t>
            </w:r>
          </w:p>
        </w:tc>
      </w:tr>
      <w:tr w:rsidR="00985874" w:rsidRPr="00985874" w14:paraId="6EFAFCAD" w14:textId="77777777" w:rsidTr="00985874">
        <w:trPr>
          <w:trHeight w:val="270"/>
        </w:trPr>
        <w:tc>
          <w:tcPr>
            <w:tcW w:w="1680" w:type="dxa"/>
            <w:noWrap/>
            <w:hideMark/>
          </w:tcPr>
          <w:p w14:paraId="22863128" w14:textId="77777777" w:rsidR="00985874" w:rsidRPr="00985874" w:rsidRDefault="00985874">
            <w:r w:rsidRPr="00985874">
              <w:rPr>
                <w:rFonts w:hint="eastAsia"/>
              </w:rPr>
              <w:t>TP63</w:t>
            </w:r>
          </w:p>
        </w:tc>
        <w:tc>
          <w:tcPr>
            <w:tcW w:w="1350" w:type="dxa"/>
            <w:noWrap/>
            <w:hideMark/>
          </w:tcPr>
          <w:p w14:paraId="11188289" w14:textId="77777777" w:rsidR="00985874" w:rsidRPr="00985874" w:rsidRDefault="00985874" w:rsidP="00985874">
            <w:r w:rsidRPr="00985874">
              <w:rPr>
                <w:rFonts w:hint="eastAsia"/>
              </w:rPr>
              <w:t>0.99999</w:t>
            </w:r>
          </w:p>
        </w:tc>
        <w:tc>
          <w:tcPr>
            <w:tcW w:w="3741" w:type="dxa"/>
            <w:noWrap/>
            <w:hideMark/>
          </w:tcPr>
          <w:p w14:paraId="74547252" w14:textId="77777777" w:rsidR="00985874" w:rsidRPr="00985874" w:rsidRDefault="00985874">
            <w:r w:rsidRPr="00985874">
              <w:rPr>
                <w:rFonts w:hint="eastAsia"/>
              </w:rPr>
              <w:t>0.99997-1.00002</w:t>
            </w:r>
          </w:p>
        </w:tc>
        <w:tc>
          <w:tcPr>
            <w:tcW w:w="1701" w:type="dxa"/>
            <w:noWrap/>
            <w:hideMark/>
          </w:tcPr>
          <w:p w14:paraId="66B2A89A" w14:textId="77777777" w:rsidR="00985874" w:rsidRPr="00985874" w:rsidRDefault="00985874" w:rsidP="00985874">
            <w:r w:rsidRPr="00985874">
              <w:rPr>
                <w:rFonts w:hint="eastAsia"/>
              </w:rPr>
              <w:t>0.70525</w:t>
            </w:r>
          </w:p>
        </w:tc>
      </w:tr>
      <w:tr w:rsidR="00985874" w:rsidRPr="00985874" w14:paraId="0B27C7E3" w14:textId="77777777" w:rsidTr="00985874">
        <w:trPr>
          <w:trHeight w:val="270"/>
        </w:trPr>
        <w:tc>
          <w:tcPr>
            <w:tcW w:w="1680" w:type="dxa"/>
            <w:noWrap/>
            <w:hideMark/>
          </w:tcPr>
          <w:p w14:paraId="2DBC65CB" w14:textId="77777777" w:rsidR="00985874" w:rsidRPr="00985874" w:rsidRDefault="00985874">
            <w:r w:rsidRPr="00985874">
              <w:rPr>
                <w:rFonts w:hint="eastAsia"/>
              </w:rPr>
              <w:t>WWTR1</w:t>
            </w:r>
          </w:p>
        </w:tc>
        <w:tc>
          <w:tcPr>
            <w:tcW w:w="1350" w:type="dxa"/>
            <w:noWrap/>
            <w:hideMark/>
          </w:tcPr>
          <w:p w14:paraId="2F99FAC8" w14:textId="77777777" w:rsidR="00985874" w:rsidRPr="00985874" w:rsidRDefault="00985874" w:rsidP="00985874">
            <w:r w:rsidRPr="00985874">
              <w:rPr>
                <w:rFonts w:hint="eastAsia"/>
              </w:rPr>
              <w:t>0.99998</w:t>
            </w:r>
          </w:p>
        </w:tc>
        <w:tc>
          <w:tcPr>
            <w:tcW w:w="3741" w:type="dxa"/>
            <w:noWrap/>
            <w:hideMark/>
          </w:tcPr>
          <w:p w14:paraId="4136A2EC" w14:textId="77777777" w:rsidR="00985874" w:rsidRPr="00985874" w:rsidRDefault="00985874">
            <w:r w:rsidRPr="00985874">
              <w:rPr>
                <w:rFonts w:hint="eastAsia"/>
              </w:rPr>
              <w:t>0.9998-1.00016</w:t>
            </w:r>
          </w:p>
        </w:tc>
        <w:tc>
          <w:tcPr>
            <w:tcW w:w="1701" w:type="dxa"/>
            <w:noWrap/>
            <w:hideMark/>
          </w:tcPr>
          <w:p w14:paraId="68151086" w14:textId="77777777" w:rsidR="00985874" w:rsidRPr="00985874" w:rsidRDefault="00985874" w:rsidP="00985874">
            <w:r w:rsidRPr="00985874">
              <w:rPr>
                <w:rFonts w:hint="eastAsia"/>
              </w:rPr>
              <w:t>0.85266</w:t>
            </w:r>
          </w:p>
        </w:tc>
      </w:tr>
      <w:tr w:rsidR="00985874" w:rsidRPr="00985874" w14:paraId="7E65AD6F" w14:textId="77777777" w:rsidTr="00985874">
        <w:trPr>
          <w:trHeight w:val="270"/>
        </w:trPr>
        <w:tc>
          <w:tcPr>
            <w:tcW w:w="1680" w:type="dxa"/>
            <w:noWrap/>
            <w:hideMark/>
          </w:tcPr>
          <w:p w14:paraId="102C15D3" w14:textId="77777777" w:rsidR="00985874" w:rsidRPr="00985874" w:rsidRDefault="00985874">
            <w:r w:rsidRPr="00985874">
              <w:rPr>
                <w:rFonts w:hint="eastAsia"/>
              </w:rPr>
              <w:t>CNBP</w:t>
            </w:r>
          </w:p>
        </w:tc>
        <w:tc>
          <w:tcPr>
            <w:tcW w:w="1350" w:type="dxa"/>
            <w:noWrap/>
            <w:hideMark/>
          </w:tcPr>
          <w:p w14:paraId="064E08A3" w14:textId="77777777" w:rsidR="00985874" w:rsidRPr="00985874" w:rsidRDefault="00985874" w:rsidP="00985874">
            <w:r w:rsidRPr="00985874">
              <w:rPr>
                <w:rFonts w:hint="eastAsia"/>
              </w:rPr>
              <w:t>1.00004</w:t>
            </w:r>
          </w:p>
        </w:tc>
        <w:tc>
          <w:tcPr>
            <w:tcW w:w="3741" w:type="dxa"/>
            <w:noWrap/>
            <w:hideMark/>
          </w:tcPr>
          <w:p w14:paraId="7AAE058A" w14:textId="77777777" w:rsidR="00985874" w:rsidRPr="00985874" w:rsidRDefault="00985874">
            <w:r w:rsidRPr="00985874">
              <w:rPr>
                <w:rFonts w:hint="eastAsia"/>
              </w:rPr>
              <w:t>0.99998-1.0001</w:t>
            </w:r>
          </w:p>
        </w:tc>
        <w:tc>
          <w:tcPr>
            <w:tcW w:w="1701" w:type="dxa"/>
            <w:noWrap/>
            <w:hideMark/>
          </w:tcPr>
          <w:p w14:paraId="01178569" w14:textId="77777777" w:rsidR="00985874" w:rsidRPr="00985874" w:rsidRDefault="00985874" w:rsidP="00985874">
            <w:r w:rsidRPr="00985874">
              <w:rPr>
                <w:rFonts w:hint="eastAsia"/>
              </w:rPr>
              <w:t>0.22623</w:t>
            </w:r>
          </w:p>
        </w:tc>
      </w:tr>
      <w:tr w:rsidR="00985874" w:rsidRPr="00985874" w14:paraId="7BBB6361" w14:textId="77777777" w:rsidTr="00985874">
        <w:trPr>
          <w:trHeight w:val="270"/>
        </w:trPr>
        <w:tc>
          <w:tcPr>
            <w:tcW w:w="1680" w:type="dxa"/>
            <w:noWrap/>
            <w:hideMark/>
          </w:tcPr>
          <w:p w14:paraId="1DBB868B" w14:textId="77777777" w:rsidR="00985874" w:rsidRPr="00985874" w:rsidRDefault="00985874">
            <w:r w:rsidRPr="00985874">
              <w:rPr>
                <w:rFonts w:hint="eastAsia"/>
              </w:rPr>
              <w:t>PIR</w:t>
            </w:r>
          </w:p>
        </w:tc>
        <w:tc>
          <w:tcPr>
            <w:tcW w:w="1350" w:type="dxa"/>
            <w:noWrap/>
            <w:hideMark/>
          </w:tcPr>
          <w:p w14:paraId="3E25543E" w14:textId="77777777" w:rsidR="00985874" w:rsidRPr="00985874" w:rsidRDefault="00985874" w:rsidP="00985874">
            <w:r w:rsidRPr="00985874">
              <w:rPr>
                <w:rFonts w:hint="eastAsia"/>
              </w:rPr>
              <w:t>1.00012</w:t>
            </w:r>
          </w:p>
        </w:tc>
        <w:tc>
          <w:tcPr>
            <w:tcW w:w="3741" w:type="dxa"/>
            <w:noWrap/>
            <w:hideMark/>
          </w:tcPr>
          <w:p w14:paraId="391DAEE2" w14:textId="77777777" w:rsidR="00985874" w:rsidRPr="00985874" w:rsidRDefault="00985874">
            <w:r w:rsidRPr="00985874">
              <w:rPr>
                <w:rFonts w:hint="eastAsia"/>
              </w:rPr>
              <w:t>0.99981-1.00043</w:t>
            </w:r>
          </w:p>
        </w:tc>
        <w:tc>
          <w:tcPr>
            <w:tcW w:w="1701" w:type="dxa"/>
            <w:noWrap/>
            <w:hideMark/>
          </w:tcPr>
          <w:p w14:paraId="42CADE35" w14:textId="77777777" w:rsidR="00985874" w:rsidRPr="00985874" w:rsidRDefault="00985874" w:rsidP="00985874">
            <w:r w:rsidRPr="00985874">
              <w:rPr>
                <w:rFonts w:hint="eastAsia"/>
              </w:rPr>
              <w:t>0.44803</w:t>
            </w:r>
          </w:p>
        </w:tc>
      </w:tr>
      <w:tr w:rsidR="00985874" w:rsidRPr="00985874" w14:paraId="4973C48C" w14:textId="77777777" w:rsidTr="00985874">
        <w:trPr>
          <w:trHeight w:val="270"/>
        </w:trPr>
        <w:tc>
          <w:tcPr>
            <w:tcW w:w="1680" w:type="dxa"/>
            <w:noWrap/>
            <w:hideMark/>
          </w:tcPr>
          <w:p w14:paraId="5EE06F0E" w14:textId="77777777" w:rsidR="00985874" w:rsidRPr="00985874" w:rsidRDefault="00985874">
            <w:r w:rsidRPr="00985874">
              <w:rPr>
                <w:rFonts w:hint="eastAsia"/>
              </w:rPr>
              <w:t>MLXIPL</w:t>
            </w:r>
          </w:p>
        </w:tc>
        <w:tc>
          <w:tcPr>
            <w:tcW w:w="1350" w:type="dxa"/>
            <w:noWrap/>
            <w:hideMark/>
          </w:tcPr>
          <w:p w14:paraId="63115ECD" w14:textId="77777777" w:rsidR="00985874" w:rsidRPr="00985874" w:rsidRDefault="00985874" w:rsidP="00985874">
            <w:r w:rsidRPr="00985874">
              <w:rPr>
                <w:rFonts w:hint="eastAsia"/>
              </w:rPr>
              <w:t>0.99992</w:t>
            </w:r>
          </w:p>
        </w:tc>
        <w:tc>
          <w:tcPr>
            <w:tcW w:w="3741" w:type="dxa"/>
            <w:noWrap/>
            <w:hideMark/>
          </w:tcPr>
          <w:p w14:paraId="2C6EBBD6" w14:textId="77777777" w:rsidR="00985874" w:rsidRPr="00985874" w:rsidRDefault="00985874">
            <w:r w:rsidRPr="00985874">
              <w:rPr>
                <w:rFonts w:hint="eastAsia"/>
              </w:rPr>
              <w:t>0.99839-1.00145</w:t>
            </w:r>
          </w:p>
        </w:tc>
        <w:tc>
          <w:tcPr>
            <w:tcW w:w="1701" w:type="dxa"/>
            <w:noWrap/>
            <w:hideMark/>
          </w:tcPr>
          <w:p w14:paraId="2F28C0A8" w14:textId="77777777" w:rsidR="00985874" w:rsidRPr="00985874" w:rsidRDefault="00985874" w:rsidP="00985874">
            <w:r w:rsidRPr="00985874">
              <w:rPr>
                <w:rFonts w:hint="eastAsia"/>
              </w:rPr>
              <w:t>0.91763</w:t>
            </w:r>
          </w:p>
        </w:tc>
      </w:tr>
      <w:tr w:rsidR="00985874" w:rsidRPr="00985874" w14:paraId="46538F23" w14:textId="77777777" w:rsidTr="00985874">
        <w:trPr>
          <w:trHeight w:val="270"/>
        </w:trPr>
        <w:tc>
          <w:tcPr>
            <w:tcW w:w="1680" w:type="dxa"/>
            <w:noWrap/>
            <w:hideMark/>
          </w:tcPr>
          <w:p w14:paraId="79480EB1" w14:textId="77777777" w:rsidR="00985874" w:rsidRPr="00985874" w:rsidRDefault="00985874">
            <w:r w:rsidRPr="00985874">
              <w:rPr>
                <w:rFonts w:hint="eastAsia"/>
              </w:rPr>
              <w:t>HNRNPR</w:t>
            </w:r>
          </w:p>
        </w:tc>
        <w:tc>
          <w:tcPr>
            <w:tcW w:w="1350" w:type="dxa"/>
            <w:noWrap/>
            <w:hideMark/>
          </w:tcPr>
          <w:p w14:paraId="5C68825A" w14:textId="77777777" w:rsidR="00985874" w:rsidRPr="00985874" w:rsidRDefault="00985874" w:rsidP="00985874">
            <w:r w:rsidRPr="00985874">
              <w:rPr>
                <w:rFonts w:hint="eastAsia"/>
              </w:rPr>
              <w:t>1.00015</w:t>
            </w:r>
          </w:p>
        </w:tc>
        <w:tc>
          <w:tcPr>
            <w:tcW w:w="3741" w:type="dxa"/>
            <w:noWrap/>
            <w:hideMark/>
          </w:tcPr>
          <w:p w14:paraId="305D9FD2" w14:textId="77777777" w:rsidR="00985874" w:rsidRPr="00985874" w:rsidRDefault="00985874">
            <w:r w:rsidRPr="00985874">
              <w:rPr>
                <w:rFonts w:hint="eastAsia"/>
              </w:rPr>
              <w:t>0.9999-1.00039</w:t>
            </w:r>
          </w:p>
        </w:tc>
        <w:tc>
          <w:tcPr>
            <w:tcW w:w="1701" w:type="dxa"/>
            <w:noWrap/>
            <w:hideMark/>
          </w:tcPr>
          <w:p w14:paraId="12C90F10" w14:textId="77777777" w:rsidR="00985874" w:rsidRPr="00985874" w:rsidRDefault="00985874" w:rsidP="00985874">
            <w:r w:rsidRPr="00985874">
              <w:rPr>
                <w:rFonts w:hint="eastAsia"/>
              </w:rPr>
              <w:t>0.24215</w:t>
            </w:r>
          </w:p>
        </w:tc>
      </w:tr>
      <w:tr w:rsidR="00985874" w:rsidRPr="00985874" w14:paraId="37351BF5" w14:textId="77777777" w:rsidTr="00985874">
        <w:trPr>
          <w:trHeight w:val="270"/>
        </w:trPr>
        <w:tc>
          <w:tcPr>
            <w:tcW w:w="1680" w:type="dxa"/>
            <w:noWrap/>
            <w:hideMark/>
          </w:tcPr>
          <w:p w14:paraId="0EA6FFA5" w14:textId="77777777" w:rsidR="00985874" w:rsidRPr="00985874" w:rsidRDefault="00985874">
            <w:r w:rsidRPr="00985874">
              <w:rPr>
                <w:rFonts w:hint="eastAsia"/>
              </w:rPr>
              <w:t>MAML1</w:t>
            </w:r>
          </w:p>
        </w:tc>
        <w:tc>
          <w:tcPr>
            <w:tcW w:w="1350" w:type="dxa"/>
            <w:noWrap/>
            <w:hideMark/>
          </w:tcPr>
          <w:p w14:paraId="37AA0CD2" w14:textId="77777777" w:rsidR="00985874" w:rsidRPr="00985874" w:rsidRDefault="00985874" w:rsidP="00985874">
            <w:r w:rsidRPr="00985874">
              <w:rPr>
                <w:rFonts w:hint="eastAsia"/>
              </w:rPr>
              <w:t>0.99975</w:t>
            </w:r>
          </w:p>
        </w:tc>
        <w:tc>
          <w:tcPr>
            <w:tcW w:w="3741" w:type="dxa"/>
            <w:noWrap/>
            <w:hideMark/>
          </w:tcPr>
          <w:p w14:paraId="11BAB0C1" w14:textId="77777777" w:rsidR="00985874" w:rsidRPr="00985874" w:rsidRDefault="00985874">
            <w:r w:rsidRPr="00985874">
              <w:rPr>
                <w:rFonts w:hint="eastAsia"/>
              </w:rPr>
              <w:t>0.99928-1.00022</w:t>
            </w:r>
          </w:p>
        </w:tc>
        <w:tc>
          <w:tcPr>
            <w:tcW w:w="1701" w:type="dxa"/>
            <w:noWrap/>
            <w:hideMark/>
          </w:tcPr>
          <w:p w14:paraId="421B9522" w14:textId="77777777" w:rsidR="00985874" w:rsidRPr="00985874" w:rsidRDefault="00985874" w:rsidP="00985874">
            <w:r w:rsidRPr="00985874">
              <w:rPr>
                <w:rFonts w:hint="eastAsia"/>
              </w:rPr>
              <w:t>0.30116</w:t>
            </w:r>
          </w:p>
        </w:tc>
      </w:tr>
      <w:tr w:rsidR="00985874" w:rsidRPr="00985874" w14:paraId="06A1496D" w14:textId="77777777" w:rsidTr="00985874">
        <w:trPr>
          <w:trHeight w:val="270"/>
        </w:trPr>
        <w:tc>
          <w:tcPr>
            <w:tcW w:w="1680" w:type="dxa"/>
            <w:noWrap/>
            <w:hideMark/>
          </w:tcPr>
          <w:p w14:paraId="0B7E6158" w14:textId="77777777" w:rsidR="00985874" w:rsidRPr="00985874" w:rsidRDefault="00985874">
            <w:r w:rsidRPr="00985874">
              <w:rPr>
                <w:rFonts w:hint="eastAsia"/>
              </w:rPr>
              <w:t>TEAD1</w:t>
            </w:r>
          </w:p>
        </w:tc>
        <w:tc>
          <w:tcPr>
            <w:tcW w:w="1350" w:type="dxa"/>
            <w:noWrap/>
            <w:hideMark/>
          </w:tcPr>
          <w:p w14:paraId="0A69308F" w14:textId="77777777" w:rsidR="00985874" w:rsidRPr="00985874" w:rsidRDefault="00985874" w:rsidP="00985874">
            <w:r w:rsidRPr="00985874">
              <w:rPr>
                <w:rFonts w:hint="eastAsia"/>
              </w:rPr>
              <w:t>0.99995</w:t>
            </w:r>
          </w:p>
        </w:tc>
        <w:tc>
          <w:tcPr>
            <w:tcW w:w="3741" w:type="dxa"/>
            <w:noWrap/>
            <w:hideMark/>
          </w:tcPr>
          <w:p w14:paraId="00788B49" w14:textId="77777777" w:rsidR="00985874" w:rsidRPr="00985874" w:rsidRDefault="00985874">
            <w:r w:rsidRPr="00985874">
              <w:rPr>
                <w:rFonts w:hint="eastAsia"/>
              </w:rPr>
              <w:t>0.99975-1.00015</w:t>
            </w:r>
          </w:p>
        </w:tc>
        <w:tc>
          <w:tcPr>
            <w:tcW w:w="1701" w:type="dxa"/>
            <w:noWrap/>
            <w:hideMark/>
          </w:tcPr>
          <w:p w14:paraId="2B841EE0" w14:textId="77777777" w:rsidR="00985874" w:rsidRPr="00985874" w:rsidRDefault="00985874" w:rsidP="00985874">
            <w:r w:rsidRPr="00985874">
              <w:rPr>
                <w:rFonts w:hint="eastAsia"/>
              </w:rPr>
              <w:t>0.59641</w:t>
            </w:r>
          </w:p>
        </w:tc>
      </w:tr>
      <w:tr w:rsidR="00985874" w:rsidRPr="00985874" w14:paraId="580A1CA1" w14:textId="77777777" w:rsidTr="00985874">
        <w:trPr>
          <w:trHeight w:val="270"/>
        </w:trPr>
        <w:tc>
          <w:tcPr>
            <w:tcW w:w="1680" w:type="dxa"/>
            <w:noWrap/>
            <w:hideMark/>
          </w:tcPr>
          <w:p w14:paraId="748A959A" w14:textId="77777777" w:rsidR="00985874" w:rsidRPr="00985874" w:rsidRDefault="00985874">
            <w:r w:rsidRPr="00985874">
              <w:rPr>
                <w:rFonts w:hint="eastAsia"/>
              </w:rPr>
              <w:t>TEAD4</w:t>
            </w:r>
          </w:p>
        </w:tc>
        <w:tc>
          <w:tcPr>
            <w:tcW w:w="1350" w:type="dxa"/>
            <w:noWrap/>
            <w:hideMark/>
          </w:tcPr>
          <w:p w14:paraId="039A2395" w14:textId="77777777" w:rsidR="00985874" w:rsidRPr="00985874" w:rsidRDefault="00985874" w:rsidP="00985874">
            <w:r w:rsidRPr="00985874">
              <w:rPr>
                <w:rFonts w:hint="eastAsia"/>
              </w:rPr>
              <w:t>1.00023</w:t>
            </w:r>
          </w:p>
        </w:tc>
        <w:tc>
          <w:tcPr>
            <w:tcW w:w="3741" w:type="dxa"/>
            <w:noWrap/>
            <w:hideMark/>
          </w:tcPr>
          <w:p w14:paraId="4B53B2EA" w14:textId="77777777" w:rsidR="00985874" w:rsidRPr="00985874" w:rsidRDefault="00985874">
            <w:r w:rsidRPr="00985874">
              <w:rPr>
                <w:rFonts w:hint="eastAsia"/>
              </w:rPr>
              <w:t>0.99987-1.0006</w:t>
            </w:r>
          </w:p>
        </w:tc>
        <w:tc>
          <w:tcPr>
            <w:tcW w:w="1701" w:type="dxa"/>
            <w:noWrap/>
            <w:hideMark/>
          </w:tcPr>
          <w:p w14:paraId="6503A627" w14:textId="77777777" w:rsidR="00985874" w:rsidRPr="00985874" w:rsidRDefault="00985874" w:rsidP="00985874">
            <w:r w:rsidRPr="00985874">
              <w:rPr>
                <w:rFonts w:hint="eastAsia"/>
              </w:rPr>
              <w:t>0.21062</w:t>
            </w:r>
          </w:p>
        </w:tc>
      </w:tr>
      <w:tr w:rsidR="00985874" w:rsidRPr="00985874" w14:paraId="429904DC" w14:textId="77777777" w:rsidTr="00985874">
        <w:trPr>
          <w:trHeight w:val="270"/>
        </w:trPr>
        <w:tc>
          <w:tcPr>
            <w:tcW w:w="1680" w:type="dxa"/>
            <w:noWrap/>
            <w:hideMark/>
          </w:tcPr>
          <w:p w14:paraId="16F92D00" w14:textId="77777777" w:rsidR="00985874" w:rsidRPr="00985874" w:rsidRDefault="00985874">
            <w:r w:rsidRPr="00985874">
              <w:rPr>
                <w:rFonts w:hint="eastAsia"/>
              </w:rPr>
              <w:t>FOXM1</w:t>
            </w:r>
          </w:p>
        </w:tc>
        <w:tc>
          <w:tcPr>
            <w:tcW w:w="1350" w:type="dxa"/>
            <w:noWrap/>
            <w:hideMark/>
          </w:tcPr>
          <w:p w14:paraId="70400AAD" w14:textId="77777777" w:rsidR="00985874" w:rsidRPr="00985874" w:rsidRDefault="00985874" w:rsidP="00985874">
            <w:r w:rsidRPr="00985874">
              <w:rPr>
                <w:rFonts w:hint="eastAsia"/>
              </w:rPr>
              <w:t>1.00004</w:t>
            </w:r>
          </w:p>
        </w:tc>
        <w:tc>
          <w:tcPr>
            <w:tcW w:w="3741" w:type="dxa"/>
            <w:noWrap/>
            <w:hideMark/>
          </w:tcPr>
          <w:p w14:paraId="63E67918" w14:textId="77777777" w:rsidR="00985874" w:rsidRPr="00985874" w:rsidRDefault="00985874">
            <w:r w:rsidRPr="00985874">
              <w:rPr>
                <w:rFonts w:hint="eastAsia"/>
              </w:rPr>
              <w:t>0.99988-1.0002</w:t>
            </w:r>
          </w:p>
        </w:tc>
        <w:tc>
          <w:tcPr>
            <w:tcW w:w="1701" w:type="dxa"/>
            <w:noWrap/>
            <w:hideMark/>
          </w:tcPr>
          <w:p w14:paraId="1BC07D70" w14:textId="77777777" w:rsidR="00985874" w:rsidRPr="00985874" w:rsidRDefault="00985874" w:rsidP="00985874">
            <w:r w:rsidRPr="00985874">
              <w:rPr>
                <w:rFonts w:hint="eastAsia"/>
              </w:rPr>
              <w:t>0.61316</w:t>
            </w:r>
          </w:p>
        </w:tc>
      </w:tr>
      <w:tr w:rsidR="00985874" w:rsidRPr="00985874" w14:paraId="5AB78250" w14:textId="77777777" w:rsidTr="00985874">
        <w:trPr>
          <w:trHeight w:val="270"/>
        </w:trPr>
        <w:tc>
          <w:tcPr>
            <w:tcW w:w="1680" w:type="dxa"/>
            <w:noWrap/>
            <w:hideMark/>
          </w:tcPr>
          <w:p w14:paraId="035C373B" w14:textId="77777777" w:rsidR="00985874" w:rsidRPr="00985874" w:rsidRDefault="00985874">
            <w:r w:rsidRPr="00985874">
              <w:rPr>
                <w:rFonts w:hint="eastAsia"/>
              </w:rPr>
              <w:t>UBTF</w:t>
            </w:r>
          </w:p>
        </w:tc>
        <w:tc>
          <w:tcPr>
            <w:tcW w:w="1350" w:type="dxa"/>
            <w:noWrap/>
            <w:hideMark/>
          </w:tcPr>
          <w:p w14:paraId="03BF749B" w14:textId="77777777" w:rsidR="00985874" w:rsidRPr="00985874" w:rsidRDefault="00985874" w:rsidP="00985874">
            <w:r w:rsidRPr="00985874">
              <w:rPr>
                <w:rFonts w:hint="eastAsia"/>
              </w:rPr>
              <w:t>0.9999</w:t>
            </w:r>
          </w:p>
        </w:tc>
        <w:tc>
          <w:tcPr>
            <w:tcW w:w="3741" w:type="dxa"/>
            <w:noWrap/>
            <w:hideMark/>
          </w:tcPr>
          <w:p w14:paraId="62E90B30" w14:textId="77777777" w:rsidR="00985874" w:rsidRPr="00985874" w:rsidRDefault="00985874">
            <w:r w:rsidRPr="00985874">
              <w:rPr>
                <w:rFonts w:hint="eastAsia"/>
              </w:rPr>
              <w:t>0.99963-1.00018</w:t>
            </w:r>
          </w:p>
        </w:tc>
        <w:tc>
          <w:tcPr>
            <w:tcW w:w="1701" w:type="dxa"/>
            <w:noWrap/>
            <w:hideMark/>
          </w:tcPr>
          <w:p w14:paraId="215F2913" w14:textId="77777777" w:rsidR="00985874" w:rsidRPr="00985874" w:rsidRDefault="00985874" w:rsidP="00985874">
            <w:r w:rsidRPr="00985874">
              <w:rPr>
                <w:rFonts w:hint="eastAsia"/>
              </w:rPr>
              <w:t>0.49454</w:t>
            </w:r>
          </w:p>
        </w:tc>
      </w:tr>
      <w:tr w:rsidR="00985874" w:rsidRPr="00985874" w14:paraId="2BA838AA" w14:textId="77777777" w:rsidTr="00985874">
        <w:trPr>
          <w:trHeight w:val="270"/>
        </w:trPr>
        <w:tc>
          <w:tcPr>
            <w:tcW w:w="1680" w:type="dxa"/>
            <w:noWrap/>
            <w:hideMark/>
          </w:tcPr>
          <w:p w14:paraId="4D0F0AAF" w14:textId="77777777" w:rsidR="00985874" w:rsidRPr="00985874" w:rsidRDefault="00985874">
            <w:r w:rsidRPr="00985874">
              <w:rPr>
                <w:rFonts w:hint="eastAsia"/>
              </w:rPr>
              <w:t>RELB</w:t>
            </w:r>
          </w:p>
        </w:tc>
        <w:tc>
          <w:tcPr>
            <w:tcW w:w="1350" w:type="dxa"/>
            <w:noWrap/>
            <w:hideMark/>
          </w:tcPr>
          <w:p w14:paraId="5519AA53" w14:textId="77777777" w:rsidR="00985874" w:rsidRPr="00985874" w:rsidRDefault="00985874" w:rsidP="00985874">
            <w:r w:rsidRPr="00985874">
              <w:rPr>
                <w:rFonts w:hint="eastAsia"/>
              </w:rPr>
              <w:t>0.99991</w:t>
            </w:r>
          </w:p>
        </w:tc>
        <w:tc>
          <w:tcPr>
            <w:tcW w:w="3741" w:type="dxa"/>
            <w:noWrap/>
            <w:hideMark/>
          </w:tcPr>
          <w:p w14:paraId="54A80852" w14:textId="77777777" w:rsidR="00985874" w:rsidRPr="00985874" w:rsidRDefault="00985874">
            <w:r w:rsidRPr="00985874">
              <w:rPr>
                <w:rFonts w:hint="eastAsia"/>
              </w:rPr>
              <w:t>0.99968-1.00014</w:t>
            </w:r>
          </w:p>
        </w:tc>
        <w:tc>
          <w:tcPr>
            <w:tcW w:w="1701" w:type="dxa"/>
            <w:noWrap/>
            <w:hideMark/>
          </w:tcPr>
          <w:p w14:paraId="4D540748" w14:textId="77777777" w:rsidR="00985874" w:rsidRPr="00985874" w:rsidRDefault="00985874" w:rsidP="00985874">
            <w:r w:rsidRPr="00985874">
              <w:rPr>
                <w:rFonts w:hint="eastAsia"/>
              </w:rPr>
              <w:t>0.43138</w:t>
            </w:r>
          </w:p>
        </w:tc>
      </w:tr>
      <w:tr w:rsidR="00985874" w:rsidRPr="00985874" w14:paraId="52F945F1" w14:textId="77777777" w:rsidTr="00985874">
        <w:trPr>
          <w:trHeight w:val="270"/>
        </w:trPr>
        <w:tc>
          <w:tcPr>
            <w:tcW w:w="1680" w:type="dxa"/>
            <w:noWrap/>
            <w:hideMark/>
          </w:tcPr>
          <w:p w14:paraId="6F928D9F" w14:textId="77777777" w:rsidR="00985874" w:rsidRPr="00985874" w:rsidRDefault="00985874">
            <w:r w:rsidRPr="00985874">
              <w:rPr>
                <w:rFonts w:hint="eastAsia"/>
              </w:rPr>
              <w:t>RELA</w:t>
            </w:r>
          </w:p>
        </w:tc>
        <w:tc>
          <w:tcPr>
            <w:tcW w:w="1350" w:type="dxa"/>
            <w:noWrap/>
            <w:hideMark/>
          </w:tcPr>
          <w:p w14:paraId="645011FB" w14:textId="77777777" w:rsidR="00985874" w:rsidRPr="00985874" w:rsidRDefault="00985874" w:rsidP="00985874">
            <w:r w:rsidRPr="00985874">
              <w:rPr>
                <w:rFonts w:hint="eastAsia"/>
              </w:rPr>
              <w:t>1.00005</w:t>
            </w:r>
          </w:p>
        </w:tc>
        <w:tc>
          <w:tcPr>
            <w:tcW w:w="3741" w:type="dxa"/>
            <w:noWrap/>
            <w:hideMark/>
          </w:tcPr>
          <w:p w14:paraId="6ECEC8E3" w14:textId="77777777" w:rsidR="00985874" w:rsidRPr="00985874" w:rsidRDefault="00985874">
            <w:r w:rsidRPr="00985874">
              <w:rPr>
                <w:rFonts w:hint="eastAsia"/>
              </w:rPr>
              <w:t>0.99984-1.00026</w:t>
            </w:r>
          </w:p>
        </w:tc>
        <w:tc>
          <w:tcPr>
            <w:tcW w:w="1701" w:type="dxa"/>
            <w:noWrap/>
            <w:hideMark/>
          </w:tcPr>
          <w:p w14:paraId="0DFD8C3A" w14:textId="77777777" w:rsidR="00985874" w:rsidRPr="00985874" w:rsidRDefault="00985874" w:rsidP="00985874">
            <w:r w:rsidRPr="00985874">
              <w:rPr>
                <w:rFonts w:hint="eastAsia"/>
              </w:rPr>
              <w:t>0.61724</w:t>
            </w:r>
          </w:p>
        </w:tc>
      </w:tr>
      <w:tr w:rsidR="00985874" w:rsidRPr="00985874" w14:paraId="016E57E2" w14:textId="77777777" w:rsidTr="00985874">
        <w:trPr>
          <w:trHeight w:val="270"/>
        </w:trPr>
        <w:tc>
          <w:tcPr>
            <w:tcW w:w="1680" w:type="dxa"/>
            <w:noWrap/>
            <w:hideMark/>
          </w:tcPr>
          <w:p w14:paraId="3FFD0338" w14:textId="77777777" w:rsidR="00985874" w:rsidRPr="00985874" w:rsidRDefault="00985874">
            <w:r w:rsidRPr="00985874">
              <w:rPr>
                <w:rFonts w:hint="eastAsia"/>
              </w:rPr>
              <w:t>HDGF</w:t>
            </w:r>
          </w:p>
        </w:tc>
        <w:tc>
          <w:tcPr>
            <w:tcW w:w="1350" w:type="dxa"/>
            <w:noWrap/>
            <w:hideMark/>
          </w:tcPr>
          <w:p w14:paraId="68715EEC" w14:textId="77777777" w:rsidR="00985874" w:rsidRPr="00985874" w:rsidRDefault="00985874" w:rsidP="00985874">
            <w:r w:rsidRPr="00985874">
              <w:rPr>
                <w:rFonts w:hint="eastAsia"/>
              </w:rPr>
              <w:t>1.00003</w:t>
            </w:r>
          </w:p>
        </w:tc>
        <w:tc>
          <w:tcPr>
            <w:tcW w:w="3741" w:type="dxa"/>
            <w:noWrap/>
            <w:hideMark/>
          </w:tcPr>
          <w:p w14:paraId="60536CEF" w14:textId="77777777" w:rsidR="00985874" w:rsidRPr="00985874" w:rsidRDefault="00985874">
            <w:r w:rsidRPr="00985874">
              <w:rPr>
                <w:rFonts w:hint="eastAsia"/>
              </w:rPr>
              <w:t>0.99997-1.00009</w:t>
            </w:r>
          </w:p>
        </w:tc>
        <w:tc>
          <w:tcPr>
            <w:tcW w:w="1701" w:type="dxa"/>
            <w:noWrap/>
            <w:hideMark/>
          </w:tcPr>
          <w:p w14:paraId="7B86E78F" w14:textId="77777777" w:rsidR="00985874" w:rsidRPr="00985874" w:rsidRDefault="00985874" w:rsidP="00985874">
            <w:r w:rsidRPr="00985874">
              <w:rPr>
                <w:rFonts w:hint="eastAsia"/>
              </w:rPr>
              <w:t>0.33834</w:t>
            </w:r>
          </w:p>
        </w:tc>
      </w:tr>
      <w:tr w:rsidR="00985874" w:rsidRPr="00985874" w14:paraId="13BDD54C" w14:textId="77777777" w:rsidTr="00985874">
        <w:trPr>
          <w:trHeight w:val="270"/>
        </w:trPr>
        <w:tc>
          <w:tcPr>
            <w:tcW w:w="1680" w:type="dxa"/>
            <w:noWrap/>
            <w:hideMark/>
          </w:tcPr>
          <w:p w14:paraId="012E2131" w14:textId="77777777" w:rsidR="00985874" w:rsidRPr="00985874" w:rsidRDefault="00985874">
            <w:r w:rsidRPr="00985874">
              <w:rPr>
                <w:rFonts w:hint="eastAsia"/>
              </w:rPr>
              <w:t>COPS5</w:t>
            </w:r>
          </w:p>
        </w:tc>
        <w:tc>
          <w:tcPr>
            <w:tcW w:w="1350" w:type="dxa"/>
            <w:noWrap/>
            <w:hideMark/>
          </w:tcPr>
          <w:p w14:paraId="61BC0F18" w14:textId="77777777" w:rsidR="00985874" w:rsidRPr="00985874" w:rsidRDefault="00985874" w:rsidP="00985874">
            <w:r w:rsidRPr="00985874">
              <w:rPr>
                <w:rFonts w:hint="eastAsia"/>
              </w:rPr>
              <w:t>1.00044</w:t>
            </w:r>
          </w:p>
        </w:tc>
        <w:tc>
          <w:tcPr>
            <w:tcW w:w="3741" w:type="dxa"/>
            <w:noWrap/>
            <w:hideMark/>
          </w:tcPr>
          <w:p w14:paraId="069BFD33" w14:textId="77777777" w:rsidR="00985874" w:rsidRPr="00985874" w:rsidRDefault="00985874">
            <w:r w:rsidRPr="00985874">
              <w:rPr>
                <w:rFonts w:hint="eastAsia"/>
              </w:rPr>
              <w:t>1.00021-1.00067</w:t>
            </w:r>
          </w:p>
        </w:tc>
        <w:tc>
          <w:tcPr>
            <w:tcW w:w="1701" w:type="dxa"/>
            <w:noWrap/>
            <w:hideMark/>
          </w:tcPr>
          <w:p w14:paraId="294D40DB" w14:textId="77777777" w:rsidR="00985874" w:rsidRPr="00985874" w:rsidRDefault="00985874" w:rsidP="00985874">
            <w:r w:rsidRPr="00985874">
              <w:rPr>
                <w:rFonts w:hint="eastAsia"/>
              </w:rPr>
              <w:t>0.00014</w:t>
            </w:r>
          </w:p>
        </w:tc>
      </w:tr>
      <w:tr w:rsidR="00985874" w:rsidRPr="00985874" w14:paraId="711784D0" w14:textId="77777777" w:rsidTr="00985874">
        <w:trPr>
          <w:trHeight w:val="270"/>
        </w:trPr>
        <w:tc>
          <w:tcPr>
            <w:tcW w:w="1680" w:type="dxa"/>
            <w:noWrap/>
            <w:hideMark/>
          </w:tcPr>
          <w:p w14:paraId="74AC7FE0" w14:textId="77777777" w:rsidR="00985874" w:rsidRPr="00985874" w:rsidRDefault="00985874">
            <w:r w:rsidRPr="00985874">
              <w:rPr>
                <w:rFonts w:hint="eastAsia"/>
              </w:rPr>
              <w:t>SSB</w:t>
            </w:r>
          </w:p>
        </w:tc>
        <w:tc>
          <w:tcPr>
            <w:tcW w:w="1350" w:type="dxa"/>
            <w:noWrap/>
            <w:hideMark/>
          </w:tcPr>
          <w:p w14:paraId="18B2A838" w14:textId="77777777" w:rsidR="00985874" w:rsidRPr="00985874" w:rsidRDefault="00985874" w:rsidP="00985874">
            <w:r w:rsidRPr="00985874">
              <w:rPr>
                <w:rFonts w:hint="eastAsia"/>
              </w:rPr>
              <w:t>1.00031</w:t>
            </w:r>
          </w:p>
        </w:tc>
        <w:tc>
          <w:tcPr>
            <w:tcW w:w="3741" w:type="dxa"/>
            <w:noWrap/>
            <w:hideMark/>
          </w:tcPr>
          <w:p w14:paraId="18EC18EE" w14:textId="77777777" w:rsidR="00985874" w:rsidRPr="00985874" w:rsidRDefault="00985874">
            <w:r w:rsidRPr="00985874">
              <w:rPr>
                <w:rFonts w:hint="eastAsia"/>
              </w:rPr>
              <w:t>1.00011-1.00051</w:t>
            </w:r>
          </w:p>
        </w:tc>
        <w:tc>
          <w:tcPr>
            <w:tcW w:w="1701" w:type="dxa"/>
            <w:noWrap/>
            <w:hideMark/>
          </w:tcPr>
          <w:p w14:paraId="348518DC" w14:textId="77777777" w:rsidR="00985874" w:rsidRPr="00985874" w:rsidRDefault="00985874" w:rsidP="00985874">
            <w:r w:rsidRPr="00985874">
              <w:rPr>
                <w:rFonts w:hint="eastAsia"/>
              </w:rPr>
              <w:t>0.00202</w:t>
            </w:r>
          </w:p>
        </w:tc>
      </w:tr>
      <w:tr w:rsidR="00985874" w:rsidRPr="00985874" w14:paraId="547E72B5" w14:textId="77777777" w:rsidTr="00985874">
        <w:trPr>
          <w:trHeight w:val="270"/>
        </w:trPr>
        <w:tc>
          <w:tcPr>
            <w:tcW w:w="1680" w:type="dxa"/>
            <w:noWrap/>
            <w:hideMark/>
          </w:tcPr>
          <w:p w14:paraId="2E4F180C" w14:textId="77777777" w:rsidR="00985874" w:rsidRPr="00985874" w:rsidRDefault="00985874">
            <w:r w:rsidRPr="00985874">
              <w:rPr>
                <w:rFonts w:hint="eastAsia"/>
              </w:rPr>
              <w:t>ZNF335</w:t>
            </w:r>
          </w:p>
        </w:tc>
        <w:tc>
          <w:tcPr>
            <w:tcW w:w="1350" w:type="dxa"/>
            <w:noWrap/>
            <w:hideMark/>
          </w:tcPr>
          <w:p w14:paraId="2B5A6132" w14:textId="77777777" w:rsidR="00985874" w:rsidRPr="00985874" w:rsidRDefault="00985874" w:rsidP="00985874">
            <w:r w:rsidRPr="00985874">
              <w:rPr>
                <w:rFonts w:hint="eastAsia"/>
              </w:rPr>
              <w:t>0.99993</w:t>
            </w:r>
          </w:p>
        </w:tc>
        <w:tc>
          <w:tcPr>
            <w:tcW w:w="3741" w:type="dxa"/>
            <w:noWrap/>
            <w:hideMark/>
          </w:tcPr>
          <w:p w14:paraId="454F9707" w14:textId="77777777" w:rsidR="00985874" w:rsidRPr="00985874" w:rsidRDefault="00985874">
            <w:r w:rsidRPr="00985874">
              <w:rPr>
                <w:rFonts w:hint="eastAsia"/>
              </w:rPr>
              <w:t>0.99899-1.00086</w:t>
            </w:r>
          </w:p>
        </w:tc>
        <w:tc>
          <w:tcPr>
            <w:tcW w:w="1701" w:type="dxa"/>
            <w:noWrap/>
            <w:hideMark/>
          </w:tcPr>
          <w:p w14:paraId="1961B58C" w14:textId="77777777" w:rsidR="00985874" w:rsidRPr="00985874" w:rsidRDefault="00985874" w:rsidP="00985874">
            <w:r w:rsidRPr="00985874">
              <w:rPr>
                <w:rFonts w:hint="eastAsia"/>
              </w:rPr>
              <w:t>0.87894</w:t>
            </w:r>
          </w:p>
        </w:tc>
      </w:tr>
      <w:tr w:rsidR="00985874" w:rsidRPr="00985874" w14:paraId="2C99F26A" w14:textId="77777777" w:rsidTr="00985874">
        <w:trPr>
          <w:trHeight w:val="270"/>
        </w:trPr>
        <w:tc>
          <w:tcPr>
            <w:tcW w:w="1680" w:type="dxa"/>
            <w:noWrap/>
            <w:hideMark/>
          </w:tcPr>
          <w:p w14:paraId="12036219" w14:textId="77777777" w:rsidR="00985874" w:rsidRPr="00985874" w:rsidRDefault="00985874">
            <w:r w:rsidRPr="00985874">
              <w:rPr>
                <w:rFonts w:hint="eastAsia"/>
              </w:rPr>
              <w:t>PRDM2</w:t>
            </w:r>
          </w:p>
        </w:tc>
        <w:tc>
          <w:tcPr>
            <w:tcW w:w="1350" w:type="dxa"/>
            <w:noWrap/>
            <w:hideMark/>
          </w:tcPr>
          <w:p w14:paraId="26D7127B" w14:textId="77777777" w:rsidR="00985874" w:rsidRPr="00985874" w:rsidRDefault="00985874" w:rsidP="00985874">
            <w:r w:rsidRPr="00985874">
              <w:rPr>
                <w:rFonts w:hint="eastAsia"/>
              </w:rPr>
              <w:t>0.99929</w:t>
            </w:r>
          </w:p>
        </w:tc>
        <w:tc>
          <w:tcPr>
            <w:tcW w:w="3741" w:type="dxa"/>
            <w:noWrap/>
            <w:hideMark/>
          </w:tcPr>
          <w:p w14:paraId="23ECB168" w14:textId="77777777" w:rsidR="00985874" w:rsidRPr="00985874" w:rsidRDefault="00985874">
            <w:r w:rsidRPr="00985874">
              <w:rPr>
                <w:rFonts w:hint="eastAsia"/>
              </w:rPr>
              <w:t>0.99881-0.99977</w:t>
            </w:r>
          </w:p>
        </w:tc>
        <w:tc>
          <w:tcPr>
            <w:tcW w:w="1701" w:type="dxa"/>
            <w:noWrap/>
            <w:hideMark/>
          </w:tcPr>
          <w:p w14:paraId="4A5EA983" w14:textId="77777777" w:rsidR="00985874" w:rsidRPr="00985874" w:rsidRDefault="00985874" w:rsidP="00985874">
            <w:r w:rsidRPr="00985874">
              <w:rPr>
                <w:rFonts w:hint="eastAsia"/>
              </w:rPr>
              <w:t>0.00377</w:t>
            </w:r>
          </w:p>
        </w:tc>
      </w:tr>
      <w:tr w:rsidR="00985874" w:rsidRPr="00985874" w14:paraId="01443C64" w14:textId="77777777" w:rsidTr="00985874">
        <w:trPr>
          <w:trHeight w:val="270"/>
        </w:trPr>
        <w:tc>
          <w:tcPr>
            <w:tcW w:w="1680" w:type="dxa"/>
            <w:noWrap/>
            <w:hideMark/>
          </w:tcPr>
          <w:p w14:paraId="28F58E99" w14:textId="77777777" w:rsidR="00985874" w:rsidRPr="00985874" w:rsidRDefault="00985874">
            <w:r w:rsidRPr="00985874">
              <w:rPr>
                <w:rFonts w:hint="eastAsia"/>
              </w:rPr>
              <w:lastRenderedPageBreak/>
              <w:t>EGR2</w:t>
            </w:r>
          </w:p>
        </w:tc>
        <w:tc>
          <w:tcPr>
            <w:tcW w:w="1350" w:type="dxa"/>
            <w:noWrap/>
            <w:hideMark/>
          </w:tcPr>
          <w:p w14:paraId="6F6C3EFF" w14:textId="77777777" w:rsidR="00985874" w:rsidRPr="00985874" w:rsidRDefault="00985874" w:rsidP="00985874">
            <w:r w:rsidRPr="00985874">
              <w:rPr>
                <w:rFonts w:hint="eastAsia"/>
              </w:rPr>
              <w:t>1.00013</w:t>
            </w:r>
          </w:p>
        </w:tc>
        <w:tc>
          <w:tcPr>
            <w:tcW w:w="3741" w:type="dxa"/>
            <w:noWrap/>
            <w:hideMark/>
          </w:tcPr>
          <w:p w14:paraId="26B9BE6A" w14:textId="77777777" w:rsidR="00985874" w:rsidRPr="00985874" w:rsidRDefault="00985874">
            <w:r w:rsidRPr="00985874">
              <w:rPr>
                <w:rFonts w:hint="eastAsia"/>
              </w:rPr>
              <w:t>0.99979-1.00047</w:t>
            </w:r>
          </w:p>
        </w:tc>
        <w:tc>
          <w:tcPr>
            <w:tcW w:w="1701" w:type="dxa"/>
            <w:noWrap/>
            <w:hideMark/>
          </w:tcPr>
          <w:p w14:paraId="3ECAB310" w14:textId="77777777" w:rsidR="00985874" w:rsidRPr="00985874" w:rsidRDefault="00985874" w:rsidP="00985874">
            <w:r w:rsidRPr="00985874">
              <w:rPr>
                <w:rFonts w:hint="eastAsia"/>
              </w:rPr>
              <w:t>0.44116</w:t>
            </w:r>
          </w:p>
        </w:tc>
      </w:tr>
      <w:tr w:rsidR="00985874" w:rsidRPr="00985874" w14:paraId="7A74B1AE" w14:textId="77777777" w:rsidTr="00985874">
        <w:trPr>
          <w:trHeight w:val="270"/>
        </w:trPr>
        <w:tc>
          <w:tcPr>
            <w:tcW w:w="1680" w:type="dxa"/>
            <w:noWrap/>
            <w:hideMark/>
          </w:tcPr>
          <w:p w14:paraId="31CD780F" w14:textId="77777777" w:rsidR="00985874" w:rsidRPr="00985874" w:rsidRDefault="00985874">
            <w:r w:rsidRPr="00985874">
              <w:rPr>
                <w:rFonts w:hint="eastAsia"/>
              </w:rPr>
              <w:t>EGR3</w:t>
            </w:r>
          </w:p>
        </w:tc>
        <w:tc>
          <w:tcPr>
            <w:tcW w:w="1350" w:type="dxa"/>
            <w:noWrap/>
            <w:hideMark/>
          </w:tcPr>
          <w:p w14:paraId="3283A5FA" w14:textId="77777777" w:rsidR="00985874" w:rsidRPr="00985874" w:rsidRDefault="00985874" w:rsidP="00985874">
            <w:r w:rsidRPr="00985874">
              <w:rPr>
                <w:rFonts w:hint="eastAsia"/>
              </w:rPr>
              <w:t>1.00005</w:t>
            </w:r>
          </w:p>
        </w:tc>
        <w:tc>
          <w:tcPr>
            <w:tcW w:w="3741" w:type="dxa"/>
            <w:noWrap/>
            <w:hideMark/>
          </w:tcPr>
          <w:p w14:paraId="7F833495" w14:textId="77777777" w:rsidR="00985874" w:rsidRPr="00985874" w:rsidRDefault="00985874">
            <w:r w:rsidRPr="00985874">
              <w:rPr>
                <w:rFonts w:hint="eastAsia"/>
              </w:rPr>
              <w:t>0.9997-1.00041</w:t>
            </w:r>
          </w:p>
        </w:tc>
        <w:tc>
          <w:tcPr>
            <w:tcW w:w="1701" w:type="dxa"/>
            <w:noWrap/>
            <w:hideMark/>
          </w:tcPr>
          <w:p w14:paraId="678528A2" w14:textId="77777777" w:rsidR="00985874" w:rsidRPr="00985874" w:rsidRDefault="00985874" w:rsidP="00985874">
            <w:r w:rsidRPr="00985874">
              <w:rPr>
                <w:rFonts w:hint="eastAsia"/>
              </w:rPr>
              <w:t>0.77474</w:t>
            </w:r>
          </w:p>
        </w:tc>
      </w:tr>
      <w:tr w:rsidR="00985874" w:rsidRPr="00985874" w14:paraId="77141A0B" w14:textId="77777777" w:rsidTr="00985874">
        <w:trPr>
          <w:trHeight w:val="270"/>
        </w:trPr>
        <w:tc>
          <w:tcPr>
            <w:tcW w:w="1680" w:type="dxa"/>
            <w:noWrap/>
            <w:hideMark/>
          </w:tcPr>
          <w:p w14:paraId="69D15074" w14:textId="77777777" w:rsidR="00985874" w:rsidRPr="00985874" w:rsidRDefault="00985874">
            <w:r w:rsidRPr="00985874">
              <w:rPr>
                <w:rFonts w:hint="eastAsia"/>
              </w:rPr>
              <w:t>EGR1</w:t>
            </w:r>
          </w:p>
        </w:tc>
        <w:tc>
          <w:tcPr>
            <w:tcW w:w="1350" w:type="dxa"/>
            <w:noWrap/>
            <w:hideMark/>
          </w:tcPr>
          <w:p w14:paraId="1E084FE1" w14:textId="77777777" w:rsidR="00985874" w:rsidRPr="00985874" w:rsidRDefault="00985874" w:rsidP="00985874">
            <w:r w:rsidRPr="00985874">
              <w:rPr>
                <w:rFonts w:hint="eastAsia"/>
              </w:rPr>
              <w:t>1</w:t>
            </w:r>
          </w:p>
        </w:tc>
        <w:tc>
          <w:tcPr>
            <w:tcW w:w="3741" w:type="dxa"/>
            <w:noWrap/>
            <w:hideMark/>
          </w:tcPr>
          <w:p w14:paraId="3FED2721" w14:textId="77777777" w:rsidR="00985874" w:rsidRPr="00985874" w:rsidRDefault="00985874">
            <w:r w:rsidRPr="00985874">
              <w:rPr>
                <w:rFonts w:hint="eastAsia"/>
              </w:rPr>
              <w:t>0.99997-1.00002</w:t>
            </w:r>
          </w:p>
        </w:tc>
        <w:tc>
          <w:tcPr>
            <w:tcW w:w="1701" w:type="dxa"/>
            <w:noWrap/>
            <w:hideMark/>
          </w:tcPr>
          <w:p w14:paraId="08030644" w14:textId="77777777" w:rsidR="00985874" w:rsidRPr="00985874" w:rsidRDefault="00985874" w:rsidP="00985874">
            <w:r w:rsidRPr="00985874">
              <w:rPr>
                <w:rFonts w:hint="eastAsia"/>
              </w:rPr>
              <w:t>0.86821</w:t>
            </w:r>
          </w:p>
        </w:tc>
      </w:tr>
      <w:tr w:rsidR="00985874" w:rsidRPr="00985874" w14:paraId="16CC52F9" w14:textId="77777777" w:rsidTr="00985874">
        <w:trPr>
          <w:trHeight w:val="270"/>
        </w:trPr>
        <w:tc>
          <w:tcPr>
            <w:tcW w:w="1680" w:type="dxa"/>
            <w:noWrap/>
            <w:hideMark/>
          </w:tcPr>
          <w:p w14:paraId="593812CD" w14:textId="77777777" w:rsidR="00985874" w:rsidRPr="00985874" w:rsidRDefault="00985874">
            <w:r w:rsidRPr="00985874">
              <w:rPr>
                <w:rFonts w:hint="eastAsia"/>
              </w:rPr>
              <w:t>ZEB1</w:t>
            </w:r>
          </w:p>
        </w:tc>
        <w:tc>
          <w:tcPr>
            <w:tcW w:w="1350" w:type="dxa"/>
            <w:noWrap/>
            <w:hideMark/>
          </w:tcPr>
          <w:p w14:paraId="57363796" w14:textId="77777777" w:rsidR="00985874" w:rsidRPr="00985874" w:rsidRDefault="00985874" w:rsidP="00985874">
            <w:r w:rsidRPr="00985874">
              <w:rPr>
                <w:rFonts w:hint="eastAsia"/>
              </w:rPr>
              <w:t>0.99974</w:t>
            </w:r>
          </w:p>
        </w:tc>
        <w:tc>
          <w:tcPr>
            <w:tcW w:w="3741" w:type="dxa"/>
            <w:noWrap/>
            <w:hideMark/>
          </w:tcPr>
          <w:p w14:paraId="55FF4BA9" w14:textId="77777777" w:rsidR="00985874" w:rsidRPr="00985874" w:rsidRDefault="00985874">
            <w:r w:rsidRPr="00985874">
              <w:rPr>
                <w:rFonts w:hint="eastAsia"/>
              </w:rPr>
              <w:t>0.99927-1.00021</w:t>
            </w:r>
          </w:p>
        </w:tc>
        <w:tc>
          <w:tcPr>
            <w:tcW w:w="1701" w:type="dxa"/>
            <w:noWrap/>
            <w:hideMark/>
          </w:tcPr>
          <w:p w14:paraId="3E0667E3" w14:textId="77777777" w:rsidR="00985874" w:rsidRPr="00985874" w:rsidRDefault="00985874" w:rsidP="00985874">
            <w:r w:rsidRPr="00985874">
              <w:rPr>
                <w:rFonts w:hint="eastAsia"/>
              </w:rPr>
              <w:t>0.28166</w:t>
            </w:r>
          </w:p>
        </w:tc>
      </w:tr>
      <w:tr w:rsidR="00985874" w:rsidRPr="00985874" w14:paraId="1ADCD126" w14:textId="77777777" w:rsidTr="00985874">
        <w:trPr>
          <w:trHeight w:val="270"/>
        </w:trPr>
        <w:tc>
          <w:tcPr>
            <w:tcW w:w="1680" w:type="dxa"/>
            <w:noWrap/>
            <w:hideMark/>
          </w:tcPr>
          <w:p w14:paraId="3797D653" w14:textId="77777777" w:rsidR="00985874" w:rsidRPr="00985874" w:rsidRDefault="00985874">
            <w:r w:rsidRPr="00985874">
              <w:rPr>
                <w:rFonts w:hint="eastAsia"/>
              </w:rPr>
              <w:t>AATF</w:t>
            </w:r>
          </w:p>
        </w:tc>
        <w:tc>
          <w:tcPr>
            <w:tcW w:w="1350" w:type="dxa"/>
            <w:noWrap/>
            <w:hideMark/>
          </w:tcPr>
          <w:p w14:paraId="57060D03" w14:textId="77777777" w:rsidR="00985874" w:rsidRPr="00985874" w:rsidRDefault="00985874" w:rsidP="00985874">
            <w:r w:rsidRPr="00985874">
              <w:rPr>
                <w:rFonts w:hint="eastAsia"/>
              </w:rPr>
              <w:t>1.00021</w:t>
            </w:r>
          </w:p>
        </w:tc>
        <w:tc>
          <w:tcPr>
            <w:tcW w:w="3741" w:type="dxa"/>
            <w:noWrap/>
            <w:hideMark/>
          </w:tcPr>
          <w:p w14:paraId="1E2E0448" w14:textId="77777777" w:rsidR="00985874" w:rsidRPr="00985874" w:rsidRDefault="00985874">
            <w:r w:rsidRPr="00985874">
              <w:rPr>
                <w:rFonts w:hint="eastAsia"/>
              </w:rPr>
              <w:t>1.00003-1.00039</w:t>
            </w:r>
          </w:p>
        </w:tc>
        <w:tc>
          <w:tcPr>
            <w:tcW w:w="1701" w:type="dxa"/>
            <w:noWrap/>
            <w:hideMark/>
          </w:tcPr>
          <w:p w14:paraId="66670FFA" w14:textId="77777777" w:rsidR="00985874" w:rsidRPr="00985874" w:rsidRDefault="00985874" w:rsidP="00985874">
            <w:r w:rsidRPr="00985874">
              <w:rPr>
                <w:rFonts w:hint="eastAsia"/>
              </w:rPr>
              <w:t>0.02467</w:t>
            </w:r>
          </w:p>
        </w:tc>
      </w:tr>
      <w:tr w:rsidR="00985874" w:rsidRPr="00985874" w14:paraId="29323F9F" w14:textId="77777777" w:rsidTr="00985874">
        <w:trPr>
          <w:trHeight w:val="270"/>
        </w:trPr>
        <w:tc>
          <w:tcPr>
            <w:tcW w:w="1680" w:type="dxa"/>
            <w:noWrap/>
            <w:hideMark/>
          </w:tcPr>
          <w:p w14:paraId="245064CA" w14:textId="77777777" w:rsidR="00985874" w:rsidRPr="00985874" w:rsidRDefault="00985874">
            <w:r w:rsidRPr="00985874">
              <w:rPr>
                <w:rFonts w:hint="eastAsia"/>
              </w:rPr>
              <w:t>NFKB1</w:t>
            </w:r>
          </w:p>
        </w:tc>
        <w:tc>
          <w:tcPr>
            <w:tcW w:w="1350" w:type="dxa"/>
            <w:noWrap/>
            <w:hideMark/>
          </w:tcPr>
          <w:p w14:paraId="3B3765E3" w14:textId="77777777" w:rsidR="00985874" w:rsidRPr="00985874" w:rsidRDefault="00985874" w:rsidP="00985874">
            <w:r w:rsidRPr="00985874">
              <w:rPr>
                <w:rFonts w:hint="eastAsia"/>
              </w:rPr>
              <w:t>0.9998</w:t>
            </w:r>
          </w:p>
        </w:tc>
        <w:tc>
          <w:tcPr>
            <w:tcW w:w="3741" w:type="dxa"/>
            <w:noWrap/>
            <w:hideMark/>
          </w:tcPr>
          <w:p w14:paraId="574C7A66" w14:textId="77777777" w:rsidR="00985874" w:rsidRPr="00985874" w:rsidRDefault="00985874">
            <w:r w:rsidRPr="00985874">
              <w:rPr>
                <w:rFonts w:hint="eastAsia"/>
              </w:rPr>
              <w:t>0.99953-1.00007</w:t>
            </w:r>
          </w:p>
        </w:tc>
        <w:tc>
          <w:tcPr>
            <w:tcW w:w="1701" w:type="dxa"/>
            <w:noWrap/>
            <w:hideMark/>
          </w:tcPr>
          <w:p w14:paraId="2C007917" w14:textId="77777777" w:rsidR="00985874" w:rsidRPr="00985874" w:rsidRDefault="00985874" w:rsidP="00985874">
            <w:r w:rsidRPr="00985874">
              <w:rPr>
                <w:rFonts w:hint="eastAsia"/>
              </w:rPr>
              <w:t>0.14119</w:t>
            </w:r>
          </w:p>
        </w:tc>
      </w:tr>
      <w:tr w:rsidR="00985874" w:rsidRPr="00985874" w14:paraId="7A5B8B41" w14:textId="77777777" w:rsidTr="00985874">
        <w:trPr>
          <w:trHeight w:val="270"/>
        </w:trPr>
        <w:tc>
          <w:tcPr>
            <w:tcW w:w="1680" w:type="dxa"/>
            <w:noWrap/>
            <w:hideMark/>
          </w:tcPr>
          <w:p w14:paraId="07BF8F8E" w14:textId="77777777" w:rsidR="00985874" w:rsidRPr="00985874" w:rsidRDefault="00985874">
            <w:r w:rsidRPr="00985874">
              <w:rPr>
                <w:rFonts w:hint="eastAsia"/>
              </w:rPr>
              <w:t>NFKB2</w:t>
            </w:r>
          </w:p>
        </w:tc>
        <w:tc>
          <w:tcPr>
            <w:tcW w:w="1350" w:type="dxa"/>
            <w:noWrap/>
            <w:hideMark/>
          </w:tcPr>
          <w:p w14:paraId="5AF2F76D" w14:textId="77777777" w:rsidR="00985874" w:rsidRPr="00985874" w:rsidRDefault="00985874" w:rsidP="00985874">
            <w:r w:rsidRPr="00985874">
              <w:rPr>
                <w:rFonts w:hint="eastAsia"/>
              </w:rPr>
              <w:t>1.00001</w:t>
            </w:r>
          </w:p>
        </w:tc>
        <w:tc>
          <w:tcPr>
            <w:tcW w:w="3741" w:type="dxa"/>
            <w:noWrap/>
            <w:hideMark/>
          </w:tcPr>
          <w:p w14:paraId="360AFD52" w14:textId="77777777" w:rsidR="00985874" w:rsidRPr="00985874" w:rsidRDefault="00985874">
            <w:r w:rsidRPr="00985874">
              <w:rPr>
                <w:rFonts w:hint="eastAsia"/>
              </w:rPr>
              <w:t>0.99985-1.00017</w:t>
            </w:r>
          </w:p>
        </w:tc>
        <w:tc>
          <w:tcPr>
            <w:tcW w:w="1701" w:type="dxa"/>
            <w:noWrap/>
            <w:hideMark/>
          </w:tcPr>
          <w:p w14:paraId="5EA4FBC5" w14:textId="77777777" w:rsidR="00985874" w:rsidRPr="00985874" w:rsidRDefault="00985874" w:rsidP="00985874">
            <w:r w:rsidRPr="00985874">
              <w:rPr>
                <w:rFonts w:hint="eastAsia"/>
              </w:rPr>
              <w:t>0.92283</w:t>
            </w:r>
          </w:p>
        </w:tc>
      </w:tr>
      <w:tr w:rsidR="00985874" w:rsidRPr="00985874" w14:paraId="329C314B" w14:textId="77777777" w:rsidTr="00985874">
        <w:trPr>
          <w:trHeight w:val="270"/>
        </w:trPr>
        <w:tc>
          <w:tcPr>
            <w:tcW w:w="1680" w:type="dxa"/>
            <w:noWrap/>
            <w:hideMark/>
          </w:tcPr>
          <w:p w14:paraId="24FA42E3" w14:textId="77777777" w:rsidR="00985874" w:rsidRPr="00985874" w:rsidRDefault="00985874">
            <w:r w:rsidRPr="00985874">
              <w:rPr>
                <w:rFonts w:hint="eastAsia"/>
              </w:rPr>
              <w:t>HOPX</w:t>
            </w:r>
          </w:p>
        </w:tc>
        <w:tc>
          <w:tcPr>
            <w:tcW w:w="1350" w:type="dxa"/>
            <w:noWrap/>
            <w:hideMark/>
          </w:tcPr>
          <w:p w14:paraId="2FE4C520" w14:textId="77777777" w:rsidR="00985874" w:rsidRPr="00985874" w:rsidRDefault="00985874" w:rsidP="00985874">
            <w:r w:rsidRPr="00985874">
              <w:rPr>
                <w:rFonts w:hint="eastAsia"/>
              </w:rPr>
              <w:t>0.99997</w:t>
            </w:r>
          </w:p>
        </w:tc>
        <w:tc>
          <w:tcPr>
            <w:tcW w:w="3741" w:type="dxa"/>
            <w:noWrap/>
            <w:hideMark/>
          </w:tcPr>
          <w:p w14:paraId="766B1B1D" w14:textId="77777777" w:rsidR="00985874" w:rsidRPr="00985874" w:rsidRDefault="00985874">
            <w:r w:rsidRPr="00985874">
              <w:rPr>
                <w:rFonts w:hint="eastAsia"/>
              </w:rPr>
              <w:t>0.99992-1.00002</w:t>
            </w:r>
          </w:p>
        </w:tc>
        <w:tc>
          <w:tcPr>
            <w:tcW w:w="1701" w:type="dxa"/>
            <w:noWrap/>
            <w:hideMark/>
          </w:tcPr>
          <w:p w14:paraId="05FC141C" w14:textId="77777777" w:rsidR="00985874" w:rsidRPr="00985874" w:rsidRDefault="00985874" w:rsidP="00985874">
            <w:r w:rsidRPr="00985874">
              <w:rPr>
                <w:rFonts w:hint="eastAsia"/>
              </w:rPr>
              <w:t>0.23288</w:t>
            </w:r>
          </w:p>
        </w:tc>
      </w:tr>
      <w:tr w:rsidR="00985874" w:rsidRPr="00985874" w14:paraId="34171424" w14:textId="77777777" w:rsidTr="00985874">
        <w:trPr>
          <w:trHeight w:val="270"/>
        </w:trPr>
        <w:tc>
          <w:tcPr>
            <w:tcW w:w="1680" w:type="dxa"/>
            <w:noWrap/>
            <w:hideMark/>
          </w:tcPr>
          <w:p w14:paraId="2D1BC9C9" w14:textId="77777777" w:rsidR="00985874" w:rsidRPr="00985874" w:rsidRDefault="00985874">
            <w:r w:rsidRPr="00985874">
              <w:rPr>
                <w:rFonts w:hint="eastAsia"/>
              </w:rPr>
              <w:t>NFATC1</w:t>
            </w:r>
          </w:p>
        </w:tc>
        <w:tc>
          <w:tcPr>
            <w:tcW w:w="1350" w:type="dxa"/>
            <w:noWrap/>
            <w:hideMark/>
          </w:tcPr>
          <w:p w14:paraId="1E18FF0F" w14:textId="77777777" w:rsidR="00985874" w:rsidRPr="00985874" w:rsidRDefault="00985874" w:rsidP="00985874">
            <w:r w:rsidRPr="00985874">
              <w:rPr>
                <w:rFonts w:hint="eastAsia"/>
              </w:rPr>
              <w:t>0.99951</w:t>
            </w:r>
          </w:p>
        </w:tc>
        <w:tc>
          <w:tcPr>
            <w:tcW w:w="3741" w:type="dxa"/>
            <w:noWrap/>
            <w:hideMark/>
          </w:tcPr>
          <w:p w14:paraId="3FFDB086" w14:textId="77777777" w:rsidR="00985874" w:rsidRPr="00985874" w:rsidRDefault="00985874">
            <w:r w:rsidRPr="00985874">
              <w:rPr>
                <w:rFonts w:hint="eastAsia"/>
              </w:rPr>
              <w:t>0.99877-1.00026</w:t>
            </w:r>
          </w:p>
        </w:tc>
        <w:tc>
          <w:tcPr>
            <w:tcW w:w="1701" w:type="dxa"/>
            <w:noWrap/>
            <w:hideMark/>
          </w:tcPr>
          <w:p w14:paraId="0269E8DD" w14:textId="77777777" w:rsidR="00985874" w:rsidRPr="00985874" w:rsidRDefault="00985874" w:rsidP="00985874">
            <w:r w:rsidRPr="00985874">
              <w:rPr>
                <w:rFonts w:hint="eastAsia"/>
              </w:rPr>
              <w:t>0.20005</w:t>
            </w:r>
          </w:p>
        </w:tc>
      </w:tr>
      <w:tr w:rsidR="00985874" w:rsidRPr="00985874" w14:paraId="400917B1" w14:textId="77777777" w:rsidTr="00985874">
        <w:trPr>
          <w:trHeight w:val="270"/>
        </w:trPr>
        <w:tc>
          <w:tcPr>
            <w:tcW w:w="1680" w:type="dxa"/>
            <w:noWrap/>
            <w:hideMark/>
          </w:tcPr>
          <w:p w14:paraId="746C8936" w14:textId="77777777" w:rsidR="00985874" w:rsidRPr="00985874" w:rsidRDefault="00985874">
            <w:r w:rsidRPr="00985874">
              <w:rPr>
                <w:rFonts w:hint="eastAsia"/>
              </w:rPr>
              <w:t>NRIP1</w:t>
            </w:r>
          </w:p>
        </w:tc>
        <w:tc>
          <w:tcPr>
            <w:tcW w:w="1350" w:type="dxa"/>
            <w:noWrap/>
            <w:hideMark/>
          </w:tcPr>
          <w:p w14:paraId="02D8CF30" w14:textId="77777777" w:rsidR="00985874" w:rsidRPr="00985874" w:rsidRDefault="00985874" w:rsidP="00985874">
            <w:r w:rsidRPr="00985874">
              <w:rPr>
                <w:rFonts w:hint="eastAsia"/>
              </w:rPr>
              <w:t>1.00004</w:t>
            </w:r>
          </w:p>
        </w:tc>
        <w:tc>
          <w:tcPr>
            <w:tcW w:w="3741" w:type="dxa"/>
            <w:noWrap/>
            <w:hideMark/>
          </w:tcPr>
          <w:p w14:paraId="52910D93" w14:textId="77777777" w:rsidR="00985874" w:rsidRPr="00985874" w:rsidRDefault="00985874">
            <w:r w:rsidRPr="00985874">
              <w:rPr>
                <w:rFonts w:hint="eastAsia"/>
              </w:rPr>
              <w:t>0.99991-1.00017</w:t>
            </w:r>
          </w:p>
        </w:tc>
        <w:tc>
          <w:tcPr>
            <w:tcW w:w="1701" w:type="dxa"/>
            <w:noWrap/>
            <w:hideMark/>
          </w:tcPr>
          <w:p w14:paraId="21C28F88" w14:textId="77777777" w:rsidR="00985874" w:rsidRPr="00985874" w:rsidRDefault="00985874" w:rsidP="00985874">
            <w:r w:rsidRPr="00985874">
              <w:rPr>
                <w:rFonts w:hint="eastAsia"/>
              </w:rPr>
              <w:t>0.54568</w:t>
            </w:r>
          </w:p>
        </w:tc>
      </w:tr>
      <w:tr w:rsidR="00985874" w:rsidRPr="00985874" w14:paraId="316A3E70" w14:textId="77777777" w:rsidTr="00985874">
        <w:trPr>
          <w:trHeight w:val="270"/>
        </w:trPr>
        <w:tc>
          <w:tcPr>
            <w:tcW w:w="1680" w:type="dxa"/>
            <w:noWrap/>
            <w:hideMark/>
          </w:tcPr>
          <w:p w14:paraId="37DEBF7D" w14:textId="77777777" w:rsidR="00985874" w:rsidRPr="00985874" w:rsidRDefault="00985874">
            <w:r w:rsidRPr="00985874">
              <w:rPr>
                <w:rFonts w:hint="eastAsia"/>
              </w:rPr>
              <w:t>FOS</w:t>
            </w:r>
          </w:p>
        </w:tc>
        <w:tc>
          <w:tcPr>
            <w:tcW w:w="1350" w:type="dxa"/>
            <w:noWrap/>
            <w:hideMark/>
          </w:tcPr>
          <w:p w14:paraId="7764DE3F" w14:textId="77777777" w:rsidR="00985874" w:rsidRPr="00985874" w:rsidRDefault="00985874" w:rsidP="00985874">
            <w:r w:rsidRPr="00985874">
              <w:rPr>
                <w:rFonts w:hint="eastAsia"/>
              </w:rPr>
              <w:t>1</w:t>
            </w:r>
          </w:p>
        </w:tc>
        <w:tc>
          <w:tcPr>
            <w:tcW w:w="3741" w:type="dxa"/>
            <w:noWrap/>
            <w:hideMark/>
          </w:tcPr>
          <w:p w14:paraId="73AF0DCC" w14:textId="77777777" w:rsidR="00985874" w:rsidRPr="00985874" w:rsidRDefault="00985874">
            <w:r w:rsidRPr="00985874">
              <w:rPr>
                <w:rFonts w:hint="eastAsia"/>
              </w:rPr>
              <w:t>0.99998-1.00001</w:t>
            </w:r>
          </w:p>
        </w:tc>
        <w:tc>
          <w:tcPr>
            <w:tcW w:w="1701" w:type="dxa"/>
            <w:noWrap/>
            <w:hideMark/>
          </w:tcPr>
          <w:p w14:paraId="1DB12F24" w14:textId="77777777" w:rsidR="00985874" w:rsidRPr="00985874" w:rsidRDefault="00985874" w:rsidP="00985874">
            <w:r w:rsidRPr="00985874">
              <w:rPr>
                <w:rFonts w:hint="eastAsia"/>
              </w:rPr>
              <w:t>0.63972</w:t>
            </w:r>
          </w:p>
        </w:tc>
      </w:tr>
      <w:tr w:rsidR="00985874" w:rsidRPr="00985874" w14:paraId="01D06BE5" w14:textId="77777777" w:rsidTr="00985874">
        <w:trPr>
          <w:trHeight w:val="270"/>
        </w:trPr>
        <w:tc>
          <w:tcPr>
            <w:tcW w:w="1680" w:type="dxa"/>
            <w:noWrap/>
            <w:hideMark/>
          </w:tcPr>
          <w:p w14:paraId="53EA17AB" w14:textId="77777777" w:rsidR="00985874" w:rsidRPr="00985874" w:rsidRDefault="00985874">
            <w:r w:rsidRPr="00985874">
              <w:rPr>
                <w:rFonts w:hint="eastAsia"/>
              </w:rPr>
              <w:t>SEC14L2</w:t>
            </w:r>
          </w:p>
        </w:tc>
        <w:tc>
          <w:tcPr>
            <w:tcW w:w="1350" w:type="dxa"/>
            <w:noWrap/>
            <w:hideMark/>
          </w:tcPr>
          <w:p w14:paraId="569AD1D0" w14:textId="77777777" w:rsidR="00985874" w:rsidRPr="00985874" w:rsidRDefault="00985874" w:rsidP="00985874">
            <w:r w:rsidRPr="00985874">
              <w:rPr>
                <w:rFonts w:hint="eastAsia"/>
              </w:rPr>
              <w:t>1.00027</w:t>
            </w:r>
          </w:p>
        </w:tc>
        <w:tc>
          <w:tcPr>
            <w:tcW w:w="3741" w:type="dxa"/>
            <w:noWrap/>
            <w:hideMark/>
          </w:tcPr>
          <w:p w14:paraId="0C6FF879" w14:textId="77777777" w:rsidR="00985874" w:rsidRPr="00985874" w:rsidRDefault="00985874">
            <w:r w:rsidRPr="00985874">
              <w:rPr>
                <w:rFonts w:hint="eastAsia"/>
              </w:rPr>
              <w:t>1.00009-1.00044</w:t>
            </w:r>
          </w:p>
        </w:tc>
        <w:tc>
          <w:tcPr>
            <w:tcW w:w="1701" w:type="dxa"/>
            <w:noWrap/>
            <w:hideMark/>
          </w:tcPr>
          <w:p w14:paraId="3E9C009D" w14:textId="77777777" w:rsidR="00985874" w:rsidRPr="00985874" w:rsidRDefault="00985874" w:rsidP="00985874">
            <w:r w:rsidRPr="00985874">
              <w:rPr>
                <w:rFonts w:hint="eastAsia"/>
              </w:rPr>
              <w:t>0.00288</w:t>
            </w:r>
          </w:p>
        </w:tc>
      </w:tr>
      <w:tr w:rsidR="00985874" w:rsidRPr="00985874" w14:paraId="1BD38C10" w14:textId="77777777" w:rsidTr="00985874">
        <w:trPr>
          <w:trHeight w:val="270"/>
        </w:trPr>
        <w:tc>
          <w:tcPr>
            <w:tcW w:w="1680" w:type="dxa"/>
            <w:noWrap/>
            <w:hideMark/>
          </w:tcPr>
          <w:p w14:paraId="33C7D009" w14:textId="77777777" w:rsidR="00985874" w:rsidRPr="00985874" w:rsidRDefault="00985874">
            <w:r w:rsidRPr="00985874">
              <w:rPr>
                <w:rFonts w:hint="eastAsia"/>
              </w:rPr>
              <w:t>UPF1</w:t>
            </w:r>
          </w:p>
        </w:tc>
        <w:tc>
          <w:tcPr>
            <w:tcW w:w="1350" w:type="dxa"/>
            <w:noWrap/>
            <w:hideMark/>
          </w:tcPr>
          <w:p w14:paraId="1384CAAF" w14:textId="77777777" w:rsidR="00985874" w:rsidRPr="00985874" w:rsidRDefault="00985874" w:rsidP="00985874">
            <w:r w:rsidRPr="00985874">
              <w:rPr>
                <w:rFonts w:hint="eastAsia"/>
              </w:rPr>
              <w:t>0.99981</w:t>
            </w:r>
          </w:p>
        </w:tc>
        <w:tc>
          <w:tcPr>
            <w:tcW w:w="3741" w:type="dxa"/>
            <w:noWrap/>
            <w:hideMark/>
          </w:tcPr>
          <w:p w14:paraId="686044C8" w14:textId="77777777" w:rsidR="00985874" w:rsidRPr="00985874" w:rsidRDefault="00985874">
            <w:r w:rsidRPr="00985874">
              <w:rPr>
                <w:rFonts w:hint="eastAsia"/>
              </w:rPr>
              <w:t>0.99961-1.00002</w:t>
            </w:r>
          </w:p>
        </w:tc>
        <w:tc>
          <w:tcPr>
            <w:tcW w:w="1701" w:type="dxa"/>
            <w:noWrap/>
            <w:hideMark/>
          </w:tcPr>
          <w:p w14:paraId="503BA91D" w14:textId="77777777" w:rsidR="00985874" w:rsidRPr="00985874" w:rsidRDefault="00985874" w:rsidP="00985874">
            <w:r w:rsidRPr="00985874">
              <w:rPr>
                <w:rFonts w:hint="eastAsia"/>
              </w:rPr>
              <w:t>0.07717</w:t>
            </w:r>
          </w:p>
        </w:tc>
      </w:tr>
      <w:tr w:rsidR="00985874" w:rsidRPr="00985874" w14:paraId="12582203" w14:textId="77777777" w:rsidTr="00985874">
        <w:trPr>
          <w:trHeight w:val="270"/>
        </w:trPr>
        <w:tc>
          <w:tcPr>
            <w:tcW w:w="1680" w:type="dxa"/>
            <w:noWrap/>
            <w:hideMark/>
          </w:tcPr>
          <w:p w14:paraId="1DB10314" w14:textId="77777777" w:rsidR="00985874" w:rsidRPr="00985874" w:rsidRDefault="00985874">
            <w:r w:rsidRPr="00985874">
              <w:rPr>
                <w:rFonts w:hint="eastAsia"/>
              </w:rPr>
              <w:t>UPF2</w:t>
            </w:r>
          </w:p>
        </w:tc>
        <w:tc>
          <w:tcPr>
            <w:tcW w:w="1350" w:type="dxa"/>
            <w:noWrap/>
            <w:hideMark/>
          </w:tcPr>
          <w:p w14:paraId="2ACFD1C3" w14:textId="77777777" w:rsidR="00985874" w:rsidRPr="00985874" w:rsidRDefault="00985874" w:rsidP="00985874">
            <w:r w:rsidRPr="00985874">
              <w:rPr>
                <w:rFonts w:hint="eastAsia"/>
              </w:rPr>
              <w:t>1.00001</w:t>
            </w:r>
          </w:p>
        </w:tc>
        <w:tc>
          <w:tcPr>
            <w:tcW w:w="3741" w:type="dxa"/>
            <w:noWrap/>
            <w:hideMark/>
          </w:tcPr>
          <w:p w14:paraId="01AEE1DD" w14:textId="77777777" w:rsidR="00985874" w:rsidRPr="00985874" w:rsidRDefault="00985874">
            <w:r w:rsidRPr="00985874">
              <w:rPr>
                <w:rFonts w:hint="eastAsia"/>
              </w:rPr>
              <w:t>0.99945-1.00057</w:t>
            </w:r>
          </w:p>
        </w:tc>
        <w:tc>
          <w:tcPr>
            <w:tcW w:w="1701" w:type="dxa"/>
            <w:noWrap/>
            <w:hideMark/>
          </w:tcPr>
          <w:p w14:paraId="2D1B7B5B" w14:textId="77777777" w:rsidR="00985874" w:rsidRPr="00985874" w:rsidRDefault="00985874" w:rsidP="00985874">
            <w:r w:rsidRPr="00985874">
              <w:rPr>
                <w:rFonts w:hint="eastAsia"/>
              </w:rPr>
              <w:t>0.96967</w:t>
            </w:r>
          </w:p>
        </w:tc>
      </w:tr>
      <w:tr w:rsidR="00985874" w:rsidRPr="00985874" w14:paraId="73B54790" w14:textId="77777777" w:rsidTr="00985874">
        <w:trPr>
          <w:trHeight w:val="270"/>
        </w:trPr>
        <w:tc>
          <w:tcPr>
            <w:tcW w:w="1680" w:type="dxa"/>
            <w:noWrap/>
            <w:hideMark/>
          </w:tcPr>
          <w:p w14:paraId="5A1D904D" w14:textId="77777777" w:rsidR="00985874" w:rsidRPr="00985874" w:rsidRDefault="00985874">
            <w:r w:rsidRPr="00985874">
              <w:rPr>
                <w:rFonts w:hint="eastAsia"/>
              </w:rPr>
              <w:t>ISL1</w:t>
            </w:r>
          </w:p>
        </w:tc>
        <w:tc>
          <w:tcPr>
            <w:tcW w:w="1350" w:type="dxa"/>
            <w:noWrap/>
            <w:hideMark/>
          </w:tcPr>
          <w:p w14:paraId="3B35B131" w14:textId="77777777" w:rsidR="00985874" w:rsidRPr="00985874" w:rsidRDefault="00985874" w:rsidP="00985874">
            <w:r w:rsidRPr="00985874">
              <w:rPr>
                <w:rFonts w:hint="eastAsia"/>
              </w:rPr>
              <w:t>0.99646</w:t>
            </w:r>
          </w:p>
        </w:tc>
        <w:tc>
          <w:tcPr>
            <w:tcW w:w="3741" w:type="dxa"/>
            <w:noWrap/>
            <w:hideMark/>
          </w:tcPr>
          <w:p w14:paraId="15DB68C3" w14:textId="77777777" w:rsidR="00985874" w:rsidRPr="00985874" w:rsidRDefault="00985874">
            <w:r w:rsidRPr="00985874">
              <w:rPr>
                <w:rFonts w:hint="eastAsia"/>
              </w:rPr>
              <w:t>0.99223-1.0007</w:t>
            </w:r>
          </w:p>
        </w:tc>
        <w:tc>
          <w:tcPr>
            <w:tcW w:w="1701" w:type="dxa"/>
            <w:noWrap/>
            <w:hideMark/>
          </w:tcPr>
          <w:p w14:paraId="1D4ED104" w14:textId="77777777" w:rsidR="00985874" w:rsidRPr="00985874" w:rsidRDefault="00985874" w:rsidP="00985874">
            <w:r w:rsidRPr="00985874">
              <w:rPr>
                <w:rFonts w:hint="eastAsia"/>
              </w:rPr>
              <w:t>0.1012</w:t>
            </w:r>
          </w:p>
        </w:tc>
      </w:tr>
      <w:tr w:rsidR="00985874" w:rsidRPr="00985874" w14:paraId="5924EF63" w14:textId="77777777" w:rsidTr="00985874">
        <w:trPr>
          <w:trHeight w:val="270"/>
        </w:trPr>
        <w:tc>
          <w:tcPr>
            <w:tcW w:w="1680" w:type="dxa"/>
            <w:noWrap/>
            <w:hideMark/>
          </w:tcPr>
          <w:p w14:paraId="0C875999" w14:textId="77777777" w:rsidR="00985874" w:rsidRPr="00985874" w:rsidRDefault="00985874">
            <w:r w:rsidRPr="00985874">
              <w:rPr>
                <w:rFonts w:hint="eastAsia"/>
              </w:rPr>
              <w:t>ZNF143</w:t>
            </w:r>
          </w:p>
        </w:tc>
        <w:tc>
          <w:tcPr>
            <w:tcW w:w="1350" w:type="dxa"/>
            <w:noWrap/>
            <w:hideMark/>
          </w:tcPr>
          <w:p w14:paraId="3F8506D8" w14:textId="77777777" w:rsidR="00985874" w:rsidRPr="00985874" w:rsidRDefault="00985874" w:rsidP="00985874">
            <w:r w:rsidRPr="00985874">
              <w:rPr>
                <w:rFonts w:hint="eastAsia"/>
              </w:rPr>
              <w:t>1.00146</w:t>
            </w:r>
          </w:p>
        </w:tc>
        <w:tc>
          <w:tcPr>
            <w:tcW w:w="3741" w:type="dxa"/>
            <w:noWrap/>
            <w:hideMark/>
          </w:tcPr>
          <w:p w14:paraId="6D645226" w14:textId="77777777" w:rsidR="00985874" w:rsidRPr="00985874" w:rsidRDefault="00985874">
            <w:r w:rsidRPr="00985874">
              <w:rPr>
                <w:rFonts w:hint="eastAsia"/>
              </w:rPr>
              <w:t>0.99965-1.00327</w:t>
            </w:r>
          </w:p>
        </w:tc>
        <w:tc>
          <w:tcPr>
            <w:tcW w:w="1701" w:type="dxa"/>
            <w:noWrap/>
            <w:hideMark/>
          </w:tcPr>
          <w:p w14:paraId="3CB07929" w14:textId="77777777" w:rsidR="00985874" w:rsidRPr="00985874" w:rsidRDefault="00985874" w:rsidP="00985874">
            <w:r w:rsidRPr="00985874">
              <w:rPr>
                <w:rFonts w:hint="eastAsia"/>
              </w:rPr>
              <w:t>0.11293</w:t>
            </w:r>
          </w:p>
        </w:tc>
      </w:tr>
      <w:tr w:rsidR="00985874" w:rsidRPr="00985874" w14:paraId="7472EB5E" w14:textId="77777777" w:rsidTr="00985874">
        <w:trPr>
          <w:trHeight w:val="270"/>
        </w:trPr>
        <w:tc>
          <w:tcPr>
            <w:tcW w:w="1680" w:type="dxa"/>
            <w:noWrap/>
            <w:hideMark/>
          </w:tcPr>
          <w:p w14:paraId="79008C77" w14:textId="77777777" w:rsidR="00985874" w:rsidRPr="00985874" w:rsidRDefault="00985874">
            <w:r w:rsidRPr="00985874">
              <w:rPr>
                <w:rFonts w:hint="eastAsia"/>
              </w:rPr>
              <w:t>ZNF148</w:t>
            </w:r>
          </w:p>
        </w:tc>
        <w:tc>
          <w:tcPr>
            <w:tcW w:w="1350" w:type="dxa"/>
            <w:noWrap/>
            <w:hideMark/>
          </w:tcPr>
          <w:p w14:paraId="2519B9D4" w14:textId="77777777" w:rsidR="00985874" w:rsidRPr="00985874" w:rsidRDefault="00985874" w:rsidP="00985874">
            <w:r w:rsidRPr="00985874">
              <w:rPr>
                <w:rFonts w:hint="eastAsia"/>
              </w:rPr>
              <w:t>0.99974</w:t>
            </w:r>
          </w:p>
        </w:tc>
        <w:tc>
          <w:tcPr>
            <w:tcW w:w="3741" w:type="dxa"/>
            <w:noWrap/>
            <w:hideMark/>
          </w:tcPr>
          <w:p w14:paraId="66FAB296" w14:textId="77777777" w:rsidR="00985874" w:rsidRPr="00985874" w:rsidRDefault="00985874">
            <w:r w:rsidRPr="00985874">
              <w:rPr>
                <w:rFonts w:hint="eastAsia"/>
              </w:rPr>
              <w:t>0.99933-1.00016</w:t>
            </w:r>
          </w:p>
        </w:tc>
        <w:tc>
          <w:tcPr>
            <w:tcW w:w="1701" w:type="dxa"/>
            <w:noWrap/>
            <w:hideMark/>
          </w:tcPr>
          <w:p w14:paraId="3AA203A7" w14:textId="77777777" w:rsidR="00985874" w:rsidRPr="00985874" w:rsidRDefault="00985874" w:rsidP="00985874">
            <w:r w:rsidRPr="00985874">
              <w:rPr>
                <w:rFonts w:hint="eastAsia"/>
              </w:rPr>
              <w:t>0.22031</w:t>
            </w:r>
          </w:p>
        </w:tc>
      </w:tr>
      <w:tr w:rsidR="00985874" w:rsidRPr="00985874" w14:paraId="737AA38D" w14:textId="77777777" w:rsidTr="00985874">
        <w:trPr>
          <w:trHeight w:val="270"/>
        </w:trPr>
        <w:tc>
          <w:tcPr>
            <w:tcW w:w="1680" w:type="dxa"/>
            <w:noWrap/>
            <w:hideMark/>
          </w:tcPr>
          <w:p w14:paraId="77BC5CD9" w14:textId="77777777" w:rsidR="00985874" w:rsidRPr="00985874" w:rsidRDefault="00985874">
            <w:r w:rsidRPr="00985874">
              <w:rPr>
                <w:rFonts w:hint="eastAsia"/>
              </w:rPr>
              <w:t>LYL1</w:t>
            </w:r>
          </w:p>
        </w:tc>
        <w:tc>
          <w:tcPr>
            <w:tcW w:w="1350" w:type="dxa"/>
            <w:noWrap/>
            <w:hideMark/>
          </w:tcPr>
          <w:p w14:paraId="1042D9A9" w14:textId="77777777" w:rsidR="00985874" w:rsidRPr="00985874" w:rsidRDefault="00985874" w:rsidP="00985874">
            <w:r w:rsidRPr="00985874">
              <w:rPr>
                <w:rFonts w:hint="eastAsia"/>
              </w:rPr>
              <w:t>0.99974</w:t>
            </w:r>
          </w:p>
        </w:tc>
        <w:tc>
          <w:tcPr>
            <w:tcW w:w="3741" w:type="dxa"/>
            <w:noWrap/>
            <w:hideMark/>
          </w:tcPr>
          <w:p w14:paraId="6FA4E05D" w14:textId="77777777" w:rsidR="00985874" w:rsidRPr="00985874" w:rsidRDefault="00985874">
            <w:r w:rsidRPr="00985874">
              <w:rPr>
                <w:rFonts w:hint="eastAsia"/>
              </w:rPr>
              <w:t>0.99678-1.00271</w:t>
            </w:r>
          </w:p>
        </w:tc>
        <w:tc>
          <w:tcPr>
            <w:tcW w:w="1701" w:type="dxa"/>
            <w:noWrap/>
            <w:hideMark/>
          </w:tcPr>
          <w:p w14:paraId="234043ED" w14:textId="77777777" w:rsidR="00985874" w:rsidRPr="00985874" w:rsidRDefault="00985874" w:rsidP="00985874">
            <w:r w:rsidRPr="00985874">
              <w:rPr>
                <w:rFonts w:hint="eastAsia"/>
              </w:rPr>
              <w:t>0.86274</w:t>
            </w:r>
          </w:p>
        </w:tc>
      </w:tr>
      <w:tr w:rsidR="00985874" w:rsidRPr="00985874" w14:paraId="37E1B54E" w14:textId="77777777" w:rsidTr="00985874">
        <w:trPr>
          <w:trHeight w:val="270"/>
        </w:trPr>
        <w:tc>
          <w:tcPr>
            <w:tcW w:w="1680" w:type="dxa"/>
            <w:noWrap/>
            <w:hideMark/>
          </w:tcPr>
          <w:p w14:paraId="42E14ADD" w14:textId="77777777" w:rsidR="00985874" w:rsidRPr="00985874" w:rsidRDefault="00985874">
            <w:r w:rsidRPr="00985874">
              <w:rPr>
                <w:rFonts w:hint="eastAsia"/>
              </w:rPr>
              <w:t>STAT5B</w:t>
            </w:r>
          </w:p>
        </w:tc>
        <w:tc>
          <w:tcPr>
            <w:tcW w:w="1350" w:type="dxa"/>
            <w:noWrap/>
            <w:hideMark/>
          </w:tcPr>
          <w:p w14:paraId="5801D6D4" w14:textId="77777777" w:rsidR="00985874" w:rsidRPr="00985874" w:rsidRDefault="00985874" w:rsidP="00985874">
            <w:r w:rsidRPr="00985874">
              <w:rPr>
                <w:rFonts w:hint="eastAsia"/>
              </w:rPr>
              <w:t>1.0001</w:t>
            </w:r>
          </w:p>
        </w:tc>
        <w:tc>
          <w:tcPr>
            <w:tcW w:w="3741" w:type="dxa"/>
            <w:noWrap/>
            <w:hideMark/>
          </w:tcPr>
          <w:p w14:paraId="599B54FC" w14:textId="77777777" w:rsidR="00985874" w:rsidRPr="00985874" w:rsidRDefault="00985874">
            <w:r w:rsidRPr="00985874">
              <w:rPr>
                <w:rFonts w:hint="eastAsia"/>
              </w:rPr>
              <w:t>0.99974-1.00047</w:t>
            </w:r>
          </w:p>
        </w:tc>
        <w:tc>
          <w:tcPr>
            <w:tcW w:w="1701" w:type="dxa"/>
            <w:noWrap/>
            <w:hideMark/>
          </w:tcPr>
          <w:p w14:paraId="37183CCF" w14:textId="77777777" w:rsidR="00985874" w:rsidRPr="00985874" w:rsidRDefault="00985874" w:rsidP="00985874">
            <w:r w:rsidRPr="00985874">
              <w:rPr>
                <w:rFonts w:hint="eastAsia"/>
              </w:rPr>
              <w:t>0.57673</w:t>
            </w:r>
          </w:p>
        </w:tc>
      </w:tr>
      <w:tr w:rsidR="00985874" w:rsidRPr="00985874" w14:paraId="5C687372" w14:textId="77777777" w:rsidTr="00985874">
        <w:trPr>
          <w:trHeight w:val="270"/>
        </w:trPr>
        <w:tc>
          <w:tcPr>
            <w:tcW w:w="1680" w:type="dxa"/>
            <w:noWrap/>
            <w:hideMark/>
          </w:tcPr>
          <w:p w14:paraId="68F53E96" w14:textId="77777777" w:rsidR="00985874" w:rsidRPr="00985874" w:rsidRDefault="00985874">
            <w:r w:rsidRPr="00985874">
              <w:rPr>
                <w:rFonts w:hint="eastAsia"/>
              </w:rPr>
              <w:t>CTCF</w:t>
            </w:r>
          </w:p>
        </w:tc>
        <w:tc>
          <w:tcPr>
            <w:tcW w:w="1350" w:type="dxa"/>
            <w:noWrap/>
            <w:hideMark/>
          </w:tcPr>
          <w:p w14:paraId="236EE4C0" w14:textId="77777777" w:rsidR="00985874" w:rsidRPr="00985874" w:rsidRDefault="00985874" w:rsidP="00985874">
            <w:r w:rsidRPr="00985874">
              <w:rPr>
                <w:rFonts w:hint="eastAsia"/>
              </w:rPr>
              <w:t>0.99976</w:t>
            </w:r>
          </w:p>
        </w:tc>
        <w:tc>
          <w:tcPr>
            <w:tcW w:w="3741" w:type="dxa"/>
            <w:noWrap/>
            <w:hideMark/>
          </w:tcPr>
          <w:p w14:paraId="704A4E92" w14:textId="77777777" w:rsidR="00985874" w:rsidRPr="00985874" w:rsidRDefault="00985874">
            <w:r w:rsidRPr="00985874">
              <w:rPr>
                <w:rFonts w:hint="eastAsia"/>
              </w:rPr>
              <w:t>0.99918-1.00034</w:t>
            </w:r>
          </w:p>
        </w:tc>
        <w:tc>
          <w:tcPr>
            <w:tcW w:w="1701" w:type="dxa"/>
            <w:noWrap/>
            <w:hideMark/>
          </w:tcPr>
          <w:p w14:paraId="6DB53969" w14:textId="77777777" w:rsidR="00985874" w:rsidRPr="00985874" w:rsidRDefault="00985874" w:rsidP="00985874">
            <w:r w:rsidRPr="00985874">
              <w:rPr>
                <w:rFonts w:hint="eastAsia"/>
              </w:rPr>
              <w:t>0.41355</w:t>
            </w:r>
          </w:p>
        </w:tc>
      </w:tr>
      <w:tr w:rsidR="00985874" w:rsidRPr="00985874" w14:paraId="32986926" w14:textId="77777777" w:rsidTr="00985874">
        <w:trPr>
          <w:trHeight w:val="270"/>
        </w:trPr>
        <w:tc>
          <w:tcPr>
            <w:tcW w:w="1680" w:type="dxa"/>
            <w:noWrap/>
            <w:hideMark/>
          </w:tcPr>
          <w:p w14:paraId="2E21B176" w14:textId="77777777" w:rsidR="00985874" w:rsidRPr="00985874" w:rsidRDefault="00985874">
            <w:r w:rsidRPr="00985874">
              <w:rPr>
                <w:rFonts w:hint="eastAsia"/>
              </w:rPr>
              <w:t>ZNF423</w:t>
            </w:r>
          </w:p>
        </w:tc>
        <w:tc>
          <w:tcPr>
            <w:tcW w:w="1350" w:type="dxa"/>
            <w:noWrap/>
            <w:hideMark/>
          </w:tcPr>
          <w:p w14:paraId="5DA1B58F" w14:textId="77777777" w:rsidR="00985874" w:rsidRPr="00985874" w:rsidRDefault="00985874" w:rsidP="00985874">
            <w:r w:rsidRPr="00985874">
              <w:rPr>
                <w:rFonts w:hint="eastAsia"/>
              </w:rPr>
              <w:t>0.99871</w:t>
            </w:r>
          </w:p>
        </w:tc>
        <w:tc>
          <w:tcPr>
            <w:tcW w:w="3741" w:type="dxa"/>
            <w:noWrap/>
            <w:hideMark/>
          </w:tcPr>
          <w:p w14:paraId="1FBF29E9" w14:textId="77777777" w:rsidR="00985874" w:rsidRPr="00985874" w:rsidRDefault="00985874">
            <w:r w:rsidRPr="00985874">
              <w:rPr>
                <w:rFonts w:hint="eastAsia"/>
              </w:rPr>
              <w:t>0.99728-1.00014</w:t>
            </w:r>
          </w:p>
        </w:tc>
        <w:tc>
          <w:tcPr>
            <w:tcW w:w="1701" w:type="dxa"/>
            <w:noWrap/>
            <w:hideMark/>
          </w:tcPr>
          <w:p w14:paraId="03B785E6" w14:textId="77777777" w:rsidR="00985874" w:rsidRPr="00985874" w:rsidRDefault="00985874" w:rsidP="00985874">
            <w:r w:rsidRPr="00985874">
              <w:rPr>
                <w:rFonts w:hint="eastAsia"/>
              </w:rPr>
              <w:t>0.07775</w:t>
            </w:r>
          </w:p>
        </w:tc>
      </w:tr>
      <w:tr w:rsidR="00985874" w:rsidRPr="00985874" w14:paraId="4062CBFD" w14:textId="77777777" w:rsidTr="00985874">
        <w:trPr>
          <w:trHeight w:val="270"/>
        </w:trPr>
        <w:tc>
          <w:tcPr>
            <w:tcW w:w="1680" w:type="dxa"/>
            <w:noWrap/>
            <w:hideMark/>
          </w:tcPr>
          <w:p w14:paraId="1C06B12C" w14:textId="77777777" w:rsidR="00985874" w:rsidRPr="00985874" w:rsidRDefault="00985874">
            <w:r w:rsidRPr="00985874">
              <w:rPr>
                <w:rFonts w:hint="eastAsia"/>
              </w:rPr>
              <w:t>NUPR1</w:t>
            </w:r>
          </w:p>
        </w:tc>
        <w:tc>
          <w:tcPr>
            <w:tcW w:w="1350" w:type="dxa"/>
            <w:noWrap/>
            <w:hideMark/>
          </w:tcPr>
          <w:p w14:paraId="47C79AB5" w14:textId="77777777" w:rsidR="00985874" w:rsidRPr="00985874" w:rsidRDefault="00985874" w:rsidP="00985874">
            <w:r w:rsidRPr="00985874">
              <w:rPr>
                <w:rFonts w:hint="eastAsia"/>
              </w:rPr>
              <w:t>0.99995</w:t>
            </w:r>
          </w:p>
        </w:tc>
        <w:tc>
          <w:tcPr>
            <w:tcW w:w="3741" w:type="dxa"/>
            <w:noWrap/>
            <w:hideMark/>
          </w:tcPr>
          <w:p w14:paraId="4F86F4A9" w14:textId="77777777" w:rsidR="00985874" w:rsidRPr="00985874" w:rsidRDefault="00985874">
            <w:r w:rsidRPr="00985874">
              <w:rPr>
                <w:rFonts w:hint="eastAsia"/>
              </w:rPr>
              <w:t>0.99985-1.00006</w:t>
            </w:r>
          </w:p>
        </w:tc>
        <w:tc>
          <w:tcPr>
            <w:tcW w:w="1701" w:type="dxa"/>
            <w:noWrap/>
            <w:hideMark/>
          </w:tcPr>
          <w:p w14:paraId="0764C83F" w14:textId="77777777" w:rsidR="00985874" w:rsidRPr="00985874" w:rsidRDefault="00985874" w:rsidP="00985874">
            <w:r w:rsidRPr="00985874">
              <w:rPr>
                <w:rFonts w:hint="eastAsia"/>
              </w:rPr>
              <w:t>0.38182</w:t>
            </w:r>
          </w:p>
        </w:tc>
      </w:tr>
      <w:tr w:rsidR="00985874" w:rsidRPr="00985874" w14:paraId="21210471" w14:textId="77777777" w:rsidTr="00985874">
        <w:trPr>
          <w:trHeight w:val="270"/>
        </w:trPr>
        <w:tc>
          <w:tcPr>
            <w:tcW w:w="1680" w:type="dxa"/>
            <w:noWrap/>
            <w:hideMark/>
          </w:tcPr>
          <w:p w14:paraId="29387E1B" w14:textId="77777777" w:rsidR="00985874" w:rsidRPr="00985874" w:rsidRDefault="00985874">
            <w:r w:rsidRPr="00985874">
              <w:rPr>
                <w:rFonts w:hint="eastAsia"/>
              </w:rPr>
              <w:t>FOXE1</w:t>
            </w:r>
          </w:p>
        </w:tc>
        <w:tc>
          <w:tcPr>
            <w:tcW w:w="1350" w:type="dxa"/>
            <w:noWrap/>
            <w:hideMark/>
          </w:tcPr>
          <w:p w14:paraId="774A9970" w14:textId="77777777" w:rsidR="00985874" w:rsidRPr="00985874" w:rsidRDefault="00985874" w:rsidP="00985874">
            <w:r w:rsidRPr="00985874">
              <w:rPr>
                <w:rFonts w:hint="eastAsia"/>
              </w:rPr>
              <w:t>0.99983</w:t>
            </w:r>
          </w:p>
        </w:tc>
        <w:tc>
          <w:tcPr>
            <w:tcW w:w="3741" w:type="dxa"/>
            <w:noWrap/>
            <w:hideMark/>
          </w:tcPr>
          <w:p w14:paraId="03ED5068" w14:textId="77777777" w:rsidR="00985874" w:rsidRPr="00985874" w:rsidRDefault="00985874">
            <w:r w:rsidRPr="00985874">
              <w:rPr>
                <w:rFonts w:hint="eastAsia"/>
              </w:rPr>
              <w:t>0.99969-0.99998</w:t>
            </w:r>
          </w:p>
        </w:tc>
        <w:tc>
          <w:tcPr>
            <w:tcW w:w="1701" w:type="dxa"/>
            <w:noWrap/>
            <w:hideMark/>
          </w:tcPr>
          <w:p w14:paraId="42325CDB" w14:textId="77777777" w:rsidR="00985874" w:rsidRPr="00985874" w:rsidRDefault="00985874" w:rsidP="00985874">
            <w:r w:rsidRPr="00985874">
              <w:rPr>
                <w:rFonts w:hint="eastAsia"/>
              </w:rPr>
              <w:t>0.02348</w:t>
            </w:r>
          </w:p>
        </w:tc>
      </w:tr>
      <w:tr w:rsidR="00985874" w:rsidRPr="00985874" w14:paraId="1671671C" w14:textId="77777777" w:rsidTr="00985874">
        <w:trPr>
          <w:trHeight w:val="270"/>
        </w:trPr>
        <w:tc>
          <w:tcPr>
            <w:tcW w:w="1680" w:type="dxa"/>
            <w:noWrap/>
            <w:hideMark/>
          </w:tcPr>
          <w:p w14:paraId="0AB43673" w14:textId="77777777" w:rsidR="00985874" w:rsidRPr="00985874" w:rsidRDefault="00985874">
            <w:r w:rsidRPr="00985874">
              <w:rPr>
                <w:rFonts w:hint="eastAsia"/>
              </w:rPr>
              <w:t>SKI</w:t>
            </w:r>
          </w:p>
        </w:tc>
        <w:tc>
          <w:tcPr>
            <w:tcW w:w="1350" w:type="dxa"/>
            <w:noWrap/>
            <w:hideMark/>
          </w:tcPr>
          <w:p w14:paraId="3E99939F" w14:textId="77777777" w:rsidR="00985874" w:rsidRPr="00985874" w:rsidRDefault="00985874" w:rsidP="00985874">
            <w:r w:rsidRPr="00985874">
              <w:rPr>
                <w:rFonts w:hint="eastAsia"/>
              </w:rPr>
              <w:t>0.99973</w:t>
            </w:r>
          </w:p>
        </w:tc>
        <w:tc>
          <w:tcPr>
            <w:tcW w:w="3741" w:type="dxa"/>
            <w:noWrap/>
            <w:hideMark/>
          </w:tcPr>
          <w:p w14:paraId="24C11D4B" w14:textId="77777777" w:rsidR="00985874" w:rsidRPr="00985874" w:rsidRDefault="00985874">
            <w:r w:rsidRPr="00985874">
              <w:rPr>
                <w:rFonts w:hint="eastAsia"/>
              </w:rPr>
              <w:t>0.99948-0.99998</w:t>
            </w:r>
          </w:p>
        </w:tc>
        <w:tc>
          <w:tcPr>
            <w:tcW w:w="1701" w:type="dxa"/>
            <w:noWrap/>
            <w:hideMark/>
          </w:tcPr>
          <w:p w14:paraId="1F8D9A9E" w14:textId="77777777" w:rsidR="00985874" w:rsidRPr="00985874" w:rsidRDefault="00985874" w:rsidP="00985874">
            <w:r w:rsidRPr="00985874">
              <w:rPr>
                <w:rFonts w:hint="eastAsia"/>
              </w:rPr>
              <w:t>0.03632</w:t>
            </w:r>
          </w:p>
        </w:tc>
      </w:tr>
      <w:tr w:rsidR="00985874" w:rsidRPr="00985874" w14:paraId="6D3CBF1E" w14:textId="77777777" w:rsidTr="00985874">
        <w:trPr>
          <w:trHeight w:val="270"/>
        </w:trPr>
        <w:tc>
          <w:tcPr>
            <w:tcW w:w="1680" w:type="dxa"/>
            <w:noWrap/>
            <w:hideMark/>
          </w:tcPr>
          <w:p w14:paraId="178D4A22" w14:textId="77777777" w:rsidR="00985874" w:rsidRPr="00985874" w:rsidRDefault="00985874">
            <w:r w:rsidRPr="00985874">
              <w:rPr>
                <w:rFonts w:hint="eastAsia"/>
              </w:rPr>
              <w:t>PHF8</w:t>
            </w:r>
          </w:p>
        </w:tc>
        <w:tc>
          <w:tcPr>
            <w:tcW w:w="1350" w:type="dxa"/>
            <w:noWrap/>
            <w:hideMark/>
          </w:tcPr>
          <w:p w14:paraId="2261AD3B" w14:textId="77777777" w:rsidR="00985874" w:rsidRPr="00985874" w:rsidRDefault="00985874" w:rsidP="00985874">
            <w:r w:rsidRPr="00985874">
              <w:rPr>
                <w:rFonts w:hint="eastAsia"/>
              </w:rPr>
              <w:t>0.99949</w:t>
            </w:r>
          </w:p>
        </w:tc>
        <w:tc>
          <w:tcPr>
            <w:tcW w:w="3741" w:type="dxa"/>
            <w:noWrap/>
            <w:hideMark/>
          </w:tcPr>
          <w:p w14:paraId="183F70BA" w14:textId="77777777" w:rsidR="00985874" w:rsidRPr="00985874" w:rsidRDefault="00985874">
            <w:r w:rsidRPr="00985874">
              <w:rPr>
                <w:rFonts w:hint="eastAsia"/>
              </w:rPr>
              <w:t>0.99898-0.99999</w:t>
            </w:r>
          </w:p>
        </w:tc>
        <w:tc>
          <w:tcPr>
            <w:tcW w:w="1701" w:type="dxa"/>
            <w:noWrap/>
            <w:hideMark/>
          </w:tcPr>
          <w:p w14:paraId="54D43D33" w14:textId="77777777" w:rsidR="00985874" w:rsidRPr="00985874" w:rsidRDefault="00985874" w:rsidP="00985874">
            <w:r w:rsidRPr="00985874">
              <w:rPr>
                <w:rFonts w:hint="eastAsia"/>
              </w:rPr>
              <w:t>0.04666</w:t>
            </w:r>
          </w:p>
        </w:tc>
      </w:tr>
      <w:tr w:rsidR="00985874" w:rsidRPr="00985874" w14:paraId="533D1892" w14:textId="77777777" w:rsidTr="00985874">
        <w:trPr>
          <w:trHeight w:val="270"/>
        </w:trPr>
        <w:tc>
          <w:tcPr>
            <w:tcW w:w="1680" w:type="dxa"/>
            <w:noWrap/>
            <w:hideMark/>
          </w:tcPr>
          <w:p w14:paraId="4E7CC9D3" w14:textId="77777777" w:rsidR="00985874" w:rsidRPr="00985874" w:rsidRDefault="00985874">
            <w:r w:rsidRPr="00985874">
              <w:rPr>
                <w:rFonts w:hint="eastAsia"/>
              </w:rPr>
              <w:t>ATRX</w:t>
            </w:r>
          </w:p>
        </w:tc>
        <w:tc>
          <w:tcPr>
            <w:tcW w:w="1350" w:type="dxa"/>
            <w:noWrap/>
            <w:hideMark/>
          </w:tcPr>
          <w:p w14:paraId="24577B18" w14:textId="77777777" w:rsidR="00985874" w:rsidRPr="00985874" w:rsidRDefault="00985874" w:rsidP="00985874">
            <w:r w:rsidRPr="00985874">
              <w:rPr>
                <w:rFonts w:hint="eastAsia"/>
              </w:rPr>
              <w:t>0.99969</w:t>
            </w:r>
          </w:p>
        </w:tc>
        <w:tc>
          <w:tcPr>
            <w:tcW w:w="3741" w:type="dxa"/>
            <w:noWrap/>
            <w:hideMark/>
          </w:tcPr>
          <w:p w14:paraId="4B1A2095" w14:textId="77777777" w:rsidR="00985874" w:rsidRPr="00985874" w:rsidRDefault="00985874">
            <w:r w:rsidRPr="00985874">
              <w:rPr>
                <w:rFonts w:hint="eastAsia"/>
              </w:rPr>
              <w:t>0.99935-1.00003</w:t>
            </w:r>
          </w:p>
        </w:tc>
        <w:tc>
          <w:tcPr>
            <w:tcW w:w="1701" w:type="dxa"/>
            <w:noWrap/>
            <w:hideMark/>
          </w:tcPr>
          <w:p w14:paraId="4460DE4D" w14:textId="77777777" w:rsidR="00985874" w:rsidRPr="00985874" w:rsidRDefault="00985874" w:rsidP="00985874">
            <w:r w:rsidRPr="00985874">
              <w:rPr>
                <w:rFonts w:hint="eastAsia"/>
              </w:rPr>
              <w:t>0.07533</w:t>
            </w:r>
          </w:p>
        </w:tc>
      </w:tr>
      <w:tr w:rsidR="00985874" w:rsidRPr="00985874" w14:paraId="72272701" w14:textId="77777777" w:rsidTr="00985874">
        <w:trPr>
          <w:trHeight w:val="270"/>
        </w:trPr>
        <w:tc>
          <w:tcPr>
            <w:tcW w:w="1680" w:type="dxa"/>
            <w:noWrap/>
            <w:hideMark/>
          </w:tcPr>
          <w:p w14:paraId="69E488C1" w14:textId="77777777" w:rsidR="00985874" w:rsidRPr="00985874" w:rsidRDefault="00985874">
            <w:r w:rsidRPr="00985874">
              <w:rPr>
                <w:rFonts w:hint="eastAsia"/>
              </w:rPr>
              <w:t>PREB</w:t>
            </w:r>
          </w:p>
        </w:tc>
        <w:tc>
          <w:tcPr>
            <w:tcW w:w="1350" w:type="dxa"/>
            <w:noWrap/>
            <w:hideMark/>
          </w:tcPr>
          <w:p w14:paraId="7F5F4DA5" w14:textId="77777777" w:rsidR="00985874" w:rsidRPr="00985874" w:rsidRDefault="00985874" w:rsidP="00985874">
            <w:r w:rsidRPr="00985874">
              <w:rPr>
                <w:rFonts w:hint="eastAsia"/>
              </w:rPr>
              <w:t>1.00024</w:t>
            </w:r>
          </w:p>
        </w:tc>
        <w:tc>
          <w:tcPr>
            <w:tcW w:w="3741" w:type="dxa"/>
            <w:noWrap/>
            <w:hideMark/>
          </w:tcPr>
          <w:p w14:paraId="0632A49D" w14:textId="77777777" w:rsidR="00985874" w:rsidRPr="00985874" w:rsidRDefault="00985874">
            <w:r w:rsidRPr="00985874">
              <w:rPr>
                <w:rFonts w:hint="eastAsia"/>
              </w:rPr>
              <w:t>0.99986-1.00063</w:t>
            </w:r>
          </w:p>
        </w:tc>
        <w:tc>
          <w:tcPr>
            <w:tcW w:w="1701" w:type="dxa"/>
            <w:noWrap/>
            <w:hideMark/>
          </w:tcPr>
          <w:p w14:paraId="5FE1BD47" w14:textId="77777777" w:rsidR="00985874" w:rsidRPr="00985874" w:rsidRDefault="00985874" w:rsidP="00985874">
            <w:r w:rsidRPr="00985874">
              <w:rPr>
                <w:rFonts w:hint="eastAsia"/>
              </w:rPr>
              <w:t>0.21773</w:t>
            </w:r>
          </w:p>
        </w:tc>
      </w:tr>
      <w:tr w:rsidR="00985874" w:rsidRPr="00985874" w14:paraId="1D6166B9" w14:textId="77777777" w:rsidTr="00985874">
        <w:trPr>
          <w:trHeight w:val="270"/>
        </w:trPr>
        <w:tc>
          <w:tcPr>
            <w:tcW w:w="1680" w:type="dxa"/>
            <w:noWrap/>
            <w:hideMark/>
          </w:tcPr>
          <w:p w14:paraId="631045E0" w14:textId="77777777" w:rsidR="00985874" w:rsidRPr="00985874" w:rsidRDefault="00985874">
            <w:r w:rsidRPr="00985874">
              <w:rPr>
                <w:rFonts w:hint="eastAsia"/>
              </w:rPr>
              <w:t>VHL</w:t>
            </w:r>
          </w:p>
        </w:tc>
        <w:tc>
          <w:tcPr>
            <w:tcW w:w="1350" w:type="dxa"/>
            <w:noWrap/>
            <w:hideMark/>
          </w:tcPr>
          <w:p w14:paraId="02558D9A" w14:textId="77777777" w:rsidR="00985874" w:rsidRPr="00985874" w:rsidRDefault="00985874" w:rsidP="00985874">
            <w:r w:rsidRPr="00985874">
              <w:rPr>
                <w:rFonts w:hint="eastAsia"/>
              </w:rPr>
              <w:t>0.99991</w:t>
            </w:r>
          </w:p>
        </w:tc>
        <w:tc>
          <w:tcPr>
            <w:tcW w:w="3741" w:type="dxa"/>
            <w:noWrap/>
            <w:hideMark/>
          </w:tcPr>
          <w:p w14:paraId="2725FDA7" w14:textId="77777777" w:rsidR="00985874" w:rsidRPr="00985874" w:rsidRDefault="00985874">
            <w:r w:rsidRPr="00985874">
              <w:rPr>
                <w:rFonts w:hint="eastAsia"/>
              </w:rPr>
              <w:t>0.99923-1.00059</w:t>
            </w:r>
          </w:p>
        </w:tc>
        <w:tc>
          <w:tcPr>
            <w:tcW w:w="1701" w:type="dxa"/>
            <w:noWrap/>
            <w:hideMark/>
          </w:tcPr>
          <w:p w14:paraId="7780A5B1" w14:textId="77777777" w:rsidR="00985874" w:rsidRPr="00985874" w:rsidRDefault="00985874" w:rsidP="00985874">
            <w:r w:rsidRPr="00985874">
              <w:rPr>
                <w:rFonts w:hint="eastAsia"/>
              </w:rPr>
              <w:t>0.79676</w:t>
            </w:r>
          </w:p>
        </w:tc>
      </w:tr>
      <w:tr w:rsidR="00985874" w:rsidRPr="00985874" w14:paraId="4C2E9FC2" w14:textId="77777777" w:rsidTr="00985874">
        <w:trPr>
          <w:trHeight w:val="270"/>
        </w:trPr>
        <w:tc>
          <w:tcPr>
            <w:tcW w:w="1680" w:type="dxa"/>
            <w:noWrap/>
            <w:hideMark/>
          </w:tcPr>
          <w:p w14:paraId="3CAE7E94" w14:textId="77777777" w:rsidR="00985874" w:rsidRPr="00985874" w:rsidRDefault="00985874">
            <w:r w:rsidRPr="00985874">
              <w:rPr>
                <w:rFonts w:hint="eastAsia"/>
              </w:rPr>
              <w:t>CEBPZ</w:t>
            </w:r>
          </w:p>
        </w:tc>
        <w:tc>
          <w:tcPr>
            <w:tcW w:w="1350" w:type="dxa"/>
            <w:noWrap/>
            <w:hideMark/>
          </w:tcPr>
          <w:p w14:paraId="0D3AD686" w14:textId="77777777" w:rsidR="00985874" w:rsidRPr="00985874" w:rsidRDefault="00985874" w:rsidP="00985874">
            <w:r w:rsidRPr="00985874">
              <w:rPr>
                <w:rFonts w:hint="eastAsia"/>
              </w:rPr>
              <w:t>1.00016</w:t>
            </w:r>
          </w:p>
        </w:tc>
        <w:tc>
          <w:tcPr>
            <w:tcW w:w="3741" w:type="dxa"/>
            <w:noWrap/>
            <w:hideMark/>
          </w:tcPr>
          <w:p w14:paraId="25449598" w14:textId="77777777" w:rsidR="00985874" w:rsidRPr="00985874" w:rsidRDefault="00985874">
            <w:r w:rsidRPr="00985874">
              <w:rPr>
                <w:rFonts w:hint="eastAsia"/>
              </w:rPr>
              <w:t>0.99968-1.00064</w:t>
            </w:r>
          </w:p>
        </w:tc>
        <w:tc>
          <w:tcPr>
            <w:tcW w:w="1701" w:type="dxa"/>
            <w:noWrap/>
            <w:hideMark/>
          </w:tcPr>
          <w:p w14:paraId="532BA390" w14:textId="77777777" w:rsidR="00985874" w:rsidRPr="00985874" w:rsidRDefault="00985874" w:rsidP="00985874">
            <w:r w:rsidRPr="00985874">
              <w:rPr>
                <w:rFonts w:hint="eastAsia"/>
              </w:rPr>
              <w:t>0.50759</w:t>
            </w:r>
          </w:p>
        </w:tc>
      </w:tr>
      <w:tr w:rsidR="00985874" w:rsidRPr="00985874" w14:paraId="7092ACD8" w14:textId="77777777" w:rsidTr="00985874">
        <w:trPr>
          <w:trHeight w:val="270"/>
        </w:trPr>
        <w:tc>
          <w:tcPr>
            <w:tcW w:w="1680" w:type="dxa"/>
            <w:noWrap/>
            <w:hideMark/>
          </w:tcPr>
          <w:p w14:paraId="33B3A427" w14:textId="77777777" w:rsidR="00985874" w:rsidRPr="00985874" w:rsidRDefault="00985874">
            <w:r w:rsidRPr="00985874">
              <w:rPr>
                <w:rFonts w:hint="eastAsia"/>
              </w:rPr>
              <w:t>APBB1</w:t>
            </w:r>
          </w:p>
        </w:tc>
        <w:tc>
          <w:tcPr>
            <w:tcW w:w="1350" w:type="dxa"/>
            <w:noWrap/>
            <w:hideMark/>
          </w:tcPr>
          <w:p w14:paraId="0DAD3B5F" w14:textId="77777777" w:rsidR="00985874" w:rsidRPr="00985874" w:rsidRDefault="00985874" w:rsidP="00985874">
            <w:r w:rsidRPr="00985874">
              <w:rPr>
                <w:rFonts w:hint="eastAsia"/>
              </w:rPr>
              <w:t>0.99959</w:t>
            </w:r>
          </w:p>
        </w:tc>
        <w:tc>
          <w:tcPr>
            <w:tcW w:w="3741" w:type="dxa"/>
            <w:noWrap/>
            <w:hideMark/>
          </w:tcPr>
          <w:p w14:paraId="49CB5EC3" w14:textId="77777777" w:rsidR="00985874" w:rsidRPr="00985874" w:rsidRDefault="00985874">
            <w:r w:rsidRPr="00985874">
              <w:rPr>
                <w:rFonts w:hint="eastAsia"/>
              </w:rPr>
              <w:t>0.99881-1.00036</w:t>
            </w:r>
          </w:p>
        </w:tc>
        <w:tc>
          <w:tcPr>
            <w:tcW w:w="1701" w:type="dxa"/>
            <w:noWrap/>
            <w:hideMark/>
          </w:tcPr>
          <w:p w14:paraId="19FF41F9" w14:textId="77777777" w:rsidR="00985874" w:rsidRPr="00985874" w:rsidRDefault="00985874" w:rsidP="00985874">
            <w:r w:rsidRPr="00985874">
              <w:rPr>
                <w:rFonts w:hint="eastAsia"/>
              </w:rPr>
              <w:t>0.29859</w:t>
            </w:r>
          </w:p>
        </w:tc>
      </w:tr>
      <w:tr w:rsidR="00985874" w:rsidRPr="00985874" w14:paraId="4F8C54AB" w14:textId="77777777" w:rsidTr="00985874">
        <w:trPr>
          <w:trHeight w:val="270"/>
        </w:trPr>
        <w:tc>
          <w:tcPr>
            <w:tcW w:w="1680" w:type="dxa"/>
            <w:noWrap/>
            <w:hideMark/>
          </w:tcPr>
          <w:p w14:paraId="45FDCDEF" w14:textId="77777777" w:rsidR="00985874" w:rsidRPr="00985874" w:rsidRDefault="00985874">
            <w:r w:rsidRPr="00985874">
              <w:rPr>
                <w:rFonts w:hint="eastAsia"/>
              </w:rPr>
              <w:t>WDR5</w:t>
            </w:r>
          </w:p>
        </w:tc>
        <w:tc>
          <w:tcPr>
            <w:tcW w:w="1350" w:type="dxa"/>
            <w:noWrap/>
            <w:hideMark/>
          </w:tcPr>
          <w:p w14:paraId="34D22038" w14:textId="77777777" w:rsidR="00985874" w:rsidRPr="00985874" w:rsidRDefault="00985874" w:rsidP="00985874">
            <w:r w:rsidRPr="00985874">
              <w:rPr>
                <w:rFonts w:hint="eastAsia"/>
              </w:rPr>
              <w:t>1.00016</w:t>
            </w:r>
          </w:p>
        </w:tc>
        <w:tc>
          <w:tcPr>
            <w:tcW w:w="3741" w:type="dxa"/>
            <w:noWrap/>
            <w:hideMark/>
          </w:tcPr>
          <w:p w14:paraId="7C2AC860" w14:textId="77777777" w:rsidR="00985874" w:rsidRPr="00985874" w:rsidRDefault="00985874">
            <w:r w:rsidRPr="00985874">
              <w:rPr>
                <w:rFonts w:hint="eastAsia"/>
              </w:rPr>
              <w:t>0.9999-1.00043</w:t>
            </w:r>
          </w:p>
        </w:tc>
        <w:tc>
          <w:tcPr>
            <w:tcW w:w="1701" w:type="dxa"/>
            <w:noWrap/>
            <w:hideMark/>
          </w:tcPr>
          <w:p w14:paraId="10560862" w14:textId="77777777" w:rsidR="00985874" w:rsidRPr="00985874" w:rsidRDefault="00985874" w:rsidP="00985874">
            <w:r w:rsidRPr="00985874">
              <w:rPr>
                <w:rFonts w:hint="eastAsia"/>
              </w:rPr>
              <w:t>0.23119</w:t>
            </w:r>
          </w:p>
        </w:tc>
      </w:tr>
      <w:tr w:rsidR="00985874" w:rsidRPr="00985874" w14:paraId="58199A9E" w14:textId="77777777" w:rsidTr="00985874">
        <w:trPr>
          <w:trHeight w:val="270"/>
        </w:trPr>
        <w:tc>
          <w:tcPr>
            <w:tcW w:w="1680" w:type="dxa"/>
            <w:noWrap/>
            <w:hideMark/>
          </w:tcPr>
          <w:p w14:paraId="5598FF62" w14:textId="77777777" w:rsidR="00985874" w:rsidRPr="00985874" w:rsidRDefault="00985874">
            <w:r w:rsidRPr="00985874">
              <w:rPr>
                <w:rFonts w:hint="eastAsia"/>
              </w:rPr>
              <w:t>POU2AF1</w:t>
            </w:r>
          </w:p>
        </w:tc>
        <w:tc>
          <w:tcPr>
            <w:tcW w:w="1350" w:type="dxa"/>
            <w:noWrap/>
            <w:hideMark/>
          </w:tcPr>
          <w:p w14:paraId="698A3594" w14:textId="77777777" w:rsidR="00985874" w:rsidRPr="00985874" w:rsidRDefault="00985874" w:rsidP="00985874">
            <w:r w:rsidRPr="00985874">
              <w:rPr>
                <w:rFonts w:hint="eastAsia"/>
              </w:rPr>
              <w:t>0.99951</w:t>
            </w:r>
          </w:p>
        </w:tc>
        <w:tc>
          <w:tcPr>
            <w:tcW w:w="3741" w:type="dxa"/>
            <w:noWrap/>
            <w:hideMark/>
          </w:tcPr>
          <w:p w14:paraId="76366CF1" w14:textId="77777777" w:rsidR="00985874" w:rsidRPr="00985874" w:rsidRDefault="00985874">
            <w:r w:rsidRPr="00985874">
              <w:rPr>
                <w:rFonts w:hint="eastAsia"/>
              </w:rPr>
              <w:t>0.99905-0.99996</w:t>
            </w:r>
          </w:p>
        </w:tc>
        <w:tc>
          <w:tcPr>
            <w:tcW w:w="1701" w:type="dxa"/>
            <w:noWrap/>
            <w:hideMark/>
          </w:tcPr>
          <w:p w14:paraId="20FE5542" w14:textId="77777777" w:rsidR="00985874" w:rsidRPr="00985874" w:rsidRDefault="00985874" w:rsidP="00985874">
            <w:r w:rsidRPr="00985874">
              <w:rPr>
                <w:rFonts w:hint="eastAsia"/>
              </w:rPr>
              <w:t>0.03437</w:t>
            </w:r>
          </w:p>
        </w:tc>
      </w:tr>
      <w:tr w:rsidR="00985874" w:rsidRPr="00985874" w14:paraId="6A64D5BB" w14:textId="77777777" w:rsidTr="00985874">
        <w:trPr>
          <w:trHeight w:val="270"/>
        </w:trPr>
        <w:tc>
          <w:tcPr>
            <w:tcW w:w="1680" w:type="dxa"/>
            <w:noWrap/>
            <w:hideMark/>
          </w:tcPr>
          <w:p w14:paraId="694D90D6" w14:textId="77777777" w:rsidR="00985874" w:rsidRPr="00985874" w:rsidRDefault="00985874">
            <w:r w:rsidRPr="00985874">
              <w:rPr>
                <w:rFonts w:hint="eastAsia"/>
              </w:rPr>
              <w:t>ZFHX3</w:t>
            </w:r>
          </w:p>
        </w:tc>
        <w:tc>
          <w:tcPr>
            <w:tcW w:w="1350" w:type="dxa"/>
            <w:noWrap/>
            <w:hideMark/>
          </w:tcPr>
          <w:p w14:paraId="5FBA6218" w14:textId="77777777" w:rsidR="00985874" w:rsidRPr="00985874" w:rsidRDefault="00985874" w:rsidP="00985874">
            <w:r w:rsidRPr="00985874">
              <w:rPr>
                <w:rFonts w:hint="eastAsia"/>
              </w:rPr>
              <w:t>0.99955</w:t>
            </w:r>
          </w:p>
        </w:tc>
        <w:tc>
          <w:tcPr>
            <w:tcW w:w="3741" w:type="dxa"/>
            <w:noWrap/>
            <w:hideMark/>
          </w:tcPr>
          <w:p w14:paraId="0C521255" w14:textId="77777777" w:rsidR="00985874" w:rsidRPr="00985874" w:rsidRDefault="00985874">
            <w:r w:rsidRPr="00985874">
              <w:rPr>
                <w:rFonts w:hint="eastAsia"/>
              </w:rPr>
              <w:t>0.99896-1.00014</w:t>
            </w:r>
          </w:p>
        </w:tc>
        <w:tc>
          <w:tcPr>
            <w:tcW w:w="1701" w:type="dxa"/>
            <w:noWrap/>
            <w:hideMark/>
          </w:tcPr>
          <w:p w14:paraId="4395F1AA" w14:textId="77777777" w:rsidR="00985874" w:rsidRPr="00985874" w:rsidRDefault="00985874" w:rsidP="00985874">
            <w:r w:rsidRPr="00985874">
              <w:rPr>
                <w:rFonts w:hint="eastAsia"/>
              </w:rPr>
              <w:t>0.13552</w:t>
            </w:r>
          </w:p>
        </w:tc>
      </w:tr>
      <w:tr w:rsidR="00985874" w:rsidRPr="00985874" w14:paraId="70C53915" w14:textId="77777777" w:rsidTr="00985874">
        <w:trPr>
          <w:trHeight w:val="270"/>
        </w:trPr>
        <w:tc>
          <w:tcPr>
            <w:tcW w:w="1680" w:type="dxa"/>
            <w:noWrap/>
            <w:hideMark/>
          </w:tcPr>
          <w:p w14:paraId="39685202" w14:textId="77777777" w:rsidR="00985874" w:rsidRPr="00985874" w:rsidRDefault="00985874">
            <w:r w:rsidRPr="00985874">
              <w:rPr>
                <w:rFonts w:hint="eastAsia"/>
              </w:rPr>
              <w:t>CBX8</w:t>
            </w:r>
          </w:p>
        </w:tc>
        <w:tc>
          <w:tcPr>
            <w:tcW w:w="1350" w:type="dxa"/>
            <w:noWrap/>
            <w:hideMark/>
          </w:tcPr>
          <w:p w14:paraId="721EDFDB" w14:textId="77777777" w:rsidR="00985874" w:rsidRPr="00985874" w:rsidRDefault="00985874" w:rsidP="00985874">
            <w:r w:rsidRPr="00985874">
              <w:rPr>
                <w:rFonts w:hint="eastAsia"/>
              </w:rPr>
              <w:t>1.00041</w:t>
            </w:r>
          </w:p>
        </w:tc>
        <w:tc>
          <w:tcPr>
            <w:tcW w:w="3741" w:type="dxa"/>
            <w:noWrap/>
            <w:hideMark/>
          </w:tcPr>
          <w:p w14:paraId="257EB930" w14:textId="77777777" w:rsidR="00985874" w:rsidRPr="00985874" w:rsidRDefault="00985874">
            <w:r w:rsidRPr="00985874">
              <w:rPr>
                <w:rFonts w:hint="eastAsia"/>
              </w:rPr>
              <w:t>0.99899-1.00184</w:t>
            </w:r>
          </w:p>
        </w:tc>
        <w:tc>
          <w:tcPr>
            <w:tcW w:w="1701" w:type="dxa"/>
            <w:noWrap/>
            <w:hideMark/>
          </w:tcPr>
          <w:p w14:paraId="09933E2F" w14:textId="77777777" w:rsidR="00985874" w:rsidRPr="00985874" w:rsidRDefault="00985874" w:rsidP="00985874">
            <w:r w:rsidRPr="00985874">
              <w:rPr>
                <w:rFonts w:hint="eastAsia"/>
              </w:rPr>
              <w:t>0.56969</w:t>
            </w:r>
          </w:p>
        </w:tc>
      </w:tr>
      <w:tr w:rsidR="00985874" w:rsidRPr="00985874" w14:paraId="4558620F" w14:textId="77777777" w:rsidTr="00985874">
        <w:trPr>
          <w:trHeight w:val="270"/>
        </w:trPr>
        <w:tc>
          <w:tcPr>
            <w:tcW w:w="1680" w:type="dxa"/>
            <w:noWrap/>
            <w:hideMark/>
          </w:tcPr>
          <w:p w14:paraId="592BDAAE" w14:textId="77777777" w:rsidR="00985874" w:rsidRPr="00985874" w:rsidRDefault="00985874">
            <w:r w:rsidRPr="00985874">
              <w:rPr>
                <w:rFonts w:hint="eastAsia"/>
              </w:rPr>
              <w:t>CBX7</w:t>
            </w:r>
          </w:p>
        </w:tc>
        <w:tc>
          <w:tcPr>
            <w:tcW w:w="1350" w:type="dxa"/>
            <w:noWrap/>
            <w:hideMark/>
          </w:tcPr>
          <w:p w14:paraId="02712F63" w14:textId="77777777" w:rsidR="00985874" w:rsidRPr="00985874" w:rsidRDefault="00985874" w:rsidP="00985874">
            <w:r w:rsidRPr="00985874">
              <w:rPr>
                <w:rFonts w:hint="eastAsia"/>
              </w:rPr>
              <w:t>0.99961</w:t>
            </w:r>
          </w:p>
        </w:tc>
        <w:tc>
          <w:tcPr>
            <w:tcW w:w="3741" w:type="dxa"/>
            <w:noWrap/>
            <w:hideMark/>
          </w:tcPr>
          <w:p w14:paraId="4B33AB33" w14:textId="77777777" w:rsidR="00985874" w:rsidRPr="00985874" w:rsidRDefault="00985874">
            <w:r w:rsidRPr="00985874">
              <w:rPr>
                <w:rFonts w:hint="eastAsia"/>
              </w:rPr>
              <w:t>0.99912-1.00009</w:t>
            </w:r>
          </w:p>
        </w:tc>
        <w:tc>
          <w:tcPr>
            <w:tcW w:w="1701" w:type="dxa"/>
            <w:noWrap/>
            <w:hideMark/>
          </w:tcPr>
          <w:p w14:paraId="183BB340" w14:textId="77777777" w:rsidR="00985874" w:rsidRPr="00985874" w:rsidRDefault="00985874" w:rsidP="00985874">
            <w:r w:rsidRPr="00985874">
              <w:rPr>
                <w:rFonts w:hint="eastAsia"/>
              </w:rPr>
              <w:t>0.11422</w:t>
            </w:r>
          </w:p>
        </w:tc>
      </w:tr>
      <w:tr w:rsidR="00985874" w:rsidRPr="00985874" w14:paraId="59A53E2C" w14:textId="77777777" w:rsidTr="00985874">
        <w:trPr>
          <w:trHeight w:val="270"/>
        </w:trPr>
        <w:tc>
          <w:tcPr>
            <w:tcW w:w="1680" w:type="dxa"/>
            <w:noWrap/>
            <w:hideMark/>
          </w:tcPr>
          <w:p w14:paraId="6AB6C20C" w14:textId="77777777" w:rsidR="00985874" w:rsidRPr="00985874" w:rsidRDefault="00985874">
            <w:r w:rsidRPr="00985874">
              <w:rPr>
                <w:rFonts w:hint="eastAsia"/>
              </w:rPr>
              <w:t>ERCC2</w:t>
            </w:r>
          </w:p>
        </w:tc>
        <w:tc>
          <w:tcPr>
            <w:tcW w:w="1350" w:type="dxa"/>
            <w:noWrap/>
            <w:hideMark/>
          </w:tcPr>
          <w:p w14:paraId="003F3615" w14:textId="77777777" w:rsidR="00985874" w:rsidRPr="00985874" w:rsidRDefault="00985874" w:rsidP="00985874">
            <w:r w:rsidRPr="00985874">
              <w:rPr>
                <w:rFonts w:hint="eastAsia"/>
              </w:rPr>
              <w:t>1.0005</w:t>
            </w:r>
          </w:p>
        </w:tc>
        <w:tc>
          <w:tcPr>
            <w:tcW w:w="3741" w:type="dxa"/>
            <w:noWrap/>
            <w:hideMark/>
          </w:tcPr>
          <w:p w14:paraId="140A7070" w14:textId="77777777" w:rsidR="00985874" w:rsidRPr="00985874" w:rsidRDefault="00985874">
            <w:r w:rsidRPr="00985874">
              <w:rPr>
                <w:rFonts w:hint="eastAsia"/>
              </w:rPr>
              <w:t>0.99998-1.00102</w:t>
            </w:r>
          </w:p>
        </w:tc>
        <w:tc>
          <w:tcPr>
            <w:tcW w:w="1701" w:type="dxa"/>
            <w:noWrap/>
            <w:hideMark/>
          </w:tcPr>
          <w:p w14:paraId="6F8843FD" w14:textId="77777777" w:rsidR="00985874" w:rsidRPr="00985874" w:rsidRDefault="00985874" w:rsidP="00985874">
            <w:r w:rsidRPr="00985874">
              <w:rPr>
                <w:rFonts w:hint="eastAsia"/>
              </w:rPr>
              <w:t>0.06072</w:t>
            </w:r>
          </w:p>
        </w:tc>
      </w:tr>
      <w:tr w:rsidR="00985874" w:rsidRPr="00985874" w14:paraId="447EB3DB" w14:textId="77777777" w:rsidTr="00985874">
        <w:trPr>
          <w:trHeight w:val="270"/>
        </w:trPr>
        <w:tc>
          <w:tcPr>
            <w:tcW w:w="1680" w:type="dxa"/>
            <w:noWrap/>
            <w:hideMark/>
          </w:tcPr>
          <w:p w14:paraId="334EF461" w14:textId="77777777" w:rsidR="00985874" w:rsidRPr="00985874" w:rsidRDefault="00985874">
            <w:r w:rsidRPr="00985874">
              <w:rPr>
                <w:rFonts w:hint="eastAsia"/>
              </w:rPr>
              <w:t>CREG1</w:t>
            </w:r>
          </w:p>
        </w:tc>
        <w:tc>
          <w:tcPr>
            <w:tcW w:w="1350" w:type="dxa"/>
            <w:noWrap/>
            <w:hideMark/>
          </w:tcPr>
          <w:p w14:paraId="7701F145" w14:textId="77777777" w:rsidR="00985874" w:rsidRPr="00985874" w:rsidRDefault="00985874" w:rsidP="00985874">
            <w:r w:rsidRPr="00985874">
              <w:rPr>
                <w:rFonts w:hint="eastAsia"/>
              </w:rPr>
              <w:t>1.00003</w:t>
            </w:r>
          </w:p>
        </w:tc>
        <w:tc>
          <w:tcPr>
            <w:tcW w:w="3741" w:type="dxa"/>
            <w:noWrap/>
            <w:hideMark/>
          </w:tcPr>
          <w:p w14:paraId="2091E193" w14:textId="77777777" w:rsidR="00985874" w:rsidRPr="00985874" w:rsidRDefault="00985874">
            <w:r w:rsidRPr="00985874">
              <w:rPr>
                <w:rFonts w:hint="eastAsia"/>
              </w:rPr>
              <w:t>0.99999-1.00006</w:t>
            </w:r>
          </w:p>
        </w:tc>
        <w:tc>
          <w:tcPr>
            <w:tcW w:w="1701" w:type="dxa"/>
            <w:noWrap/>
            <w:hideMark/>
          </w:tcPr>
          <w:p w14:paraId="17878179" w14:textId="77777777" w:rsidR="00985874" w:rsidRPr="00985874" w:rsidRDefault="00985874" w:rsidP="00985874">
            <w:r w:rsidRPr="00985874">
              <w:rPr>
                <w:rFonts w:hint="eastAsia"/>
              </w:rPr>
              <w:t>0.1781</w:t>
            </w:r>
          </w:p>
        </w:tc>
      </w:tr>
      <w:tr w:rsidR="00985874" w:rsidRPr="00985874" w14:paraId="27B9A0FE" w14:textId="77777777" w:rsidTr="00985874">
        <w:trPr>
          <w:trHeight w:val="270"/>
        </w:trPr>
        <w:tc>
          <w:tcPr>
            <w:tcW w:w="1680" w:type="dxa"/>
            <w:noWrap/>
            <w:hideMark/>
          </w:tcPr>
          <w:p w14:paraId="4BC6BB8A" w14:textId="77777777" w:rsidR="00985874" w:rsidRPr="00985874" w:rsidRDefault="00985874">
            <w:r w:rsidRPr="00985874">
              <w:rPr>
                <w:rFonts w:hint="eastAsia"/>
              </w:rPr>
              <w:t>ABL1</w:t>
            </w:r>
          </w:p>
        </w:tc>
        <w:tc>
          <w:tcPr>
            <w:tcW w:w="1350" w:type="dxa"/>
            <w:noWrap/>
            <w:hideMark/>
          </w:tcPr>
          <w:p w14:paraId="221574F3" w14:textId="77777777" w:rsidR="00985874" w:rsidRPr="00985874" w:rsidRDefault="00985874" w:rsidP="00985874">
            <w:r w:rsidRPr="00985874">
              <w:rPr>
                <w:rFonts w:hint="eastAsia"/>
              </w:rPr>
              <w:t>0.99984</w:t>
            </w:r>
          </w:p>
        </w:tc>
        <w:tc>
          <w:tcPr>
            <w:tcW w:w="3741" w:type="dxa"/>
            <w:noWrap/>
            <w:hideMark/>
          </w:tcPr>
          <w:p w14:paraId="2C34639F" w14:textId="77777777" w:rsidR="00985874" w:rsidRPr="00985874" w:rsidRDefault="00985874">
            <w:r w:rsidRPr="00985874">
              <w:rPr>
                <w:rFonts w:hint="eastAsia"/>
              </w:rPr>
              <w:t>0.99962-1.00007</w:t>
            </w:r>
          </w:p>
        </w:tc>
        <w:tc>
          <w:tcPr>
            <w:tcW w:w="1701" w:type="dxa"/>
            <w:noWrap/>
            <w:hideMark/>
          </w:tcPr>
          <w:p w14:paraId="70DEA054" w14:textId="77777777" w:rsidR="00985874" w:rsidRPr="00985874" w:rsidRDefault="00985874" w:rsidP="00985874">
            <w:r w:rsidRPr="00985874">
              <w:rPr>
                <w:rFonts w:hint="eastAsia"/>
              </w:rPr>
              <w:t>0.16948</w:t>
            </w:r>
          </w:p>
        </w:tc>
      </w:tr>
      <w:tr w:rsidR="00985874" w:rsidRPr="00985874" w14:paraId="725249D9" w14:textId="77777777" w:rsidTr="00985874">
        <w:trPr>
          <w:trHeight w:val="270"/>
        </w:trPr>
        <w:tc>
          <w:tcPr>
            <w:tcW w:w="1680" w:type="dxa"/>
            <w:noWrap/>
            <w:hideMark/>
          </w:tcPr>
          <w:p w14:paraId="1761E819" w14:textId="77777777" w:rsidR="00985874" w:rsidRPr="00985874" w:rsidRDefault="00985874">
            <w:r w:rsidRPr="00985874">
              <w:rPr>
                <w:rFonts w:hint="eastAsia"/>
              </w:rPr>
              <w:t>HNRNPD</w:t>
            </w:r>
          </w:p>
        </w:tc>
        <w:tc>
          <w:tcPr>
            <w:tcW w:w="1350" w:type="dxa"/>
            <w:noWrap/>
            <w:hideMark/>
          </w:tcPr>
          <w:p w14:paraId="2211C6EC" w14:textId="77777777" w:rsidR="00985874" w:rsidRPr="00985874" w:rsidRDefault="00985874" w:rsidP="00985874">
            <w:r w:rsidRPr="00985874">
              <w:rPr>
                <w:rFonts w:hint="eastAsia"/>
              </w:rPr>
              <w:t>1.00006</w:t>
            </w:r>
          </w:p>
        </w:tc>
        <w:tc>
          <w:tcPr>
            <w:tcW w:w="3741" w:type="dxa"/>
            <w:noWrap/>
            <w:hideMark/>
          </w:tcPr>
          <w:p w14:paraId="1F091C49" w14:textId="77777777" w:rsidR="00985874" w:rsidRPr="00985874" w:rsidRDefault="00985874">
            <w:r w:rsidRPr="00985874">
              <w:rPr>
                <w:rFonts w:hint="eastAsia"/>
              </w:rPr>
              <w:t>0.99994-1.00017</w:t>
            </w:r>
          </w:p>
        </w:tc>
        <w:tc>
          <w:tcPr>
            <w:tcW w:w="1701" w:type="dxa"/>
            <w:noWrap/>
            <w:hideMark/>
          </w:tcPr>
          <w:p w14:paraId="3B8EDA1C" w14:textId="77777777" w:rsidR="00985874" w:rsidRPr="00985874" w:rsidRDefault="00985874" w:rsidP="00985874">
            <w:r w:rsidRPr="00985874">
              <w:rPr>
                <w:rFonts w:hint="eastAsia"/>
              </w:rPr>
              <w:t>0.3502</w:t>
            </w:r>
          </w:p>
        </w:tc>
      </w:tr>
      <w:tr w:rsidR="00985874" w:rsidRPr="00985874" w14:paraId="3130DD00" w14:textId="77777777" w:rsidTr="00985874">
        <w:trPr>
          <w:trHeight w:val="270"/>
        </w:trPr>
        <w:tc>
          <w:tcPr>
            <w:tcW w:w="1680" w:type="dxa"/>
            <w:noWrap/>
            <w:hideMark/>
          </w:tcPr>
          <w:p w14:paraId="59E7F654" w14:textId="77777777" w:rsidR="00985874" w:rsidRPr="00985874" w:rsidRDefault="00985874">
            <w:r w:rsidRPr="00985874">
              <w:rPr>
                <w:rFonts w:hint="eastAsia"/>
              </w:rPr>
              <w:t>CTBP1</w:t>
            </w:r>
          </w:p>
        </w:tc>
        <w:tc>
          <w:tcPr>
            <w:tcW w:w="1350" w:type="dxa"/>
            <w:noWrap/>
            <w:hideMark/>
          </w:tcPr>
          <w:p w14:paraId="32E1CEF5" w14:textId="77777777" w:rsidR="00985874" w:rsidRPr="00985874" w:rsidRDefault="00985874" w:rsidP="00985874">
            <w:r w:rsidRPr="00985874">
              <w:rPr>
                <w:rFonts w:hint="eastAsia"/>
              </w:rPr>
              <w:t>0.9999</w:t>
            </w:r>
          </w:p>
        </w:tc>
        <w:tc>
          <w:tcPr>
            <w:tcW w:w="3741" w:type="dxa"/>
            <w:noWrap/>
            <w:hideMark/>
          </w:tcPr>
          <w:p w14:paraId="1BCD49B3" w14:textId="77777777" w:rsidR="00985874" w:rsidRPr="00985874" w:rsidRDefault="00985874">
            <w:r w:rsidRPr="00985874">
              <w:rPr>
                <w:rFonts w:hint="eastAsia"/>
              </w:rPr>
              <w:t>0.99967-1.00013</w:t>
            </w:r>
          </w:p>
        </w:tc>
        <w:tc>
          <w:tcPr>
            <w:tcW w:w="1701" w:type="dxa"/>
            <w:noWrap/>
            <w:hideMark/>
          </w:tcPr>
          <w:p w14:paraId="2D911073" w14:textId="77777777" w:rsidR="00985874" w:rsidRPr="00985874" w:rsidRDefault="00985874" w:rsidP="00985874">
            <w:r w:rsidRPr="00985874">
              <w:rPr>
                <w:rFonts w:hint="eastAsia"/>
              </w:rPr>
              <w:t>0.37829</w:t>
            </w:r>
          </w:p>
        </w:tc>
      </w:tr>
      <w:tr w:rsidR="00985874" w:rsidRPr="00985874" w14:paraId="79B761E8" w14:textId="77777777" w:rsidTr="00985874">
        <w:trPr>
          <w:trHeight w:val="270"/>
        </w:trPr>
        <w:tc>
          <w:tcPr>
            <w:tcW w:w="1680" w:type="dxa"/>
            <w:noWrap/>
            <w:hideMark/>
          </w:tcPr>
          <w:p w14:paraId="3A9B1EF2" w14:textId="77777777" w:rsidR="00985874" w:rsidRPr="00985874" w:rsidRDefault="00985874">
            <w:r w:rsidRPr="00985874">
              <w:rPr>
                <w:rFonts w:hint="eastAsia"/>
              </w:rPr>
              <w:t>EWSR1</w:t>
            </w:r>
          </w:p>
        </w:tc>
        <w:tc>
          <w:tcPr>
            <w:tcW w:w="1350" w:type="dxa"/>
            <w:noWrap/>
            <w:hideMark/>
          </w:tcPr>
          <w:p w14:paraId="6BFEEA80" w14:textId="77777777" w:rsidR="00985874" w:rsidRPr="00985874" w:rsidRDefault="00985874" w:rsidP="00985874">
            <w:r w:rsidRPr="00985874">
              <w:rPr>
                <w:rFonts w:hint="eastAsia"/>
              </w:rPr>
              <w:t>1.00015</w:t>
            </w:r>
          </w:p>
        </w:tc>
        <w:tc>
          <w:tcPr>
            <w:tcW w:w="3741" w:type="dxa"/>
            <w:noWrap/>
            <w:hideMark/>
          </w:tcPr>
          <w:p w14:paraId="2D77205F" w14:textId="77777777" w:rsidR="00985874" w:rsidRPr="00985874" w:rsidRDefault="00985874">
            <w:r w:rsidRPr="00985874">
              <w:rPr>
                <w:rFonts w:hint="eastAsia"/>
              </w:rPr>
              <w:t>1.00004-1.00027</w:t>
            </w:r>
          </w:p>
        </w:tc>
        <w:tc>
          <w:tcPr>
            <w:tcW w:w="1701" w:type="dxa"/>
            <w:noWrap/>
            <w:hideMark/>
          </w:tcPr>
          <w:p w14:paraId="4E219754" w14:textId="77777777" w:rsidR="00985874" w:rsidRPr="00985874" w:rsidRDefault="00985874" w:rsidP="00985874">
            <w:r w:rsidRPr="00985874">
              <w:rPr>
                <w:rFonts w:hint="eastAsia"/>
              </w:rPr>
              <w:t>0.00969</w:t>
            </w:r>
          </w:p>
        </w:tc>
      </w:tr>
      <w:tr w:rsidR="00985874" w:rsidRPr="00985874" w14:paraId="1DC6874B" w14:textId="77777777" w:rsidTr="00985874">
        <w:trPr>
          <w:trHeight w:val="270"/>
        </w:trPr>
        <w:tc>
          <w:tcPr>
            <w:tcW w:w="1680" w:type="dxa"/>
            <w:noWrap/>
            <w:hideMark/>
          </w:tcPr>
          <w:p w14:paraId="0B33ECCF" w14:textId="77777777" w:rsidR="00985874" w:rsidRPr="00985874" w:rsidRDefault="00985874">
            <w:r w:rsidRPr="00985874">
              <w:rPr>
                <w:rFonts w:hint="eastAsia"/>
              </w:rPr>
              <w:t>DNMT1</w:t>
            </w:r>
          </w:p>
        </w:tc>
        <w:tc>
          <w:tcPr>
            <w:tcW w:w="1350" w:type="dxa"/>
            <w:noWrap/>
            <w:hideMark/>
          </w:tcPr>
          <w:p w14:paraId="6210677C" w14:textId="77777777" w:rsidR="00985874" w:rsidRPr="00985874" w:rsidRDefault="00985874" w:rsidP="00985874">
            <w:r w:rsidRPr="00985874">
              <w:rPr>
                <w:rFonts w:hint="eastAsia"/>
              </w:rPr>
              <w:t>0.99995</w:t>
            </w:r>
          </w:p>
        </w:tc>
        <w:tc>
          <w:tcPr>
            <w:tcW w:w="3741" w:type="dxa"/>
            <w:noWrap/>
            <w:hideMark/>
          </w:tcPr>
          <w:p w14:paraId="2A5EF948" w14:textId="77777777" w:rsidR="00985874" w:rsidRPr="00985874" w:rsidRDefault="00985874">
            <w:r w:rsidRPr="00985874">
              <w:rPr>
                <w:rFonts w:hint="eastAsia"/>
              </w:rPr>
              <w:t>0.99981-1.00009</w:t>
            </w:r>
          </w:p>
        </w:tc>
        <w:tc>
          <w:tcPr>
            <w:tcW w:w="1701" w:type="dxa"/>
            <w:noWrap/>
            <w:hideMark/>
          </w:tcPr>
          <w:p w14:paraId="188E14F4" w14:textId="77777777" w:rsidR="00985874" w:rsidRPr="00985874" w:rsidRDefault="00985874" w:rsidP="00985874">
            <w:r w:rsidRPr="00985874">
              <w:rPr>
                <w:rFonts w:hint="eastAsia"/>
              </w:rPr>
              <w:t>0.46069</w:t>
            </w:r>
          </w:p>
        </w:tc>
      </w:tr>
      <w:tr w:rsidR="00985874" w:rsidRPr="00985874" w14:paraId="401D20CF" w14:textId="77777777" w:rsidTr="00985874">
        <w:trPr>
          <w:trHeight w:val="270"/>
        </w:trPr>
        <w:tc>
          <w:tcPr>
            <w:tcW w:w="1680" w:type="dxa"/>
            <w:noWrap/>
            <w:hideMark/>
          </w:tcPr>
          <w:p w14:paraId="644119FE" w14:textId="77777777" w:rsidR="00985874" w:rsidRPr="00985874" w:rsidRDefault="00985874">
            <w:r w:rsidRPr="00985874">
              <w:rPr>
                <w:rFonts w:hint="eastAsia"/>
              </w:rPr>
              <w:t>HOXD9</w:t>
            </w:r>
          </w:p>
        </w:tc>
        <w:tc>
          <w:tcPr>
            <w:tcW w:w="1350" w:type="dxa"/>
            <w:noWrap/>
            <w:hideMark/>
          </w:tcPr>
          <w:p w14:paraId="308F05A2" w14:textId="77777777" w:rsidR="00985874" w:rsidRPr="00985874" w:rsidRDefault="00985874" w:rsidP="00985874">
            <w:r w:rsidRPr="00985874">
              <w:rPr>
                <w:rFonts w:hint="eastAsia"/>
              </w:rPr>
              <w:t>1.00041</w:t>
            </w:r>
          </w:p>
        </w:tc>
        <w:tc>
          <w:tcPr>
            <w:tcW w:w="3741" w:type="dxa"/>
            <w:noWrap/>
            <w:hideMark/>
          </w:tcPr>
          <w:p w14:paraId="79D7E1F4" w14:textId="77777777" w:rsidR="00985874" w:rsidRPr="00985874" w:rsidRDefault="00985874">
            <w:r w:rsidRPr="00985874">
              <w:rPr>
                <w:rFonts w:hint="eastAsia"/>
              </w:rPr>
              <w:t>0.99908-1.00175</w:t>
            </w:r>
          </w:p>
        </w:tc>
        <w:tc>
          <w:tcPr>
            <w:tcW w:w="1701" w:type="dxa"/>
            <w:noWrap/>
            <w:hideMark/>
          </w:tcPr>
          <w:p w14:paraId="6A044021" w14:textId="77777777" w:rsidR="00985874" w:rsidRPr="00985874" w:rsidRDefault="00985874" w:rsidP="00985874">
            <w:r w:rsidRPr="00985874">
              <w:rPr>
                <w:rFonts w:hint="eastAsia"/>
              </w:rPr>
              <w:t>0.54414</w:t>
            </w:r>
          </w:p>
        </w:tc>
      </w:tr>
      <w:tr w:rsidR="00985874" w:rsidRPr="00985874" w14:paraId="1AE0C614" w14:textId="77777777" w:rsidTr="00985874">
        <w:trPr>
          <w:trHeight w:val="270"/>
        </w:trPr>
        <w:tc>
          <w:tcPr>
            <w:tcW w:w="1680" w:type="dxa"/>
            <w:noWrap/>
            <w:hideMark/>
          </w:tcPr>
          <w:p w14:paraId="3880717A" w14:textId="77777777" w:rsidR="00985874" w:rsidRPr="00985874" w:rsidRDefault="00985874">
            <w:r w:rsidRPr="00985874">
              <w:rPr>
                <w:rFonts w:hint="eastAsia"/>
              </w:rPr>
              <w:lastRenderedPageBreak/>
              <w:t>HOXD3</w:t>
            </w:r>
          </w:p>
        </w:tc>
        <w:tc>
          <w:tcPr>
            <w:tcW w:w="1350" w:type="dxa"/>
            <w:noWrap/>
            <w:hideMark/>
          </w:tcPr>
          <w:p w14:paraId="328E2BB7" w14:textId="77777777" w:rsidR="00985874" w:rsidRPr="00985874" w:rsidRDefault="00985874" w:rsidP="00985874">
            <w:r w:rsidRPr="00985874">
              <w:rPr>
                <w:rFonts w:hint="eastAsia"/>
              </w:rPr>
              <w:t>1.00033</w:t>
            </w:r>
          </w:p>
        </w:tc>
        <w:tc>
          <w:tcPr>
            <w:tcW w:w="3741" w:type="dxa"/>
            <w:noWrap/>
            <w:hideMark/>
          </w:tcPr>
          <w:p w14:paraId="132FCF85" w14:textId="77777777" w:rsidR="00985874" w:rsidRPr="00985874" w:rsidRDefault="00985874">
            <w:r w:rsidRPr="00985874">
              <w:rPr>
                <w:rFonts w:hint="eastAsia"/>
              </w:rPr>
              <w:t>0.95357-1.04938</w:t>
            </w:r>
          </w:p>
        </w:tc>
        <w:tc>
          <w:tcPr>
            <w:tcW w:w="1701" w:type="dxa"/>
            <w:noWrap/>
            <w:hideMark/>
          </w:tcPr>
          <w:p w14:paraId="2C38D219" w14:textId="77777777" w:rsidR="00985874" w:rsidRPr="00985874" w:rsidRDefault="00985874" w:rsidP="00985874">
            <w:r w:rsidRPr="00985874">
              <w:rPr>
                <w:rFonts w:hint="eastAsia"/>
              </w:rPr>
              <w:t>0.98923</w:t>
            </w:r>
          </w:p>
        </w:tc>
      </w:tr>
      <w:tr w:rsidR="00985874" w:rsidRPr="00985874" w14:paraId="2CD0BA83" w14:textId="77777777" w:rsidTr="00985874">
        <w:trPr>
          <w:trHeight w:val="270"/>
        </w:trPr>
        <w:tc>
          <w:tcPr>
            <w:tcW w:w="1680" w:type="dxa"/>
            <w:noWrap/>
            <w:hideMark/>
          </w:tcPr>
          <w:p w14:paraId="3C1B9B32" w14:textId="77777777" w:rsidR="00985874" w:rsidRPr="00985874" w:rsidRDefault="00985874">
            <w:r w:rsidRPr="00985874">
              <w:rPr>
                <w:rFonts w:hint="eastAsia"/>
              </w:rPr>
              <w:t>KLF7</w:t>
            </w:r>
          </w:p>
        </w:tc>
        <w:tc>
          <w:tcPr>
            <w:tcW w:w="1350" w:type="dxa"/>
            <w:noWrap/>
            <w:hideMark/>
          </w:tcPr>
          <w:p w14:paraId="0A1DB445" w14:textId="77777777" w:rsidR="00985874" w:rsidRPr="00985874" w:rsidRDefault="00985874" w:rsidP="00985874">
            <w:r w:rsidRPr="00985874">
              <w:rPr>
                <w:rFonts w:hint="eastAsia"/>
              </w:rPr>
              <w:t>1.00014</w:t>
            </w:r>
          </w:p>
        </w:tc>
        <w:tc>
          <w:tcPr>
            <w:tcW w:w="3741" w:type="dxa"/>
            <w:noWrap/>
            <w:hideMark/>
          </w:tcPr>
          <w:p w14:paraId="30996C25" w14:textId="77777777" w:rsidR="00985874" w:rsidRPr="00985874" w:rsidRDefault="00985874">
            <w:r w:rsidRPr="00985874">
              <w:rPr>
                <w:rFonts w:hint="eastAsia"/>
              </w:rPr>
              <w:t>0.99994-1.00034</w:t>
            </w:r>
          </w:p>
        </w:tc>
        <w:tc>
          <w:tcPr>
            <w:tcW w:w="1701" w:type="dxa"/>
            <w:noWrap/>
            <w:hideMark/>
          </w:tcPr>
          <w:p w14:paraId="08D6A04F" w14:textId="77777777" w:rsidR="00985874" w:rsidRPr="00985874" w:rsidRDefault="00985874" w:rsidP="00985874">
            <w:r w:rsidRPr="00985874">
              <w:rPr>
                <w:rFonts w:hint="eastAsia"/>
              </w:rPr>
              <w:t>0.16853</w:t>
            </w:r>
          </w:p>
        </w:tc>
      </w:tr>
      <w:tr w:rsidR="00985874" w:rsidRPr="00985874" w14:paraId="562D8645" w14:textId="77777777" w:rsidTr="00985874">
        <w:trPr>
          <w:trHeight w:val="270"/>
        </w:trPr>
        <w:tc>
          <w:tcPr>
            <w:tcW w:w="1680" w:type="dxa"/>
            <w:noWrap/>
            <w:hideMark/>
          </w:tcPr>
          <w:p w14:paraId="5E8FF5D3" w14:textId="77777777" w:rsidR="00985874" w:rsidRPr="00985874" w:rsidRDefault="00985874">
            <w:r w:rsidRPr="00985874">
              <w:rPr>
                <w:rFonts w:hint="eastAsia"/>
              </w:rPr>
              <w:t>KLF6</w:t>
            </w:r>
          </w:p>
        </w:tc>
        <w:tc>
          <w:tcPr>
            <w:tcW w:w="1350" w:type="dxa"/>
            <w:noWrap/>
            <w:hideMark/>
          </w:tcPr>
          <w:p w14:paraId="53D68F5F" w14:textId="77777777" w:rsidR="00985874" w:rsidRPr="00985874" w:rsidRDefault="00985874" w:rsidP="00985874">
            <w:r w:rsidRPr="00985874">
              <w:rPr>
                <w:rFonts w:hint="eastAsia"/>
              </w:rPr>
              <w:t>1.00004</w:t>
            </w:r>
          </w:p>
        </w:tc>
        <w:tc>
          <w:tcPr>
            <w:tcW w:w="3741" w:type="dxa"/>
            <w:noWrap/>
            <w:hideMark/>
          </w:tcPr>
          <w:p w14:paraId="694702AE" w14:textId="77777777" w:rsidR="00985874" w:rsidRPr="00985874" w:rsidRDefault="00985874">
            <w:r w:rsidRPr="00985874">
              <w:rPr>
                <w:rFonts w:hint="eastAsia"/>
              </w:rPr>
              <w:t>0.99999-1.0001</w:t>
            </w:r>
          </w:p>
        </w:tc>
        <w:tc>
          <w:tcPr>
            <w:tcW w:w="1701" w:type="dxa"/>
            <w:noWrap/>
            <w:hideMark/>
          </w:tcPr>
          <w:p w14:paraId="643EBEE0" w14:textId="77777777" w:rsidR="00985874" w:rsidRPr="00985874" w:rsidRDefault="00985874" w:rsidP="00985874">
            <w:r w:rsidRPr="00985874">
              <w:rPr>
                <w:rFonts w:hint="eastAsia"/>
              </w:rPr>
              <w:t>0.13264</w:t>
            </w:r>
          </w:p>
        </w:tc>
      </w:tr>
      <w:tr w:rsidR="00985874" w:rsidRPr="00985874" w14:paraId="673399A1" w14:textId="77777777" w:rsidTr="00985874">
        <w:trPr>
          <w:trHeight w:val="270"/>
        </w:trPr>
        <w:tc>
          <w:tcPr>
            <w:tcW w:w="1680" w:type="dxa"/>
            <w:noWrap/>
            <w:hideMark/>
          </w:tcPr>
          <w:p w14:paraId="2B84D850" w14:textId="77777777" w:rsidR="00985874" w:rsidRPr="00985874" w:rsidRDefault="00985874">
            <w:r w:rsidRPr="00985874">
              <w:rPr>
                <w:rFonts w:hint="eastAsia"/>
              </w:rPr>
              <w:t>KLF5</w:t>
            </w:r>
          </w:p>
        </w:tc>
        <w:tc>
          <w:tcPr>
            <w:tcW w:w="1350" w:type="dxa"/>
            <w:noWrap/>
            <w:hideMark/>
          </w:tcPr>
          <w:p w14:paraId="226B4756" w14:textId="77777777" w:rsidR="00985874" w:rsidRPr="00985874" w:rsidRDefault="00985874" w:rsidP="00985874">
            <w:r w:rsidRPr="00985874">
              <w:rPr>
                <w:rFonts w:hint="eastAsia"/>
              </w:rPr>
              <w:t>0.99999</w:t>
            </w:r>
          </w:p>
        </w:tc>
        <w:tc>
          <w:tcPr>
            <w:tcW w:w="3741" w:type="dxa"/>
            <w:noWrap/>
            <w:hideMark/>
          </w:tcPr>
          <w:p w14:paraId="089C72A8" w14:textId="77777777" w:rsidR="00985874" w:rsidRPr="00985874" w:rsidRDefault="00985874">
            <w:r w:rsidRPr="00985874">
              <w:rPr>
                <w:rFonts w:hint="eastAsia"/>
              </w:rPr>
              <w:t>0.99994-1.00003</w:t>
            </w:r>
          </w:p>
        </w:tc>
        <w:tc>
          <w:tcPr>
            <w:tcW w:w="1701" w:type="dxa"/>
            <w:noWrap/>
            <w:hideMark/>
          </w:tcPr>
          <w:p w14:paraId="74E74449" w14:textId="77777777" w:rsidR="00985874" w:rsidRPr="00985874" w:rsidRDefault="00985874" w:rsidP="00985874">
            <w:r w:rsidRPr="00985874">
              <w:rPr>
                <w:rFonts w:hint="eastAsia"/>
              </w:rPr>
              <w:t>0.53411</w:t>
            </w:r>
          </w:p>
        </w:tc>
      </w:tr>
      <w:tr w:rsidR="00985874" w:rsidRPr="00985874" w14:paraId="6F63797D" w14:textId="77777777" w:rsidTr="00985874">
        <w:trPr>
          <w:trHeight w:val="270"/>
        </w:trPr>
        <w:tc>
          <w:tcPr>
            <w:tcW w:w="1680" w:type="dxa"/>
            <w:noWrap/>
            <w:hideMark/>
          </w:tcPr>
          <w:p w14:paraId="4199B218" w14:textId="77777777" w:rsidR="00985874" w:rsidRPr="00985874" w:rsidRDefault="00985874">
            <w:r w:rsidRPr="00985874">
              <w:rPr>
                <w:rFonts w:hint="eastAsia"/>
              </w:rPr>
              <w:t>KLF4</w:t>
            </w:r>
          </w:p>
        </w:tc>
        <w:tc>
          <w:tcPr>
            <w:tcW w:w="1350" w:type="dxa"/>
            <w:noWrap/>
            <w:hideMark/>
          </w:tcPr>
          <w:p w14:paraId="40521F2E" w14:textId="77777777" w:rsidR="00985874" w:rsidRPr="00985874" w:rsidRDefault="00985874" w:rsidP="00985874">
            <w:r w:rsidRPr="00985874">
              <w:rPr>
                <w:rFonts w:hint="eastAsia"/>
              </w:rPr>
              <w:t>0.99997</w:t>
            </w:r>
          </w:p>
        </w:tc>
        <w:tc>
          <w:tcPr>
            <w:tcW w:w="3741" w:type="dxa"/>
            <w:noWrap/>
            <w:hideMark/>
          </w:tcPr>
          <w:p w14:paraId="29830719" w14:textId="77777777" w:rsidR="00985874" w:rsidRPr="00985874" w:rsidRDefault="00985874">
            <w:r w:rsidRPr="00985874">
              <w:rPr>
                <w:rFonts w:hint="eastAsia"/>
              </w:rPr>
              <w:t>0.9999-1.00004</w:t>
            </w:r>
          </w:p>
        </w:tc>
        <w:tc>
          <w:tcPr>
            <w:tcW w:w="1701" w:type="dxa"/>
            <w:noWrap/>
            <w:hideMark/>
          </w:tcPr>
          <w:p w14:paraId="22B40654" w14:textId="77777777" w:rsidR="00985874" w:rsidRPr="00985874" w:rsidRDefault="00985874" w:rsidP="00985874">
            <w:r w:rsidRPr="00985874">
              <w:rPr>
                <w:rFonts w:hint="eastAsia"/>
              </w:rPr>
              <w:t>0.37429</w:t>
            </w:r>
          </w:p>
        </w:tc>
      </w:tr>
      <w:tr w:rsidR="00985874" w:rsidRPr="00985874" w14:paraId="43CA6DB0" w14:textId="77777777" w:rsidTr="00985874">
        <w:trPr>
          <w:trHeight w:val="270"/>
        </w:trPr>
        <w:tc>
          <w:tcPr>
            <w:tcW w:w="1680" w:type="dxa"/>
            <w:noWrap/>
            <w:hideMark/>
          </w:tcPr>
          <w:p w14:paraId="56389A5C" w14:textId="77777777" w:rsidR="00985874" w:rsidRPr="00985874" w:rsidRDefault="00985874">
            <w:r w:rsidRPr="00985874">
              <w:rPr>
                <w:rFonts w:hint="eastAsia"/>
              </w:rPr>
              <w:t>KLF3</w:t>
            </w:r>
          </w:p>
        </w:tc>
        <w:tc>
          <w:tcPr>
            <w:tcW w:w="1350" w:type="dxa"/>
            <w:noWrap/>
            <w:hideMark/>
          </w:tcPr>
          <w:p w14:paraId="54868F44" w14:textId="77777777" w:rsidR="00985874" w:rsidRPr="00985874" w:rsidRDefault="00985874" w:rsidP="00985874">
            <w:r w:rsidRPr="00985874">
              <w:rPr>
                <w:rFonts w:hint="eastAsia"/>
              </w:rPr>
              <w:t>0.99977</w:t>
            </w:r>
          </w:p>
        </w:tc>
        <w:tc>
          <w:tcPr>
            <w:tcW w:w="3741" w:type="dxa"/>
            <w:noWrap/>
            <w:hideMark/>
          </w:tcPr>
          <w:p w14:paraId="4933075C" w14:textId="77777777" w:rsidR="00985874" w:rsidRPr="00985874" w:rsidRDefault="00985874">
            <w:r w:rsidRPr="00985874">
              <w:rPr>
                <w:rFonts w:hint="eastAsia"/>
              </w:rPr>
              <w:t>0.99959-0.99995</w:t>
            </w:r>
          </w:p>
        </w:tc>
        <w:tc>
          <w:tcPr>
            <w:tcW w:w="1701" w:type="dxa"/>
            <w:noWrap/>
            <w:hideMark/>
          </w:tcPr>
          <w:p w14:paraId="45AE1E3A" w14:textId="77777777" w:rsidR="00985874" w:rsidRPr="00985874" w:rsidRDefault="00985874" w:rsidP="00985874">
            <w:r w:rsidRPr="00985874">
              <w:rPr>
                <w:rFonts w:hint="eastAsia"/>
              </w:rPr>
              <w:t>0.01341</w:t>
            </w:r>
          </w:p>
        </w:tc>
      </w:tr>
      <w:tr w:rsidR="00985874" w:rsidRPr="00985874" w14:paraId="08E25BBD" w14:textId="77777777" w:rsidTr="00985874">
        <w:trPr>
          <w:trHeight w:val="270"/>
        </w:trPr>
        <w:tc>
          <w:tcPr>
            <w:tcW w:w="1680" w:type="dxa"/>
            <w:noWrap/>
            <w:hideMark/>
          </w:tcPr>
          <w:p w14:paraId="47DED1E1" w14:textId="77777777" w:rsidR="00985874" w:rsidRPr="00985874" w:rsidRDefault="00985874">
            <w:r w:rsidRPr="00985874">
              <w:rPr>
                <w:rFonts w:hint="eastAsia"/>
              </w:rPr>
              <w:t>KLF2</w:t>
            </w:r>
          </w:p>
        </w:tc>
        <w:tc>
          <w:tcPr>
            <w:tcW w:w="1350" w:type="dxa"/>
            <w:noWrap/>
            <w:hideMark/>
          </w:tcPr>
          <w:p w14:paraId="4A266F84" w14:textId="77777777" w:rsidR="00985874" w:rsidRPr="00985874" w:rsidRDefault="00985874" w:rsidP="00985874">
            <w:r w:rsidRPr="00985874">
              <w:rPr>
                <w:rFonts w:hint="eastAsia"/>
              </w:rPr>
              <w:t>0.99949</w:t>
            </w:r>
          </w:p>
        </w:tc>
        <w:tc>
          <w:tcPr>
            <w:tcW w:w="3741" w:type="dxa"/>
            <w:noWrap/>
            <w:hideMark/>
          </w:tcPr>
          <w:p w14:paraId="3F90FF6F" w14:textId="77777777" w:rsidR="00985874" w:rsidRPr="00985874" w:rsidRDefault="00985874">
            <w:r w:rsidRPr="00985874">
              <w:rPr>
                <w:rFonts w:hint="eastAsia"/>
              </w:rPr>
              <w:t>0.99868-1.00031</w:t>
            </w:r>
          </w:p>
        </w:tc>
        <w:tc>
          <w:tcPr>
            <w:tcW w:w="1701" w:type="dxa"/>
            <w:noWrap/>
            <w:hideMark/>
          </w:tcPr>
          <w:p w14:paraId="38A40F0E" w14:textId="77777777" w:rsidR="00985874" w:rsidRPr="00985874" w:rsidRDefault="00985874" w:rsidP="00985874">
            <w:r w:rsidRPr="00985874">
              <w:rPr>
                <w:rFonts w:hint="eastAsia"/>
              </w:rPr>
              <w:t>0.22123</w:t>
            </w:r>
          </w:p>
        </w:tc>
      </w:tr>
      <w:tr w:rsidR="00985874" w:rsidRPr="00985874" w14:paraId="45D73C08" w14:textId="77777777" w:rsidTr="00985874">
        <w:trPr>
          <w:trHeight w:val="270"/>
        </w:trPr>
        <w:tc>
          <w:tcPr>
            <w:tcW w:w="1680" w:type="dxa"/>
            <w:noWrap/>
            <w:hideMark/>
          </w:tcPr>
          <w:p w14:paraId="6EE6185B" w14:textId="77777777" w:rsidR="00985874" w:rsidRPr="00985874" w:rsidRDefault="00985874">
            <w:r w:rsidRPr="00985874">
              <w:rPr>
                <w:rFonts w:hint="eastAsia"/>
              </w:rPr>
              <w:t>KLF1</w:t>
            </w:r>
          </w:p>
        </w:tc>
        <w:tc>
          <w:tcPr>
            <w:tcW w:w="1350" w:type="dxa"/>
            <w:noWrap/>
            <w:hideMark/>
          </w:tcPr>
          <w:p w14:paraId="0C414BD4" w14:textId="77777777" w:rsidR="00985874" w:rsidRPr="00985874" w:rsidRDefault="00985874" w:rsidP="00985874">
            <w:r w:rsidRPr="00985874">
              <w:rPr>
                <w:rFonts w:hint="eastAsia"/>
              </w:rPr>
              <w:t>1.03375</w:t>
            </w:r>
          </w:p>
        </w:tc>
        <w:tc>
          <w:tcPr>
            <w:tcW w:w="3741" w:type="dxa"/>
            <w:noWrap/>
            <w:hideMark/>
          </w:tcPr>
          <w:p w14:paraId="4006C5BA" w14:textId="77777777" w:rsidR="00985874" w:rsidRPr="00985874" w:rsidRDefault="00985874">
            <w:r w:rsidRPr="00985874">
              <w:rPr>
                <w:rFonts w:hint="eastAsia"/>
              </w:rPr>
              <w:t>0.98451-1.08545</w:t>
            </w:r>
          </w:p>
        </w:tc>
        <w:tc>
          <w:tcPr>
            <w:tcW w:w="1701" w:type="dxa"/>
            <w:noWrap/>
            <w:hideMark/>
          </w:tcPr>
          <w:p w14:paraId="5EDC55DF" w14:textId="77777777" w:rsidR="00985874" w:rsidRPr="00985874" w:rsidRDefault="00985874" w:rsidP="00985874">
            <w:r w:rsidRPr="00985874">
              <w:rPr>
                <w:rFonts w:hint="eastAsia"/>
              </w:rPr>
              <w:t>0.18252</w:t>
            </w:r>
          </w:p>
        </w:tc>
      </w:tr>
      <w:tr w:rsidR="00985874" w:rsidRPr="00985874" w14:paraId="3E05DE06" w14:textId="77777777" w:rsidTr="00985874">
        <w:trPr>
          <w:trHeight w:val="270"/>
        </w:trPr>
        <w:tc>
          <w:tcPr>
            <w:tcW w:w="1680" w:type="dxa"/>
            <w:noWrap/>
            <w:hideMark/>
          </w:tcPr>
          <w:p w14:paraId="6D26C796" w14:textId="77777777" w:rsidR="00985874" w:rsidRPr="00985874" w:rsidRDefault="00985874">
            <w:r w:rsidRPr="00985874">
              <w:rPr>
                <w:rFonts w:hint="eastAsia"/>
              </w:rPr>
              <w:t>KLF9</w:t>
            </w:r>
          </w:p>
        </w:tc>
        <w:tc>
          <w:tcPr>
            <w:tcW w:w="1350" w:type="dxa"/>
            <w:noWrap/>
            <w:hideMark/>
          </w:tcPr>
          <w:p w14:paraId="03C3A6AE" w14:textId="77777777" w:rsidR="00985874" w:rsidRPr="00985874" w:rsidRDefault="00985874" w:rsidP="00985874">
            <w:r w:rsidRPr="00985874">
              <w:rPr>
                <w:rFonts w:hint="eastAsia"/>
              </w:rPr>
              <w:t>0.99982</w:t>
            </w:r>
          </w:p>
        </w:tc>
        <w:tc>
          <w:tcPr>
            <w:tcW w:w="3741" w:type="dxa"/>
            <w:noWrap/>
            <w:hideMark/>
          </w:tcPr>
          <w:p w14:paraId="03DE04F5" w14:textId="77777777" w:rsidR="00985874" w:rsidRPr="00985874" w:rsidRDefault="00985874">
            <w:r w:rsidRPr="00985874">
              <w:rPr>
                <w:rFonts w:hint="eastAsia"/>
              </w:rPr>
              <w:t>0.99955-1.00009</w:t>
            </w:r>
          </w:p>
        </w:tc>
        <w:tc>
          <w:tcPr>
            <w:tcW w:w="1701" w:type="dxa"/>
            <w:noWrap/>
            <w:hideMark/>
          </w:tcPr>
          <w:p w14:paraId="7770D0C4" w14:textId="77777777" w:rsidR="00985874" w:rsidRPr="00985874" w:rsidRDefault="00985874" w:rsidP="00985874">
            <w:r w:rsidRPr="00985874">
              <w:rPr>
                <w:rFonts w:hint="eastAsia"/>
              </w:rPr>
              <w:t>0.18432</w:t>
            </w:r>
          </w:p>
        </w:tc>
      </w:tr>
      <w:tr w:rsidR="00985874" w:rsidRPr="00985874" w14:paraId="32C1A5A9" w14:textId="77777777" w:rsidTr="00985874">
        <w:trPr>
          <w:trHeight w:val="270"/>
        </w:trPr>
        <w:tc>
          <w:tcPr>
            <w:tcW w:w="1680" w:type="dxa"/>
            <w:noWrap/>
            <w:hideMark/>
          </w:tcPr>
          <w:p w14:paraId="02235889" w14:textId="77777777" w:rsidR="00985874" w:rsidRPr="00985874" w:rsidRDefault="00985874">
            <w:r w:rsidRPr="00985874">
              <w:rPr>
                <w:rFonts w:hint="eastAsia"/>
              </w:rPr>
              <w:t>KLF8</w:t>
            </w:r>
          </w:p>
        </w:tc>
        <w:tc>
          <w:tcPr>
            <w:tcW w:w="1350" w:type="dxa"/>
            <w:noWrap/>
            <w:hideMark/>
          </w:tcPr>
          <w:p w14:paraId="210836C5" w14:textId="77777777" w:rsidR="00985874" w:rsidRPr="00985874" w:rsidRDefault="00985874" w:rsidP="00985874">
            <w:r w:rsidRPr="00985874">
              <w:rPr>
                <w:rFonts w:hint="eastAsia"/>
              </w:rPr>
              <w:t>0.99986</w:t>
            </w:r>
          </w:p>
        </w:tc>
        <w:tc>
          <w:tcPr>
            <w:tcW w:w="3741" w:type="dxa"/>
            <w:noWrap/>
            <w:hideMark/>
          </w:tcPr>
          <w:p w14:paraId="5329E37B" w14:textId="77777777" w:rsidR="00985874" w:rsidRPr="00985874" w:rsidRDefault="00985874">
            <w:r w:rsidRPr="00985874">
              <w:rPr>
                <w:rFonts w:hint="eastAsia"/>
              </w:rPr>
              <w:t>0.99903-1.0007</w:t>
            </w:r>
          </w:p>
        </w:tc>
        <w:tc>
          <w:tcPr>
            <w:tcW w:w="1701" w:type="dxa"/>
            <w:noWrap/>
            <w:hideMark/>
          </w:tcPr>
          <w:p w14:paraId="0908D435" w14:textId="77777777" w:rsidR="00985874" w:rsidRPr="00985874" w:rsidRDefault="00985874" w:rsidP="00985874">
            <w:r w:rsidRPr="00985874">
              <w:rPr>
                <w:rFonts w:hint="eastAsia"/>
              </w:rPr>
              <w:t>0.74762</w:t>
            </w:r>
          </w:p>
        </w:tc>
      </w:tr>
      <w:tr w:rsidR="00985874" w:rsidRPr="00985874" w14:paraId="2447C71D" w14:textId="77777777" w:rsidTr="00985874">
        <w:trPr>
          <w:trHeight w:val="270"/>
        </w:trPr>
        <w:tc>
          <w:tcPr>
            <w:tcW w:w="1680" w:type="dxa"/>
            <w:noWrap/>
            <w:hideMark/>
          </w:tcPr>
          <w:p w14:paraId="49FD04E8" w14:textId="77777777" w:rsidR="00985874" w:rsidRPr="00985874" w:rsidRDefault="00985874">
            <w:r w:rsidRPr="00985874">
              <w:rPr>
                <w:rFonts w:hint="eastAsia"/>
              </w:rPr>
              <w:t>REST</w:t>
            </w:r>
          </w:p>
        </w:tc>
        <w:tc>
          <w:tcPr>
            <w:tcW w:w="1350" w:type="dxa"/>
            <w:noWrap/>
            <w:hideMark/>
          </w:tcPr>
          <w:p w14:paraId="0AB2212F" w14:textId="77777777" w:rsidR="00985874" w:rsidRPr="00985874" w:rsidRDefault="00985874" w:rsidP="00985874">
            <w:r w:rsidRPr="00985874">
              <w:rPr>
                <w:rFonts w:hint="eastAsia"/>
              </w:rPr>
              <w:t>0.99973</w:t>
            </w:r>
          </w:p>
        </w:tc>
        <w:tc>
          <w:tcPr>
            <w:tcW w:w="3741" w:type="dxa"/>
            <w:noWrap/>
            <w:hideMark/>
          </w:tcPr>
          <w:p w14:paraId="6EAFC6F0" w14:textId="77777777" w:rsidR="00985874" w:rsidRPr="00985874" w:rsidRDefault="00985874">
            <w:r w:rsidRPr="00985874">
              <w:rPr>
                <w:rFonts w:hint="eastAsia"/>
              </w:rPr>
              <w:t>0.99912-1.00034</w:t>
            </w:r>
          </w:p>
        </w:tc>
        <w:tc>
          <w:tcPr>
            <w:tcW w:w="1701" w:type="dxa"/>
            <w:noWrap/>
            <w:hideMark/>
          </w:tcPr>
          <w:p w14:paraId="686FCE3C" w14:textId="77777777" w:rsidR="00985874" w:rsidRPr="00985874" w:rsidRDefault="00985874" w:rsidP="00985874">
            <w:r w:rsidRPr="00985874">
              <w:rPr>
                <w:rFonts w:hint="eastAsia"/>
              </w:rPr>
              <w:t>0.38208</w:t>
            </w:r>
          </w:p>
        </w:tc>
      </w:tr>
      <w:tr w:rsidR="00985874" w:rsidRPr="00985874" w14:paraId="151F8EDC" w14:textId="77777777" w:rsidTr="00985874">
        <w:trPr>
          <w:trHeight w:val="270"/>
        </w:trPr>
        <w:tc>
          <w:tcPr>
            <w:tcW w:w="1680" w:type="dxa"/>
            <w:noWrap/>
            <w:hideMark/>
          </w:tcPr>
          <w:p w14:paraId="70AE6BEA" w14:textId="77777777" w:rsidR="00985874" w:rsidRPr="00985874" w:rsidRDefault="00985874">
            <w:r w:rsidRPr="00985874">
              <w:rPr>
                <w:rFonts w:hint="eastAsia"/>
              </w:rPr>
              <w:t>RARA</w:t>
            </w:r>
          </w:p>
        </w:tc>
        <w:tc>
          <w:tcPr>
            <w:tcW w:w="1350" w:type="dxa"/>
            <w:noWrap/>
            <w:hideMark/>
          </w:tcPr>
          <w:p w14:paraId="6E6EDBAD" w14:textId="77777777" w:rsidR="00985874" w:rsidRPr="00985874" w:rsidRDefault="00985874" w:rsidP="00985874">
            <w:r w:rsidRPr="00985874">
              <w:rPr>
                <w:rFonts w:hint="eastAsia"/>
              </w:rPr>
              <w:t>1.00002</w:t>
            </w:r>
          </w:p>
        </w:tc>
        <w:tc>
          <w:tcPr>
            <w:tcW w:w="3741" w:type="dxa"/>
            <w:noWrap/>
            <w:hideMark/>
          </w:tcPr>
          <w:p w14:paraId="2DEE7CCD" w14:textId="77777777" w:rsidR="00985874" w:rsidRPr="00985874" w:rsidRDefault="00985874">
            <w:r w:rsidRPr="00985874">
              <w:rPr>
                <w:rFonts w:hint="eastAsia"/>
              </w:rPr>
              <w:t>0.99945-1.00059</w:t>
            </w:r>
          </w:p>
        </w:tc>
        <w:tc>
          <w:tcPr>
            <w:tcW w:w="1701" w:type="dxa"/>
            <w:noWrap/>
            <w:hideMark/>
          </w:tcPr>
          <w:p w14:paraId="31368F2D" w14:textId="77777777" w:rsidR="00985874" w:rsidRPr="00985874" w:rsidRDefault="00985874" w:rsidP="00985874">
            <w:r w:rsidRPr="00985874">
              <w:rPr>
                <w:rFonts w:hint="eastAsia"/>
              </w:rPr>
              <w:t>0.93825</w:t>
            </w:r>
          </w:p>
        </w:tc>
      </w:tr>
      <w:tr w:rsidR="00985874" w:rsidRPr="00985874" w14:paraId="1886B2CB" w14:textId="77777777" w:rsidTr="00985874">
        <w:trPr>
          <w:trHeight w:val="270"/>
        </w:trPr>
        <w:tc>
          <w:tcPr>
            <w:tcW w:w="1680" w:type="dxa"/>
            <w:noWrap/>
            <w:hideMark/>
          </w:tcPr>
          <w:p w14:paraId="76B85BC5" w14:textId="77777777" w:rsidR="00985874" w:rsidRPr="00985874" w:rsidRDefault="00985874">
            <w:r w:rsidRPr="00985874">
              <w:rPr>
                <w:rFonts w:hint="eastAsia"/>
              </w:rPr>
              <w:t>RARB</w:t>
            </w:r>
          </w:p>
        </w:tc>
        <w:tc>
          <w:tcPr>
            <w:tcW w:w="1350" w:type="dxa"/>
            <w:noWrap/>
            <w:hideMark/>
          </w:tcPr>
          <w:p w14:paraId="19A58A35" w14:textId="77777777" w:rsidR="00985874" w:rsidRPr="00985874" w:rsidRDefault="00985874" w:rsidP="00985874">
            <w:r w:rsidRPr="00985874">
              <w:rPr>
                <w:rFonts w:hint="eastAsia"/>
              </w:rPr>
              <w:t>0.99874</w:t>
            </w:r>
          </w:p>
        </w:tc>
        <w:tc>
          <w:tcPr>
            <w:tcW w:w="3741" w:type="dxa"/>
            <w:noWrap/>
            <w:hideMark/>
          </w:tcPr>
          <w:p w14:paraId="7EB3CD9F" w14:textId="77777777" w:rsidR="00985874" w:rsidRPr="00985874" w:rsidRDefault="00985874">
            <w:r w:rsidRPr="00985874">
              <w:rPr>
                <w:rFonts w:hint="eastAsia"/>
              </w:rPr>
              <w:t>0.99752-0.99996</w:t>
            </w:r>
          </w:p>
        </w:tc>
        <w:tc>
          <w:tcPr>
            <w:tcW w:w="1701" w:type="dxa"/>
            <w:noWrap/>
            <w:hideMark/>
          </w:tcPr>
          <w:p w14:paraId="52E439B5" w14:textId="77777777" w:rsidR="00985874" w:rsidRPr="00985874" w:rsidRDefault="00985874" w:rsidP="00985874">
            <w:r w:rsidRPr="00985874">
              <w:rPr>
                <w:rFonts w:hint="eastAsia"/>
              </w:rPr>
              <w:t>0.04378</w:t>
            </w:r>
          </w:p>
        </w:tc>
      </w:tr>
      <w:tr w:rsidR="00985874" w:rsidRPr="00985874" w14:paraId="176452C9" w14:textId="77777777" w:rsidTr="00985874">
        <w:trPr>
          <w:trHeight w:val="270"/>
        </w:trPr>
        <w:tc>
          <w:tcPr>
            <w:tcW w:w="1680" w:type="dxa"/>
            <w:noWrap/>
            <w:hideMark/>
          </w:tcPr>
          <w:p w14:paraId="0285C7A7" w14:textId="77777777" w:rsidR="00985874" w:rsidRPr="00985874" w:rsidRDefault="00985874">
            <w:r w:rsidRPr="00985874">
              <w:rPr>
                <w:rFonts w:hint="eastAsia"/>
              </w:rPr>
              <w:t>RARG</w:t>
            </w:r>
          </w:p>
        </w:tc>
        <w:tc>
          <w:tcPr>
            <w:tcW w:w="1350" w:type="dxa"/>
            <w:noWrap/>
            <w:hideMark/>
          </w:tcPr>
          <w:p w14:paraId="61490418" w14:textId="77777777" w:rsidR="00985874" w:rsidRPr="00985874" w:rsidRDefault="00985874" w:rsidP="00985874">
            <w:r w:rsidRPr="00985874">
              <w:rPr>
                <w:rFonts w:hint="eastAsia"/>
              </w:rPr>
              <w:t>0.99982</w:t>
            </w:r>
          </w:p>
        </w:tc>
        <w:tc>
          <w:tcPr>
            <w:tcW w:w="3741" w:type="dxa"/>
            <w:noWrap/>
            <w:hideMark/>
          </w:tcPr>
          <w:p w14:paraId="492EEFED" w14:textId="77777777" w:rsidR="00985874" w:rsidRPr="00985874" w:rsidRDefault="00985874">
            <w:r w:rsidRPr="00985874">
              <w:rPr>
                <w:rFonts w:hint="eastAsia"/>
              </w:rPr>
              <w:t>0.99968-0.99997</w:t>
            </w:r>
          </w:p>
        </w:tc>
        <w:tc>
          <w:tcPr>
            <w:tcW w:w="1701" w:type="dxa"/>
            <w:noWrap/>
            <w:hideMark/>
          </w:tcPr>
          <w:p w14:paraId="28B73476" w14:textId="77777777" w:rsidR="00985874" w:rsidRPr="00985874" w:rsidRDefault="00985874" w:rsidP="00985874">
            <w:r w:rsidRPr="00985874">
              <w:rPr>
                <w:rFonts w:hint="eastAsia"/>
              </w:rPr>
              <w:t>0.01542</w:t>
            </w:r>
          </w:p>
        </w:tc>
      </w:tr>
      <w:tr w:rsidR="00985874" w:rsidRPr="00985874" w14:paraId="314260B5" w14:textId="77777777" w:rsidTr="00985874">
        <w:trPr>
          <w:trHeight w:val="270"/>
        </w:trPr>
        <w:tc>
          <w:tcPr>
            <w:tcW w:w="1680" w:type="dxa"/>
            <w:noWrap/>
            <w:hideMark/>
          </w:tcPr>
          <w:p w14:paraId="7EC89A2B" w14:textId="77777777" w:rsidR="00985874" w:rsidRPr="00985874" w:rsidRDefault="00985874">
            <w:r w:rsidRPr="00985874">
              <w:rPr>
                <w:rFonts w:hint="eastAsia"/>
              </w:rPr>
              <w:t>SALL4</w:t>
            </w:r>
          </w:p>
        </w:tc>
        <w:tc>
          <w:tcPr>
            <w:tcW w:w="1350" w:type="dxa"/>
            <w:noWrap/>
            <w:hideMark/>
          </w:tcPr>
          <w:p w14:paraId="70CF69D1" w14:textId="77777777" w:rsidR="00985874" w:rsidRPr="00985874" w:rsidRDefault="00985874" w:rsidP="00985874">
            <w:r w:rsidRPr="00985874">
              <w:rPr>
                <w:rFonts w:hint="eastAsia"/>
              </w:rPr>
              <w:t>0.99944</w:t>
            </w:r>
          </w:p>
        </w:tc>
        <w:tc>
          <w:tcPr>
            <w:tcW w:w="3741" w:type="dxa"/>
            <w:noWrap/>
            <w:hideMark/>
          </w:tcPr>
          <w:p w14:paraId="601B5D0D" w14:textId="77777777" w:rsidR="00985874" w:rsidRPr="00985874" w:rsidRDefault="00985874">
            <w:r w:rsidRPr="00985874">
              <w:rPr>
                <w:rFonts w:hint="eastAsia"/>
              </w:rPr>
              <w:t>0.99405-1.00487</w:t>
            </w:r>
          </w:p>
        </w:tc>
        <w:tc>
          <w:tcPr>
            <w:tcW w:w="1701" w:type="dxa"/>
            <w:noWrap/>
            <w:hideMark/>
          </w:tcPr>
          <w:p w14:paraId="14CDABBE" w14:textId="77777777" w:rsidR="00985874" w:rsidRPr="00985874" w:rsidRDefault="00985874" w:rsidP="00985874">
            <w:r w:rsidRPr="00985874">
              <w:rPr>
                <w:rFonts w:hint="eastAsia"/>
              </w:rPr>
              <w:t>0.84032</w:t>
            </w:r>
          </w:p>
        </w:tc>
      </w:tr>
      <w:tr w:rsidR="00985874" w:rsidRPr="00985874" w14:paraId="0139D12E" w14:textId="77777777" w:rsidTr="00985874">
        <w:trPr>
          <w:trHeight w:val="270"/>
        </w:trPr>
        <w:tc>
          <w:tcPr>
            <w:tcW w:w="1680" w:type="dxa"/>
            <w:noWrap/>
            <w:hideMark/>
          </w:tcPr>
          <w:p w14:paraId="5A84BA92" w14:textId="77777777" w:rsidR="00985874" w:rsidRPr="00985874" w:rsidRDefault="00985874">
            <w:r w:rsidRPr="00985874">
              <w:rPr>
                <w:rFonts w:hint="eastAsia"/>
              </w:rPr>
              <w:t>HBP1</w:t>
            </w:r>
          </w:p>
        </w:tc>
        <w:tc>
          <w:tcPr>
            <w:tcW w:w="1350" w:type="dxa"/>
            <w:noWrap/>
            <w:hideMark/>
          </w:tcPr>
          <w:p w14:paraId="30F6636F" w14:textId="77777777" w:rsidR="00985874" w:rsidRPr="00985874" w:rsidRDefault="00985874" w:rsidP="00985874">
            <w:r w:rsidRPr="00985874">
              <w:rPr>
                <w:rFonts w:hint="eastAsia"/>
              </w:rPr>
              <w:t>0.99974</w:t>
            </w:r>
          </w:p>
        </w:tc>
        <w:tc>
          <w:tcPr>
            <w:tcW w:w="3741" w:type="dxa"/>
            <w:noWrap/>
            <w:hideMark/>
          </w:tcPr>
          <w:p w14:paraId="77515E7B" w14:textId="77777777" w:rsidR="00985874" w:rsidRPr="00985874" w:rsidRDefault="00985874">
            <w:r w:rsidRPr="00985874">
              <w:rPr>
                <w:rFonts w:hint="eastAsia"/>
              </w:rPr>
              <w:t>0.99936-1.00012</w:t>
            </w:r>
          </w:p>
        </w:tc>
        <w:tc>
          <w:tcPr>
            <w:tcW w:w="1701" w:type="dxa"/>
            <w:noWrap/>
            <w:hideMark/>
          </w:tcPr>
          <w:p w14:paraId="07A287A1" w14:textId="77777777" w:rsidR="00985874" w:rsidRPr="00985874" w:rsidRDefault="00985874" w:rsidP="00985874">
            <w:r w:rsidRPr="00985874">
              <w:rPr>
                <w:rFonts w:hint="eastAsia"/>
              </w:rPr>
              <w:t>0.1796</w:t>
            </w:r>
          </w:p>
        </w:tc>
      </w:tr>
      <w:tr w:rsidR="00985874" w:rsidRPr="00985874" w14:paraId="58489B0A" w14:textId="77777777" w:rsidTr="00985874">
        <w:trPr>
          <w:trHeight w:val="270"/>
        </w:trPr>
        <w:tc>
          <w:tcPr>
            <w:tcW w:w="1680" w:type="dxa"/>
            <w:noWrap/>
            <w:hideMark/>
          </w:tcPr>
          <w:p w14:paraId="221A9333" w14:textId="77777777" w:rsidR="00985874" w:rsidRPr="00985874" w:rsidRDefault="00985874">
            <w:r w:rsidRPr="00985874">
              <w:rPr>
                <w:rFonts w:hint="eastAsia"/>
              </w:rPr>
              <w:t>MXI1</w:t>
            </w:r>
          </w:p>
        </w:tc>
        <w:tc>
          <w:tcPr>
            <w:tcW w:w="1350" w:type="dxa"/>
            <w:noWrap/>
            <w:hideMark/>
          </w:tcPr>
          <w:p w14:paraId="708DDBED" w14:textId="77777777" w:rsidR="00985874" w:rsidRPr="00985874" w:rsidRDefault="00985874" w:rsidP="00985874">
            <w:r w:rsidRPr="00985874">
              <w:rPr>
                <w:rFonts w:hint="eastAsia"/>
              </w:rPr>
              <w:t>0.9999</w:t>
            </w:r>
          </w:p>
        </w:tc>
        <w:tc>
          <w:tcPr>
            <w:tcW w:w="3741" w:type="dxa"/>
            <w:noWrap/>
            <w:hideMark/>
          </w:tcPr>
          <w:p w14:paraId="0D3AF49F" w14:textId="77777777" w:rsidR="00985874" w:rsidRPr="00985874" w:rsidRDefault="00985874">
            <w:r w:rsidRPr="00985874">
              <w:rPr>
                <w:rFonts w:hint="eastAsia"/>
              </w:rPr>
              <w:t>0.99949-1.00032</w:t>
            </w:r>
          </w:p>
        </w:tc>
        <w:tc>
          <w:tcPr>
            <w:tcW w:w="1701" w:type="dxa"/>
            <w:noWrap/>
            <w:hideMark/>
          </w:tcPr>
          <w:p w14:paraId="29C727A5" w14:textId="77777777" w:rsidR="00985874" w:rsidRPr="00985874" w:rsidRDefault="00985874" w:rsidP="00985874">
            <w:r w:rsidRPr="00985874">
              <w:rPr>
                <w:rFonts w:hint="eastAsia"/>
              </w:rPr>
              <w:t>0.6506</w:t>
            </w:r>
          </w:p>
        </w:tc>
      </w:tr>
      <w:tr w:rsidR="00985874" w:rsidRPr="00985874" w14:paraId="1234C9CB" w14:textId="77777777" w:rsidTr="00985874">
        <w:trPr>
          <w:trHeight w:val="270"/>
        </w:trPr>
        <w:tc>
          <w:tcPr>
            <w:tcW w:w="1680" w:type="dxa"/>
            <w:noWrap/>
            <w:hideMark/>
          </w:tcPr>
          <w:p w14:paraId="7470AE03" w14:textId="77777777" w:rsidR="00985874" w:rsidRPr="00985874" w:rsidRDefault="00985874">
            <w:r w:rsidRPr="00985874">
              <w:rPr>
                <w:rFonts w:hint="eastAsia"/>
              </w:rPr>
              <w:t>MEN1</w:t>
            </w:r>
          </w:p>
        </w:tc>
        <w:tc>
          <w:tcPr>
            <w:tcW w:w="1350" w:type="dxa"/>
            <w:noWrap/>
            <w:hideMark/>
          </w:tcPr>
          <w:p w14:paraId="21D0B210" w14:textId="77777777" w:rsidR="00985874" w:rsidRPr="00985874" w:rsidRDefault="00985874" w:rsidP="00985874">
            <w:r w:rsidRPr="00985874">
              <w:rPr>
                <w:rFonts w:hint="eastAsia"/>
              </w:rPr>
              <w:t>1.00019</w:t>
            </w:r>
          </w:p>
        </w:tc>
        <w:tc>
          <w:tcPr>
            <w:tcW w:w="3741" w:type="dxa"/>
            <w:noWrap/>
            <w:hideMark/>
          </w:tcPr>
          <w:p w14:paraId="5E4BC4C9" w14:textId="77777777" w:rsidR="00985874" w:rsidRPr="00985874" w:rsidRDefault="00985874">
            <w:r w:rsidRPr="00985874">
              <w:rPr>
                <w:rFonts w:hint="eastAsia"/>
              </w:rPr>
              <w:t>0.99982-1.00057</w:t>
            </w:r>
          </w:p>
        </w:tc>
        <w:tc>
          <w:tcPr>
            <w:tcW w:w="1701" w:type="dxa"/>
            <w:noWrap/>
            <w:hideMark/>
          </w:tcPr>
          <w:p w14:paraId="1BC93CF8" w14:textId="77777777" w:rsidR="00985874" w:rsidRPr="00985874" w:rsidRDefault="00985874" w:rsidP="00985874">
            <w:r w:rsidRPr="00985874">
              <w:rPr>
                <w:rFonts w:hint="eastAsia"/>
              </w:rPr>
              <w:t>0.31884</w:t>
            </w:r>
          </w:p>
        </w:tc>
      </w:tr>
      <w:tr w:rsidR="00985874" w:rsidRPr="00985874" w14:paraId="53A48B03" w14:textId="77777777" w:rsidTr="00985874">
        <w:trPr>
          <w:trHeight w:val="270"/>
        </w:trPr>
        <w:tc>
          <w:tcPr>
            <w:tcW w:w="1680" w:type="dxa"/>
            <w:noWrap/>
            <w:hideMark/>
          </w:tcPr>
          <w:p w14:paraId="0E2E201B" w14:textId="77777777" w:rsidR="00985874" w:rsidRPr="00985874" w:rsidRDefault="00985874">
            <w:r w:rsidRPr="00985874">
              <w:rPr>
                <w:rFonts w:hint="eastAsia"/>
              </w:rPr>
              <w:t>AHR</w:t>
            </w:r>
          </w:p>
        </w:tc>
        <w:tc>
          <w:tcPr>
            <w:tcW w:w="1350" w:type="dxa"/>
            <w:noWrap/>
            <w:hideMark/>
          </w:tcPr>
          <w:p w14:paraId="1A92577F" w14:textId="77777777" w:rsidR="00985874" w:rsidRPr="00985874" w:rsidRDefault="00985874" w:rsidP="00985874">
            <w:r w:rsidRPr="00985874">
              <w:rPr>
                <w:rFonts w:hint="eastAsia"/>
              </w:rPr>
              <w:t>1.00004</w:t>
            </w:r>
          </w:p>
        </w:tc>
        <w:tc>
          <w:tcPr>
            <w:tcW w:w="3741" w:type="dxa"/>
            <w:noWrap/>
            <w:hideMark/>
          </w:tcPr>
          <w:p w14:paraId="7B3352A3" w14:textId="77777777" w:rsidR="00985874" w:rsidRPr="00985874" w:rsidRDefault="00985874">
            <w:r w:rsidRPr="00985874">
              <w:rPr>
                <w:rFonts w:hint="eastAsia"/>
              </w:rPr>
              <w:t>0.99998-1.0001</w:t>
            </w:r>
          </w:p>
        </w:tc>
        <w:tc>
          <w:tcPr>
            <w:tcW w:w="1701" w:type="dxa"/>
            <w:noWrap/>
            <w:hideMark/>
          </w:tcPr>
          <w:p w14:paraId="7AF63D8F" w14:textId="77777777" w:rsidR="00985874" w:rsidRPr="00985874" w:rsidRDefault="00985874" w:rsidP="00985874">
            <w:r w:rsidRPr="00985874">
              <w:rPr>
                <w:rFonts w:hint="eastAsia"/>
              </w:rPr>
              <w:t>0.23493</w:t>
            </w:r>
          </w:p>
        </w:tc>
      </w:tr>
      <w:tr w:rsidR="00985874" w:rsidRPr="00985874" w14:paraId="052908A4" w14:textId="77777777" w:rsidTr="00985874">
        <w:trPr>
          <w:trHeight w:val="270"/>
        </w:trPr>
        <w:tc>
          <w:tcPr>
            <w:tcW w:w="1680" w:type="dxa"/>
            <w:noWrap/>
            <w:hideMark/>
          </w:tcPr>
          <w:p w14:paraId="6A75D9DD" w14:textId="77777777" w:rsidR="00985874" w:rsidRPr="00985874" w:rsidRDefault="00985874">
            <w:r w:rsidRPr="00985874">
              <w:rPr>
                <w:rFonts w:hint="eastAsia"/>
              </w:rPr>
              <w:t>UHRF1</w:t>
            </w:r>
          </w:p>
        </w:tc>
        <w:tc>
          <w:tcPr>
            <w:tcW w:w="1350" w:type="dxa"/>
            <w:noWrap/>
            <w:hideMark/>
          </w:tcPr>
          <w:p w14:paraId="4633E314" w14:textId="77777777" w:rsidR="00985874" w:rsidRPr="00985874" w:rsidRDefault="00985874" w:rsidP="00985874">
            <w:r w:rsidRPr="00985874">
              <w:rPr>
                <w:rFonts w:hint="eastAsia"/>
              </w:rPr>
              <w:t>1.00027</w:t>
            </w:r>
          </w:p>
        </w:tc>
        <w:tc>
          <w:tcPr>
            <w:tcW w:w="3741" w:type="dxa"/>
            <w:noWrap/>
            <w:hideMark/>
          </w:tcPr>
          <w:p w14:paraId="4F9B5067" w14:textId="77777777" w:rsidR="00985874" w:rsidRPr="00985874" w:rsidRDefault="00985874">
            <w:r w:rsidRPr="00985874">
              <w:rPr>
                <w:rFonts w:hint="eastAsia"/>
              </w:rPr>
              <w:t>0.99988-1.00065</w:t>
            </w:r>
          </w:p>
        </w:tc>
        <w:tc>
          <w:tcPr>
            <w:tcW w:w="1701" w:type="dxa"/>
            <w:noWrap/>
            <w:hideMark/>
          </w:tcPr>
          <w:p w14:paraId="14686CF7" w14:textId="77777777" w:rsidR="00985874" w:rsidRPr="00985874" w:rsidRDefault="00985874" w:rsidP="00985874">
            <w:r w:rsidRPr="00985874">
              <w:rPr>
                <w:rFonts w:hint="eastAsia"/>
              </w:rPr>
              <w:t>0.17149</w:t>
            </w:r>
          </w:p>
        </w:tc>
      </w:tr>
      <w:tr w:rsidR="00985874" w:rsidRPr="00985874" w14:paraId="5C24C850" w14:textId="77777777" w:rsidTr="00985874">
        <w:trPr>
          <w:trHeight w:val="270"/>
        </w:trPr>
        <w:tc>
          <w:tcPr>
            <w:tcW w:w="1680" w:type="dxa"/>
            <w:noWrap/>
            <w:hideMark/>
          </w:tcPr>
          <w:p w14:paraId="123D24F1" w14:textId="77777777" w:rsidR="00985874" w:rsidRPr="00985874" w:rsidRDefault="00985874">
            <w:r w:rsidRPr="00985874">
              <w:rPr>
                <w:rFonts w:hint="eastAsia"/>
              </w:rPr>
              <w:t>RB1</w:t>
            </w:r>
          </w:p>
        </w:tc>
        <w:tc>
          <w:tcPr>
            <w:tcW w:w="1350" w:type="dxa"/>
            <w:noWrap/>
            <w:hideMark/>
          </w:tcPr>
          <w:p w14:paraId="4EBEEF37" w14:textId="77777777" w:rsidR="00985874" w:rsidRPr="00985874" w:rsidRDefault="00985874" w:rsidP="00985874">
            <w:r w:rsidRPr="00985874">
              <w:rPr>
                <w:rFonts w:hint="eastAsia"/>
              </w:rPr>
              <w:t>1.00003</w:t>
            </w:r>
          </w:p>
        </w:tc>
        <w:tc>
          <w:tcPr>
            <w:tcW w:w="3741" w:type="dxa"/>
            <w:noWrap/>
            <w:hideMark/>
          </w:tcPr>
          <w:p w14:paraId="0DEBFDA1" w14:textId="77777777" w:rsidR="00985874" w:rsidRPr="00985874" w:rsidRDefault="00985874">
            <w:r w:rsidRPr="00985874">
              <w:rPr>
                <w:rFonts w:hint="eastAsia"/>
              </w:rPr>
              <w:t>0.99982-1.00025</w:t>
            </w:r>
          </w:p>
        </w:tc>
        <w:tc>
          <w:tcPr>
            <w:tcW w:w="1701" w:type="dxa"/>
            <w:noWrap/>
            <w:hideMark/>
          </w:tcPr>
          <w:p w14:paraId="316DCB80" w14:textId="77777777" w:rsidR="00985874" w:rsidRPr="00985874" w:rsidRDefault="00985874" w:rsidP="00985874">
            <w:r w:rsidRPr="00985874">
              <w:rPr>
                <w:rFonts w:hint="eastAsia"/>
              </w:rPr>
              <w:t>0.7569</w:t>
            </w:r>
          </w:p>
        </w:tc>
      </w:tr>
      <w:tr w:rsidR="00985874" w:rsidRPr="00985874" w14:paraId="6F1FCA54" w14:textId="77777777" w:rsidTr="00985874">
        <w:trPr>
          <w:trHeight w:val="270"/>
        </w:trPr>
        <w:tc>
          <w:tcPr>
            <w:tcW w:w="1680" w:type="dxa"/>
            <w:noWrap/>
            <w:hideMark/>
          </w:tcPr>
          <w:p w14:paraId="0A25849A" w14:textId="77777777" w:rsidR="00985874" w:rsidRPr="00985874" w:rsidRDefault="00985874">
            <w:r w:rsidRPr="00985874">
              <w:rPr>
                <w:rFonts w:hint="eastAsia"/>
              </w:rPr>
              <w:t>FHL2</w:t>
            </w:r>
          </w:p>
        </w:tc>
        <w:tc>
          <w:tcPr>
            <w:tcW w:w="1350" w:type="dxa"/>
            <w:noWrap/>
            <w:hideMark/>
          </w:tcPr>
          <w:p w14:paraId="5C5CABC2" w14:textId="77777777" w:rsidR="00985874" w:rsidRPr="00985874" w:rsidRDefault="00985874" w:rsidP="00985874">
            <w:r w:rsidRPr="00985874">
              <w:rPr>
                <w:rFonts w:hint="eastAsia"/>
              </w:rPr>
              <w:t>1.00014</w:t>
            </w:r>
          </w:p>
        </w:tc>
        <w:tc>
          <w:tcPr>
            <w:tcW w:w="3741" w:type="dxa"/>
            <w:noWrap/>
            <w:hideMark/>
          </w:tcPr>
          <w:p w14:paraId="6A362AEF" w14:textId="77777777" w:rsidR="00985874" w:rsidRPr="00985874" w:rsidRDefault="00985874">
            <w:r w:rsidRPr="00985874">
              <w:rPr>
                <w:rFonts w:hint="eastAsia"/>
              </w:rPr>
              <w:t>1.00004-1.00024</w:t>
            </w:r>
          </w:p>
        </w:tc>
        <w:tc>
          <w:tcPr>
            <w:tcW w:w="1701" w:type="dxa"/>
            <w:noWrap/>
            <w:hideMark/>
          </w:tcPr>
          <w:p w14:paraId="3B19FD86" w14:textId="77777777" w:rsidR="00985874" w:rsidRPr="00985874" w:rsidRDefault="00985874" w:rsidP="00985874">
            <w:r w:rsidRPr="00985874">
              <w:rPr>
                <w:rFonts w:hint="eastAsia"/>
              </w:rPr>
              <w:t>0.00631</w:t>
            </w:r>
          </w:p>
        </w:tc>
      </w:tr>
      <w:tr w:rsidR="00985874" w:rsidRPr="00985874" w14:paraId="21CCC815" w14:textId="77777777" w:rsidTr="00985874">
        <w:trPr>
          <w:trHeight w:val="270"/>
        </w:trPr>
        <w:tc>
          <w:tcPr>
            <w:tcW w:w="1680" w:type="dxa"/>
            <w:noWrap/>
            <w:hideMark/>
          </w:tcPr>
          <w:p w14:paraId="31A1F1C0" w14:textId="77777777" w:rsidR="00985874" w:rsidRPr="00985874" w:rsidRDefault="00985874">
            <w:r w:rsidRPr="00985874">
              <w:rPr>
                <w:rFonts w:hint="eastAsia"/>
              </w:rPr>
              <w:t>PAWR</w:t>
            </w:r>
          </w:p>
        </w:tc>
        <w:tc>
          <w:tcPr>
            <w:tcW w:w="1350" w:type="dxa"/>
            <w:noWrap/>
            <w:hideMark/>
          </w:tcPr>
          <w:p w14:paraId="2CC428B2" w14:textId="77777777" w:rsidR="00985874" w:rsidRPr="00985874" w:rsidRDefault="00985874" w:rsidP="00985874">
            <w:r w:rsidRPr="00985874">
              <w:rPr>
                <w:rFonts w:hint="eastAsia"/>
              </w:rPr>
              <w:t>1.00023</w:t>
            </w:r>
          </w:p>
        </w:tc>
        <w:tc>
          <w:tcPr>
            <w:tcW w:w="3741" w:type="dxa"/>
            <w:noWrap/>
            <w:hideMark/>
          </w:tcPr>
          <w:p w14:paraId="7C59F540" w14:textId="77777777" w:rsidR="00985874" w:rsidRPr="00985874" w:rsidRDefault="00985874">
            <w:r w:rsidRPr="00985874">
              <w:rPr>
                <w:rFonts w:hint="eastAsia"/>
              </w:rPr>
              <w:t>0.99995-1.00052</w:t>
            </w:r>
          </w:p>
        </w:tc>
        <w:tc>
          <w:tcPr>
            <w:tcW w:w="1701" w:type="dxa"/>
            <w:noWrap/>
            <w:hideMark/>
          </w:tcPr>
          <w:p w14:paraId="2222881F" w14:textId="77777777" w:rsidR="00985874" w:rsidRPr="00985874" w:rsidRDefault="00985874" w:rsidP="00985874">
            <w:r w:rsidRPr="00985874">
              <w:rPr>
                <w:rFonts w:hint="eastAsia"/>
              </w:rPr>
              <w:t>0.10881</w:t>
            </w:r>
          </w:p>
        </w:tc>
      </w:tr>
      <w:tr w:rsidR="00985874" w:rsidRPr="00985874" w14:paraId="3A10CCE2" w14:textId="77777777" w:rsidTr="00985874">
        <w:trPr>
          <w:trHeight w:val="270"/>
        </w:trPr>
        <w:tc>
          <w:tcPr>
            <w:tcW w:w="1680" w:type="dxa"/>
            <w:noWrap/>
            <w:hideMark/>
          </w:tcPr>
          <w:p w14:paraId="482497A8" w14:textId="77777777" w:rsidR="00985874" w:rsidRPr="00985874" w:rsidRDefault="00985874">
            <w:r w:rsidRPr="00985874">
              <w:rPr>
                <w:rFonts w:hint="eastAsia"/>
              </w:rPr>
              <w:t>TP53BP1</w:t>
            </w:r>
          </w:p>
        </w:tc>
        <w:tc>
          <w:tcPr>
            <w:tcW w:w="1350" w:type="dxa"/>
            <w:noWrap/>
            <w:hideMark/>
          </w:tcPr>
          <w:p w14:paraId="3EDAF38E" w14:textId="77777777" w:rsidR="00985874" w:rsidRPr="00985874" w:rsidRDefault="00985874" w:rsidP="00985874">
            <w:r w:rsidRPr="00985874">
              <w:rPr>
                <w:rFonts w:hint="eastAsia"/>
              </w:rPr>
              <w:t>0.99991</w:t>
            </w:r>
          </w:p>
        </w:tc>
        <w:tc>
          <w:tcPr>
            <w:tcW w:w="3741" w:type="dxa"/>
            <w:noWrap/>
            <w:hideMark/>
          </w:tcPr>
          <w:p w14:paraId="70BE5B29" w14:textId="77777777" w:rsidR="00985874" w:rsidRPr="00985874" w:rsidRDefault="00985874">
            <w:r w:rsidRPr="00985874">
              <w:rPr>
                <w:rFonts w:hint="eastAsia"/>
              </w:rPr>
              <w:t>0.99932-1.0005</w:t>
            </w:r>
          </w:p>
        </w:tc>
        <w:tc>
          <w:tcPr>
            <w:tcW w:w="1701" w:type="dxa"/>
            <w:noWrap/>
            <w:hideMark/>
          </w:tcPr>
          <w:p w14:paraId="51BC2629" w14:textId="77777777" w:rsidR="00985874" w:rsidRPr="00985874" w:rsidRDefault="00985874" w:rsidP="00985874">
            <w:r w:rsidRPr="00985874">
              <w:rPr>
                <w:rFonts w:hint="eastAsia"/>
              </w:rPr>
              <w:t>0.7578</w:t>
            </w:r>
          </w:p>
        </w:tc>
      </w:tr>
      <w:tr w:rsidR="00985874" w:rsidRPr="00985874" w14:paraId="69D814DD" w14:textId="77777777" w:rsidTr="00985874">
        <w:trPr>
          <w:trHeight w:val="270"/>
        </w:trPr>
        <w:tc>
          <w:tcPr>
            <w:tcW w:w="1680" w:type="dxa"/>
            <w:noWrap/>
            <w:hideMark/>
          </w:tcPr>
          <w:p w14:paraId="3190D9B6" w14:textId="77777777" w:rsidR="00985874" w:rsidRPr="00985874" w:rsidRDefault="00985874">
            <w:r w:rsidRPr="00985874">
              <w:rPr>
                <w:rFonts w:hint="eastAsia"/>
              </w:rPr>
              <w:t>DDB2</w:t>
            </w:r>
          </w:p>
        </w:tc>
        <w:tc>
          <w:tcPr>
            <w:tcW w:w="1350" w:type="dxa"/>
            <w:noWrap/>
            <w:hideMark/>
          </w:tcPr>
          <w:p w14:paraId="1CFCEC44" w14:textId="77777777" w:rsidR="00985874" w:rsidRPr="00985874" w:rsidRDefault="00985874" w:rsidP="00985874">
            <w:r w:rsidRPr="00985874">
              <w:rPr>
                <w:rFonts w:hint="eastAsia"/>
              </w:rPr>
              <w:t>1.00024</w:t>
            </w:r>
          </w:p>
        </w:tc>
        <w:tc>
          <w:tcPr>
            <w:tcW w:w="3741" w:type="dxa"/>
            <w:noWrap/>
            <w:hideMark/>
          </w:tcPr>
          <w:p w14:paraId="2E00BBAE" w14:textId="77777777" w:rsidR="00985874" w:rsidRPr="00985874" w:rsidRDefault="00985874">
            <w:r w:rsidRPr="00985874">
              <w:rPr>
                <w:rFonts w:hint="eastAsia"/>
              </w:rPr>
              <w:t>0.9999-1.00059</w:t>
            </w:r>
          </w:p>
        </w:tc>
        <w:tc>
          <w:tcPr>
            <w:tcW w:w="1701" w:type="dxa"/>
            <w:noWrap/>
            <w:hideMark/>
          </w:tcPr>
          <w:p w14:paraId="6D2CC6EB" w14:textId="77777777" w:rsidR="00985874" w:rsidRPr="00985874" w:rsidRDefault="00985874" w:rsidP="00985874">
            <w:r w:rsidRPr="00985874">
              <w:rPr>
                <w:rFonts w:hint="eastAsia"/>
              </w:rPr>
              <w:t>0.16911</w:t>
            </w:r>
          </w:p>
        </w:tc>
      </w:tr>
      <w:tr w:rsidR="00985874" w:rsidRPr="00985874" w14:paraId="61E469F5" w14:textId="77777777" w:rsidTr="00985874">
        <w:trPr>
          <w:trHeight w:val="270"/>
        </w:trPr>
        <w:tc>
          <w:tcPr>
            <w:tcW w:w="1680" w:type="dxa"/>
            <w:noWrap/>
            <w:hideMark/>
          </w:tcPr>
          <w:p w14:paraId="21A546EB" w14:textId="77777777" w:rsidR="00985874" w:rsidRPr="00985874" w:rsidRDefault="00985874">
            <w:r w:rsidRPr="00985874">
              <w:rPr>
                <w:rFonts w:hint="eastAsia"/>
              </w:rPr>
              <w:t>EHF</w:t>
            </w:r>
          </w:p>
        </w:tc>
        <w:tc>
          <w:tcPr>
            <w:tcW w:w="1350" w:type="dxa"/>
            <w:noWrap/>
            <w:hideMark/>
          </w:tcPr>
          <w:p w14:paraId="5C9E56AC" w14:textId="77777777" w:rsidR="00985874" w:rsidRPr="00985874" w:rsidRDefault="00985874" w:rsidP="00985874">
            <w:r w:rsidRPr="00985874">
              <w:rPr>
                <w:rFonts w:hint="eastAsia"/>
              </w:rPr>
              <w:t>0.99987</w:t>
            </w:r>
          </w:p>
        </w:tc>
        <w:tc>
          <w:tcPr>
            <w:tcW w:w="3741" w:type="dxa"/>
            <w:noWrap/>
            <w:hideMark/>
          </w:tcPr>
          <w:p w14:paraId="416FF241" w14:textId="77777777" w:rsidR="00985874" w:rsidRPr="00985874" w:rsidRDefault="00985874">
            <w:r w:rsidRPr="00985874">
              <w:rPr>
                <w:rFonts w:hint="eastAsia"/>
              </w:rPr>
              <w:t>0.99978-0.99996</w:t>
            </w:r>
          </w:p>
        </w:tc>
        <w:tc>
          <w:tcPr>
            <w:tcW w:w="1701" w:type="dxa"/>
            <w:noWrap/>
            <w:hideMark/>
          </w:tcPr>
          <w:p w14:paraId="7EAD856C" w14:textId="77777777" w:rsidR="00985874" w:rsidRPr="00985874" w:rsidRDefault="00985874" w:rsidP="00985874">
            <w:r w:rsidRPr="00985874">
              <w:rPr>
                <w:rFonts w:hint="eastAsia"/>
              </w:rPr>
              <w:t>0.00407</w:t>
            </w:r>
          </w:p>
        </w:tc>
      </w:tr>
      <w:tr w:rsidR="00985874" w:rsidRPr="00985874" w14:paraId="37238C21" w14:textId="77777777" w:rsidTr="00985874">
        <w:trPr>
          <w:trHeight w:val="270"/>
        </w:trPr>
        <w:tc>
          <w:tcPr>
            <w:tcW w:w="1680" w:type="dxa"/>
            <w:noWrap/>
            <w:hideMark/>
          </w:tcPr>
          <w:p w14:paraId="12C1C13C" w14:textId="77777777" w:rsidR="00985874" w:rsidRPr="00985874" w:rsidRDefault="00985874">
            <w:r w:rsidRPr="00985874">
              <w:rPr>
                <w:rFonts w:hint="eastAsia"/>
              </w:rPr>
              <w:t>ARNTL</w:t>
            </w:r>
          </w:p>
        </w:tc>
        <w:tc>
          <w:tcPr>
            <w:tcW w:w="1350" w:type="dxa"/>
            <w:noWrap/>
            <w:hideMark/>
          </w:tcPr>
          <w:p w14:paraId="2E1EDD7C" w14:textId="77777777" w:rsidR="00985874" w:rsidRPr="00985874" w:rsidRDefault="00985874" w:rsidP="00985874">
            <w:r w:rsidRPr="00985874">
              <w:rPr>
                <w:rFonts w:hint="eastAsia"/>
              </w:rPr>
              <w:t>1.00042</w:t>
            </w:r>
          </w:p>
        </w:tc>
        <w:tc>
          <w:tcPr>
            <w:tcW w:w="3741" w:type="dxa"/>
            <w:noWrap/>
            <w:hideMark/>
          </w:tcPr>
          <w:p w14:paraId="7123AAD8" w14:textId="77777777" w:rsidR="00985874" w:rsidRPr="00985874" w:rsidRDefault="00985874">
            <w:r w:rsidRPr="00985874">
              <w:rPr>
                <w:rFonts w:hint="eastAsia"/>
              </w:rPr>
              <w:t>0.99952-1.00131</w:t>
            </w:r>
          </w:p>
        </w:tc>
        <w:tc>
          <w:tcPr>
            <w:tcW w:w="1701" w:type="dxa"/>
            <w:noWrap/>
            <w:hideMark/>
          </w:tcPr>
          <w:p w14:paraId="005E27A5" w14:textId="77777777" w:rsidR="00985874" w:rsidRPr="00985874" w:rsidRDefault="00985874" w:rsidP="00985874">
            <w:r w:rsidRPr="00985874">
              <w:rPr>
                <w:rFonts w:hint="eastAsia"/>
              </w:rPr>
              <w:t>0.36302</w:t>
            </w:r>
          </w:p>
        </w:tc>
      </w:tr>
      <w:tr w:rsidR="00985874" w:rsidRPr="00985874" w14:paraId="68B1EE56" w14:textId="77777777" w:rsidTr="00985874">
        <w:trPr>
          <w:trHeight w:val="270"/>
        </w:trPr>
        <w:tc>
          <w:tcPr>
            <w:tcW w:w="1680" w:type="dxa"/>
            <w:noWrap/>
            <w:hideMark/>
          </w:tcPr>
          <w:p w14:paraId="69C3A7C0" w14:textId="77777777" w:rsidR="00985874" w:rsidRPr="00985874" w:rsidRDefault="00985874">
            <w:r w:rsidRPr="00985874">
              <w:rPr>
                <w:rFonts w:hint="eastAsia"/>
              </w:rPr>
              <w:t>MYBBP1A</w:t>
            </w:r>
          </w:p>
        </w:tc>
        <w:tc>
          <w:tcPr>
            <w:tcW w:w="1350" w:type="dxa"/>
            <w:noWrap/>
            <w:hideMark/>
          </w:tcPr>
          <w:p w14:paraId="12077035" w14:textId="77777777" w:rsidR="00985874" w:rsidRPr="00985874" w:rsidRDefault="00985874" w:rsidP="00985874">
            <w:r w:rsidRPr="00985874">
              <w:rPr>
                <w:rFonts w:hint="eastAsia"/>
              </w:rPr>
              <w:t>1.0001</w:t>
            </w:r>
          </w:p>
        </w:tc>
        <w:tc>
          <w:tcPr>
            <w:tcW w:w="3741" w:type="dxa"/>
            <w:noWrap/>
            <w:hideMark/>
          </w:tcPr>
          <w:p w14:paraId="4268539B" w14:textId="77777777" w:rsidR="00985874" w:rsidRPr="00985874" w:rsidRDefault="00985874">
            <w:r w:rsidRPr="00985874">
              <w:rPr>
                <w:rFonts w:hint="eastAsia"/>
              </w:rPr>
              <w:t>0.99989-1.00032</w:t>
            </w:r>
          </w:p>
        </w:tc>
        <w:tc>
          <w:tcPr>
            <w:tcW w:w="1701" w:type="dxa"/>
            <w:noWrap/>
            <w:hideMark/>
          </w:tcPr>
          <w:p w14:paraId="375C3D8C" w14:textId="77777777" w:rsidR="00985874" w:rsidRPr="00985874" w:rsidRDefault="00985874" w:rsidP="00985874">
            <w:r w:rsidRPr="00985874">
              <w:rPr>
                <w:rFonts w:hint="eastAsia"/>
              </w:rPr>
              <w:t>0.34337</w:t>
            </w:r>
          </w:p>
        </w:tc>
      </w:tr>
      <w:tr w:rsidR="00985874" w:rsidRPr="00985874" w14:paraId="693C93C5" w14:textId="77777777" w:rsidTr="00985874">
        <w:trPr>
          <w:trHeight w:val="270"/>
        </w:trPr>
        <w:tc>
          <w:tcPr>
            <w:tcW w:w="1680" w:type="dxa"/>
            <w:noWrap/>
            <w:hideMark/>
          </w:tcPr>
          <w:p w14:paraId="0D114837" w14:textId="77777777" w:rsidR="00985874" w:rsidRPr="00985874" w:rsidRDefault="00985874">
            <w:r w:rsidRPr="00985874">
              <w:rPr>
                <w:rFonts w:hint="eastAsia"/>
              </w:rPr>
              <w:t>HDAC1</w:t>
            </w:r>
          </w:p>
        </w:tc>
        <w:tc>
          <w:tcPr>
            <w:tcW w:w="1350" w:type="dxa"/>
            <w:noWrap/>
            <w:hideMark/>
          </w:tcPr>
          <w:p w14:paraId="6B0C19D4" w14:textId="77777777" w:rsidR="00985874" w:rsidRPr="00985874" w:rsidRDefault="00985874" w:rsidP="00985874">
            <w:r w:rsidRPr="00985874">
              <w:rPr>
                <w:rFonts w:hint="eastAsia"/>
              </w:rPr>
              <w:t>1.00003</w:t>
            </w:r>
          </w:p>
        </w:tc>
        <w:tc>
          <w:tcPr>
            <w:tcW w:w="3741" w:type="dxa"/>
            <w:noWrap/>
            <w:hideMark/>
          </w:tcPr>
          <w:p w14:paraId="4A47CE87" w14:textId="77777777" w:rsidR="00985874" w:rsidRPr="00985874" w:rsidRDefault="00985874">
            <w:r w:rsidRPr="00985874">
              <w:rPr>
                <w:rFonts w:hint="eastAsia"/>
              </w:rPr>
              <w:t>0.99989-1.00016</w:t>
            </w:r>
          </w:p>
        </w:tc>
        <w:tc>
          <w:tcPr>
            <w:tcW w:w="1701" w:type="dxa"/>
            <w:noWrap/>
            <w:hideMark/>
          </w:tcPr>
          <w:p w14:paraId="3FCAFC44" w14:textId="77777777" w:rsidR="00985874" w:rsidRPr="00985874" w:rsidRDefault="00985874" w:rsidP="00985874">
            <w:r w:rsidRPr="00985874">
              <w:rPr>
                <w:rFonts w:hint="eastAsia"/>
              </w:rPr>
              <w:t>0.69024</w:t>
            </w:r>
          </w:p>
        </w:tc>
      </w:tr>
      <w:tr w:rsidR="00985874" w:rsidRPr="00985874" w14:paraId="6FB3BC26" w14:textId="77777777" w:rsidTr="00985874">
        <w:trPr>
          <w:trHeight w:val="270"/>
        </w:trPr>
        <w:tc>
          <w:tcPr>
            <w:tcW w:w="1680" w:type="dxa"/>
            <w:noWrap/>
            <w:hideMark/>
          </w:tcPr>
          <w:p w14:paraId="53FDC8F4" w14:textId="77777777" w:rsidR="00985874" w:rsidRPr="00985874" w:rsidRDefault="00985874">
            <w:r w:rsidRPr="00985874">
              <w:rPr>
                <w:rFonts w:hint="eastAsia"/>
              </w:rPr>
              <w:t>HDAC3</w:t>
            </w:r>
          </w:p>
        </w:tc>
        <w:tc>
          <w:tcPr>
            <w:tcW w:w="1350" w:type="dxa"/>
            <w:noWrap/>
            <w:hideMark/>
          </w:tcPr>
          <w:p w14:paraId="4A13110E" w14:textId="77777777" w:rsidR="00985874" w:rsidRPr="00985874" w:rsidRDefault="00985874" w:rsidP="00985874">
            <w:r w:rsidRPr="00985874">
              <w:rPr>
                <w:rFonts w:hint="eastAsia"/>
              </w:rPr>
              <w:t>1.00063</w:t>
            </w:r>
          </w:p>
        </w:tc>
        <w:tc>
          <w:tcPr>
            <w:tcW w:w="3741" w:type="dxa"/>
            <w:noWrap/>
            <w:hideMark/>
          </w:tcPr>
          <w:p w14:paraId="58822CD0" w14:textId="77777777" w:rsidR="00985874" w:rsidRPr="00985874" w:rsidRDefault="00985874">
            <w:r w:rsidRPr="00985874">
              <w:rPr>
                <w:rFonts w:hint="eastAsia"/>
              </w:rPr>
              <w:t>1.00025-1.00101</w:t>
            </w:r>
          </w:p>
        </w:tc>
        <w:tc>
          <w:tcPr>
            <w:tcW w:w="1701" w:type="dxa"/>
            <w:noWrap/>
            <w:hideMark/>
          </w:tcPr>
          <w:p w14:paraId="14FE0287" w14:textId="77777777" w:rsidR="00985874" w:rsidRPr="00985874" w:rsidRDefault="00985874" w:rsidP="00985874">
            <w:r w:rsidRPr="00985874">
              <w:rPr>
                <w:rFonts w:hint="eastAsia"/>
              </w:rPr>
              <w:t>0.00108</w:t>
            </w:r>
          </w:p>
        </w:tc>
      </w:tr>
      <w:tr w:rsidR="00985874" w:rsidRPr="00985874" w14:paraId="1E7F1DA0" w14:textId="77777777" w:rsidTr="00985874">
        <w:trPr>
          <w:trHeight w:val="270"/>
        </w:trPr>
        <w:tc>
          <w:tcPr>
            <w:tcW w:w="1680" w:type="dxa"/>
            <w:noWrap/>
            <w:hideMark/>
          </w:tcPr>
          <w:p w14:paraId="5D45E61A" w14:textId="77777777" w:rsidR="00985874" w:rsidRPr="00985874" w:rsidRDefault="00985874">
            <w:r w:rsidRPr="00985874">
              <w:rPr>
                <w:rFonts w:hint="eastAsia"/>
              </w:rPr>
              <w:t>HDAC2</w:t>
            </w:r>
          </w:p>
        </w:tc>
        <w:tc>
          <w:tcPr>
            <w:tcW w:w="1350" w:type="dxa"/>
            <w:noWrap/>
            <w:hideMark/>
          </w:tcPr>
          <w:p w14:paraId="5D996DA7" w14:textId="77777777" w:rsidR="00985874" w:rsidRPr="00985874" w:rsidRDefault="00985874" w:rsidP="00985874">
            <w:r w:rsidRPr="00985874">
              <w:rPr>
                <w:rFonts w:hint="eastAsia"/>
              </w:rPr>
              <w:t>1.00014</w:t>
            </w:r>
          </w:p>
        </w:tc>
        <w:tc>
          <w:tcPr>
            <w:tcW w:w="3741" w:type="dxa"/>
            <w:noWrap/>
            <w:hideMark/>
          </w:tcPr>
          <w:p w14:paraId="62108352" w14:textId="77777777" w:rsidR="00985874" w:rsidRPr="00985874" w:rsidRDefault="00985874">
            <w:r w:rsidRPr="00985874">
              <w:rPr>
                <w:rFonts w:hint="eastAsia"/>
              </w:rPr>
              <w:t>0.99991-1.00038</w:t>
            </w:r>
          </w:p>
        </w:tc>
        <w:tc>
          <w:tcPr>
            <w:tcW w:w="1701" w:type="dxa"/>
            <w:noWrap/>
            <w:hideMark/>
          </w:tcPr>
          <w:p w14:paraId="2E8AD0F5" w14:textId="77777777" w:rsidR="00985874" w:rsidRPr="00985874" w:rsidRDefault="00985874" w:rsidP="00985874">
            <w:r w:rsidRPr="00985874">
              <w:rPr>
                <w:rFonts w:hint="eastAsia"/>
              </w:rPr>
              <w:t>0.23906</w:t>
            </w:r>
          </w:p>
        </w:tc>
      </w:tr>
      <w:tr w:rsidR="00985874" w:rsidRPr="00985874" w14:paraId="76CEBFFE" w14:textId="77777777" w:rsidTr="00985874">
        <w:trPr>
          <w:trHeight w:val="270"/>
        </w:trPr>
        <w:tc>
          <w:tcPr>
            <w:tcW w:w="1680" w:type="dxa"/>
            <w:noWrap/>
            <w:hideMark/>
          </w:tcPr>
          <w:p w14:paraId="0DA035B4" w14:textId="77777777" w:rsidR="00985874" w:rsidRPr="00985874" w:rsidRDefault="00985874">
            <w:r w:rsidRPr="00985874">
              <w:rPr>
                <w:rFonts w:hint="eastAsia"/>
              </w:rPr>
              <w:t>HDAC5</w:t>
            </w:r>
          </w:p>
        </w:tc>
        <w:tc>
          <w:tcPr>
            <w:tcW w:w="1350" w:type="dxa"/>
            <w:noWrap/>
            <w:hideMark/>
          </w:tcPr>
          <w:p w14:paraId="5639052B" w14:textId="77777777" w:rsidR="00985874" w:rsidRPr="00985874" w:rsidRDefault="00985874" w:rsidP="00985874">
            <w:r w:rsidRPr="00985874">
              <w:rPr>
                <w:rFonts w:hint="eastAsia"/>
              </w:rPr>
              <w:t>0.99991</w:t>
            </w:r>
          </w:p>
        </w:tc>
        <w:tc>
          <w:tcPr>
            <w:tcW w:w="3741" w:type="dxa"/>
            <w:noWrap/>
            <w:hideMark/>
          </w:tcPr>
          <w:p w14:paraId="64882719" w14:textId="77777777" w:rsidR="00985874" w:rsidRPr="00985874" w:rsidRDefault="00985874">
            <w:r w:rsidRPr="00985874">
              <w:rPr>
                <w:rFonts w:hint="eastAsia"/>
              </w:rPr>
              <w:t>0.99961-1.0002</w:t>
            </w:r>
          </w:p>
        </w:tc>
        <w:tc>
          <w:tcPr>
            <w:tcW w:w="1701" w:type="dxa"/>
            <w:noWrap/>
            <w:hideMark/>
          </w:tcPr>
          <w:p w14:paraId="5650DA2C" w14:textId="77777777" w:rsidR="00985874" w:rsidRPr="00985874" w:rsidRDefault="00985874" w:rsidP="00985874">
            <w:r w:rsidRPr="00985874">
              <w:rPr>
                <w:rFonts w:hint="eastAsia"/>
              </w:rPr>
              <w:t>0.53104</w:t>
            </w:r>
          </w:p>
        </w:tc>
      </w:tr>
      <w:tr w:rsidR="00985874" w:rsidRPr="00985874" w14:paraId="5276C255" w14:textId="77777777" w:rsidTr="00985874">
        <w:trPr>
          <w:trHeight w:val="270"/>
        </w:trPr>
        <w:tc>
          <w:tcPr>
            <w:tcW w:w="1680" w:type="dxa"/>
            <w:noWrap/>
            <w:hideMark/>
          </w:tcPr>
          <w:p w14:paraId="74A876B2" w14:textId="77777777" w:rsidR="00985874" w:rsidRPr="00985874" w:rsidRDefault="00985874">
            <w:r w:rsidRPr="00985874">
              <w:rPr>
                <w:rFonts w:hint="eastAsia"/>
              </w:rPr>
              <w:t>HDAC4</w:t>
            </w:r>
          </w:p>
        </w:tc>
        <w:tc>
          <w:tcPr>
            <w:tcW w:w="1350" w:type="dxa"/>
            <w:noWrap/>
            <w:hideMark/>
          </w:tcPr>
          <w:p w14:paraId="7DDE7B94" w14:textId="77777777" w:rsidR="00985874" w:rsidRPr="00985874" w:rsidRDefault="00985874" w:rsidP="00985874">
            <w:r w:rsidRPr="00985874">
              <w:rPr>
                <w:rFonts w:hint="eastAsia"/>
              </w:rPr>
              <w:t>0.99915</w:t>
            </w:r>
          </w:p>
        </w:tc>
        <w:tc>
          <w:tcPr>
            <w:tcW w:w="3741" w:type="dxa"/>
            <w:noWrap/>
            <w:hideMark/>
          </w:tcPr>
          <w:p w14:paraId="5B37D2C7" w14:textId="77777777" w:rsidR="00985874" w:rsidRPr="00985874" w:rsidRDefault="00985874">
            <w:r w:rsidRPr="00985874">
              <w:rPr>
                <w:rFonts w:hint="eastAsia"/>
              </w:rPr>
              <w:t>0.99851-0.99978</w:t>
            </w:r>
          </w:p>
        </w:tc>
        <w:tc>
          <w:tcPr>
            <w:tcW w:w="1701" w:type="dxa"/>
            <w:noWrap/>
            <w:hideMark/>
          </w:tcPr>
          <w:p w14:paraId="079DF96F" w14:textId="77777777" w:rsidR="00985874" w:rsidRPr="00985874" w:rsidRDefault="00985874" w:rsidP="00985874">
            <w:r w:rsidRPr="00985874">
              <w:rPr>
                <w:rFonts w:hint="eastAsia"/>
              </w:rPr>
              <w:t>0.00861</w:t>
            </w:r>
          </w:p>
        </w:tc>
      </w:tr>
      <w:tr w:rsidR="00985874" w:rsidRPr="00985874" w14:paraId="6179983B" w14:textId="77777777" w:rsidTr="00985874">
        <w:trPr>
          <w:trHeight w:val="270"/>
        </w:trPr>
        <w:tc>
          <w:tcPr>
            <w:tcW w:w="1680" w:type="dxa"/>
            <w:noWrap/>
            <w:hideMark/>
          </w:tcPr>
          <w:p w14:paraId="310A1AC2" w14:textId="77777777" w:rsidR="00985874" w:rsidRPr="00985874" w:rsidRDefault="00985874">
            <w:r w:rsidRPr="00985874">
              <w:rPr>
                <w:rFonts w:hint="eastAsia"/>
              </w:rPr>
              <w:t>HDAC7</w:t>
            </w:r>
          </w:p>
        </w:tc>
        <w:tc>
          <w:tcPr>
            <w:tcW w:w="1350" w:type="dxa"/>
            <w:noWrap/>
            <w:hideMark/>
          </w:tcPr>
          <w:p w14:paraId="6BB1632F" w14:textId="77777777" w:rsidR="00985874" w:rsidRPr="00985874" w:rsidRDefault="00985874" w:rsidP="00985874">
            <w:r w:rsidRPr="00985874">
              <w:rPr>
                <w:rFonts w:hint="eastAsia"/>
              </w:rPr>
              <w:t>0.99993</w:t>
            </w:r>
          </w:p>
        </w:tc>
        <w:tc>
          <w:tcPr>
            <w:tcW w:w="3741" w:type="dxa"/>
            <w:noWrap/>
            <w:hideMark/>
          </w:tcPr>
          <w:p w14:paraId="0F36F2B2" w14:textId="77777777" w:rsidR="00985874" w:rsidRPr="00985874" w:rsidRDefault="00985874">
            <w:r w:rsidRPr="00985874">
              <w:rPr>
                <w:rFonts w:hint="eastAsia"/>
              </w:rPr>
              <w:t>0.99961-1.00024</w:t>
            </w:r>
          </w:p>
        </w:tc>
        <w:tc>
          <w:tcPr>
            <w:tcW w:w="1701" w:type="dxa"/>
            <w:noWrap/>
            <w:hideMark/>
          </w:tcPr>
          <w:p w14:paraId="4A094A70" w14:textId="77777777" w:rsidR="00985874" w:rsidRPr="00985874" w:rsidRDefault="00985874" w:rsidP="00985874">
            <w:r w:rsidRPr="00985874">
              <w:rPr>
                <w:rFonts w:hint="eastAsia"/>
              </w:rPr>
              <w:t>0.64957</w:t>
            </w:r>
          </w:p>
        </w:tc>
      </w:tr>
      <w:tr w:rsidR="00985874" w:rsidRPr="00985874" w14:paraId="13FF8662" w14:textId="77777777" w:rsidTr="00985874">
        <w:trPr>
          <w:trHeight w:val="270"/>
        </w:trPr>
        <w:tc>
          <w:tcPr>
            <w:tcW w:w="1680" w:type="dxa"/>
            <w:noWrap/>
            <w:hideMark/>
          </w:tcPr>
          <w:p w14:paraId="10D1FEB5" w14:textId="77777777" w:rsidR="00985874" w:rsidRPr="00985874" w:rsidRDefault="00985874">
            <w:r w:rsidRPr="00985874">
              <w:rPr>
                <w:rFonts w:hint="eastAsia"/>
              </w:rPr>
              <w:t>HDAC9</w:t>
            </w:r>
          </w:p>
        </w:tc>
        <w:tc>
          <w:tcPr>
            <w:tcW w:w="1350" w:type="dxa"/>
            <w:noWrap/>
            <w:hideMark/>
          </w:tcPr>
          <w:p w14:paraId="63250F1D" w14:textId="77777777" w:rsidR="00985874" w:rsidRPr="00985874" w:rsidRDefault="00985874" w:rsidP="00985874">
            <w:r w:rsidRPr="00985874">
              <w:rPr>
                <w:rFonts w:hint="eastAsia"/>
              </w:rPr>
              <w:t>1.00049</w:t>
            </w:r>
          </w:p>
        </w:tc>
        <w:tc>
          <w:tcPr>
            <w:tcW w:w="3741" w:type="dxa"/>
            <w:noWrap/>
            <w:hideMark/>
          </w:tcPr>
          <w:p w14:paraId="1FC1AF91" w14:textId="77777777" w:rsidR="00985874" w:rsidRPr="00985874" w:rsidRDefault="00985874">
            <w:r w:rsidRPr="00985874">
              <w:rPr>
                <w:rFonts w:hint="eastAsia"/>
              </w:rPr>
              <w:t>0.99995-1.00103</w:t>
            </w:r>
          </w:p>
        </w:tc>
        <w:tc>
          <w:tcPr>
            <w:tcW w:w="1701" w:type="dxa"/>
            <w:noWrap/>
            <w:hideMark/>
          </w:tcPr>
          <w:p w14:paraId="647913F5" w14:textId="77777777" w:rsidR="00985874" w:rsidRPr="00985874" w:rsidRDefault="00985874" w:rsidP="00985874">
            <w:r w:rsidRPr="00985874">
              <w:rPr>
                <w:rFonts w:hint="eastAsia"/>
              </w:rPr>
              <w:t>0.07491</w:t>
            </w:r>
          </w:p>
        </w:tc>
      </w:tr>
      <w:tr w:rsidR="00985874" w:rsidRPr="00985874" w14:paraId="272F3BD3" w14:textId="77777777" w:rsidTr="00985874">
        <w:trPr>
          <w:trHeight w:val="270"/>
        </w:trPr>
        <w:tc>
          <w:tcPr>
            <w:tcW w:w="1680" w:type="dxa"/>
            <w:noWrap/>
            <w:hideMark/>
          </w:tcPr>
          <w:p w14:paraId="4CD3120D" w14:textId="77777777" w:rsidR="00985874" w:rsidRPr="00985874" w:rsidRDefault="00985874">
            <w:r w:rsidRPr="00985874">
              <w:rPr>
                <w:rFonts w:hint="eastAsia"/>
              </w:rPr>
              <w:t>SRCAP</w:t>
            </w:r>
          </w:p>
        </w:tc>
        <w:tc>
          <w:tcPr>
            <w:tcW w:w="1350" w:type="dxa"/>
            <w:noWrap/>
            <w:hideMark/>
          </w:tcPr>
          <w:p w14:paraId="58685C41" w14:textId="77777777" w:rsidR="00985874" w:rsidRPr="00985874" w:rsidRDefault="00985874" w:rsidP="00985874">
            <w:r w:rsidRPr="00985874">
              <w:rPr>
                <w:rFonts w:hint="eastAsia"/>
              </w:rPr>
              <w:t>0.99984</w:t>
            </w:r>
          </w:p>
        </w:tc>
        <w:tc>
          <w:tcPr>
            <w:tcW w:w="3741" w:type="dxa"/>
            <w:noWrap/>
            <w:hideMark/>
          </w:tcPr>
          <w:p w14:paraId="36A81A28" w14:textId="77777777" w:rsidR="00985874" w:rsidRPr="00985874" w:rsidRDefault="00985874">
            <w:r w:rsidRPr="00985874">
              <w:rPr>
                <w:rFonts w:hint="eastAsia"/>
              </w:rPr>
              <w:t>0.99968-1.00001</w:t>
            </w:r>
          </w:p>
        </w:tc>
        <w:tc>
          <w:tcPr>
            <w:tcW w:w="1701" w:type="dxa"/>
            <w:noWrap/>
            <w:hideMark/>
          </w:tcPr>
          <w:p w14:paraId="6A0043A0" w14:textId="77777777" w:rsidR="00985874" w:rsidRPr="00985874" w:rsidRDefault="00985874" w:rsidP="00985874">
            <w:r w:rsidRPr="00985874">
              <w:rPr>
                <w:rFonts w:hint="eastAsia"/>
              </w:rPr>
              <w:t>0.06932</w:t>
            </w:r>
          </w:p>
        </w:tc>
      </w:tr>
      <w:tr w:rsidR="00985874" w:rsidRPr="00985874" w14:paraId="5456ED9F" w14:textId="77777777" w:rsidTr="00985874">
        <w:trPr>
          <w:trHeight w:val="270"/>
        </w:trPr>
        <w:tc>
          <w:tcPr>
            <w:tcW w:w="1680" w:type="dxa"/>
            <w:noWrap/>
            <w:hideMark/>
          </w:tcPr>
          <w:p w14:paraId="5A16DA4D" w14:textId="77777777" w:rsidR="00985874" w:rsidRPr="00985874" w:rsidRDefault="00985874">
            <w:r w:rsidRPr="00985874">
              <w:rPr>
                <w:rFonts w:hint="eastAsia"/>
              </w:rPr>
              <w:t>CEBPB</w:t>
            </w:r>
          </w:p>
        </w:tc>
        <w:tc>
          <w:tcPr>
            <w:tcW w:w="1350" w:type="dxa"/>
            <w:noWrap/>
            <w:hideMark/>
          </w:tcPr>
          <w:p w14:paraId="39C1B535" w14:textId="77777777" w:rsidR="00985874" w:rsidRPr="00985874" w:rsidRDefault="00985874" w:rsidP="00985874">
            <w:r w:rsidRPr="00985874">
              <w:rPr>
                <w:rFonts w:hint="eastAsia"/>
              </w:rPr>
              <w:t>1.00007</w:t>
            </w:r>
          </w:p>
        </w:tc>
        <w:tc>
          <w:tcPr>
            <w:tcW w:w="3741" w:type="dxa"/>
            <w:noWrap/>
            <w:hideMark/>
          </w:tcPr>
          <w:p w14:paraId="5751880C" w14:textId="77777777" w:rsidR="00985874" w:rsidRPr="00985874" w:rsidRDefault="00985874">
            <w:r w:rsidRPr="00985874">
              <w:rPr>
                <w:rFonts w:hint="eastAsia"/>
              </w:rPr>
              <w:t>0.99994-1.0002</w:t>
            </w:r>
          </w:p>
        </w:tc>
        <w:tc>
          <w:tcPr>
            <w:tcW w:w="1701" w:type="dxa"/>
            <w:noWrap/>
            <w:hideMark/>
          </w:tcPr>
          <w:p w14:paraId="6DDD0D5F" w14:textId="77777777" w:rsidR="00985874" w:rsidRPr="00985874" w:rsidRDefault="00985874" w:rsidP="00985874">
            <w:r w:rsidRPr="00985874">
              <w:rPr>
                <w:rFonts w:hint="eastAsia"/>
              </w:rPr>
              <w:t>0.31745</w:t>
            </w:r>
          </w:p>
        </w:tc>
      </w:tr>
      <w:tr w:rsidR="00985874" w:rsidRPr="00985874" w14:paraId="432E70E5" w14:textId="77777777" w:rsidTr="00985874">
        <w:trPr>
          <w:trHeight w:val="270"/>
        </w:trPr>
        <w:tc>
          <w:tcPr>
            <w:tcW w:w="1680" w:type="dxa"/>
            <w:noWrap/>
            <w:hideMark/>
          </w:tcPr>
          <w:p w14:paraId="25E6CD32" w14:textId="77777777" w:rsidR="00985874" w:rsidRPr="00985874" w:rsidRDefault="00985874">
            <w:r w:rsidRPr="00985874">
              <w:rPr>
                <w:rFonts w:hint="eastAsia"/>
              </w:rPr>
              <w:t>CEBPA</w:t>
            </w:r>
          </w:p>
        </w:tc>
        <w:tc>
          <w:tcPr>
            <w:tcW w:w="1350" w:type="dxa"/>
            <w:noWrap/>
            <w:hideMark/>
          </w:tcPr>
          <w:p w14:paraId="225AC83D" w14:textId="77777777" w:rsidR="00985874" w:rsidRPr="00985874" w:rsidRDefault="00985874" w:rsidP="00985874">
            <w:r w:rsidRPr="00985874">
              <w:rPr>
                <w:rFonts w:hint="eastAsia"/>
              </w:rPr>
              <w:t>0.99941</w:t>
            </w:r>
          </w:p>
        </w:tc>
        <w:tc>
          <w:tcPr>
            <w:tcW w:w="3741" w:type="dxa"/>
            <w:noWrap/>
            <w:hideMark/>
          </w:tcPr>
          <w:p w14:paraId="0FC0942B" w14:textId="77777777" w:rsidR="00985874" w:rsidRPr="00985874" w:rsidRDefault="00985874">
            <w:r w:rsidRPr="00985874">
              <w:rPr>
                <w:rFonts w:hint="eastAsia"/>
              </w:rPr>
              <w:t>0.99887-0.99996</w:t>
            </w:r>
          </w:p>
        </w:tc>
        <w:tc>
          <w:tcPr>
            <w:tcW w:w="1701" w:type="dxa"/>
            <w:noWrap/>
            <w:hideMark/>
          </w:tcPr>
          <w:p w14:paraId="6A00FE73" w14:textId="77777777" w:rsidR="00985874" w:rsidRPr="00985874" w:rsidRDefault="00985874" w:rsidP="00985874">
            <w:r w:rsidRPr="00985874">
              <w:rPr>
                <w:rFonts w:hint="eastAsia"/>
              </w:rPr>
              <w:t>0.03443</w:t>
            </w:r>
          </w:p>
        </w:tc>
      </w:tr>
      <w:tr w:rsidR="00985874" w:rsidRPr="00985874" w14:paraId="4F6507C8" w14:textId="77777777" w:rsidTr="00985874">
        <w:trPr>
          <w:trHeight w:val="270"/>
        </w:trPr>
        <w:tc>
          <w:tcPr>
            <w:tcW w:w="1680" w:type="dxa"/>
            <w:noWrap/>
            <w:hideMark/>
          </w:tcPr>
          <w:p w14:paraId="67ADE957" w14:textId="77777777" w:rsidR="00985874" w:rsidRPr="00985874" w:rsidRDefault="00985874">
            <w:r w:rsidRPr="00985874">
              <w:rPr>
                <w:rFonts w:hint="eastAsia"/>
              </w:rPr>
              <w:t>CEBPG</w:t>
            </w:r>
          </w:p>
        </w:tc>
        <w:tc>
          <w:tcPr>
            <w:tcW w:w="1350" w:type="dxa"/>
            <w:noWrap/>
            <w:hideMark/>
          </w:tcPr>
          <w:p w14:paraId="15DD9AE1" w14:textId="77777777" w:rsidR="00985874" w:rsidRPr="00985874" w:rsidRDefault="00985874" w:rsidP="00985874">
            <w:r w:rsidRPr="00985874">
              <w:rPr>
                <w:rFonts w:hint="eastAsia"/>
              </w:rPr>
              <w:t>1.00008</w:t>
            </w:r>
          </w:p>
        </w:tc>
        <w:tc>
          <w:tcPr>
            <w:tcW w:w="3741" w:type="dxa"/>
            <w:noWrap/>
            <w:hideMark/>
          </w:tcPr>
          <w:p w14:paraId="718B6F45" w14:textId="77777777" w:rsidR="00985874" w:rsidRPr="00985874" w:rsidRDefault="00985874">
            <w:r w:rsidRPr="00985874">
              <w:rPr>
                <w:rFonts w:hint="eastAsia"/>
              </w:rPr>
              <w:t>0.99994-1.00023</w:t>
            </w:r>
          </w:p>
        </w:tc>
        <w:tc>
          <w:tcPr>
            <w:tcW w:w="1701" w:type="dxa"/>
            <w:noWrap/>
            <w:hideMark/>
          </w:tcPr>
          <w:p w14:paraId="0D38997D" w14:textId="77777777" w:rsidR="00985874" w:rsidRPr="00985874" w:rsidRDefault="00985874" w:rsidP="00985874">
            <w:r w:rsidRPr="00985874">
              <w:rPr>
                <w:rFonts w:hint="eastAsia"/>
              </w:rPr>
              <w:t>0.25091</w:t>
            </w:r>
          </w:p>
        </w:tc>
      </w:tr>
      <w:tr w:rsidR="00985874" w:rsidRPr="00985874" w14:paraId="7714230D" w14:textId="77777777" w:rsidTr="00985874">
        <w:trPr>
          <w:trHeight w:val="270"/>
        </w:trPr>
        <w:tc>
          <w:tcPr>
            <w:tcW w:w="1680" w:type="dxa"/>
            <w:noWrap/>
            <w:hideMark/>
          </w:tcPr>
          <w:p w14:paraId="71E86669" w14:textId="77777777" w:rsidR="00985874" w:rsidRPr="00985874" w:rsidRDefault="00985874">
            <w:r w:rsidRPr="00985874">
              <w:rPr>
                <w:rFonts w:hint="eastAsia"/>
              </w:rPr>
              <w:t>CEBPE</w:t>
            </w:r>
          </w:p>
        </w:tc>
        <w:tc>
          <w:tcPr>
            <w:tcW w:w="1350" w:type="dxa"/>
            <w:noWrap/>
            <w:hideMark/>
          </w:tcPr>
          <w:p w14:paraId="7BADB36A" w14:textId="77777777" w:rsidR="00985874" w:rsidRPr="00985874" w:rsidRDefault="00985874" w:rsidP="00985874">
            <w:r w:rsidRPr="00985874">
              <w:rPr>
                <w:rFonts w:hint="eastAsia"/>
              </w:rPr>
              <w:t>0.99927</w:t>
            </w:r>
          </w:p>
        </w:tc>
        <w:tc>
          <w:tcPr>
            <w:tcW w:w="3741" w:type="dxa"/>
            <w:noWrap/>
            <w:hideMark/>
          </w:tcPr>
          <w:p w14:paraId="51C8F1A7" w14:textId="77777777" w:rsidR="00985874" w:rsidRPr="00985874" w:rsidRDefault="00985874">
            <w:r w:rsidRPr="00985874">
              <w:rPr>
                <w:rFonts w:hint="eastAsia"/>
              </w:rPr>
              <w:t>0.99248-1.00611</w:t>
            </w:r>
          </w:p>
        </w:tc>
        <w:tc>
          <w:tcPr>
            <w:tcW w:w="1701" w:type="dxa"/>
            <w:noWrap/>
            <w:hideMark/>
          </w:tcPr>
          <w:p w14:paraId="24EB6F28" w14:textId="77777777" w:rsidR="00985874" w:rsidRPr="00985874" w:rsidRDefault="00985874" w:rsidP="00985874">
            <w:r w:rsidRPr="00985874">
              <w:rPr>
                <w:rFonts w:hint="eastAsia"/>
              </w:rPr>
              <w:t>0.83462</w:t>
            </w:r>
          </w:p>
        </w:tc>
      </w:tr>
      <w:tr w:rsidR="00985874" w:rsidRPr="00985874" w14:paraId="23692D8B" w14:textId="77777777" w:rsidTr="00985874">
        <w:trPr>
          <w:trHeight w:val="270"/>
        </w:trPr>
        <w:tc>
          <w:tcPr>
            <w:tcW w:w="1680" w:type="dxa"/>
            <w:noWrap/>
            <w:hideMark/>
          </w:tcPr>
          <w:p w14:paraId="5A919B8A" w14:textId="77777777" w:rsidR="00985874" w:rsidRPr="00985874" w:rsidRDefault="00985874">
            <w:r w:rsidRPr="00985874">
              <w:rPr>
                <w:rFonts w:hint="eastAsia"/>
              </w:rPr>
              <w:t>CEBPD</w:t>
            </w:r>
          </w:p>
        </w:tc>
        <w:tc>
          <w:tcPr>
            <w:tcW w:w="1350" w:type="dxa"/>
            <w:noWrap/>
            <w:hideMark/>
          </w:tcPr>
          <w:p w14:paraId="1F08D3AD" w14:textId="77777777" w:rsidR="00985874" w:rsidRPr="00985874" w:rsidRDefault="00985874" w:rsidP="00985874">
            <w:r w:rsidRPr="00985874">
              <w:rPr>
                <w:rFonts w:hint="eastAsia"/>
              </w:rPr>
              <w:t>0.9999</w:t>
            </w:r>
          </w:p>
        </w:tc>
        <w:tc>
          <w:tcPr>
            <w:tcW w:w="3741" w:type="dxa"/>
            <w:noWrap/>
            <w:hideMark/>
          </w:tcPr>
          <w:p w14:paraId="30AD65D2" w14:textId="77777777" w:rsidR="00985874" w:rsidRPr="00985874" w:rsidRDefault="00985874">
            <w:r w:rsidRPr="00985874">
              <w:rPr>
                <w:rFonts w:hint="eastAsia"/>
              </w:rPr>
              <w:t>0.99974-1.00005</w:t>
            </w:r>
          </w:p>
        </w:tc>
        <w:tc>
          <w:tcPr>
            <w:tcW w:w="1701" w:type="dxa"/>
            <w:noWrap/>
            <w:hideMark/>
          </w:tcPr>
          <w:p w14:paraId="0727F831" w14:textId="77777777" w:rsidR="00985874" w:rsidRPr="00985874" w:rsidRDefault="00985874" w:rsidP="00985874">
            <w:r w:rsidRPr="00985874">
              <w:rPr>
                <w:rFonts w:hint="eastAsia"/>
              </w:rPr>
              <w:t>0.20048</w:t>
            </w:r>
          </w:p>
        </w:tc>
      </w:tr>
      <w:tr w:rsidR="00985874" w:rsidRPr="00985874" w14:paraId="1B986FCA" w14:textId="77777777" w:rsidTr="00985874">
        <w:trPr>
          <w:trHeight w:val="270"/>
        </w:trPr>
        <w:tc>
          <w:tcPr>
            <w:tcW w:w="1680" w:type="dxa"/>
            <w:noWrap/>
            <w:hideMark/>
          </w:tcPr>
          <w:p w14:paraId="1504FAC0" w14:textId="77777777" w:rsidR="00985874" w:rsidRPr="00985874" w:rsidRDefault="00985874">
            <w:r w:rsidRPr="00985874">
              <w:rPr>
                <w:rFonts w:hint="eastAsia"/>
              </w:rPr>
              <w:t>HDAC11</w:t>
            </w:r>
          </w:p>
        </w:tc>
        <w:tc>
          <w:tcPr>
            <w:tcW w:w="1350" w:type="dxa"/>
            <w:noWrap/>
            <w:hideMark/>
          </w:tcPr>
          <w:p w14:paraId="7B1455A3" w14:textId="77777777" w:rsidR="00985874" w:rsidRPr="00985874" w:rsidRDefault="00985874" w:rsidP="00985874">
            <w:r w:rsidRPr="00985874">
              <w:rPr>
                <w:rFonts w:hint="eastAsia"/>
              </w:rPr>
              <w:t>1.00018</w:t>
            </w:r>
          </w:p>
        </w:tc>
        <w:tc>
          <w:tcPr>
            <w:tcW w:w="3741" w:type="dxa"/>
            <w:noWrap/>
            <w:hideMark/>
          </w:tcPr>
          <w:p w14:paraId="56264FC4" w14:textId="77777777" w:rsidR="00985874" w:rsidRPr="00985874" w:rsidRDefault="00985874">
            <w:r w:rsidRPr="00985874">
              <w:rPr>
                <w:rFonts w:hint="eastAsia"/>
              </w:rPr>
              <w:t>0.99954-1.00082</w:t>
            </w:r>
          </w:p>
        </w:tc>
        <w:tc>
          <w:tcPr>
            <w:tcW w:w="1701" w:type="dxa"/>
            <w:noWrap/>
            <w:hideMark/>
          </w:tcPr>
          <w:p w14:paraId="16CEEE4B" w14:textId="77777777" w:rsidR="00985874" w:rsidRPr="00985874" w:rsidRDefault="00985874" w:rsidP="00985874">
            <w:r w:rsidRPr="00985874">
              <w:rPr>
                <w:rFonts w:hint="eastAsia"/>
              </w:rPr>
              <w:t>0.58715</w:t>
            </w:r>
          </w:p>
        </w:tc>
      </w:tr>
      <w:tr w:rsidR="00985874" w:rsidRPr="00985874" w14:paraId="57F689F4" w14:textId="77777777" w:rsidTr="00985874">
        <w:trPr>
          <w:trHeight w:val="270"/>
        </w:trPr>
        <w:tc>
          <w:tcPr>
            <w:tcW w:w="1680" w:type="dxa"/>
            <w:noWrap/>
            <w:hideMark/>
          </w:tcPr>
          <w:p w14:paraId="4205693B" w14:textId="77777777" w:rsidR="00985874" w:rsidRPr="00985874" w:rsidRDefault="00985874">
            <w:r w:rsidRPr="00985874">
              <w:rPr>
                <w:rFonts w:hint="eastAsia"/>
              </w:rPr>
              <w:t>HIF3A</w:t>
            </w:r>
          </w:p>
        </w:tc>
        <w:tc>
          <w:tcPr>
            <w:tcW w:w="1350" w:type="dxa"/>
            <w:noWrap/>
            <w:hideMark/>
          </w:tcPr>
          <w:p w14:paraId="64A2D5E5" w14:textId="77777777" w:rsidR="00985874" w:rsidRPr="00985874" w:rsidRDefault="00985874" w:rsidP="00985874">
            <w:r w:rsidRPr="00985874">
              <w:rPr>
                <w:rFonts w:hint="eastAsia"/>
              </w:rPr>
              <w:t>0.99641</w:t>
            </w:r>
          </w:p>
        </w:tc>
        <w:tc>
          <w:tcPr>
            <w:tcW w:w="3741" w:type="dxa"/>
            <w:noWrap/>
            <w:hideMark/>
          </w:tcPr>
          <w:p w14:paraId="55F4ADBF" w14:textId="77777777" w:rsidR="00985874" w:rsidRPr="00985874" w:rsidRDefault="00985874">
            <w:r w:rsidRPr="00985874">
              <w:rPr>
                <w:rFonts w:hint="eastAsia"/>
              </w:rPr>
              <w:t>0.99233-1.00051</w:t>
            </w:r>
          </w:p>
        </w:tc>
        <w:tc>
          <w:tcPr>
            <w:tcW w:w="1701" w:type="dxa"/>
            <w:noWrap/>
            <w:hideMark/>
          </w:tcPr>
          <w:p w14:paraId="26BA6662" w14:textId="77777777" w:rsidR="00985874" w:rsidRPr="00985874" w:rsidRDefault="00985874" w:rsidP="00985874">
            <w:r w:rsidRPr="00985874">
              <w:rPr>
                <w:rFonts w:hint="eastAsia"/>
              </w:rPr>
              <w:t>0.08579</w:t>
            </w:r>
          </w:p>
        </w:tc>
      </w:tr>
      <w:tr w:rsidR="00985874" w:rsidRPr="00985874" w14:paraId="1BC41976" w14:textId="77777777" w:rsidTr="00985874">
        <w:trPr>
          <w:trHeight w:val="270"/>
        </w:trPr>
        <w:tc>
          <w:tcPr>
            <w:tcW w:w="1680" w:type="dxa"/>
            <w:noWrap/>
            <w:hideMark/>
          </w:tcPr>
          <w:p w14:paraId="28173301" w14:textId="77777777" w:rsidR="00985874" w:rsidRPr="00985874" w:rsidRDefault="00985874">
            <w:r w:rsidRPr="00985874">
              <w:rPr>
                <w:rFonts w:hint="eastAsia"/>
              </w:rPr>
              <w:lastRenderedPageBreak/>
              <w:t>XPC</w:t>
            </w:r>
          </w:p>
        </w:tc>
        <w:tc>
          <w:tcPr>
            <w:tcW w:w="1350" w:type="dxa"/>
            <w:noWrap/>
            <w:hideMark/>
          </w:tcPr>
          <w:p w14:paraId="1D0C6D48" w14:textId="77777777" w:rsidR="00985874" w:rsidRPr="00985874" w:rsidRDefault="00985874" w:rsidP="00985874">
            <w:r w:rsidRPr="00985874">
              <w:rPr>
                <w:rFonts w:hint="eastAsia"/>
              </w:rPr>
              <w:t>0.99952</w:t>
            </w:r>
          </w:p>
        </w:tc>
        <w:tc>
          <w:tcPr>
            <w:tcW w:w="3741" w:type="dxa"/>
            <w:noWrap/>
            <w:hideMark/>
          </w:tcPr>
          <w:p w14:paraId="00C91450" w14:textId="77777777" w:rsidR="00985874" w:rsidRPr="00985874" w:rsidRDefault="00985874">
            <w:r w:rsidRPr="00985874">
              <w:rPr>
                <w:rFonts w:hint="eastAsia"/>
              </w:rPr>
              <w:t>0.99874-1.0003</w:t>
            </w:r>
          </w:p>
        </w:tc>
        <w:tc>
          <w:tcPr>
            <w:tcW w:w="1701" w:type="dxa"/>
            <w:noWrap/>
            <w:hideMark/>
          </w:tcPr>
          <w:p w14:paraId="3D1CFA88" w14:textId="77777777" w:rsidR="00985874" w:rsidRPr="00985874" w:rsidRDefault="00985874" w:rsidP="00985874">
            <w:r w:rsidRPr="00985874">
              <w:rPr>
                <w:rFonts w:hint="eastAsia"/>
              </w:rPr>
              <w:t>0.22396</w:t>
            </w:r>
          </w:p>
        </w:tc>
      </w:tr>
      <w:tr w:rsidR="00985874" w:rsidRPr="00985874" w14:paraId="1AA5CD9D" w14:textId="77777777" w:rsidTr="00985874">
        <w:trPr>
          <w:trHeight w:val="270"/>
        </w:trPr>
        <w:tc>
          <w:tcPr>
            <w:tcW w:w="1680" w:type="dxa"/>
            <w:noWrap/>
            <w:hideMark/>
          </w:tcPr>
          <w:p w14:paraId="4D1191F1" w14:textId="77777777" w:rsidR="00985874" w:rsidRPr="00985874" w:rsidRDefault="00985874">
            <w:r w:rsidRPr="00985874">
              <w:rPr>
                <w:rFonts w:hint="eastAsia"/>
              </w:rPr>
              <w:t>DENND4A</w:t>
            </w:r>
          </w:p>
        </w:tc>
        <w:tc>
          <w:tcPr>
            <w:tcW w:w="1350" w:type="dxa"/>
            <w:noWrap/>
            <w:hideMark/>
          </w:tcPr>
          <w:p w14:paraId="3618AEBB" w14:textId="77777777" w:rsidR="00985874" w:rsidRPr="00985874" w:rsidRDefault="00985874" w:rsidP="00985874">
            <w:r w:rsidRPr="00985874">
              <w:rPr>
                <w:rFonts w:hint="eastAsia"/>
              </w:rPr>
              <w:t>0.99948</w:t>
            </w:r>
          </w:p>
        </w:tc>
        <w:tc>
          <w:tcPr>
            <w:tcW w:w="3741" w:type="dxa"/>
            <w:noWrap/>
            <w:hideMark/>
          </w:tcPr>
          <w:p w14:paraId="6BF41027" w14:textId="77777777" w:rsidR="00985874" w:rsidRPr="00985874" w:rsidRDefault="00985874">
            <w:r w:rsidRPr="00985874">
              <w:rPr>
                <w:rFonts w:hint="eastAsia"/>
              </w:rPr>
              <w:t>0.99863-1.00034</w:t>
            </w:r>
          </w:p>
        </w:tc>
        <w:tc>
          <w:tcPr>
            <w:tcW w:w="1701" w:type="dxa"/>
            <w:noWrap/>
            <w:hideMark/>
          </w:tcPr>
          <w:p w14:paraId="0D1C884E" w14:textId="77777777" w:rsidR="00985874" w:rsidRPr="00985874" w:rsidRDefault="00985874" w:rsidP="00985874">
            <w:r w:rsidRPr="00985874">
              <w:rPr>
                <w:rFonts w:hint="eastAsia"/>
              </w:rPr>
              <w:t>0.23901</w:t>
            </w:r>
          </w:p>
        </w:tc>
      </w:tr>
      <w:tr w:rsidR="00985874" w:rsidRPr="00985874" w14:paraId="6B7CAA65" w14:textId="77777777" w:rsidTr="00985874">
        <w:trPr>
          <w:trHeight w:val="270"/>
        </w:trPr>
        <w:tc>
          <w:tcPr>
            <w:tcW w:w="1680" w:type="dxa"/>
            <w:noWrap/>
            <w:hideMark/>
          </w:tcPr>
          <w:p w14:paraId="65CDB921" w14:textId="77777777" w:rsidR="00985874" w:rsidRPr="00985874" w:rsidRDefault="00985874">
            <w:r w:rsidRPr="00985874">
              <w:rPr>
                <w:rFonts w:hint="eastAsia"/>
              </w:rPr>
              <w:t>TRERF1</w:t>
            </w:r>
          </w:p>
        </w:tc>
        <w:tc>
          <w:tcPr>
            <w:tcW w:w="1350" w:type="dxa"/>
            <w:noWrap/>
            <w:hideMark/>
          </w:tcPr>
          <w:p w14:paraId="20441091" w14:textId="77777777" w:rsidR="00985874" w:rsidRPr="00985874" w:rsidRDefault="00985874" w:rsidP="00985874">
            <w:r w:rsidRPr="00985874">
              <w:rPr>
                <w:rFonts w:hint="eastAsia"/>
              </w:rPr>
              <w:t>0.99979</w:t>
            </w:r>
          </w:p>
        </w:tc>
        <w:tc>
          <w:tcPr>
            <w:tcW w:w="3741" w:type="dxa"/>
            <w:noWrap/>
            <w:hideMark/>
          </w:tcPr>
          <w:p w14:paraId="6E3C3B87" w14:textId="77777777" w:rsidR="00985874" w:rsidRPr="00985874" w:rsidRDefault="00985874">
            <w:r w:rsidRPr="00985874">
              <w:rPr>
                <w:rFonts w:hint="eastAsia"/>
              </w:rPr>
              <w:t>0.99927-1.00031</w:t>
            </w:r>
          </w:p>
        </w:tc>
        <w:tc>
          <w:tcPr>
            <w:tcW w:w="1701" w:type="dxa"/>
            <w:noWrap/>
            <w:hideMark/>
          </w:tcPr>
          <w:p w14:paraId="17C4945E" w14:textId="77777777" w:rsidR="00985874" w:rsidRPr="00985874" w:rsidRDefault="00985874" w:rsidP="00985874">
            <w:r w:rsidRPr="00985874">
              <w:rPr>
                <w:rFonts w:hint="eastAsia"/>
              </w:rPr>
              <w:t>0.42535</w:t>
            </w:r>
          </w:p>
        </w:tc>
      </w:tr>
      <w:tr w:rsidR="00985874" w:rsidRPr="00985874" w14:paraId="5A698EAF" w14:textId="77777777" w:rsidTr="00985874">
        <w:trPr>
          <w:trHeight w:val="270"/>
        </w:trPr>
        <w:tc>
          <w:tcPr>
            <w:tcW w:w="1680" w:type="dxa"/>
            <w:noWrap/>
            <w:hideMark/>
          </w:tcPr>
          <w:p w14:paraId="28A1D323" w14:textId="77777777" w:rsidR="00985874" w:rsidRPr="00985874" w:rsidRDefault="00985874">
            <w:r w:rsidRPr="00985874">
              <w:rPr>
                <w:rFonts w:hint="eastAsia"/>
              </w:rPr>
              <w:t>SMAD4</w:t>
            </w:r>
          </w:p>
        </w:tc>
        <w:tc>
          <w:tcPr>
            <w:tcW w:w="1350" w:type="dxa"/>
            <w:noWrap/>
            <w:hideMark/>
          </w:tcPr>
          <w:p w14:paraId="632DB5A9" w14:textId="77777777" w:rsidR="00985874" w:rsidRPr="00985874" w:rsidRDefault="00985874" w:rsidP="00985874">
            <w:r w:rsidRPr="00985874">
              <w:rPr>
                <w:rFonts w:hint="eastAsia"/>
              </w:rPr>
              <w:t>0.99975</w:t>
            </w:r>
          </w:p>
        </w:tc>
        <w:tc>
          <w:tcPr>
            <w:tcW w:w="3741" w:type="dxa"/>
            <w:noWrap/>
            <w:hideMark/>
          </w:tcPr>
          <w:p w14:paraId="6B9F0D54" w14:textId="77777777" w:rsidR="00985874" w:rsidRPr="00985874" w:rsidRDefault="00985874">
            <w:r w:rsidRPr="00985874">
              <w:rPr>
                <w:rFonts w:hint="eastAsia"/>
              </w:rPr>
              <w:t>0.9993-1.0002</w:t>
            </w:r>
          </w:p>
        </w:tc>
        <w:tc>
          <w:tcPr>
            <w:tcW w:w="1701" w:type="dxa"/>
            <w:noWrap/>
            <w:hideMark/>
          </w:tcPr>
          <w:p w14:paraId="4FCF2FCC" w14:textId="77777777" w:rsidR="00985874" w:rsidRPr="00985874" w:rsidRDefault="00985874" w:rsidP="00985874">
            <w:r w:rsidRPr="00985874">
              <w:rPr>
                <w:rFonts w:hint="eastAsia"/>
              </w:rPr>
              <w:t>0.2701</w:t>
            </w:r>
          </w:p>
        </w:tc>
      </w:tr>
      <w:tr w:rsidR="00985874" w:rsidRPr="00985874" w14:paraId="6A4DD252" w14:textId="77777777" w:rsidTr="00985874">
        <w:trPr>
          <w:trHeight w:val="270"/>
        </w:trPr>
        <w:tc>
          <w:tcPr>
            <w:tcW w:w="1680" w:type="dxa"/>
            <w:noWrap/>
            <w:hideMark/>
          </w:tcPr>
          <w:p w14:paraId="1E93A6CB" w14:textId="77777777" w:rsidR="00985874" w:rsidRPr="00985874" w:rsidRDefault="00985874">
            <w:r w:rsidRPr="00985874">
              <w:rPr>
                <w:rFonts w:hint="eastAsia"/>
              </w:rPr>
              <w:t>SMAD7</w:t>
            </w:r>
          </w:p>
        </w:tc>
        <w:tc>
          <w:tcPr>
            <w:tcW w:w="1350" w:type="dxa"/>
            <w:noWrap/>
            <w:hideMark/>
          </w:tcPr>
          <w:p w14:paraId="21727DB5" w14:textId="77777777" w:rsidR="00985874" w:rsidRPr="00985874" w:rsidRDefault="00985874" w:rsidP="00985874">
            <w:r w:rsidRPr="00985874">
              <w:rPr>
                <w:rFonts w:hint="eastAsia"/>
              </w:rPr>
              <w:t>1.00016</w:t>
            </w:r>
          </w:p>
        </w:tc>
        <w:tc>
          <w:tcPr>
            <w:tcW w:w="3741" w:type="dxa"/>
            <w:noWrap/>
            <w:hideMark/>
          </w:tcPr>
          <w:p w14:paraId="404D58ED" w14:textId="77777777" w:rsidR="00985874" w:rsidRPr="00985874" w:rsidRDefault="00985874">
            <w:r w:rsidRPr="00985874">
              <w:rPr>
                <w:rFonts w:hint="eastAsia"/>
              </w:rPr>
              <w:t>0.9996-1.00071</w:t>
            </w:r>
          </w:p>
        </w:tc>
        <w:tc>
          <w:tcPr>
            <w:tcW w:w="1701" w:type="dxa"/>
            <w:noWrap/>
            <w:hideMark/>
          </w:tcPr>
          <w:p w14:paraId="72596392" w14:textId="77777777" w:rsidR="00985874" w:rsidRPr="00985874" w:rsidRDefault="00985874" w:rsidP="00985874">
            <w:r w:rsidRPr="00985874">
              <w:rPr>
                <w:rFonts w:hint="eastAsia"/>
              </w:rPr>
              <w:t>0.58026</w:t>
            </w:r>
          </w:p>
        </w:tc>
      </w:tr>
      <w:tr w:rsidR="00985874" w:rsidRPr="00985874" w14:paraId="52D008CB" w14:textId="77777777" w:rsidTr="00985874">
        <w:trPr>
          <w:trHeight w:val="270"/>
        </w:trPr>
        <w:tc>
          <w:tcPr>
            <w:tcW w:w="1680" w:type="dxa"/>
            <w:noWrap/>
            <w:hideMark/>
          </w:tcPr>
          <w:p w14:paraId="468A7E69" w14:textId="77777777" w:rsidR="00985874" w:rsidRPr="00985874" w:rsidRDefault="00985874">
            <w:r w:rsidRPr="00985874">
              <w:rPr>
                <w:rFonts w:hint="eastAsia"/>
              </w:rPr>
              <w:t>SMAD1</w:t>
            </w:r>
          </w:p>
        </w:tc>
        <w:tc>
          <w:tcPr>
            <w:tcW w:w="1350" w:type="dxa"/>
            <w:noWrap/>
            <w:hideMark/>
          </w:tcPr>
          <w:p w14:paraId="4A206E31" w14:textId="77777777" w:rsidR="00985874" w:rsidRPr="00985874" w:rsidRDefault="00985874" w:rsidP="00985874">
            <w:r w:rsidRPr="00985874">
              <w:rPr>
                <w:rFonts w:hint="eastAsia"/>
              </w:rPr>
              <w:t>0.99934</w:t>
            </w:r>
          </w:p>
        </w:tc>
        <w:tc>
          <w:tcPr>
            <w:tcW w:w="3741" w:type="dxa"/>
            <w:noWrap/>
            <w:hideMark/>
          </w:tcPr>
          <w:p w14:paraId="593024CB" w14:textId="77777777" w:rsidR="00985874" w:rsidRPr="00985874" w:rsidRDefault="00985874">
            <w:r w:rsidRPr="00985874">
              <w:rPr>
                <w:rFonts w:hint="eastAsia"/>
              </w:rPr>
              <w:t>0.9986-1.00007</w:t>
            </w:r>
          </w:p>
        </w:tc>
        <w:tc>
          <w:tcPr>
            <w:tcW w:w="1701" w:type="dxa"/>
            <w:noWrap/>
            <w:hideMark/>
          </w:tcPr>
          <w:p w14:paraId="2700552B" w14:textId="77777777" w:rsidR="00985874" w:rsidRPr="00985874" w:rsidRDefault="00985874" w:rsidP="00985874">
            <w:r w:rsidRPr="00985874">
              <w:rPr>
                <w:rFonts w:hint="eastAsia"/>
              </w:rPr>
              <w:t>0.07817</w:t>
            </w:r>
          </w:p>
        </w:tc>
      </w:tr>
      <w:tr w:rsidR="00985874" w:rsidRPr="00985874" w14:paraId="78CB5EC7" w14:textId="77777777" w:rsidTr="00985874">
        <w:trPr>
          <w:trHeight w:val="270"/>
        </w:trPr>
        <w:tc>
          <w:tcPr>
            <w:tcW w:w="1680" w:type="dxa"/>
            <w:noWrap/>
            <w:hideMark/>
          </w:tcPr>
          <w:p w14:paraId="11EE3A1A" w14:textId="77777777" w:rsidR="00985874" w:rsidRPr="00985874" w:rsidRDefault="00985874">
            <w:r w:rsidRPr="00985874">
              <w:rPr>
                <w:rFonts w:hint="eastAsia"/>
              </w:rPr>
              <w:t>SMAD2</w:t>
            </w:r>
          </w:p>
        </w:tc>
        <w:tc>
          <w:tcPr>
            <w:tcW w:w="1350" w:type="dxa"/>
            <w:noWrap/>
            <w:hideMark/>
          </w:tcPr>
          <w:p w14:paraId="7B37AF90" w14:textId="77777777" w:rsidR="00985874" w:rsidRPr="00985874" w:rsidRDefault="00985874" w:rsidP="00985874">
            <w:r w:rsidRPr="00985874">
              <w:rPr>
                <w:rFonts w:hint="eastAsia"/>
              </w:rPr>
              <w:t>0.99992</w:t>
            </w:r>
          </w:p>
        </w:tc>
        <w:tc>
          <w:tcPr>
            <w:tcW w:w="3741" w:type="dxa"/>
            <w:noWrap/>
            <w:hideMark/>
          </w:tcPr>
          <w:p w14:paraId="22572964" w14:textId="77777777" w:rsidR="00985874" w:rsidRPr="00985874" w:rsidRDefault="00985874">
            <w:r w:rsidRPr="00985874">
              <w:rPr>
                <w:rFonts w:hint="eastAsia"/>
              </w:rPr>
              <w:t>0.99967-1.00017</w:t>
            </w:r>
          </w:p>
        </w:tc>
        <w:tc>
          <w:tcPr>
            <w:tcW w:w="1701" w:type="dxa"/>
            <w:noWrap/>
            <w:hideMark/>
          </w:tcPr>
          <w:p w14:paraId="04DBA165" w14:textId="77777777" w:rsidR="00985874" w:rsidRPr="00985874" w:rsidRDefault="00985874" w:rsidP="00985874">
            <w:r w:rsidRPr="00985874">
              <w:rPr>
                <w:rFonts w:hint="eastAsia"/>
              </w:rPr>
              <w:t>0.53787</w:t>
            </w:r>
          </w:p>
        </w:tc>
      </w:tr>
      <w:tr w:rsidR="00985874" w:rsidRPr="00985874" w14:paraId="4E1C5A84" w14:textId="77777777" w:rsidTr="00985874">
        <w:trPr>
          <w:trHeight w:val="270"/>
        </w:trPr>
        <w:tc>
          <w:tcPr>
            <w:tcW w:w="1680" w:type="dxa"/>
            <w:noWrap/>
            <w:hideMark/>
          </w:tcPr>
          <w:p w14:paraId="2CFFF640" w14:textId="77777777" w:rsidR="00985874" w:rsidRPr="00985874" w:rsidRDefault="00985874">
            <w:r w:rsidRPr="00985874">
              <w:rPr>
                <w:rFonts w:hint="eastAsia"/>
              </w:rPr>
              <w:t>SMAD3</w:t>
            </w:r>
          </w:p>
        </w:tc>
        <w:tc>
          <w:tcPr>
            <w:tcW w:w="1350" w:type="dxa"/>
            <w:noWrap/>
            <w:hideMark/>
          </w:tcPr>
          <w:p w14:paraId="7296B5C3" w14:textId="77777777" w:rsidR="00985874" w:rsidRPr="00985874" w:rsidRDefault="00985874" w:rsidP="00985874">
            <w:r w:rsidRPr="00985874">
              <w:rPr>
                <w:rFonts w:hint="eastAsia"/>
              </w:rPr>
              <w:t>0.99998</w:t>
            </w:r>
          </w:p>
        </w:tc>
        <w:tc>
          <w:tcPr>
            <w:tcW w:w="3741" w:type="dxa"/>
            <w:noWrap/>
            <w:hideMark/>
          </w:tcPr>
          <w:p w14:paraId="1AC7E2BE" w14:textId="77777777" w:rsidR="00985874" w:rsidRPr="00985874" w:rsidRDefault="00985874">
            <w:r w:rsidRPr="00985874">
              <w:rPr>
                <w:rFonts w:hint="eastAsia"/>
              </w:rPr>
              <w:t>0.99986-1.00011</w:t>
            </w:r>
          </w:p>
        </w:tc>
        <w:tc>
          <w:tcPr>
            <w:tcW w:w="1701" w:type="dxa"/>
            <w:noWrap/>
            <w:hideMark/>
          </w:tcPr>
          <w:p w14:paraId="015251E4" w14:textId="77777777" w:rsidR="00985874" w:rsidRPr="00985874" w:rsidRDefault="00985874" w:rsidP="00985874">
            <w:r w:rsidRPr="00985874">
              <w:rPr>
                <w:rFonts w:hint="eastAsia"/>
              </w:rPr>
              <w:t>0.80902</w:t>
            </w:r>
          </w:p>
        </w:tc>
      </w:tr>
      <w:tr w:rsidR="00985874" w:rsidRPr="00985874" w14:paraId="5391F13F" w14:textId="77777777" w:rsidTr="00985874">
        <w:trPr>
          <w:trHeight w:val="270"/>
        </w:trPr>
        <w:tc>
          <w:tcPr>
            <w:tcW w:w="1680" w:type="dxa"/>
            <w:noWrap/>
            <w:hideMark/>
          </w:tcPr>
          <w:p w14:paraId="30C946C2" w14:textId="77777777" w:rsidR="00985874" w:rsidRPr="00985874" w:rsidRDefault="00985874">
            <w:r w:rsidRPr="00985874">
              <w:rPr>
                <w:rFonts w:hint="eastAsia"/>
              </w:rPr>
              <w:t>RFX5</w:t>
            </w:r>
          </w:p>
        </w:tc>
        <w:tc>
          <w:tcPr>
            <w:tcW w:w="1350" w:type="dxa"/>
            <w:noWrap/>
            <w:hideMark/>
          </w:tcPr>
          <w:p w14:paraId="34AC4663" w14:textId="77777777" w:rsidR="00985874" w:rsidRPr="00985874" w:rsidRDefault="00985874" w:rsidP="00985874">
            <w:r w:rsidRPr="00985874">
              <w:rPr>
                <w:rFonts w:hint="eastAsia"/>
              </w:rPr>
              <w:t>0.99987</w:t>
            </w:r>
          </w:p>
        </w:tc>
        <w:tc>
          <w:tcPr>
            <w:tcW w:w="3741" w:type="dxa"/>
            <w:noWrap/>
            <w:hideMark/>
          </w:tcPr>
          <w:p w14:paraId="5015097F" w14:textId="77777777" w:rsidR="00985874" w:rsidRPr="00985874" w:rsidRDefault="00985874">
            <w:r w:rsidRPr="00985874">
              <w:rPr>
                <w:rFonts w:hint="eastAsia"/>
              </w:rPr>
              <w:t>0.99946-1.00027</w:t>
            </w:r>
          </w:p>
        </w:tc>
        <w:tc>
          <w:tcPr>
            <w:tcW w:w="1701" w:type="dxa"/>
            <w:noWrap/>
            <w:hideMark/>
          </w:tcPr>
          <w:p w14:paraId="521A3C8E" w14:textId="77777777" w:rsidR="00985874" w:rsidRPr="00985874" w:rsidRDefault="00985874" w:rsidP="00985874">
            <w:r w:rsidRPr="00985874">
              <w:rPr>
                <w:rFonts w:hint="eastAsia"/>
              </w:rPr>
              <w:t>0.51553</w:t>
            </w:r>
          </w:p>
        </w:tc>
      </w:tr>
      <w:tr w:rsidR="00985874" w:rsidRPr="00985874" w14:paraId="5F490316" w14:textId="77777777" w:rsidTr="00985874">
        <w:trPr>
          <w:trHeight w:val="270"/>
        </w:trPr>
        <w:tc>
          <w:tcPr>
            <w:tcW w:w="1680" w:type="dxa"/>
            <w:noWrap/>
            <w:hideMark/>
          </w:tcPr>
          <w:p w14:paraId="20E0D9AD" w14:textId="77777777" w:rsidR="00985874" w:rsidRPr="00985874" w:rsidRDefault="00985874">
            <w:r w:rsidRPr="00985874">
              <w:rPr>
                <w:rFonts w:hint="eastAsia"/>
              </w:rPr>
              <w:t>RFX1</w:t>
            </w:r>
          </w:p>
        </w:tc>
        <w:tc>
          <w:tcPr>
            <w:tcW w:w="1350" w:type="dxa"/>
            <w:noWrap/>
            <w:hideMark/>
          </w:tcPr>
          <w:p w14:paraId="6D0B88E1" w14:textId="77777777" w:rsidR="00985874" w:rsidRPr="00985874" w:rsidRDefault="00985874" w:rsidP="00985874">
            <w:r w:rsidRPr="00985874">
              <w:rPr>
                <w:rFonts w:hint="eastAsia"/>
              </w:rPr>
              <w:t>0.99871</w:t>
            </w:r>
          </w:p>
        </w:tc>
        <w:tc>
          <w:tcPr>
            <w:tcW w:w="3741" w:type="dxa"/>
            <w:noWrap/>
            <w:hideMark/>
          </w:tcPr>
          <w:p w14:paraId="6E8F0111" w14:textId="77777777" w:rsidR="00985874" w:rsidRPr="00985874" w:rsidRDefault="00985874">
            <w:r w:rsidRPr="00985874">
              <w:rPr>
                <w:rFonts w:hint="eastAsia"/>
              </w:rPr>
              <w:t>0.99715-1.00027</w:t>
            </w:r>
          </w:p>
        </w:tc>
        <w:tc>
          <w:tcPr>
            <w:tcW w:w="1701" w:type="dxa"/>
            <w:noWrap/>
            <w:hideMark/>
          </w:tcPr>
          <w:p w14:paraId="7F28E794" w14:textId="77777777" w:rsidR="00985874" w:rsidRPr="00985874" w:rsidRDefault="00985874" w:rsidP="00985874">
            <w:r w:rsidRPr="00985874">
              <w:rPr>
                <w:rFonts w:hint="eastAsia"/>
              </w:rPr>
              <w:t>0.10491</w:t>
            </w:r>
          </w:p>
        </w:tc>
      </w:tr>
      <w:tr w:rsidR="00985874" w:rsidRPr="00985874" w14:paraId="24EAB94A" w14:textId="77777777" w:rsidTr="00985874">
        <w:trPr>
          <w:trHeight w:val="270"/>
        </w:trPr>
        <w:tc>
          <w:tcPr>
            <w:tcW w:w="1680" w:type="dxa"/>
            <w:noWrap/>
            <w:hideMark/>
          </w:tcPr>
          <w:p w14:paraId="0F08599B" w14:textId="77777777" w:rsidR="00985874" w:rsidRPr="00985874" w:rsidRDefault="00985874">
            <w:r w:rsidRPr="00985874">
              <w:rPr>
                <w:rFonts w:hint="eastAsia"/>
              </w:rPr>
              <w:t>RFX2</w:t>
            </w:r>
          </w:p>
        </w:tc>
        <w:tc>
          <w:tcPr>
            <w:tcW w:w="1350" w:type="dxa"/>
            <w:noWrap/>
            <w:hideMark/>
          </w:tcPr>
          <w:p w14:paraId="4E625764" w14:textId="77777777" w:rsidR="00985874" w:rsidRPr="00985874" w:rsidRDefault="00985874" w:rsidP="00985874">
            <w:r w:rsidRPr="00985874">
              <w:rPr>
                <w:rFonts w:hint="eastAsia"/>
              </w:rPr>
              <w:t>1.00051</w:t>
            </w:r>
          </w:p>
        </w:tc>
        <w:tc>
          <w:tcPr>
            <w:tcW w:w="3741" w:type="dxa"/>
            <w:noWrap/>
            <w:hideMark/>
          </w:tcPr>
          <w:p w14:paraId="2DBF6721" w14:textId="77777777" w:rsidR="00985874" w:rsidRPr="00985874" w:rsidRDefault="00985874">
            <w:r w:rsidRPr="00985874">
              <w:rPr>
                <w:rFonts w:hint="eastAsia"/>
              </w:rPr>
              <w:t>0.99958-1.00144</w:t>
            </w:r>
          </w:p>
        </w:tc>
        <w:tc>
          <w:tcPr>
            <w:tcW w:w="1701" w:type="dxa"/>
            <w:noWrap/>
            <w:hideMark/>
          </w:tcPr>
          <w:p w14:paraId="22E421A0" w14:textId="77777777" w:rsidR="00985874" w:rsidRPr="00985874" w:rsidRDefault="00985874" w:rsidP="00985874">
            <w:r w:rsidRPr="00985874">
              <w:rPr>
                <w:rFonts w:hint="eastAsia"/>
              </w:rPr>
              <w:t>0.2856</w:t>
            </w:r>
          </w:p>
        </w:tc>
      </w:tr>
      <w:tr w:rsidR="00985874" w:rsidRPr="00985874" w14:paraId="5CDC373C" w14:textId="77777777" w:rsidTr="00985874">
        <w:trPr>
          <w:trHeight w:val="270"/>
        </w:trPr>
        <w:tc>
          <w:tcPr>
            <w:tcW w:w="1680" w:type="dxa"/>
            <w:noWrap/>
            <w:hideMark/>
          </w:tcPr>
          <w:p w14:paraId="5BD30E45" w14:textId="77777777" w:rsidR="00985874" w:rsidRPr="00985874" w:rsidRDefault="00985874">
            <w:r w:rsidRPr="00985874">
              <w:rPr>
                <w:rFonts w:hint="eastAsia"/>
              </w:rPr>
              <w:t>RFX3</w:t>
            </w:r>
          </w:p>
        </w:tc>
        <w:tc>
          <w:tcPr>
            <w:tcW w:w="1350" w:type="dxa"/>
            <w:noWrap/>
            <w:hideMark/>
          </w:tcPr>
          <w:p w14:paraId="4AD7445C" w14:textId="77777777" w:rsidR="00985874" w:rsidRPr="00985874" w:rsidRDefault="00985874" w:rsidP="00985874">
            <w:r w:rsidRPr="00985874">
              <w:rPr>
                <w:rFonts w:hint="eastAsia"/>
              </w:rPr>
              <w:t>0.9987</w:t>
            </w:r>
          </w:p>
        </w:tc>
        <w:tc>
          <w:tcPr>
            <w:tcW w:w="3741" w:type="dxa"/>
            <w:noWrap/>
            <w:hideMark/>
          </w:tcPr>
          <w:p w14:paraId="3F66485A" w14:textId="77777777" w:rsidR="00985874" w:rsidRPr="00985874" w:rsidRDefault="00985874">
            <w:r w:rsidRPr="00985874">
              <w:rPr>
                <w:rFonts w:hint="eastAsia"/>
              </w:rPr>
              <w:t>0.9966-1.00081</w:t>
            </w:r>
          </w:p>
        </w:tc>
        <w:tc>
          <w:tcPr>
            <w:tcW w:w="1701" w:type="dxa"/>
            <w:noWrap/>
            <w:hideMark/>
          </w:tcPr>
          <w:p w14:paraId="51F270BF" w14:textId="77777777" w:rsidR="00985874" w:rsidRPr="00985874" w:rsidRDefault="00985874" w:rsidP="00985874">
            <w:r w:rsidRPr="00985874">
              <w:rPr>
                <w:rFonts w:hint="eastAsia"/>
              </w:rPr>
              <w:t>0.22616</w:t>
            </w:r>
          </w:p>
        </w:tc>
      </w:tr>
      <w:tr w:rsidR="00985874" w:rsidRPr="00985874" w14:paraId="25939735" w14:textId="77777777" w:rsidTr="00985874">
        <w:trPr>
          <w:trHeight w:val="270"/>
        </w:trPr>
        <w:tc>
          <w:tcPr>
            <w:tcW w:w="1680" w:type="dxa"/>
            <w:noWrap/>
            <w:hideMark/>
          </w:tcPr>
          <w:p w14:paraId="073FEF90" w14:textId="77777777" w:rsidR="00985874" w:rsidRPr="00985874" w:rsidRDefault="00985874">
            <w:r w:rsidRPr="00985874">
              <w:rPr>
                <w:rFonts w:hint="eastAsia"/>
              </w:rPr>
              <w:t>CDC5L</w:t>
            </w:r>
          </w:p>
        </w:tc>
        <w:tc>
          <w:tcPr>
            <w:tcW w:w="1350" w:type="dxa"/>
            <w:noWrap/>
            <w:hideMark/>
          </w:tcPr>
          <w:p w14:paraId="3AD616F8" w14:textId="77777777" w:rsidR="00985874" w:rsidRPr="00985874" w:rsidRDefault="00985874" w:rsidP="00985874">
            <w:r w:rsidRPr="00985874">
              <w:rPr>
                <w:rFonts w:hint="eastAsia"/>
              </w:rPr>
              <w:t>1.00045</w:t>
            </w:r>
          </w:p>
        </w:tc>
        <w:tc>
          <w:tcPr>
            <w:tcW w:w="3741" w:type="dxa"/>
            <w:noWrap/>
            <w:hideMark/>
          </w:tcPr>
          <w:p w14:paraId="423BEFA7" w14:textId="77777777" w:rsidR="00985874" w:rsidRPr="00985874" w:rsidRDefault="00985874">
            <w:r w:rsidRPr="00985874">
              <w:rPr>
                <w:rFonts w:hint="eastAsia"/>
              </w:rPr>
              <w:t>1.00002-1.00089</w:t>
            </w:r>
          </w:p>
        </w:tc>
        <w:tc>
          <w:tcPr>
            <w:tcW w:w="1701" w:type="dxa"/>
            <w:noWrap/>
            <w:hideMark/>
          </w:tcPr>
          <w:p w14:paraId="10659F0E" w14:textId="77777777" w:rsidR="00985874" w:rsidRPr="00985874" w:rsidRDefault="00985874" w:rsidP="00985874">
            <w:r w:rsidRPr="00985874">
              <w:rPr>
                <w:rFonts w:hint="eastAsia"/>
              </w:rPr>
              <w:t>0.04253</w:t>
            </w:r>
          </w:p>
        </w:tc>
      </w:tr>
      <w:tr w:rsidR="00985874" w:rsidRPr="00985874" w14:paraId="010445C7" w14:textId="77777777" w:rsidTr="00985874">
        <w:trPr>
          <w:trHeight w:val="270"/>
        </w:trPr>
        <w:tc>
          <w:tcPr>
            <w:tcW w:w="1680" w:type="dxa"/>
            <w:noWrap/>
            <w:hideMark/>
          </w:tcPr>
          <w:p w14:paraId="2A1C8BCB" w14:textId="77777777" w:rsidR="00985874" w:rsidRPr="00985874" w:rsidRDefault="00985874">
            <w:r w:rsidRPr="00985874">
              <w:rPr>
                <w:rFonts w:hint="eastAsia"/>
              </w:rPr>
              <w:t>BRD7</w:t>
            </w:r>
          </w:p>
        </w:tc>
        <w:tc>
          <w:tcPr>
            <w:tcW w:w="1350" w:type="dxa"/>
            <w:noWrap/>
            <w:hideMark/>
          </w:tcPr>
          <w:p w14:paraId="242BC5C9" w14:textId="77777777" w:rsidR="00985874" w:rsidRPr="00985874" w:rsidRDefault="00985874" w:rsidP="00985874">
            <w:r w:rsidRPr="00985874">
              <w:rPr>
                <w:rFonts w:hint="eastAsia"/>
              </w:rPr>
              <w:t>1.00021</w:t>
            </w:r>
          </w:p>
        </w:tc>
        <w:tc>
          <w:tcPr>
            <w:tcW w:w="3741" w:type="dxa"/>
            <w:noWrap/>
            <w:hideMark/>
          </w:tcPr>
          <w:p w14:paraId="3E4F7E18" w14:textId="77777777" w:rsidR="00985874" w:rsidRPr="00985874" w:rsidRDefault="00985874">
            <w:r w:rsidRPr="00985874">
              <w:rPr>
                <w:rFonts w:hint="eastAsia"/>
              </w:rPr>
              <w:t>0.99979-1.00064</w:t>
            </w:r>
          </w:p>
        </w:tc>
        <w:tc>
          <w:tcPr>
            <w:tcW w:w="1701" w:type="dxa"/>
            <w:noWrap/>
            <w:hideMark/>
          </w:tcPr>
          <w:p w14:paraId="0AA542E7" w14:textId="77777777" w:rsidR="00985874" w:rsidRPr="00985874" w:rsidRDefault="00985874" w:rsidP="00985874">
            <w:r w:rsidRPr="00985874">
              <w:rPr>
                <w:rFonts w:hint="eastAsia"/>
              </w:rPr>
              <w:t>0.33008</w:t>
            </w:r>
          </w:p>
        </w:tc>
      </w:tr>
      <w:tr w:rsidR="00985874" w:rsidRPr="00985874" w14:paraId="429E41AE" w14:textId="77777777" w:rsidTr="00985874">
        <w:trPr>
          <w:trHeight w:val="270"/>
        </w:trPr>
        <w:tc>
          <w:tcPr>
            <w:tcW w:w="1680" w:type="dxa"/>
            <w:noWrap/>
            <w:hideMark/>
          </w:tcPr>
          <w:p w14:paraId="1BF59D11" w14:textId="77777777" w:rsidR="00985874" w:rsidRPr="00985874" w:rsidRDefault="00985874">
            <w:r w:rsidRPr="00985874">
              <w:rPr>
                <w:rFonts w:hint="eastAsia"/>
              </w:rPr>
              <w:t>SLA2</w:t>
            </w:r>
          </w:p>
        </w:tc>
        <w:tc>
          <w:tcPr>
            <w:tcW w:w="1350" w:type="dxa"/>
            <w:noWrap/>
            <w:hideMark/>
          </w:tcPr>
          <w:p w14:paraId="38974A60" w14:textId="77777777" w:rsidR="00985874" w:rsidRPr="00985874" w:rsidRDefault="00985874" w:rsidP="00985874">
            <w:r w:rsidRPr="00985874">
              <w:rPr>
                <w:rFonts w:hint="eastAsia"/>
              </w:rPr>
              <w:t>0.99974</w:t>
            </w:r>
          </w:p>
        </w:tc>
        <w:tc>
          <w:tcPr>
            <w:tcW w:w="3741" w:type="dxa"/>
            <w:noWrap/>
            <w:hideMark/>
          </w:tcPr>
          <w:p w14:paraId="1F0D28DF" w14:textId="77777777" w:rsidR="00985874" w:rsidRPr="00985874" w:rsidRDefault="00985874">
            <w:r w:rsidRPr="00985874">
              <w:rPr>
                <w:rFonts w:hint="eastAsia"/>
              </w:rPr>
              <w:t>0.99779-1.0017</w:t>
            </w:r>
          </w:p>
        </w:tc>
        <w:tc>
          <w:tcPr>
            <w:tcW w:w="1701" w:type="dxa"/>
            <w:noWrap/>
            <w:hideMark/>
          </w:tcPr>
          <w:p w14:paraId="56E5A2AA" w14:textId="77777777" w:rsidR="00985874" w:rsidRPr="00985874" w:rsidRDefault="00985874" w:rsidP="00985874">
            <w:r w:rsidRPr="00985874">
              <w:rPr>
                <w:rFonts w:hint="eastAsia"/>
              </w:rPr>
              <w:t>0.79646</w:t>
            </w:r>
          </w:p>
        </w:tc>
      </w:tr>
      <w:tr w:rsidR="00985874" w:rsidRPr="00985874" w14:paraId="555492A6" w14:textId="77777777" w:rsidTr="00985874">
        <w:trPr>
          <w:trHeight w:val="270"/>
        </w:trPr>
        <w:tc>
          <w:tcPr>
            <w:tcW w:w="1680" w:type="dxa"/>
            <w:noWrap/>
            <w:hideMark/>
          </w:tcPr>
          <w:p w14:paraId="4C4A7598" w14:textId="77777777" w:rsidR="00985874" w:rsidRPr="00985874" w:rsidRDefault="00985874">
            <w:r w:rsidRPr="00985874">
              <w:rPr>
                <w:rFonts w:hint="eastAsia"/>
              </w:rPr>
              <w:t>GTF2F1</w:t>
            </w:r>
          </w:p>
        </w:tc>
        <w:tc>
          <w:tcPr>
            <w:tcW w:w="1350" w:type="dxa"/>
            <w:noWrap/>
            <w:hideMark/>
          </w:tcPr>
          <w:p w14:paraId="5F8E29B3" w14:textId="77777777" w:rsidR="00985874" w:rsidRPr="00985874" w:rsidRDefault="00985874" w:rsidP="00985874">
            <w:r w:rsidRPr="00985874">
              <w:rPr>
                <w:rFonts w:hint="eastAsia"/>
              </w:rPr>
              <w:t>1.00019</w:t>
            </w:r>
          </w:p>
        </w:tc>
        <w:tc>
          <w:tcPr>
            <w:tcW w:w="3741" w:type="dxa"/>
            <w:noWrap/>
            <w:hideMark/>
          </w:tcPr>
          <w:p w14:paraId="6BE29DED" w14:textId="77777777" w:rsidR="00985874" w:rsidRPr="00985874" w:rsidRDefault="00985874">
            <w:r w:rsidRPr="00985874">
              <w:rPr>
                <w:rFonts w:hint="eastAsia"/>
              </w:rPr>
              <w:t>0.99991-1.00046</w:t>
            </w:r>
          </w:p>
        </w:tc>
        <w:tc>
          <w:tcPr>
            <w:tcW w:w="1701" w:type="dxa"/>
            <w:noWrap/>
            <w:hideMark/>
          </w:tcPr>
          <w:p w14:paraId="6FD18E7F" w14:textId="77777777" w:rsidR="00985874" w:rsidRPr="00985874" w:rsidRDefault="00985874" w:rsidP="00985874">
            <w:r w:rsidRPr="00985874">
              <w:rPr>
                <w:rFonts w:hint="eastAsia"/>
              </w:rPr>
              <w:t>0.17939</w:t>
            </w:r>
          </w:p>
        </w:tc>
      </w:tr>
      <w:tr w:rsidR="00985874" w:rsidRPr="00985874" w14:paraId="1F6F6163" w14:textId="77777777" w:rsidTr="00985874">
        <w:trPr>
          <w:trHeight w:val="270"/>
        </w:trPr>
        <w:tc>
          <w:tcPr>
            <w:tcW w:w="1680" w:type="dxa"/>
            <w:noWrap/>
            <w:hideMark/>
          </w:tcPr>
          <w:p w14:paraId="288AD587" w14:textId="77777777" w:rsidR="00985874" w:rsidRPr="00985874" w:rsidRDefault="00985874">
            <w:r w:rsidRPr="00985874">
              <w:rPr>
                <w:rFonts w:hint="eastAsia"/>
              </w:rPr>
              <w:t>CUX1</w:t>
            </w:r>
          </w:p>
        </w:tc>
        <w:tc>
          <w:tcPr>
            <w:tcW w:w="1350" w:type="dxa"/>
            <w:noWrap/>
            <w:hideMark/>
          </w:tcPr>
          <w:p w14:paraId="712E731B" w14:textId="77777777" w:rsidR="00985874" w:rsidRPr="00985874" w:rsidRDefault="00985874" w:rsidP="00985874">
            <w:r w:rsidRPr="00985874">
              <w:rPr>
                <w:rFonts w:hint="eastAsia"/>
              </w:rPr>
              <w:t>0.99988</w:t>
            </w:r>
          </w:p>
        </w:tc>
        <w:tc>
          <w:tcPr>
            <w:tcW w:w="3741" w:type="dxa"/>
            <w:noWrap/>
            <w:hideMark/>
          </w:tcPr>
          <w:p w14:paraId="1E02D590" w14:textId="77777777" w:rsidR="00985874" w:rsidRPr="00985874" w:rsidRDefault="00985874">
            <w:r w:rsidRPr="00985874">
              <w:rPr>
                <w:rFonts w:hint="eastAsia"/>
              </w:rPr>
              <w:t>0.99976-1</w:t>
            </w:r>
          </w:p>
        </w:tc>
        <w:tc>
          <w:tcPr>
            <w:tcW w:w="1701" w:type="dxa"/>
            <w:noWrap/>
            <w:hideMark/>
          </w:tcPr>
          <w:p w14:paraId="6DC7A770" w14:textId="77777777" w:rsidR="00985874" w:rsidRPr="00985874" w:rsidRDefault="00985874" w:rsidP="00985874">
            <w:r w:rsidRPr="00985874">
              <w:rPr>
                <w:rFonts w:hint="eastAsia"/>
              </w:rPr>
              <w:t>0.0456</w:t>
            </w:r>
          </w:p>
        </w:tc>
      </w:tr>
      <w:tr w:rsidR="00985874" w:rsidRPr="00985874" w14:paraId="1EF32132" w14:textId="77777777" w:rsidTr="00985874">
        <w:trPr>
          <w:trHeight w:val="270"/>
        </w:trPr>
        <w:tc>
          <w:tcPr>
            <w:tcW w:w="1680" w:type="dxa"/>
            <w:noWrap/>
            <w:hideMark/>
          </w:tcPr>
          <w:p w14:paraId="0EF7C372" w14:textId="77777777" w:rsidR="00985874" w:rsidRPr="00985874" w:rsidRDefault="00985874">
            <w:r w:rsidRPr="00985874">
              <w:rPr>
                <w:rFonts w:hint="eastAsia"/>
              </w:rPr>
              <w:t>TOB1</w:t>
            </w:r>
          </w:p>
        </w:tc>
        <w:tc>
          <w:tcPr>
            <w:tcW w:w="1350" w:type="dxa"/>
            <w:noWrap/>
            <w:hideMark/>
          </w:tcPr>
          <w:p w14:paraId="5211B3E5" w14:textId="77777777" w:rsidR="00985874" w:rsidRPr="00985874" w:rsidRDefault="00985874" w:rsidP="00985874">
            <w:r w:rsidRPr="00985874">
              <w:rPr>
                <w:rFonts w:hint="eastAsia"/>
              </w:rPr>
              <w:t>0.99975</w:t>
            </w:r>
          </w:p>
        </w:tc>
        <w:tc>
          <w:tcPr>
            <w:tcW w:w="3741" w:type="dxa"/>
            <w:noWrap/>
            <w:hideMark/>
          </w:tcPr>
          <w:p w14:paraId="0C2F3CF9" w14:textId="77777777" w:rsidR="00985874" w:rsidRPr="00985874" w:rsidRDefault="00985874">
            <w:r w:rsidRPr="00985874">
              <w:rPr>
                <w:rFonts w:hint="eastAsia"/>
              </w:rPr>
              <w:t>0.99946-1.00004</w:t>
            </w:r>
          </w:p>
        </w:tc>
        <w:tc>
          <w:tcPr>
            <w:tcW w:w="1701" w:type="dxa"/>
            <w:noWrap/>
            <w:hideMark/>
          </w:tcPr>
          <w:p w14:paraId="0B42DBB3" w14:textId="77777777" w:rsidR="00985874" w:rsidRPr="00985874" w:rsidRDefault="00985874" w:rsidP="00985874">
            <w:r w:rsidRPr="00985874">
              <w:rPr>
                <w:rFonts w:hint="eastAsia"/>
              </w:rPr>
              <w:t>0.09006</w:t>
            </w:r>
          </w:p>
        </w:tc>
      </w:tr>
      <w:tr w:rsidR="00985874" w:rsidRPr="00985874" w14:paraId="7376C8B9" w14:textId="77777777" w:rsidTr="00985874">
        <w:trPr>
          <w:trHeight w:val="270"/>
        </w:trPr>
        <w:tc>
          <w:tcPr>
            <w:tcW w:w="1680" w:type="dxa"/>
            <w:noWrap/>
            <w:hideMark/>
          </w:tcPr>
          <w:p w14:paraId="704D335C" w14:textId="77777777" w:rsidR="00985874" w:rsidRPr="00985874" w:rsidRDefault="00985874">
            <w:r w:rsidRPr="00985874">
              <w:rPr>
                <w:rFonts w:hint="eastAsia"/>
              </w:rPr>
              <w:t>CTNNBIP1</w:t>
            </w:r>
          </w:p>
        </w:tc>
        <w:tc>
          <w:tcPr>
            <w:tcW w:w="1350" w:type="dxa"/>
            <w:noWrap/>
            <w:hideMark/>
          </w:tcPr>
          <w:p w14:paraId="5CB8331A" w14:textId="77777777" w:rsidR="00985874" w:rsidRPr="00985874" w:rsidRDefault="00985874" w:rsidP="00985874">
            <w:r w:rsidRPr="00985874">
              <w:rPr>
                <w:rFonts w:hint="eastAsia"/>
              </w:rPr>
              <w:t>0.99997</w:t>
            </w:r>
          </w:p>
        </w:tc>
        <w:tc>
          <w:tcPr>
            <w:tcW w:w="3741" w:type="dxa"/>
            <w:noWrap/>
            <w:hideMark/>
          </w:tcPr>
          <w:p w14:paraId="218D4ED4" w14:textId="77777777" w:rsidR="00985874" w:rsidRPr="00985874" w:rsidRDefault="00985874">
            <w:r w:rsidRPr="00985874">
              <w:rPr>
                <w:rFonts w:hint="eastAsia"/>
              </w:rPr>
              <w:t>0.99984-1.0001</w:t>
            </w:r>
          </w:p>
        </w:tc>
        <w:tc>
          <w:tcPr>
            <w:tcW w:w="1701" w:type="dxa"/>
            <w:noWrap/>
            <w:hideMark/>
          </w:tcPr>
          <w:p w14:paraId="4515E173" w14:textId="77777777" w:rsidR="00985874" w:rsidRPr="00985874" w:rsidRDefault="00985874" w:rsidP="00985874">
            <w:r w:rsidRPr="00985874">
              <w:rPr>
                <w:rFonts w:hint="eastAsia"/>
              </w:rPr>
              <w:t>0.67735</w:t>
            </w:r>
          </w:p>
        </w:tc>
      </w:tr>
      <w:tr w:rsidR="00985874" w:rsidRPr="00985874" w14:paraId="7C4B1A08" w14:textId="77777777" w:rsidTr="00985874">
        <w:trPr>
          <w:trHeight w:val="270"/>
        </w:trPr>
        <w:tc>
          <w:tcPr>
            <w:tcW w:w="1680" w:type="dxa"/>
            <w:noWrap/>
            <w:hideMark/>
          </w:tcPr>
          <w:p w14:paraId="2EFF5A25" w14:textId="77777777" w:rsidR="00985874" w:rsidRPr="00985874" w:rsidRDefault="00985874">
            <w:r w:rsidRPr="00985874">
              <w:rPr>
                <w:rFonts w:hint="eastAsia"/>
              </w:rPr>
              <w:t>CITED2</w:t>
            </w:r>
          </w:p>
        </w:tc>
        <w:tc>
          <w:tcPr>
            <w:tcW w:w="1350" w:type="dxa"/>
            <w:noWrap/>
            <w:hideMark/>
          </w:tcPr>
          <w:p w14:paraId="1531F784" w14:textId="77777777" w:rsidR="00985874" w:rsidRPr="00985874" w:rsidRDefault="00985874" w:rsidP="00985874">
            <w:r w:rsidRPr="00985874">
              <w:rPr>
                <w:rFonts w:hint="eastAsia"/>
              </w:rPr>
              <w:t>1.00008</w:t>
            </w:r>
          </w:p>
        </w:tc>
        <w:tc>
          <w:tcPr>
            <w:tcW w:w="3741" w:type="dxa"/>
            <w:noWrap/>
            <w:hideMark/>
          </w:tcPr>
          <w:p w14:paraId="38F12DAA" w14:textId="77777777" w:rsidR="00985874" w:rsidRPr="00985874" w:rsidRDefault="00985874">
            <w:r w:rsidRPr="00985874">
              <w:rPr>
                <w:rFonts w:hint="eastAsia"/>
              </w:rPr>
              <w:t>0.99993-1.00024</w:t>
            </w:r>
          </w:p>
        </w:tc>
        <w:tc>
          <w:tcPr>
            <w:tcW w:w="1701" w:type="dxa"/>
            <w:noWrap/>
            <w:hideMark/>
          </w:tcPr>
          <w:p w14:paraId="17719AC4" w14:textId="77777777" w:rsidR="00985874" w:rsidRPr="00985874" w:rsidRDefault="00985874" w:rsidP="00985874">
            <w:r w:rsidRPr="00985874">
              <w:rPr>
                <w:rFonts w:hint="eastAsia"/>
              </w:rPr>
              <w:t>0.29848</w:t>
            </w:r>
          </w:p>
        </w:tc>
      </w:tr>
      <w:tr w:rsidR="00985874" w:rsidRPr="00985874" w14:paraId="7FAD9E5E" w14:textId="77777777" w:rsidTr="00985874">
        <w:trPr>
          <w:trHeight w:val="270"/>
        </w:trPr>
        <w:tc>
          <w:tcPr>
            <w:tcW w:w="1680" w:type="dxa"/>
            <w:noWrap/>
            <w:hideMark/>
          </w:tcPr>
          <w:p w14:paraId="68329406" w14:textId="77777777" w:rsidR="00985874" w:rsidRPr="00985874" w:rsidRDefault="00985874">
            <w:r w:rsidRPr="00985874">
              <w:rPr>
                <w:rFonts w:hint="eastAsia"/>
              </w:rPr>
              <w:t>EBF3</w:t>
            </w:r>
          </w:p>
        </w:tc>
        <w:tc>
          <w:tcPr>
            <w:tcW w:w="1350" w:type="dxa"/>
            <w:noWrap/>
            <w:hideMark/>
          </w:tcPr>
          <w:p w14:paraId="77659267" w14:textId="77777777" w:rsidR="00985874" w:rsidRPr="00985874" w:rsidRDefault="00985874" w:rsidP="00985874">
            <w:r w:rsidRPr="00985874">
              <w:rPr>
                <w:rFonts w:hint="eastAsia"/>
              </w:rPr>
              <w:t>0.99912</w:t>
            </w:r>
          </w:p>
        </w:tc>
        <w:tc>
          <w:tcPr>
            <w:tcW w:w="3741" w:type="dxa"/>
            <w:noWrap/>
            <w:hideMark/>
          </w:tcPr>
          <w:p w14:paraId="0EAE6CA9" w14:textId="77777777" w:rsidR="00985874" w:rsidRPr="00985874" w:rsidRDefault="00985874">
            <w:r w:rsidRPr="00985874">
              <w:rPr>
                <w:rFonts w:hint="eastAsia"/>
              </w:rPr>
              <w:t>0.99731-1.00094</w:t>
            </w:r>
          </w:p>
        </w:tc>
        <w:tc>
          <w:tcPr>
            <w:tcW w:w="1701" w:type="dxa"/>
            <w:noWrap/>
            <w:hideMark/>
          </w:tcPr>
          <w:p w14:paraId="548B50F5" w14:textId="77777777" w:rsidR="00985874" w:rsidRPr="00985874" w:rsidRDefault="00985874" w:rsidP="00985874">
            <w:r w:rsidRPr="00985874">
              <w:rPr>
                <w:rFonts w:hint="eastAsia"/>
              </w:rPr>
              <w:t>0.34503</w:t>
            </w:r>
          </w:p>
        </w:tc>
      </w:tr>
      <w:tr w:rsidR="00985874" w:rsidRPr="00985874" w14:paraId="6C262D43" w14:textId="77777777" w:rsidTr="00985874">
        <w:trPr>
          <w:trHeight w:val="270"/>
        </w:trPr>
        <w:tc>
          <w:tcPr>
            <w:tcW w:w="1680" w:type="dxa"/>
            <w:noWrap/>
            <w:hideMark/>
          </w:tcPr>
          <w:p w14:paraId="42A17469" w14:textId="77777777" w:rsidR="00985874" w:rsidRPr="00985874" w:rsidRDefault="00985874">
            <w:r w:rsidRPr="00985874">
              <w:rPr>
                <w:rFonts w:hint="eastAsia"/>
              </w:rPr>
              <w:t>EBF1</w:t>
            </w:r>
          </w:p>
        </w:tc>
        <w:tc>
          <w:tcPr>
            <w:tcW w:w="1350" w:type="dxa"/>
            <w:noWrap/>
            <w:hideMark/>
          </w:tcPr>
          <w:p w14:paraId="46FBA827" w14:textId="77777777" w:rsidR="00985874" w:rsidRPr="00985874" w:rsidRDefault="00985874" w:rsidP="00985874">
            <w:r w:rsidRPr="00985874">
              <w:rPr>
                <w:rFonts w:hint="eastAsia"/>
              </w:rPr>
              <w:t>0.99908</w:t>
            </w:r>
          </w:p>
        </w:tc>
        <w:tc>
          <w:tcPr>
            <w:tcW w:w="3741" w:type="dxa"/>
            <w:noWrap/>
            <w:hideMark/>
          </w:tcPr>
          <w:p w14:paraId="3F6EA900" w14:textId="77777777" w:rsidR="00985874" w:rsidRPr="00985874" w:rsidRDefault="00985874">
            <w:r w:rsidRPr="00985874">
              <w:rPr>
                <w:rFonts w:hint="eastAsia"/>
              </w:rPr>
              <w:t>0.99765-1.00051</w:t>
            </w:r>
          </w:p>
        </w:tc>
        <w:tc>
          <w:tcPr>
            <w:tcW w:w="1701" w:type="dxa"/>
            <w:noWrap/>
            <w:hideMark/>
          </w:tcPr>
          <w:p w14:paraId="13562DC2" w14:textId="77777777" w:rsidR="00985874" w:rsidRPr="00985874" w:rsidRDefault="00985874" w:rsidP="00985874">
            <w:r w:rsidRPr="00985874">
              <w:rPr>
                <w:rFonts w:hint="eastAsia"/>
              </w:rPr>
              <w:t>0.20863</w:t>
            </w:r>
          </w:p>
        </w:tc>
      </w:tr>
      <w:tr w:rsidR="00985874" w:rsidRPr="00985874" w14:paraId="00D2083B" w14:textId="77777777" w:rsidTr="00985874">
        <w:trPr>
          <w:trHeight w:val="270"/>
        </w:trPr>
        <w:tc>
          <w:tcPr>
            <w:tcW w:w="1680" w:type="dxa"/>
            <w:noWrap/>
            <w:hideMark/>
          </w:tcPr>
          <w:p w14:paraId="0FA34F9D" w14:textId="77777777" w:rsidR="00985874" w:rsidRPr="00985874" w:rsidRDefault="00985874">
            <w:r w:rsidRPr="00985874">
              <w:rPr>
                <w:rFonts w:hint="eastAsia"/>
              </w:rPr>
              <w:t>FOXH1</w:t>
            </w:r>
          </w:p>
        </w:tc>
        <w:tc>
          <w:tcPr>
            <w:tcW w:w="1350" w:type="dxa"/>
            <w:noWrap/>
            <w:hideMark/>
          </w:tcPr>
          <w:p w14:paraId="0731FFA6" w14:textId="77777777" w:rsidR="00985874" w:rsidRPr="00985874" w:rsidRDefault="00985874" w:rsidP="00985874">
            <w:r w:rsidRPr="00985874">
              <w:rPr>
                <w:rFonts w:hint="eastAsia"/>
              </w:rPr>
              <w:t>1.0001</w:t>
            </w:r>
          </w:p>
        </w:tc>
        <w:tc>
          <w:tcPr>
            <w:tcW w:w="3741" w:type="dxa"/>
            <w:noWrap/>
            <w:hideMark/>
          </w:tcPr>
          <w:p w14:paraId="24292CF8" w14:textId="77777777" w:rsidR="00985874" w:rsidRPr="00985874" w:rsidRDefault="00985874">
            <w:r w:rsidRPr="00985874">
              <w:rPr>
                <w:rFonts w:hint="eastAsia"/>
              </w:rPr>
              <w:t>0.99612-1.00408</w:t>
            </w:r>
          </w:p>
        </w:tc>
        <w:tc>
          <w:tcPr>
            <w:tcW w:w="1701" w:type="dxa"/>
            <w:noWrap/>
            <w:hideMark/>
          </w:tcPr>
          <w:p w14:paraId="5AAED945" w14:textId="77777777" w:rsidR="00985874" w:rsidRPr="00985874" w:rsidRDefault="00985874" w:rsidP="00985874">
            <w:r w:rsidRPr="00985874">
              <w:rPr>
                <w:rFonts w:hint="eastAsia"/>
              </w:rPr>
              <w:t>0.96256</w:t>
            </w:r>
          </w:p>
        </w:tc>
      </w:tr>
      <w:tr w:rsidR="00985874" w:rsidRPr="00985874" w14:paraId="2B6DD50A" w14:textId="77777777" w:rsidTr="00985874">
        <w:trPr>
          <w:trHeight w:val="270"/>
        </w:trPr>
        <w:tc>
          <w:tcPr>
            <w:tcW w:w="1680" w:type="dxa"/>
            <w:noWrap/>
            <w:hideMark/>
          </w:tcPr>
          <w:p w14:paraId="149282F2" w14:textId="77777777" w:rsidR="00985874" w:rsidRPr="00985874" w:rsidRDefault="00985874">
            <w:r w:rsidRPr="00985874">
              <w:rPr>
                <w:rFonts w:hint="eastAsia"/>
              </w:rPr>
              <w:t>HLTF</w:t>
            </w:r>
          </w:p>
        </w:tc>
        <w:tc>
          <w:tcPr>
            <w:tcW w:w="1350" w:type="dxa"/>
            <w:noWrap/>
            <w:hideMark/>
          </w:tcPr>
          <w:p w14:paraId="53B64AA4" w14:textId="77777777" w:rsidR="00985874" w:rsidRPr="00985874" w:rsidRDefault="00985874" w:rsidP="00985874">
            <w:r w:rsidRPr="00985874">
              <w:rPr>
                <w:rFonts w:hint="eastAsia"/>
              </w:rPr>
              <w:t>1.00005</w:t>
            </w:r>
          </w:p>
        </w:tc>
        <w:tc>
          <w:tcPr>
            <w:tcW w:w="3741" w:type="dxa"/>
            <w:noWrap/>
            <w:hideMark/>
          </w:tcPr>
          <w:p w14:paraId="135A5AEC" w14:textId="77777777" w:rsidR="00985874" w:rsidRPr="00985874" w:rsidRDefault="00985874">
            <w:r w:rsidRPr="00985874">
              <w:rPr>
                <w:rFonts w:hint="eastAsia"/>
              </w:rPr>
              <w:t>0.9998-1.0003</w:t>
            </w:r>
          </w:p>
        </w:tc>
        <w:tc>
          <w:tcPr>
            <w:tcW w:w="1701" w:type="dxa"/>
            <w:noWrap/>
            <w:hideMark/>
          </w:tcPr>
          <w:p w14:paraId="0C5EC9BB" w14:textId="77777777" w:rsidR="00985874" w:rsidRPr="00985874" w:rsidRDefault="00985874" w:rsidP="00985874">
            <w:r w:rsidRPr="00985874">
              <w:rPr>
                <w:rFonts w:hint="eastAsia"/>
              </w:rPr>
              <w:t>0.6842</w:t>
            </w:r>
          </w:p>
        </w:tc>
      </w:tr>
      <w:tr w:rsidR="00985874" w:rsidRPr="00985874" w14:paraId="26CB45F5" w14:textId="77777777" w:rsidTr="00985874">
        <w:trPr>
          <w:trHeight w:val="270"/>
        </w:trPr>
        <w:tc>
          <w:tcPr>
            <w:tcW w:w="1680" w:type="dxa"/>
            <w:noWrap/>
            <w:hideMark/>
          </w:tcPr>
          <w:p w14:paraId="2F92ACC3" w14:textId="77777777" w:rsidR="00985874" w:rsidRPr="00985874" w:rsidRDefault="00985874">
            <w:r w:rsidRPr="00985874">
              <w:rPr>
                <w:rFonts w:hint="eastAsia"/>
              </w:rPr>
              <w:t>RUNX1T1</w:t>
            </w:r>
          </w:p>
        </w:tc>
        <w:tc>
          <w:tcPr>
            <w:tcW w:w="1350" w:type="dxa"/>
            <w:noWrap/>
            <w:hideMark/>
          </w:tcPr>
          <w:p w14:paraId="28FA7D4C" w14:textId="77777777" w:rsidR="00985874" w:rsidRPr="00985874" w:rsidRDefault="00985874" w:rsidP="00985874">
            <w:r w:rsidRPr="00985874">
              <w:rPr>
                <w:rFonts w:hint="eastAsia"/>
              </w:rPr>
              <w:t>0.99856</w:t>
            </w:r>
          </w:p>
        </w:tc>
        <w:tc>
          <w:tcPr>
            <w:tcW w:w="3741" w:type="dxa"/>
            <w:noWrap/>
            <w:hideMark/>
          </w:tcPr>
          <w:p w14:paraId="2CA598E3" w14:textId="77777777" w:rsidR="00985874" w:rsidRPr="00985874" w:rsidRDefault="00985874">
            <w:r w:rsidRPr="00985874">
              <w:rPr>
                <w:rFonts w:hint="eastAsia"/>
              </w:rPr>
              <w:t>0.99565-1.00148</w:t>
            </w:r>
          </w:p>
        </w:tc>
        <w:tc>
          <w:tcPr>
            <w:tcW w:w="1701" w:type="dxa"/>
            <w:noWrap/>
            <w:hideMark/>
          </w:tcPr>
          <w:p w14:paraId="67E712DB" w14:textId="77777777" w:rsidR="00985874" w:rsidRPr="00985874" w:rsidRDefault="00985874" w:rsidP="00985874">
            <w:r w:rsidRPr="00985874">
              <w:rPr>
                <w:rFonts w:hint="eastAsia"/>
              </w:rPr>
              <w:t>0.33441</w:t>
            </w:r>
          </w:p>
        </w:tc>
      </w:tr>
      <w:tr w:rsidR="00985874" w:rsidRPr="00985874" w14:paraId="344F0EC2" w14:textId="77777777" w:rsidTr="00985874">
        <w:trPr>
          <w:trHeight w:val="270"/>
        </w:trPr>
        <w:tc>
          <w:tcPr>
            <w:tcW w:w="1680" w:type="dxa"/>
            <w:noWrap/>
            <w:hideMark/>
          </w:tcPr>
          <w:p w14:paraId="5F479F25" w14:textId="77777777" w:rsidR="00985874" w:rsidRPr="00985874" w:rsidRDefault="00985874">
            <w:r w:rsidRPr="00985874">
              <w:rPr>
                <w:rFonts w:hint="eastAsia"/>
              </w:rPr>
              <w:t>TFAP2A</w:t>
            </w:r>
          </w:p>
        </w:tc>
        <w:tc>
          <w:tcPr>
            <w:tcW w:w="1350" w:type="dxa"/>
            <w:noWrap/>
            <w:hideMark/>
          </w:tcPr>
          <w:p w14:paraId="59B131CC" w14:textId="77777777" w:rsidR="00985874" w:rsidRPr="00985874" w:rsidRDefault="00985874" w:rsidP="00985874">
            <w:r w:rsidRPr="00985874">
              <w:rPr>
                <w:rFonts w:hint="eastAsia"/>
              </w:rPr>
              <w:t>1.00016</w:t>
            </w:r>
          </w:p>
        </w:tc>
        <w:tc>
          <w:tcPr>
            <w:tcW w:w="3741" w:type="dxa"/>
            <w:noWrap/>
            <w:hideMark/>
          </w:tcPr>
          <w:p w14:paraId="7DD03366" w14:textId="77777777" w:rsidR="00985874" w:rsidRPr="00985874" w:rsidRDefault="00985874">
            <w:r w:rsidRPr="00985874">
              <w:rPr>
                <w:rFonts w:hint="eastAsia"/>
              </w:rPr>
              <w:t>0.99999-1.00032</w:t>
            </w:r>
          </w:p>
        </w:tc>
        <w:tc>
          <w:tcPr>
            <w:tcW w:w="1701" w:type="dxa"/>
            <w:noWrap/>
            <w:hideMark/>
          </w:tcPr>
          <w:p w14:paraId="3750DD85" w14:textId="77777777" w:rsidR="00985874" w:rsidRPr="00985874" w:rsidRDefault="00985874" w:rsidP="00985874">
            <w:r w:rsidRPr="00985874">
              <w:rPr>
                <w:rFonts w:hint="eastAsia"/>
              </w:rPr>
              <w:t>0.06576</w:t>
            </w:r>
          </w:p>
        </w:tc>
      </w:tr>
      <w:tr w:rsidR="00985874" w:rsidRPr="00985874" w14:paraId="1F8FDA08" w14:textId="77777777" w:rsidTr="00985874">
        <w:trPr>
          <w:trHeight w:val="270"/>
        </w:trPr>
        <w:tc>
          <w:tcPr>
            <w:tcW w:w="1680" w:type="dxa"/>
            <w:noWrap/>
            <w:hideMark/>
          </w:tcPr>
          <w:p w14:paraId="57F60157" w14:textId="77777777" w:rsidR="00985874" w:rsidRPr="00985874" w:rsidRDefault="00985874">
            <w:r w:rsidRPr="00985874">
              <w:rPr>
                <w:rFonts w:hint="eastAsia"/>
              </w:rPr>
              <w:t>TFAP2C</w:t>
            </w:r>
          </w:p>
        </w:tc>
        <w:tc>
          <w:tcPr>
            <w:tcW w:w="1350" w:type="dxa"/>
            <w:noWrap/>
            <w:hideMark/>
          </w:tcPr>
          <w:p w14:paraId="139E50C8" w14:textId="77777777" w:rsidR="00985874" w:rsidRPr="00985874" w:rsidRDefault="00985874" w:rsidP="00985874">
            <w:r w:rsidRPr="00985874">
              <w:rPr>
                <w:rFonts w:hint="eastAsia"/>
              </w:rPr>
              <w:t>0.99991</w:t>
            </w:r>
          </w:p>
        </w:tc>
        <w:tc>
          <w:tcPr>
            <w:tcW w:w="3741" w:type="dxa"/>
            <w:noWrap/>
            <w:hideMark/>
          </w:tcPr>
          <w:p w14:paraId="3B8DCAE5" w14:textId="77777777" w:rsidR="00985874" w:rsidRPr="00985874" w:rsidRDefault="00985874">
            <w:r w:rsidRPr="00985874">
              <w:rPr>
                <w:rFonts w:hint="eastAsia"/>
              </w:rPr>
              <w:t>0.99958-1.00023</w:t>
            </w:r>
          </w:p>
        </w:tc>
        <w:tc>
          <w:tcPr>
            <w:tcW w:w="1701" w:type="dxa"/>
            <w:noWrap/>
            <w:hideMark/>
          </w:tcPr>
          <w:p w14:paraId="49AD7C8C" w14:textId="77777777" w:rsidR="00985874" w:rsidRPr="00985874" w:rsidRDefault="00985874" w:rsidP="00985874">
            <w:r w:rsidRPr="00985874">
              <w:rPr>
                <w:rFonts w:hint="eastAsia"/>
              </w:rPr>
              <w:t>0.57354</w:t>
            </w:r>
          </w:p>
        </w:tc>
      </w:tr>
      <w:tr w:rsidR="00985874" w:rsidRPr="00985874" w14:paraId="3FAF2C0C" w14:textId="77777777" w:rsidTr="00985874">
        <w:trPr>
          <w:trHeight w:val="270"/>
        </w:trPr>
        <w:tc>
          <w:tcPr>
            <w:tcW w:w="1680" w:type="dxa"/>
            <w:noWrap/>
            <w:hideMark/>
          </w:tcPr>
          <w:p w14:paraId="6CAC3035" w14:textId="77777777" w:rsidR="00985874" w:rsidRPr="00985874" w:rsidRDefault="00985874">
            <w:r w:rsidRPr="00985874">
              <w:rPr>
                <w:rFonts w:hint="eastAsia"/>
              </w:rPr>
              <w:t>RREB1</w:t>
            </w:r>
          </w:p>
        </w:tc>
        <w:tc>
          <w:tcPr>
            <w:tcW w:w="1350" w:type="dxa"/>
            <w:noWrap/>
            <w:hideMark/>
          </w:tcPr>
          <w:p w14:paraId="24C25026" w14:textId="77777777" w:rsidR="00985874" w:rsidRPr="00985874" w:rsidRDefault="00985874" w:rsidP="00985874">
            <w:r w:rsidRPr="00985874">
              <w:rPr>
                <w:rFonts w:hint="eastAsia"/>
              </w:rPr>
              <w:t>0.99962</w:t>
            </w:r>
          </w:p>
        </w:tc>
        <w:tc>
          <w:tcPr>
            <w:tcW w:w="3741" w:type="dxa"/>
            <w:noWrap/>
            <w:hideMark/>
          </w:tcPr>
          <w:p w14:paraId="4D89950D" w14:textId="77777777" w:rsidR="00985874" w:rsidRPr="00985874" w:rsidRDefault="00985874">
            <w:r w:rsidRPr="00985874">
              <w:rPr>
                <w:rFonts w:hint="eastAsia"/>
              </w:rPr>
              <w:t>0.99938-0.99985</w:t>
            </w:r>
          </w:p>
        </w:tc>
        <w:tc>
          <w:tcPr>
            <w:tcW w:w="1701" w:type="dxa"/>
            <w:noWrap/>
            <w:hideMark/>
          </w:tcPr>
          <w:p w14:paraId="3227E5FF" w14:textId="77777777" w:rsidR="00985874" w:rsidRPr="00985874" w:rsidRDefault="00985874" w:rsidP="00985874">
            <w:r w:rsidRPr="00985874">
              <w:rPr>
                <w:rFonts w:hint="eastAsia"/>
              </w:rPr>
              <w:t>0.00143</w:t>
            </w:r>
          </w:p>
        </w:tc>
      </w:tr>
      <w:tr w:rsidR="00985874" w:rsidRPr="00985874" w14:paraId="1F5E6BB6" w14:textId="77777777" w:rsidTr="00985874">
        <w:trPr>
          <w:trHeight w:val="270"/>
        </w:trPr>
        <w:tc>
          <w:tcPr>
            <w:tcW w:w="1680" w:type="dxa"/>
            <w:noWrap/>
            <w:hideMark/>
          </w:tcPr>
          <w:p w14:paraId="3E399BFB" w14:textId="77777777" w:rsidR="00985874" w:rsidRPr="00985874" w:rsidRDefault="00985874">
            <w:r w:rsidRPr="00985874">
              <w:rPr>
                <w:rFonts w:hint="eastAsia"/>
              </w:rPr>
              <w:t>CDCA7L</w:t>
            </w:r>
          </w:p>
        </w:tc>
        <w:tc>
          <w:tcPr>
            <w:tcW w:w="1350" w:type="dxa"/>
            <w:noWrap/>
            <w:hideMark/>
          </w:tcPr>
          <w:p w14:paraId="4321BAEF" w14:textId="77777777" w:rsidR="00985874" w:rsidRPr="00985874" w:rsidRDefault="00985874" w:rsidP="00985874">
            <w:r w:rsidRPr="00985874">
              <w:rPr>
                <w:rFonts w:hint="eastAsia"/>
              </w:rPr>
              <w:t>1.00035</w:t>
            </w:r>
          </w:p>
        </w:tc>
        <w:tc>
          <w:tcPr>
            <w:tcW w:w="3741" w:type="dxa"/>
            <w:noWrap/>
            <w:hideMark/>
          </w:tcPr>
          <w:p w14:paraId="000D38FF" w14:textId="77777777" w:rsidR="00985874" w:rsidRPr="00985874" w:rsidRDefault="00985874">
            <w:r w:rsidRPr="00985874">
              <w:rPr>
                <w:rFonts w:hint="eastAsia"/>
              </w:rPr>
              <w:t>0.99977-1.00093</w:t>
            </w:r>
          </w:p>
        </w:tc>
        <w:tc>
          <w:tcPr>
            <w:tcW w:w="1701" w:type="dxa"/>
            <w:noWrap/>
            <w:hideMark/>
          </w:tcPr>
          <w:p w14:paraId="16503DC5" w14:textId="77777777" w:rsidR="00985874" w:rsidRPr="00985874" w:rsidRDefault="00985874" w:rsidP="00985874">
            <w:r w:rsidRPr="00985874">
              <w:rPr>
                <w:rFonts w:hint="eastAsia"/>
              </w:rPr>
              <w:t>0.24062</w:t>
            </w:r>
          </w:p>
        </w:tc>
      </w:tr>
      <w:tr w:rsidR="00985874" w:rsidRPr="00985874" w14:paraId="78ECC311" w14:textId="77777777" w:rsidTr="00985874">
        <w:trPr>
          <w:trHeight w:val="270"/>
        </w:trPr>
        <w:tc>
          <w:tcPr>
            <w:tcW w:w="1680" w:type="dxa"/>
            <w:noWrap/>
            <w:hideMark/>
          </w:tcPr>
          <w:p w14:paraId="0456EEA5" w14:textId="77777777" w:rsidR="00985874" w:rsidRPr="00985874" w:rsidRDefault="00985874">
            <w:r w:rsidRPr="00985874">
              <w:rPr>
                <w:rFonts w:hint="eastAsia"/>
              </w:rPr>
              <w:t>ZHX2</w:t>
            </w:r>
          </w:p>
        </w:tc>
        <w:tc>
          <w:tcPr>
            <w:tcW w:w="1350" w:type="dxa"/>
            <w:noWrap/>
            <w:hideMark/>
          </w:tcPr>
          <w:p w14:paraId="160DE2D2" w14:textId="77777777" w:rsidR="00985874" w:rsidRPr="00985874" w:rsidRDefault="00985874" w:rsidP="00985874">
            <w:r w:rsidRPr="00985874">
              <w:rPr>
                <w:rFonts w:hint="eastAsia"/>
              </w:rPr>
              <w:t>0.99973</w:t>
            </w:r>
          </w:p>
        </w:tc>
        <w:tc>
          <w:tcPr>
            <w:tcW w:w="3741" w:type="dxa"/>
            <w:noWrap/>
            <w:hideMark/>
          </w:tcPr>
          <w:p w14:paraId="2DC35294" w14:textId="77777777" w:rsidR="00985874" w:rsidRPr="00985874" w:rsidRDefault="00985874">
            <w:r w:rsidRPr="00985874">
              <w:rPr>
                <w:rFonts w:hint="eastAsia"/>
              </w:rPr>
              <w:t>0.9993-1.00017</w:t>
            </w:r>
          </w:p>
        </w:tc>
        <w:tc>
          <w:tcPr>
            <w:tcW w:w="1701" w:type="dxa"/>
            <w:noWrap/>
            <w:hideMark/>
          </w:tcPr>
          <w:p w14:paraId="3943CBC3" w14:textId="77777777" w:rsidR="00985874" w:rsidRPr="00985874" w:rsidRDefault="00985874" w:rsidP="00985874">
            <w:r w:rsidRPr="00985874">
              <w:rPr>
                <w:rFonts w:hint="eastAsia"/>
              </w:rPr>
              <w:t>0.23507</w:t>
            </w:r>
          </w:p>
        </w:tc>
      </w:tr>
      <w:tr w:rsidR="00985874" w:rsidRPr="00985874" w14:paraId="4A46F447" w14:textId="77777777" w:rsidTr="00985874">
        <w:trPr>
          <w:trHeight w:val="270"/>
        </w:trPr>
        <w:tc>
          <w:tcPr>
            <w:tcW w:w="1680" w:type="dxa"/>
            <w:noWrap/>
            <w:hideMark/>
          </w:tcPr>
          <w:p w14:paraId="2E044B1A" w14:textId="77777777" w:rsidR="00985874" w:rsidRPr="00985874" w:rsidRDefault="00985874">
            <w:r w:rsidRPr="00985874">
              <w:rPr>
                <w:rFonts w:hint="eastAsia"/>
              </w:rPr>
              <w:t>DEK</w:t>
            </w:r>
          </w:p>
        </w:tc>
        <w:tc>
          <w:tcPr>
            <w:tcW w:w="1350" w:type="dxa"/>
            <w:noWrap/>
            <w:hideMark/>
          </w:tcPr>
          <w:p w14:paraId="75C1FBE2" w14:textId="77777777" w:rsidR="00985874" w:rsidRPr="00985874" w:rsidRDefault="00985874" w:rsidP="00985874">
            <w:r w:rsidRPr="00985874">
              <w:rPr>
                <w:rFonts w:hint="eastAsia"/>
              </w:rPr>
              <w:t>1.00009</w:t>
            </w:r>
          </w:p>
        </w:tc>
        <w:tc>
          <w:tcPr>
            <w:tcW w:w="3741" w:type="dxa"/>
            <w:noWrap/>
            <w:hideMark/>
          </w:tcPr>
          <w:p w14:paraId="2DE90C55" w14:textId="77777777" w:rsidR="00985874" w:rsidRPr="00985874" w:rsidRDefault="00985874">
            <w:r w:rsidRPr="00985874">
              <w:rPr>
                <w:rFonts w:hint="eastAsia"/>
              </w:rPr>
              <w:t>0.99999-1.00018</w:t>
            </w:r>
          </w:p>
        </w:tc>
        <w:tc>
          <w:tcPr>
            <w:tcW w:w="1701" w:type="dxa"/>
            <w:noWrap/>
            <w:hideMark/>
          </w:tcPr>
          <w:p w14:paraId="608ADCD6" w14:textId="77777777" w:rsidR="00985874" w:rsidRPr="00985874" w:rsidRDefault="00985874" w:rsidP="00985874">
            <w:r w:rsidRPr="00985874">
              <w:rPr>
                <w:rFonts w:hint="eastAsia"/>
              </w:rPr>
              <w:t>0.08638</w:t>
            </w:r>
          </w:p>
        </w:tc>
      </w:tr>
      <w:tr w:rsidR="00985874" w:rsidRPr="00985874" w14:paraId="54870F1D" w14:textId="77777777" w:rsidTr="00985874">
        <w:trPr>
          <w:trHeight w:val="270"/>
        </w:trPr>
        <w:tc>
          <w:tcPr>
            <w:tcW w:w="1680" w:type="dxa"/>
            <w:noWrap/>
            <w:hideMark/>
          </w:tcPr>
          <w:p w14:paraId="1F162F45" w14:textId="77777777" w:rsidR="00985874" w:rsidRPr="00985874" w:rsidRDefault="00985874">
            <w:r w:rsidRPr="00985874">
              <w:rPr>
                <w:rFonts w:hint="eastAsia"/>
              </w:rPr>
              <w:t>TBPL1</w:t>
            </w:r>
          </w:p>
        </w:tc>
        <w:tc>
          <w:tcPr>
            <w:tcW w:w="1350" w:type="dxa"/>
            <w:noWrap/>
            <w:hideMark/>
          </w:tcPr>
          <w:p w14:paraId="31203DFD" w14:textId="77777777" w:rsidR="00985874" w:rsidRPr="00985874" w:rsidRDefault="00985874" w:rsidP="00985874">
            <w:r w:rsidRPr="00985874">
              <w:rPr>
                <w:rFonts w:hint="eastAsia"/>
              </w:rPr>
              <w:t>1.00121</w:t>
            </w:r>
          </w:p>
        </w:tc>
        <w:tc>
          <w:tcPr>
            <w:tcW w:w="3741" w:type="dxa"/>
            <w:noWrap/>
            <w:hideMark/>
          </w:tcPr>
          <w:p w14:paraId="3CF6D72C" w14:textId="77777777" w:rsidR="00985874" w:rsidRPr="00985874" w:rsidRDefault="00985874">
            <w:r w:rsidRPr="00985874">
              <w:rPr>
                <w:rFonts w:hint="eastAsia"/>
              </w:rPr>
              <w:t>1.00046-1.00196</w:t>
            </w:r>
          </w:p>
        </w:tc>
        <w:tc>
          <w:tcPr>
            <w:tcW w:w="1701" w:type="dxa"/>
            <w:noWrap/>
            <w:hideMark/>
          </w:tcPr>
          <w:p w14:paraId="64A978AA" w14:textId="77777777" w:rsidR="00985874" w:rsidRPr="00985874" w:rsidRDefault="00985874" w:rsidP="00985874">
            <w:r w:rsidRPr="00985874">
              <w:rPr>
                <w:rFonts w:hint="eastAsia"/>
              </w:rPr>
              <w:t>0.00154</w:t>
            </w:r>
          </w:p>
        </w:tc>
      </w:tr>
      <w:tr w:rsidR="00985874" w:rsidRPr="00985874" w14:paraId="3B9E4F4D" w14:textId="77777777" w:rsidTr="00985874">
        <w:trPr>
          <w:trHeight w:val="270"/>
        </w:trPr>
        <w:tc>
          <w:tcPr>
            <w:tcW w:w="1680" w:type="dxa"/>
            <w:noWrap/>
            <w:hideMark/>
          </w:tcPr>
          <w:p w14:paraId="5C5BA0F4" w14:textId="77777777" w:rsidR="00985874" w:rsidRPr="00985874" w:rsidRDefault="00985874">
            <w:r w:rsidRPr="00985874">
              <w:rPr>
                <w:rFonts w:hint="eastAsia"/>
              </w:rPr>
              <w:t>FUS</w:t>
            </w:r>
          </w:p>
        </w:tc>
        <w:tc>
          <w:tcPr>
            <w:tcW w:w="1350" w:type="dxa"/>
            <w:noWrap/>
            <w:hideMark/>
          </w:tcPr>
          <w:p w14:paraId="423A8D2D" w14:textId="77777777" w:rsidR="00985874" w:rsidRPr="00985874" w:rsidRDefault="00985874" w:rsidP="00985874">
            <w:r w:rsidRPr="00985874">
              <w:rPr>
                <w:rFonts w:hint="eastAsia"/>
              </w:rPr>
              <w:t>1.00003</w:t>
            </w:r>
          </w:p>
        </w:tc>
        <w:tc>
          <w:tcPr>
            <w:tcW w:w="3741" w:type="dxa"/>
            <w:noWrap/>
            <w:hideMark/>
          </w:tcPr>
          <w:p w14:paraId="5B46DDB3" w14:textId="77777777" w:rsidR="00985874" w:rsidRPr="00985874" w:rsidRDefault="00985874">
            <w:r w:rsidRPr="00985874">
              <w:rPr>
                <w:rFonts w:hint="eastAsia"/>
              </w:rPr>
              <w:t>0.99994-1.00013</w:t>
            </w:r>
          </w:p>
        </w:tc>
        <w:tc>
          <w:tcPr>
            <w:tcW w:w="1701" w:type="dxa"/>
            <w:noWrap/>
            <w:hideMark/>
          </w:tcPr>
          <w:p w14:paraId="48B3FA83" w14:textId="77777777" w:rsidR="00985874" w:rsidRPr="00985874" w:rsidRDefault="00985874" w:rsidP="00985874">
            <w:r w:rsidRPr="00985874">
              <w:rPr>
                <w:rFonts w:hint="eastAsia"/>
              </w:rPr>
              <w:t>0.47391</w:t>
            </w:r>
          </w:p>
        </w:tc>
      </w:tr>
      <w:tr w:rsidR="00985874" w:rsidRPr="00985874" w14:paraId="7086F480" w14:textId="77777777" w:rsidTr="00985874">
        <w:trPr>
          <w:trHeight w:val="270"/>
        </w:trPr>
        <w:tc>
          <w:tcPr>
            <w:tcW w:w="1680" w:type="dxa"/>
            <w:noWrap/>
            <w:hideMark/>
          </w:tcPr>
          <w:p w14:paraId="43552366" w14:textId="77777777" w:rsidR="00985874" w:rsidRPr="00985874" w:rsidRDefault="00985874">
            <w:r w:rsidRPr="00985874">
              <w:rPr>
                <w:rFonts w:hint="eastAsia"/>
              </w:rPr>
              <w:t>ONECUT2</w:t>
            </w:r>
          </w:p>
        </w:tc>
        <w:tc>
          <w:tcPr>
            <w:tcW w:w="1350" w:type="dxa"/>
            <w:noWrap/>
            <w:hideMark/>
          </w:tcPr>
          <w:p w14:paraId="343BE582" w14:textId="77777777" w:rsidR="00985874" w:rsidRPr="00985874" w:rsidRDefault="00985874" w:rsidP="00985874">
            <w:r w:rsidRPr="00985874">
              <w:rPr>
                <w:rFonts w:hint="eastAsia"/>
              </w:rPr>
              <w:t>1.00083</w:t>
            </w:r>
          </w:p>
        </w:tc>
        <w:tc>
          <w:tcPr>
            <w:tcW w:w="3741" w:type="dxa"/>
            <w:noWrap/>
            <w:hideMark/>
          </w:tcPr>
          <w:p w14:paraId="78E083D1" w14:textId="77777777" w:rsidR="00985874" w:rsidRPr="00985874" w:rsidRDefault="00985874">
            <w:r w:rsidRPr="00985874">
              <w:rPr>
                <w:rFonts w:hint="eastAsia"/>
              </w:rPr>
              <w:t>0.99832-1.00335</w:t>
            </w:r>
          </w:p>
        </w:tc>
        <w:tc>
          <w:tcPr>
            <w:tcW w:w="1701" w:type="dxa"/>
            <w:noWrap/>
            <w:hideMark/>
          </w:tcPr>
          <w:p w14:paraId="582DCFBA" w14:textId="77777777" w:rsidR="00985874" w:rsidRPr="00985874" w:rsidRDefault="00985874" w:rsidP="00985874">
            <w:r w:rsidRPr="00985874">
              <w:rPr>
                <w:rFonts w:hint="eastAsia"/>
              </w:rPr>
              <w:t>0.51494</w:t>
            </w:r>
          </w:p>
        </w:tc>
      </w:tr>
      <w:tr w:rsidR="00985874" w:rsidRPr="00985874" w14:paraId="09FCC884" w14:textId="77777777" w:rsidTr="00985874">
        <w:trPr>
          <w:trHeight w:val="270"/>
        </w:trPr>
        <w:tc>
          <w:tcPr>
            <w:tcW w:w="1680" w:type="dxa"/>
            <w:noWrap/>
            <w:hideMark/>
          </w:tcPr>
          <w:p w14:paraId="045EBBDA" w14:textId="77777777" w:rsidR="00985874" w:rsidRPr="00985874" w:rsidRDefault="00985874">
            <w:r w:rsidRPr="00985874">
              <w:rPr>
                <w:rFonts w:hint="eastAsia"/>
              </w:rPr>
              <w:t>HSF2</w:t>
            </w:r>
          </w:p>
        </w:tc>
        <w:tc>
          <w:tcPr>
            <w:tcW w:w="1350" w:type="dxa"/>
            <w:noWrap/>
            <w:hideMark/>
          </w:tcPr>
          <w:p w14:paraId="41595CA8" w14:textId="77777777" w:rsidR="00985874" w:rsidRPr="00985874" w:rsidRDefault="00985874" w:rsidP="00985874">
            <w:r w:rsidRPr="00985874">
              <w:rPr>
                <w:rFonts w:hint="eastAsia"/>
              </w:rPr>
              <w:t>1.00013</w:t>
            </w:r>
          </w:p>
        </w:tc>
        <w:tc>
          <w:tcPr>
            <w:tcW w:w="3741" w:type="dxa"/>
            <w:noWrap/>
            <w:hideMark/>
          </w:tcPr>
          <w:p w14:paraId="1C44774B" w14:textId="77777777" w:rsidR="00985874" w:rsidRPr="00985874" w:rsidRDefault="00985874">
            <w:r w:rsidRPr="00985874">
              <w:rPr>
                <w:rFonts w:hint="eastAsia"/>
              </w:rPr>
              <w:t>0.99881-1.00146</w:t>
            </w:r>
          </w:p>
        </w:tc>
        <w:tc>
          <w:tcPr>
            <w:tcW w:w="1701" w:type="dxa"/>
            <w:noWrap/>
            <w:hideMark/>
          </w:tcPr>
          <w:p w14:paraId="09A13F0F" w14:textId="77777777" w:rsidR="00985874" w:rsidRPr="00985874" w:rsidRDefault="00985874" w:rsidP="00985874">
            <w:r w:rsidRPr="00985874">
              <w:rPr>
                <w:rFonts w:hint="eastAsia"/>
              </w:rPr>
              <w:t>0.8431</w:t>
            </w:r>
          </w:p>
        </w:tc>
      </w:tr>
      <w:tr w:rsidR="00985874" w:rsidRPr="00985874" w14:paraId="3E202508" w14:textId="77777777" w:rsidTr="00985874">
        <w:trPr>
          <w:trHeight w:val="270"/>
        </w:trPr>
        <w:tc>
          <w:tcPr>
            <w:tcW w:w="1680" w:type="dxa"/>
            <w:noWrap/>
            <w:hideMark/>
          </w:tcPr>
          <w:p w14:paraId="41A52DEB" w14:textId="77777777" w:rsidR="00985874" w:rsidRPr="00985874" w:rsidRDefault="00985874">
            <w:r w:rsidRPr="00985874">
              <w:rPr>
                <w:rFonts w:hint="eastAsia"/>
              </w:rPr>
              <w:t>HSF4</w:t>
            </w:r>
          </w:p>
        </w:tc>
        <w:tc>
          <w:tcPr>
            <w:tcW w:w="1350" w:type="dxa"/>
            <w:noWrap/>
            <w:hideMark/>
          </w:tcPr>
          <w:p w14:paraId="78DF7286" w14:textId="77777777" w:rsidR="00985874" w:rsidRPr="00985874" w:rsidRDefault="00985874" w:rsidP="00985874">
            <w:r w:rsidRPr="00985874">
              <w:rPr>
                <w:rFonts w:hint="eastAsia"/>
              </w:rPr>
              <w:t>1.00117</w:t>
            </w:r>
          </w:p>
        </w:tc>
        <w:tc>
          <w:tcPr>
            <w:tcW w:w="3741" w:type="dxa"/>
            <w:noWrap/>
            <w:hideMark/>
          </w:tcPr>
          <w:p w14:paraId="2F397CEF" w14:textId="77777777" w:rsidR="00985874" w:rsidRPr="00985874" w:rsidRDefault="00985874">
            <w:r w:rsidRPr="00985874">
              <w:rPr>
                <w:rFonts w:hint="eastAsia"/>
              </w:rPr>
              <w:t>0.99996-1.00239</w:t>
            </w:r>
          </w:p>
        </w:tc>
        <w:tc>
          <w:tcPr>
            <w:tcW w:w="1701" w:type="dxa"/>
            <w:noWrap/>
            <w:hideMark/>
          </w:tcPr>
          <w:p w14:paraId="4B7AB936" w14:textId="77777777" w:rsidR="00985874" w:rsidRPr="00985874" w:rsidRDefault="00985874" w:rsidP="00985874">
            <w:r w:rsidRPr="00985874">
              <w:rPr>
                <w:rFonts w:hint="eastAsia"/>
              </w:rPr>
              <w:t>0.05777</w:t>
            </w:r>
          </w:p>
        </w:tc>
      </w:tr>
      <w:tr w:rsidR="00985874" w:rsidRPr="00985874" w14:paraId="52D957E1" w14:textId="77777777" w:rsidTr="00985874">
        <w:trPr>
          <w:trHeight w:val="270"/>
        </w:trPr>
        <w:tc>
          <w:tcPr>
            <w:tcW w:w="1680" w:type="dxa"/>
            <w:noWrap/>
            <w:hideMark/>
          </w:tcPr>
          <w:p w14:paraId="72398AA1" w14:textId="77777777" w:rsidR="00985874" w:rsidRPr="00985874" w:rsidRDefault="00985874">
            <w:r w:rsidRPr="00985874">
              <w:rPr>
                <w:rFonts w:hint="eastAsia"/>
              </w:rPr>
              <w:t>RORC</w:t>
            </w:r>
          </w:p>
        </w:tc>
        <w:tc>
          <w:tcPr>
            <w:tcW w:w="1350" w:type="dxa"/>
            <w:noWrap/>
            <w:hideMark/>
          </w:tcPr>
          <w:p w14:paraId="248843D1" w14:textId="77777777" w:rsidR="00985874" w:rsidRPr="00985874" w:rsidRDefault="00985874" w:rsidP="00985874">
            <w:r w:rsidRPr="00985874">
              <w:rPr>
                <w:rFonts w:hint="eastAsia"/>
              </w:rPr>
              <w:t>0.99942</w:t>
            </w:r>
          </w:p>
        </w:tc>
        <w:tc>
          <w:tcPr>
            <w:tcW w:w="3741" w:type="dxa"/>
            <w:noWrap/>
            <w:hideMark/>
          </w:tcPr>
          <w:p w14:paraId="1A9E702F" w14:textId="77777777" w:rsidR="00985874" w:rsidRPr="00985874" w:rsidRDefault="00985874">
            <w:r w:rsidRPr="00985874">
              <w:rPr>
                <w:rFonts w:hint="eastAsia"/>
              </w:rPr>
              <w:t>0.99861-1.00023</w:t>
            </w:r>
          </w:p>
        </w:tc>
        <w:tc>
          <w:tcPr>
            <w:tcW w:w="1701" w:type="dxa"/>
            <w:noWrap/>
            <w:hideMark/>
          </w:tcPr>
          <w:p w14:paraId="4B428AF3" w14:textId="77777777" w:rsidR="00985874" w:rsidRPr="00985874" w:rsidRDefault="00985874" w:rsidP="00985874">
            <w:r w:rsidRPr="00985874">
              <w:rPr>
                <w:rFonts w:hint="eastAsia"/>
              </w:rPr>
              <w:t>0.16166</w:t>
            </w:r>
          </w:p>
        </w:tc>
      </w:tr>
      <w:tr w:rsidR="00985874" w:rsidRPr="00985874" w14:paraId="70624898" w14:textId="77777777" w:rsidTr="00985874">
        <w:trPr>
          <w:trHeight w:val="270"/>
        </w:trPr>
        <w:tc>
          <w:tcPr>
            <w:tcW w:w="1680" w:type="dxa"/>
            <w:noWrap/>
            <w:hideMark/>
          </w:tcPr>
          <w:p w14:paraId="770D3724" w14:textId="77777777" w:rsidR="00985874" w:rsidRPr="00985874" w:rsidRDefault="00985874">
            <w:r w:rsidRPr="00985874">
              <w:rPr>
                <w:rFonts w:hint="eastAsia"/>
              </w:rPr>
              <w:t>RORA</w:t>
            </w:r>
          </w:p>
        </w:tc>
        <w:tc>
          <w:tcPr>
            <w:tcW w:w="1350" w:type="dxa"/>
            <w:noWrap/>
            <w:hideMark/>
          </w:tcPr>
          <w:p w14:paraId="51094934" w14:textId="77777777" w:rsidR="00985874" w:rsidRPr="00985874" w:rsidRDefault="00985874" w:rsidP="00985874">
            <w:r w:rsidRPr="00985874">
              <w:rPr>
                <w:rFonts w:hint="eastAsia"/>
              </w:rPr>
              <w:t>0.99953</w:t>
            </w:r>
          </w:p>
        </w:tc>
        <w:tc>
          <w:tcPr>
            <w:tcW w:w="3741" w:type="dxa"/>
            <w:noWrap/>
            <w:hideMark/>
          </w:tcPr>
          <w:p w14:paraId="6C4A23BC" w14:textId="77777777" w:rsidR="00985874" w:rsidRPr="00985874" w:rsidRDefault="00985874">
            <w:r w:rsidRPr="00985874">
              <w:rPr>
                <w:rFonts w:hint="eastAsia"/>
              </w:rPr>
              <w:t>0.99905-1</w:t>
            </w:r>
          </w:p>
        </w:tc>
        <w:tc>
          <w:tcPr>
            <w:tcW w:w="1701" w:type="dxa"/>
            <w:noWrap/>
            <w:hideMark/>
          </w:tcPr>
          <w:p w14:paraId="7349C6F3" w14:textId="77777777" w:rsidR="00985874" w:rsidRPr="00985874" w:rsidRDefault="00985874" w:rsidP="00985874">
            <w:r w:rsidRPr="00985874">
              <w:rPr>
                <w:rFonts w:hint="eastAsia"/>
              </w:rPr>
              <w:t>0.05122</w:t>
            </w:r>
          </w:p>
        </w:tc>
      </w:tr>
      <w:tr w:rsidR="00985874" w:rsidRPr="00985874" w14:paraId="1539F249" w14:textId="77777777" w:rsidTr="00985874">
        <w:trPr>
          <w:trHeight w:val="270"/>
        </w:trPr>
        <w:tc>
          <w:tcPr>
            <w:tcW w:w="1680" w:type="dxa"/>
            <w:noWrap/>
            <w:hideMark/>
          </w:tcPr>
          <w:p w14:paraId="0587D3DA" w14:textId="77777777" w:rsidR="00985874" w:rsidRPr="00985874" w:rsidRDefault="00985874">
            <w:r w:rsidRPr="00985874">
              <w:rPr>
                <w:rFonts w:hint="eastAsia"/>
              </w:rPr>
              <w:t>TRRAP</w:t>
            </w:r>
          </w:p>
        </w:tc>
        <w:tc>
          <w:tcPr>
            <w:tcW w:w="1350" w:type="dxa"/>
            <w:noWrap/>
            <w:hideMark/>
          </w:tcPr>
          <w:p w14:paraId="46D70393" w14:textId="77777777" w:rsidR="00985874" w:rsidRPr="00985874" w:rsidRDefault="00985874" w:rsidP="00985874">
            <w:r w:rsidRPr="00985874">
              <w:rPr>
                <w:rFonts w:hint="eastAsia"/>
              </w:rPr>
              <w:t>0.99977</w:t>
            </w:r>
          </w:p>
        </w:tc>
        <w:tc>
          <w:tcPr>
            <w:tcW w:w="3741" w:type="dxa"/>
            <w:noWrap/>
            <w:hideMark/>
          </w:tcPr>
          <w:p w14:paraId="41B0ECC7" w14:textId="77777777" w:rsidR="00985874" w:rsidRPr="00985874" w:rsidRDefault="00985874">
            <w:r w:rsidRPr="00985874">
              <w:rPr>
                <w:rFonts w:hint="eastAsia"/>
              </w:rPr>
              <w:t>0.99954-1</w:t>
            </w:r>
          </w:p>
        </w:tc>
        <w:tc>
          <w:tcPr>
            <w:tcW w:w="1701" w:type="dxa"/>
            <w:noWrap/>
            <w:hideMark/>
          </w:tcPr>
          <w:p w14:paraId="3B7867FC" w14:textId="77777777" w:rsidR="00985874" w:rsidRPr="00985874" w:rsidRDefault="00985874" w:rsidP="00985874">
            <w:r w:rsidRPr="00985874">
              <w:rPr>
                <w:rFonts w:hint="eastAsia"/>
              </w:rPr>
              <w:t>0.05512</w:t>
            </w:r>
          </w:p>
        </w:tc>
      </w:tr>
      <w:tr w:rsidR="00985874" w:rsidRPr="00985874" w14:paraId="674106E8" w14:textId="77777777" w:rsidTr="00985874">
        <w:trPr>
          <w:trHeight w:val="270"/>
        </w:trPr>
        <w:tc>
          <w:tcPr>
            <w:tcW w:w="1680" w:type="dxa"/>
            <w:noWrap/>
            <w:hideMark/>
          </w:tcPr>
          <w:p w14:paraId="6B1095C9" w14:textId="77777777" w:rsidR="00985874" w:rsidRPr="00985874" w:rsidRDefault="00985874">
            <w:r w:rsidRPr="00985874">
              <w:rPr>
                <w:rFonts w:hint="eastAsia"/>
              </w:rPr>
              <w:t>ZMYND11</w:t>
            </w:r>
          </w:p>
        </w:tc>
        <w:tc>
          <w:tcPr>
            <w:tcW w:w="1350" w:type="dxa"/>
            <w:noWrap/>
            <w:hideMark/>
          </w:tcPr>
          <w:p w14:paraId="764F33DB" w14:textId="77777777" w:rsidR="00985874" w:rsidRPr="00985874" w:rsidRDefault="00985874" w:rsidP="00985874">
            <w:r w:rsidRPr="00985874">
              <w:rPr>
                <w:rFonts w:hint="eastAsia"/>
              </w:rPr>
              <w:t>0.99985</w:t>
            </w:r>
          </w:p>
        </w:tc>
        <w:tc>
          <w:tcPr>
            <w:tcW w:w="3741" w:type="dxa"/>
            <w:noWrap/>
            <w:hideMark/>
          </w:tcPr>
          <w:p w14:paraId="578551DE" w14:textId="77777777" w:rsidR="00985874" w:rsidRPr="00985874" w:rsidRDefault="00985874">
            <w:r w:rsidRPr="00985874">
              <w:rPr>
                <w:rFonts w:hint="eastAsia"/>
              </w:rPr>
              <w:t>0.99947-1.00024</w:t>
            </w:r>
          </w:p>
        </w:tc>
        <w:tc>
          <w:tcPr>
            <w:tcW w:w="1701" w:type="dxa"/>
            <w:noWrap/>
            <w:hideMark/>
          </w:tcPr>
          <w:p w14:paraId="30A28E7C" w14:textId="77777777" w:rsidR="00985874" w:rsidRPr="00985874" w:rsidRDefault="00985874" w:rsidP="00985874">
            <w:r w:rsidRPr="00985874">
              <w:rPr>
                <w:rFonts w:hint="eastAsia"/>
              </w:rPr>
              <w:t>0.46266</w:t>
            </w:r>
          </w:p>
        </w:tc>
      </w:tr>
      <w:tr w:rsidR="00985874" w:rsidRPr="00985874" w14:paraId="4C373DA1" w14:textId="77777777" w:rsidTr="00985874">
        <w:trPr>
          <w:trHeight w:val="270"/>
        </w:trPr>
        <w:tc>
          <w:tcPr>
            <w:tcW w:w="1680" w:type="dxa"/>
            <w:noWrap/>
            <w:hideMark/>
          </w:tcPr>
          <w:p w14:paraId="44B2E6A5" w14:textId="77777777" w:rsidR="00985874" w:rsidRPr="00985874" w:rsidRDefault="00985874">
            <w:r w:rsidRPr="00985874">
              <w:rPr>
                <w:rFonts w:hint="eastAsia"/>
              </w:rPr>
              <w:t>TAF5</w:t>
            </w:r>
          </w:p>
        </w:tc>
        <w:tc>
          <w:tcPr>
            <w:tcW w:w="1350" w:type="dxa"/>
            <w:noWrap/>
            <w:hideMark/>
          </w:tcPr>
          <w:p w14:paraId="1E472528" w14:textId="77777777" w:rsidR="00985874" w:rsidRPr="00985874" w:rsidRDefault="00985874" w:rsidP="00985874">
            <w:r w:rsidRPr="00985874">
              <w:rPr>
                <w:rFonts w:hint="eastAsia"/>
              </w:rPr>
              <w:t>1.00246</w:t>
            </w:r>
          </w:p>
        </w:tc>
        <w:tc>
          <w:tcPr>
            <w:tcW w:w="3741" w:type="dxa"/>
            <w:noWrap/>
            <w:hideMark/>
          </w:tcPr>
          <w:p w14:paraId="2A692183" w14:textId="77777777" w:rsidR="00985874" w:rsidRPr="00985874" w:rsidRDefault="00985874">
            <w:r w:rsidRPr="00985874">
              <w:rPr>
                <w:rFonts w:hint="eastAsia"/>
              </w:rPr>
              <w:t>0.99917-1.00578</w:t>
            </w:r>
          </w:p>
        </w:tc>
        <w:tc>
          <w:tcPr>
            <w:tcW w:w="1701" w:type="dxa"/>
            <w:noWrap/>
            <w:hideMark/>
          </w:tcPr>
          <w:p w14:paraId="1E3757FD" w14:textId="77777777" w:rsidR="00985874" w:rsidRPr="00985874" w:rsidRDefault="00985874" w:rsidP="00985874">
            <w:r w:rsidRPr="00985874">
              <w:rPr>
                <w:rFonts w:hint="eastAsia"/>
              </w:rPr>
              <w:t>0.14333</w:t>
            </w:r>
          </w:p>
        </w:tc>
      </w:tr>
      <w:tr w:rsidR="00985874" w:rsidRPr="00985874" w14:paraId="2A6A9226" w14:textId="77777777" w:rsidTr="00985874">
        <w:trPr>
          <w:trHeight w:val="270"/>
        </w:trPr>
        <w:tc>
          <w:tcPr>
            <w:tcW w:w="1680" w:type="dxa"/>
            <w:noWrap/>
            <w:hideMark/>
          </w:tcPr>
          <w:p w14:paraId="7E443695" w14:textId="77777777" w:rsidR="00985874" w:rsidRPr="00985874" w:rsidRDefault="00985874">
            <w:r w:rsidRPr="00985874">
              <w:rPr>
                <w:rFonts w:hint="eastAsia"/>
              </w:rPr>
              <w:t>TAF1</w:t>
            </w:r>
          </w:p>
        </w:tc>
        <w:tc>
          <w:tcPr>
            <w:tcW w:w="1350" w:type="dxa"/>
            <w:noWrap/>
            <w:hideMark/>
          </w:tcPr>
          <w:p w14:paraId="19EEDDF4" w14:textId="77777777" w:rsidR="00985874" w:rsidRPr="00985874" w:rsidRDefault="00985874" w:rsidP="00985874">
            <w:r w:rsidRPr="00985874">
              <w:rPr>
                <w:rFonts w:hint="eastAsia"/>
              </w:rPr>
              <w:t>0.99962</w:t>
            </w:r>
          </w:p>
        </w:tc>
        <w:tc>
          <w:tcPr>
            <w:tcW w:w="3741" w:type="dxa"/>
            <w:noWrap/>
            <w:hideMark/>
          </w:tcPr>
          <w:p w14:paraId="7BC59BCD" w14:textId="77777777" w:rsidR="00985874" w:rsidRPr="00985874" w:rsidRDefault="00985874">
            <w:r w:rsidRPr="00985874">
              <w:rPr>
                <w:rFonts w:hint="eastAsia"/>
              </w:rPr>
              <w:t>0.99909-1.00014</w:t>
            </w:r>
          </w:p>
        </w:tc>
        <w:tc>
          <w:tcPr>
            <w:tcW w:w="1701" w:type="dxa"/>
            <w:noWrap/>
            <w:hideMark/>
          </w:tcPr>
          <w:p w14:paraId="66F6F038" w14:textId="77777777" w:rsidR="00985874" w:rsidRPr="00985874" w:rsidRDefault="00985874" w:rsidP="00985874">
            <w:r w:rsidRPr="00985874">
              <w:rPr>
                <w:rFonts w:hint="eastAsia"/>
              </w:rPr>
              <w:t>0.15553</w:t>
            </w:r>
          </w:p>
        </w:tc>
      </w:tr>
      <w:tr w:rsidR="00985874" w:rsidRPr="00985874" w14:paraId="5D7DED9B" w14:textId="77777777" w:rsidTr="00985874">
        <w:trPr>
          <w:trHeight w:val="270"/>
        </w:trPr>
        <w:tc>
          <w:tcPr>
            <w:tcW w:w="1680" w:type="dxa"/>
            <w:noWrap/>
            <w:hideMark/>
          </w:tcPr>
          <w:p w14:paraId="557594AB" w14:textId="77777777" w:rsidR="00985874" w:rsidRPr="00985874" w:rsidRDefault="00985874">
            <w:r w:rsidRPr="00985874">
              <w:rPr>
                <w:rFonts w:hint="eastAsia"/>
              </w:rPr>
              <w:t>FOSB</w:t>
            </w:r>
          </w:p>
        </w:tc>
        <w:tc>
          <w:tcPr>
            <w:tcW w:w="1350" w:type="dxa"/>
            <w:noWrap/>
            <w:hideMark/>
          </w:tcPr>
          <w:p w14:paraId="1AD54E4C" w14:textId="77777777" w:rsidR="00985874" w:rsidRPr="00985874" w:rsidRDefault="00985874" w:rsidP="00985874">
            <w:r w:rsidRPr="00985874">
              <w:rPr>
                <w:rFonts w:hint="eastAsia"/>
              </w:rPr>
              <w:t>1.00001</w:t>
            </w:r>
          </w:p>
        </w:tc>
        <w:tc>
          <w:tcPr>
            <w:tcW w:w="3741" w:type="dxa"/>
            <w:noWrap/>
            <w:hideMark/>
          </w:tcPr>
          <w:p w14:paraId="04297BDA" w14:textId="77777777" w:rsidR="00985874" w:rsidRPr="00985874" w:rsidRDefault="00985874">
            <w:r w:rsidRPr="00985874">
              <w:rPr>
                <w:rFonts w:hint="eastAsia"/>
              </w:rPr>
              <w:t>0.99997-1.00004</w:t>
            </w:r>
          </w:p>
        </w:tc>
        <w:tc>
          <w:tcPr>
            <w:tcW w:w="1701" w:type="dxa"/>
            <w:noWrap/>
            <w:hideMark/>
          </w:tcPr>
          <w:p w14:paraId="4680FD30" w14:textId="77777777" w:rsidR="00985874" w:rsidRPr="00985874" w:rsidRDefault="00985874" w:rsidP="00985874">
            <w:r w:rsidRPr="00985874">
              <w:rPr>
                <w:rFonts w:hint="eastAsia"/>
              </w:rPr>
              <w:t>0.68015</w:t>
            </w:r>
          </w:p>
        </w:tc>
      </w:tr>
      <w:tr w:rsidR="00985874" w:rsidRPr="00985874" w14:paraId="4E0FFC10" w14:textId="77777777" w:rsidTr="00985874">
        <w:trPr>
          <w:trHeight w:val="270"/>
        </w:trPr>
        <w:tc>
          <w:tcPr>
            <w:tcW w:w="1680" w:type="dxa"/>
            <w:noWrap/>
            <w:hideMark/>
          </w:tcPr>
          <w:p w14:paraId="431144FA" w14:textId="77777777" w:rsidR="00985874" w:rsidRPr="00985874" w:rsidRDefault="00985874">
            <w:r w:rsidRPr="00985874">
              <w:rPr>
                <w:rFonts w:hint="eastAsia"/>
              </w:rPr>
              <w:lastRenderedPageBreak/>
              <w:t>PDCD11</w:t>
            </w:r>
          </w:p>
        </w:tc>
        <w:tc>
          <w:tcPr>
            <w:tcW w:w="1350" w:type="dxa"/>
            <w:noWrap/>
            <w:hideMark/>
          </w:tcPr>
          <w:p w14:paraId="088FF35B" w14:textId="77777777" w:rsidR="00985874" w:rsidRPr="00985874" w:rsidRDefault="00985874" w:rsidP="00985874">
            <w:r w:rsidRPr="00985874">
              <w:rPr>
                <w:rFonts w:hint="eastAsia"/>
              </w:rPr>
              <w:t>1</w:t>
            </w:r>
          </w:p>
        </w:tc>
        <w:tc>
          <w:tcPr>
            <w:tcW w:w="3741" w:type="dxa"/>
            <w:noWrap/>
            <w:hideMark/>
          </w:tcPr>
          <w:p w14:paraId="157796F2" w14:textId="77777777" w:rsidR="00985874" w:rsidRPr="00985874" w:rsidRDefault="00985874">
            <w:r w:rsidRPr="00985874">
              <w:rPr>
                <w:rFonts w:hint="eastAsia"/>
              </w:rPr>
              <w:t>0.99973-1.00028</w:t>
            </w:r>
          </w:p>
        </w:tc>
        <w:tc>
          <w:tcPr>
            <w:tcW w:w="1701" w:type="dxa"/>
            <w:noWrap/>
            <w:hideMark/>
          </w:tcPr>
          <w:p w14:paraId="27E66DD3" w14:textId="77777777" w:rsidR="00985874" w:rsidRPr="00985874" w:rsidRDefault="00985874" w:rsidP="00985874">
            <w:r w:rsidRPr="00985874">
              <w:rPr>
                <w:rFonts w:hint="eastAsia"/>
              </w:rPr>
              <w:t>0.97355</w:t>
            </w:r>
          </w:p>
        </w:tc>
      </w:tr>
      <w:tr w:rsidR="00985874" w:rsidRPr="00985874" w14:paraId="6E79EF69" w14:textId="77777777" w:rsidTr="00985874">
        <w:trPr>
          <w:trHeight w:val="270"/>
        </w:trPr>
        <w:tc>
          <w:tcPr>
            <w:tcW w:w="1680" w:type="dxa"/>
            <w:noWrap/>
            <w:hideMark/>
          </w:tcPr>
          <w:p w14:paraId="5645C56E" w14:textId="77777777" w:rsidR="00985874" w:rsidRPr="00985874" w:rsidRDefault="00985874">
            <w:r w:rsidRPr="00985874">
              <w:rPr>
                <w:rFonts w:hint="eastAsia"/>
              </w:rPr>
              <w:t>CREM</w:t>
            </w:r>
          </w:p>
        </w:tc>
        <w:tc>
          <w:tcPr>
            <w:tcW w:w="1350" w:type="dxa"/>
            <w:noWrap/>
            <w:hideMark/>
          </w:tcPr>
          <w:p w14:paraId="4DB40213" w14:textId="77777777" w:rsidR="00985874" w:rsidRPr="00985874" w:rsidRDefault="00985874" w:rsidP="00985874">
            <w:r w:rsidRPr="00985874">
              <w:rPr>
                <w:rFonts w:hint="eastAsia"/>
              </w:rPr>
              <w:t>1.00023</w:t>
            </w:r>
          </w:p>
        </w:tc>
        <w:tc>
          <w:tcPr>
            <w:tcW w:w="3741" w:type="dxa"/>
            <w:noWrap/>
            <w:hideMark/>
          </w:tcPr>
          <w:p w14:paraId="0DC06913" w14:textId="77777777" w:rsidR="00985874" w:rsidRPr="00985874" w:rsidRDefault="00985874">
            <w:r w:rsidRPr="00985874">
              <w:rPr>
                <w:rFonts w:hint="eastAsia"/>
              </w:rPr>
              <w:t>0.99924-1.00123</w:t>
            </w:r>
          </w:p>
        </w:tc>
        <w:tc>
          <w:tcPr>
            <w:tcW w:w="1701" w:type="dxa"/>
            <w:noWrap/>
            <w:hideMark/>
          </w:tcPr>
          <w:p w14:paraId="298BAD09" w14:textId="77777777" w:rsidR="00985874" w:rsidRPr="00985874" w:rsidRDefault="00985874" w:rsidP="00985874">
            <w:r w:rsidRPr="00985874">
              <w:rPr>
                <w:rFonts w:hint="eastAsia"/>
              </w:rPr>
              <w:t>0.64493</w:t>
            </w:r>
          </w:p>
        </w:tc>
      </w:tr>
      <w:tr w:rsidR="00985874" w:rsidRPr="00985874" w14:paraId="4E93F1F6" w14:textId="77777777" w:rsidTr="00985874">
        <w:trPr>
          <w:trHeight w:val="270"/>
        </w:trPr>
        <w:tc>
          <w:tcPr>
            <w:tcW w:w="1680" w:type="dxa"/>
            <w:noWrap/>
            <w:hideMark/>
          </w:tcPr>
          <w:p w14:paraId="56E27160" w14:textId="77777777" w:rsidR="00985874" w:rsidRPr="00985874" w:rsidRDefault="00985874">
            <w:r w:rsidRPr="00985874">
              <w:rPr>
                <w:rFonts w:hint="eastAsia"/>
              </w:rPr>
              <w:t>TRIM28</w:t>
            </w:r>
          </w:p>
        </w:tc>
        <w:tc>
          <w:tcPr>
            <w:tcW w:w="1350" w:type="dxa"/>
            <w:noWrap/>
            <w:hideMark/>
          </w:tcPr>
          <w:p w14:paraId="48244ECF" w14:textId="77777777" w:rsidR="00985874" w:rsidRPr="00985874" w:rsidRDefault="00985874" w:rsidP="00985874">
            <w:r w:rsidRPr="00985874">
              <w:rPr>
                <w:rFonts w:hint="eastAsia"/>
              </w:rPr>
              <w:t>1</w:t>
            </w:r>
          </w:p>
        </w:tc>
        <w:tc>
          <w:tcPr>
            <w:tcW w:w="3741" w:type="dxa"/>
            <w:noWrap/>
            <w:hideMark/>
          </w:tcPr>
          <w:p w14:paraId="33F03A5C" w14:textId="77777777" w:rsidR="00985874" w:rsidRPr="00985874" w:rsidRDefault="00985874">
            <w:r w:rsidRPr="00985874">
              <w:rPr>
                <w:rFonts w:hint="eastAsia"/>
              </w:rPr>
              <w:t>0.99994-1.00006</w:t>
            </w:r>
          </w:p>
        </w:tc>
        <w:tc>
          <w:tcPr>
            <w:tcW w:w="1701" w:type="dxa"/>
            <w:noWrap/>
            <w:hideMark/>
          </w:tcPr>
          <w:p w14:paraId="21FBA920" w14:textId="77777777" w:rsidR="00985874" w:rsidRPr="00985874" w:rsidRDefault="00985874" w:rsidP="00985874">
            <w:r w:rsidRPr="00985874">
              <w:rPr>
                <w:rFonts w:hint="eastAsia"/>
              </w:rPr>
              <w:t>0.8947</w:t>
            </w:r>
          </w:p>
        </w:tc>
      </w:tr>
      <w:tr w:rsidR="00985874" w:rsidRPr="00985874" w14:paraId="2D5B92C5" w14:textId="77777777" w:rsidTr="00985874">
        <w:trPr>
          <w:trHeight w:val="270"/>
        </w:trPr>
        <w:tc>
          <w:tcPr>
            <w:tcW w:w="1680" w:type="dxa"/>
            <w:noWrap/>
            <w:hideMark/>
          </w:tcPr>
          <w:p w14:paraId="1CB65332" w14:textId="77777777" w:rsidR="00985874" w:rsidRPr="00985874" w:rsidRDefault="00985874">
            <w:r w:rsidRPr="00985874">
              <w:rPr>
                <w:rFonts w:hint="eastAsia"/>
              </w:rPr>
              <w:t>TRIM22</w:t>
            </w:r>
          </w:p>
        </w:tc>
        <w:tc>
          <w:tcPr>
            <w:tcW w:w="1350" w:type="dxa"/>
            <w:noWrap/>
            <w:hideMark/>
          </w:tcPr>
          <w:p w14:paraId="19A25D10" w14:textId="77777777" w:rsidR="00985874" w:rsidRPr="00985874" w:rsidRDefault="00985874" w:rsidP="00985874">
            <w:r w:rsidRPr="00985874">
              <w:rPr>
                <w:rFonts w:hint="eastAsia"/>
              </w:rPr>
              <w:t>1.00003</w:t>
            </w:r>
          </w:p>
        </w:tc>
        <w:tc>
          <w:tcPr>
            <w:tcW w:w="3741" w:type="dxa"/>
            <w:noWrap/>
            <w:hideMark/>
          </w:tcPr>
          <w:p w14:paraId="04D8F5A0" w14:textId="77777777" w:rsidR="00985874" w:rsidRPr="00985874" w:rsidRDefault="00985874">
            <w:r w:rsidRPr="00985874">
              <w:rPr>
                <w:rFonts w:hint="eastAsia"/>
              </w:rPr>
              <w:t>0.99994-1.00012</w:t>
            </w:r>
          </w:p>
        </w:tc>
        <w:tc>
          <w:tcPr>
            <w:tcW w:w="1701" w:type="dxa"/>
            <w:noWrap/>
            <w:hideMark/>
          </w:tcPr>
          <w:p w14:paraId="1253A131" w14:textId="77777777" w:rsidR="00985874" w:rsidRPr="00985874" w:rsidRDefault="00985874" w:rsidP="00985874">
            <w:r w:rsidRPr="00985874">
              <w:rPr>
                <w:rFonts w:hint="eastAsia"/>
              </w:rPr>
              <w:t>0.5299</w:t>
            </w:r>
          </w:p>
        </w:tc>
      </w:tr>
      <w:tr w:rsidR="00985874" w:rsidRPr="00985874" w14:paraId="525BD9A3" w14:textId="77777777" w:rsidTr="00985874">
        <w:trPr>
          <w:trHeight w:val="270"/>
        </w:trPr>
        <w:tc>
          <w:tcPr>
            <w:tcW w:w="1680" w:type="dxa"/>
            <w:noWrap/>
            <w:hideMark/>
          </w:tcPr>
          <w:p w14:paraId="2D1A4B5C" w14:textId="77777777" w:rsidR="00985874" w:rsidRPr="00985874" w:rsidRDefault="00985874">
            <w:r w:rsidRPr="00985874">
              <w:rPr>
                <w:rFonts w:hint="eastAsia"/>
              </w:rPr>
              <w:t>GTF3A</w:t>
            </w:r>
          </w:p>
        </w:tc>
        <w:tc>
          <w:tcPr>
            <w:tcW w:w="1350" w:type="dxa"/>
            <w:noWrap/>
            <w:hideMark/>
          </w:tcPr>
          <w:p w14:paraId="64C9E050" w14:textId="77777777" w:rsidR="00985874" w:rsidRPr="00985874" w:rsidRDefault="00985874" w:rsidP="00985874">
            <w:r w:rsidRPr="00985874">
              <w:rPr>
                <w:rFonts w:hint="eastAsia"/>
              </w:rPr>
              <w:t>1.00018</w:t>
            </w:r>
          </w:p>
        </w:tc>
        <w:tc>
          <w:tcPr>
            <w:tcW w:w="3741" w:type="dxa"/>
            <w:noWrap/>
            <w:hideMark/>
          </w:tcPr>
          <w:p w14:paraId="2FAF3960" w14:textId="77777777" w:rsidR="00985874" w:rsidRPr="00985874" w:rsidRDefault="00985874">
            <w:r w:rsidRPr="00985874">
              <w:rPr>
                <w:rFonts w:hint="eastAsia"/>
              </w:rPr>
              <w:t>1.00001-1.00034</w:t>
            </w:r>
          </w:p>
        </w:tc>
        <w:tc>
          <w:tcPr>
            <w:tcW w:w="1701" w:type="dxa"/>
            <w:noWrap/>
            <w:hideMark/>
          </w:tcPr>
          <w:p w14:paraId="7038E952" w14:textId="77777777" w:rsidR="00985874" w:rsidRPr="00985874" w:rsidRDefault="00985874" w:rsidP="00985874">
            <w:r w:rsidRPr="00985874">
              <w:rPr>
                <w:rFonts w:hint="eastAsia"/>
              </w:rPr>
              <w:t>0.03446</w:t>
            </w:r>
          </w:p>
        </w:tc>
      </w:tr>
      <w:tr w:rsidR="00985874" w:rsidRPr="00985874" w14:paraId="0207F08F" w14:textId="77777777" w:rsidTr="00985874">
        <w:trPr>
          <w:trHeight w:val="270"/>
        </w:trPr>
        <w:tc>
          <w:tcPr>
            <w:tcW w:w="1680" w:type="dxa"/>
            <w:noWrap/>
            <w:hideMark/>
          </w:tcPr>
          <w:p w14:paraId="28B91CF4" w14:textId="77777777" w:rsidR="00985874" w:rsidRPr="00985874" w:rsidRDefault="00985874">
            <w:r w:rsidRPr="00985874">
              <w:rPr>
                <w:rFonts w:hint="eastAsia"/>
              </w:rPr>
              <w:t>IFI16</w:t>
            </w:r>
          </w:p>
        </w:tc>
        <w:tc>
          <w:tcPr>
            <w:tcW w:w="1350" w:type="dxa"/>
            <w:noWrap/>
            <w:hideMark/>
          </w:tcPr>
          <w:p w14:paraId="60989534" w14:textId="77777777" w:rsidR="00985874" w:rsidRPr="00985874" w:rsidRDefault="00985874" w:rsidP="00985874">
            <w:r w:rsidRPr="00985874">
              <w:rPr>
                <w:rFonts w:hint="eastAsia"/>
              </w:rPr>
              <w:t>1.00003</w:t>
            </w:r>
          </w:p>
        </w:tc>
        <w:tc>
          <w:tcPr>
            <w:tcW w:w="3741" w:type="dxa"/>
            <w:noWrap/>
            <w:hideMark/>
          </w:tcPr>
          <w:p w14:paraId="58A0E08E" w14:textId="77777777" w:rsidR="00985874" w:rsidRPr="00985874" w:rsidRDefault="00985874">
            <w:r w:rsidRPr="00985874">
              <w:rPr>
                <w:rFonts w:hint="eastAsia"/>
              </w:rPr>
              <w:t>0.99997-1.0001</w:t>
            </w:r>
          </w:p>
        </w:tc>
        <w:tc>
          <w:tcPr>
            <w:tcW w:w="1701" w:type="dxa"/>
            <w:noWrap/>
            <w:hideMark/>
          </w:tcPr>
          <w:p w14:paraId="2ED37A4F" w14:textId="77777777" w:rsidR="00985874" w:rsidRPr="00985874" w:rsidRDefault="00985874" w:rsidP="00985874">
            <w:r w:rsidRPr="00985874">
              <w:rPr>
                <w:rFonts w:hint="eastAsia"/>
              </w:rPr>
              <w:t>0.30511</w:t>
            </w:r>
          </w:p>
        </w:tc>
      </w:tr>
      <w:tr w:rsidR="00985874" w:rsidRPr="00985874" w14:paraId="35391C6D" w14:textId="77777777" w:rsidTr="00985874">
        <w:trPr>
          <w:trHeight w:val="270"/>
        </w:trPr>
        <w:tc>
          <w:tcPr>
            <w:tcW w:w="1680" w:type="dxa"/>
            <w:noWrap/>
            <w:hideMark/>
          </w:tcPr>
          <w:p w14:paraId="05A458D9" w14:textId="77777777" w:rsidR="00985874" w:rsidRPr="00985874" w:rsidRDefault="00985874">
            <w:r w:rsidRPr="00985874">
              <w:rPr>
                <w:rFonts w:hint="eastAsia"/>
              </w:rPr>
              <w:t>LRRFIP1</w:t>
            </w:r>
          </w:p>
        </w:tc>
        <w:tc>
          <w:tcPr>
            <w:tcW w:w="1350" w:type="dxa"/>
            <w:noWrap/>
            <w:hideMark/>
          </w:tcPr>
          <w:p w14:paraId="0CF12779" w14:textId="77777777" w:rsidR="00985874" w:rsidRPr="00985874" w:rsidRDefault="00985874" w:rsidP="00985874">
            <w:r w:rsidRPr="00985874">
              <w:rPr>
                <w:rFonts w:hint="eastAsia"/>
              </w:rPr>
              <w:t>1</w:t>
            </w:r>
          </w:p>
        </w:tc>
        <w:tc>
          <w:tcPr>
            <w:tcW w:w="3741" w:type="dxa"/>
            <w:noWrap/>
            <w:hideMark/>
          </w:tcPr>
          <w:p w14:paraId="1A83FEA1" w14:textId="77777777" w:rsidR="00985874" w:rsidRPr="00985874" w:rsidRDefault="00985874">
            <w:r w:rsidRPr="00985874">
              <w:rPr>
                <w:rFonts w:hint="eastAsia"/>
              </w:rPr>
              <w:t>0.99987-1.00013</w:t>
            </w:r>
          </w:p>
        </w:tc>
        <w:tc>
          <w:tcPr>
            <w:tcW w:w="1701" w:type="dxa"/>
            <w:noWrap/>
            <w:hideMark/>
          </w:tcPr>
          <w:p w14:paraId="54CC1B1D" w14:textId="77777777" w:rsidR="00985874" w:rsidRPr="00985874" w:rsidRDefault="00985874" w:rsidP="00985874">
            <w:r w:rsidRPr="00985874">
              <w:rPr>
                <w:rFonts w:hint="eastAsia"/>
              </w:rPr>
              <w:t>0.9736</w:t>
            </w:r>
          </w:p>
        </w:tc>
      </w:tr>
      <w:tr w:rsidR="00985874" w:rsidRPr="00985874" w14:paraId="4425E7E3" w14:textId="77777777" w:rsidTr="00985874">
        <w:trPr>
          <w:trHeight w:val="270"/>
        </w:trPr>
        <w:tc>
          <w:tcPr>
            <w:tcW w:w="1680" w:type="dxa"/>
            <w:noWrap/>
            <w:hideMark/>
          </w:tcPr>
          <w:p w14:paraId="6B0442DC" w14:textId="77777777" w:rsidR="00985874" w:rsidRPr="00985874" w:rsidRDefault="00985874">
            <w:r w:rsidRPr="00985874">
              <w:rPr>
                <w:rFonts w:hint="eastAsia"/>
              </w:rPr>
              <w:t>POU3F2</w:t>
            </w:r>
          </w:p>
        </w:tc>
        <w:tc>
          <w:tcPr>
            <w:tcW w:w="1350" w:type="dxa"/>
            <w:noWrap/>
            <w:hideMark/>
          </w:tcPr>
          <w:p w14:paraId="1D85D3C8" w14:textId="77777777" w:rsidR="00985874" w:rsidRPr="00985874" w:rsidRDefault="00985874" w:rsidP="00985874">
            <w:r w:rsidRPr="00985874">
              <w:rPr>
                <w:rFonts w:hint="eastAsia"/>
              </w:rPr>
              <w:t>1.00329</w:t>
            </w:r>
          </w:p>
        </w:tc>
        <w:tc>
          <w:tcPr>
            <w:tcW w:w="3741" w:type="dxa"/>
            <w:noWrap/>
            <w:hideMark/>
          </w:tcPr>
          <w:p w14:paraId="321A5BD3" w14:textId="77777777" w:rsidR="00985874" w:rsidRPr="00985874" w:rsidRDefault="00985874">
            <w:r w:rsidRPr="00985874">
              <w:rPr>
                <w:rFonts w:hint="eastAsia"/>
              </w:rPr>
              <w:t>0.99305-1.01365</w:t>
            </w:r>
          </w:p>
        </w:tc>
        <w:tc>
          <w:tcPr>
            <w:tcW w:w="1701" w:type="dxa"/>
            <w:noWrap/>
            <w:hideMark/>
          </w:tcPr>
          <w:p w14:paraId="38418206" w14:textId="77777777" w:rsidR="00985874" w:rsidRPr="00985874" w:rsidRDefault="00985874" w:rsidP="00985874">
            <w:r w:rsidRPr="00985874">
              <w:rPr>
                <w:rFonts w:hint="eastAsia"/>
              </w:rPr>
              <w:t>0.52995</w:t>
            </w:r>
          </w:p>
        </w:tc>
      </w:tr>
      <w:tr w:rsidR="00985874" w:rsidRPr="00985874" w14:paraId="0A21422B" w14:textId="77777777" w:rsidTr="00985874">
        <w:trPr>
          <w:trHeight w:val="270"/>
        </w:trPr>
        <w:tc>
          <w:tcPr>
            <w:tcW w:w="1680" w:type="dxa"/>
            <w:noWrap/>
            <w:hideMark/>
          </w:tcPr>
          <w:p w14:paraId="7D3DC2C8" w14:textId="77777777" w:rsidR="00985874" w:rsidRPr="00985874" w:rsidRDefault="00985874">
            <w:r w:rsidRPr="00985874">
              <w:rPr>
                <w:rFonts w:hint="eastAsia"/>
              </w:rPr>
              <w:t>SP100</w:t>
            </w:r>
          </w:p>
        </w:tc>
        <w:tc>
          <w:tcPr>
            <w:tcW w:w="1350" w:type="dxa"/>
            <w:noWrap/>
            <w:hideMark/>
          </w:tcPr>
          <w:p w14:paraId="45667242" w14:textId="77777777" w:rsidR="00985874" w:rsidRPr="00985874" w:rsidRDefault="00985874" w:rsidP="00985874">
            <w:r w:rsidRPr="00985874">
              <w:rPr>
                <w:rFonts w:hint="eastAsia"/>
              </w:rPr>
              <w:t>1.00021</w:t>
            </w:r>
          </w:p>
        </w:tc>
        <w:tc>
          <w:tcPr>
            <w:tcW w:w="3741" w:type="dxa"/>
            <w:noWrap/>
            <w:hideMark/>
          </w:tcPr>
          <w:p w14:paraId="063A34B5" w14:textId="77777777" w:rsidR="00985874" w:rsidRPr="00985874" w:rsidRDefault="00985874">
            <w:r w:rsidRPr="00985874">
              <w:rPr>
                <w:rFonts w:hint="eastAsia"/>
              </w:rPr>
              <w:t>1.00003-1.0004</w:t>
            </w:r>
          </w:p>
        </w:tc>
        <w:tc>
          <w:tcPr>
            <w:tcW w:w="1701" w:type="dxa"/>
            <w:noWrap/>
            <w:hideMark/>
          </w:tcPr>
          <w:p w14:paraId="0204B85C" w14:textId="77777777" w:rsidR="00985874" w:rsidRPr="00985874" w:rsidRDefault="00985874" w:rsidP="00985874">
            <w:r w:rsidRPr="00985874">
              <w:rPr>
                <w:rFonts w:hint="eastAsia"/>
              </w:rPr>
              <w:t>0.02241</w:t>
            </w:r>
          </w:p>
        </w:tc>
      </w:tr>
      <w:tr w:rsidR="00985874" w:rsidRPr="00985874" w14:paraId="19C75BD7" w14:textId="77777777" w:rsidTr="00985874">
        <w:trPr>
          <w:trHeight w:val="270"/>
        </w:trPr>
        <w:tc>
          <w:tcPr>
            <w:tcW w:w="1680" w:type="dxa"/>
            <w:noWrap/>
            <w:hideMark/>
          </w:tcPr>
          <w:p w14:paraId="38F42D90" w14:textId="77777777" w:rsidR="00985874" w:rsidRPr="00985874" w:rsidRDefault="00985874">
            <w:r w:rsidRPr="00985874">
              <w:rPr>
                <w:rFonts w:hint="eastAsia"/>
              </w:rPr>
              <w:t>ZNF217</w:t>
            </w:r>
          </w:p>
        </w:tc>
        <w:tc>
          <w:tcPr>
            <w:tcW w:w="1350" w:type="dxa"/>
            <w:noWrap/>
            <w:hideMark/>
          </w:tcPr>
          <w:p w14:paraId="0A84B1CB" w14:textId="77777777" w:rsidR="00985874" w:rsidRPr="00985874" w:rsidRDefault="00985874" w:rsidP="00985874">
            <w:r w:rsidRPr="00985874">
              <w:rPr>
                <w:rFonts w:hint="eastAsia"/>
              </w:rPr>
              <w:t>0.99964</w:t>
            </w:r>
          </w:p>
        </w:tc>
        <w:tc>
          <w:tcPr>
            <w:tcW w:w="3741" w:type="dxa"/>
            <w:noWrap/>
            <w:hideMark/>
          </w:tcPr>
          <w:p w14:paraId="1FA55DB0" w14:textId="77777777" w:rsidR="00985874" w:rsidRPr="00985874" w:rsidRDefault="00985874">
            <w:r w:rsidRPr="00985874">
              <w:rPr>
                <w:rFonts w:hint="eastAsia"/>
              </w:rPr>
              <w:t>0.99931-0.99996</w:t>
            </w:r>
          </w:p>
        </w:tc>
        <w:tc>
          <w:tcPr>
            <w:tcW w:w="1701" w:type="dxa"/>
            <w:noWrap/>
            <w:hideMark/>
          </w:tcPr>
          <w:p w14:paraId="2607F178" w14:textId="77777777" w:rsidR="00985874" w:rsidRPr="00985874" w:rsidRDefault="00985874" w:rsidP="00985874">
            <w:r w:rsidRPr="00985874">
              <w:rPr>
                <w:rFonts w:hint="eastAsia"/>
              </w:rPr>
              <w:t>0.02903</w:t>
            </w:r>
          </w:p>
        </w:tc>
      </w:tr>
      <w:tr w:rsidR="00985874" w:rsidRPr="00985874" w14:paraId="5A869A00" w14:textId="77777777" w:rsidTr="00985874">
        <w:trPr>
          <w:trHeight w:val="270"/>
        </w:trPr>
        <w:tc>
          <w:tcPr>
            <w:tcW w:w="1680" w:type="dxa"/>
            <w:noWrap/>
            <w:hideMark/>
          </w:tcPr>
          <w:p w14:paraId="101B1961" w14:textId="77777777" w:rsidR="00985874" w:rsidRPr="00985874" w:rsidRDefault="00985874">
            <w:r w:rsidRPr="00985874">
              <w:rPr>
                <w:rFonts w:hint="eastAsia"/>
              </w:rPr>
              <w:t>NR2E3</w:t>
            </w:r>
          </w:p>
        </w:tc>
        <w:tc>
          <w:tcPr>
            <w:tcW w:w="1350" w:type="dxa"/>
            <w:noWrap/>
            <w:hideMark/>
          </w:tcPr>
          <w:p w14:paraId="7AA962A5" w14:textId="77777777" w:rsidR="00985874" w:rsidRPr="00985874" w:rsidRDefault="00985874" w:rsidP="00985874">
            <w:r w:rsidRPr="00985874">
              <w:rPr>
                <w:rFonts w:hint="eastAsia"/>
              </w:rPr>
              <w:t>0.9845</w:t>
            </w:r>
          </w:p>
        </w:tc>
        <w:tc>
          <w:tcPr>
            <w:tcW w:w="3741" w:type="dxa"/>
            <w:noWrap/>
            <w:hideMark/>
          </w:tcPr>
          <w:p w14:paraId="4F3A4DED" w14:textId="77777777" w:rsidR="00985874" w:rsidRPr="00985874" w:rsidRDefault="00985874">
            <w:r w:rsidRPr="00985874">
              <w:rPr>
                <w:rFonts w:hint="eastAsia"/>
              </w:rPr>
              <w:t>0.91529-1.05895</w:t>
            </w:r>
          </w:p>
        </w:tc>
        <w:tc>
          <w:tcPr>
            <w:tcW w:w="1701" w:type="dxa"/>
            <w:noWrap/>
            <w:hideMark/>
          </w:tcPr>
          <w:p w14:paraId="0ACC4BDA" w14:textId="77777777" w:rsidR="00985874" w:rsidRPr="00985874" w:rsidRDefault="00985874" w:rsidP="00985874">
            <w:r w:rsidRPr="00985874">
              <w:rPr>
                <w:rFonts w:hint="eastAsia"/>
              </w:rPr>
              <w:t>0.67449</w:t>
            </w:r>
          </w:p>
        </w:tc>
      </w:tr>
      <w:tr w:rsidR="00985874" w:rsidRPr="00985874" w14:paraId="031B6ED4" w14:textId="77777777" w:rsidTr="00985874">
        <w:trPr>
          <w:trHeight w:val="270"/>
        </w:trPr>
        <w:tc>
          <w:tcPr>
            <w:tcW w:w="1680" w:type="dxa"/>
            <w:noWrap/>
            <w:hideMark/>
          </w:tcPr>
          <w:p w14:paraId="78CEC77D" w14:textId="77777777" w:rsidR="00985874" w:rsidRPr="00985874" w:rsidRDefault="00985874">
            <w:r w:rsidRPr="00985874">
              <w:rPr>
                <w:rFonts w:hint="eastAsia"/>
              </w:rPr>
              <w:t>SMG6</w:t>
            </w:r>
          </w:p>
        </w:tc>
        <w:tc>
          <w:tcPr>
            <w:tcW w:w="1350" w:type="dxa"/>
            <w:noWrap/>
            <w:hideMark/>
          </w:tcPr>
          <w:p w14:paraId="2FC81048" w14:textId="77777777" w:rsidR="00985874" w:rsidRPr="00985874" w:rsidRDefault="00985874" w:rsidP="00985874">
            <w:r w:rsidRPr="00985874">
              <w:rPr>
                <w:rFonts w:hint="eastAsia"/>
              </w:rPr>
              <w:t>0.99907</w:t>
            </w:r>
          </w:p>
        </w:tc>
        <w:tc>
          <w:tcPr>
            <w:tcW w:w="3741" w:type="dxa"/>
            <w:noWrap/>
            <w:hideMark/>
          </w:tcPr>
          <w:p w14:paraId="29255607" w14:textId="77777777" w:rsidR="00985874" w:rsidRPr="00985874" w:rsidRDefault="00985874">
            <w:r w:rsidRPr="00985874">
              <w:rPr>
                <w:rFonts w:hint="eastAsia"/>
              </w:rPr>
              <w:t>0.99835-0.9998</w:t>
            </w:r>
          </w:p>
        </w:tc>
        <w:tc>
          <w:tcPr>
            <w:tcW w:w="1701" w:type="dxa"/>
            <w:noWrap/>
            <w:hideMark/>
          </w:tcPr>
          <w:p w14:paraId="1862030B" w14:textId="77777777" w:rsidR="00985874" w:rsidRPr="00985874" w:rsidRDefault="00985874" w:rsidP="00985874">
            <w:r w:rsidRPr="00985874">
              <w:rPr>
                <w:rFonts w:hint="eastAsia"/>
              </w:rPr>
              <w:t>0.01253</w:t>
            </w:r>
          </w:p>
        </w:tc>
      </w:tr>
      <w:tr w:rsidR="00985874" w:rsidRPr="00985874" w14:paraId="15412D85" w14:textId="77777777" w:rsidTr="00985874">
        <w:trPr>
          <w:trHeight w:val="270"/>
        </w:trPr>
        <w:tc>
          <w:tcPr>
            <w:tcW w:w="1680" w:type="dxa"/>
            <w:noWrap/>
            <w:hideMark/>
          </w:tcPr>
          <w:p w14:paraId="4E776679" w14:textId="77777777" w:rsidR="00985874" w:rsidRPr="00985874" w:rsidRDefault="00985874">
            <w:r w:rsidRPr="00985874">
              <w:rPr>
                <w:rFonts w:hint="eastAsia"/>
              </w:rPr>
              <w:t>SF1</w:t>
            </w:r>
          </w:p>
        </w:tc>
        <w:tc>
          <w:tcPr>
            <w:tcW w:w="1350" w:type="dxa"/>
            <w:noWrap/>
            <w:hideMark/>
          </w:tcPr>
          <w:p w14:paraId="55A31749" w14:textId="77777777" w:rsidR="00985874" w:rsidRPr="00985874" w:rsidRDefault="00985874" w:rsidP="00985874">
            <w:r w:rsidRPr="00985874">
              <w:rPr>
                <w:rFonts w:hint="eastAsia"/>
              </w:rPr>
              <w:t>0.99989</w:t>
            </w:r>
          </w:p>
        </w:tc>
        <w:tc>
          <w:tcPr>
            <w:tcW w:w="3741" w:type="dxa"/>
            <w:noWrap/>
            <w:hideMark/>
          </w:tcPr>
          <w:p w14:paraId="6CC12881" w14:textId="77777777" w:rsidR="00985874" w:rsidRPr="00985874" w:rsidRDefault="00985874">
            <w:r w:rsidRPr="00985874">
              <w:rPr>
                <w:rFonts w:hint="eastAsia"/>
              </w:rPr>
              <w:t>0.99971-1.00007</w:t>
            </w:r>
          </w:p>
        </w:tc>
        <w:tc>
          <w:tcPr>
            <w:tcW w:w="1701" w:type="dxa"/>
            <w:noWrap/>
            <w:hideMark/>
          </w:tcPr>
          <w:p w14:paraId="493BC6A9" w14:textId="77777777" w:rsidR="00985874" w:rsidRPr="00985874" w:rsidRDefault="00985874" w:rsidP="00985874">
            <w:r w:rsidRPr="00985874">
              <w:rPr>
                <w:rFonts w:hint="eastAsia"/>
              </w:rPr>
              <w:t>0.23743</w:t>
            </w:r>
          </w:p>
        </w:tc>
      </w:tr>
      <w:tr w:rsidR="00985874" w:rsidRPr="00985874" w14:paraId="1C9B3CE0" w14:textId="77777777" w:rsidTr="00985874">
        <w:trPr>
          <w:trHeight w:val="270"/>
        </w:trPr>
        <w:tc>
          <w:tcPr>
            <w:tcW w:w="1680" w:type="dxa"/>
            <w:noWrap/>
            <w:hideMark/>
          </w:tcPr>
          <w:p w14:paraId="007BFEEB" w14:textId="77777777" w:rsidR="00985874" w:rsidRPr="00985874" w:rsidRDefault="00985874">
            <w:r w:rsidRPr="00985874">
              <w:rPr>
                <w:rFonts w:hint="eastAsia"/>
              </w:rPr>
              <w:t>SCD5</w:t>
            </w:r>
          </w:p>
        </w:tc>
        <w:tc>
          <w:tcPr>
            <w:tcW w:w="1350" w:type="dxa"/>
            <w:noWrap/>
            <w:hideMark/>
          </w:tcPr>
          <w:p w14:paraId="2FEF284E" w14:textId="77777777" w:rsidR="00985874" w:rsidRPr="00985874" w:rsidRDefault="00985874" w:rsidP="00985874">
            <w:r w:rsidRPr="00985874">
              <w:rPr>
                <w:rFonts w:hint="eastAsia"/>
              </w:rPr>
              <w:t>0.99988</w:t>
            </w:r>
          </w:p>
        </w:tc>
        <w:tc>
          <w:tcPr>
            <w:tcW w:w="3741" w:type="dxa"/>
            <w:noWrap/>
            <w:hideMark/>
          </w:tcPr>
          <w:p w14:paraId="04EA1541" w14:textId="77777777" w:rsidR="00985874" w:rsidRPr="00985874" w:rsidRDefault="00985874">
            <w:r w:rsidRPr="00985874">
              <w:rPr>
                <w:rFonts w:hint="eastAsia"/>
              </w:rPr>
              <w:t>0.99955-1.00021</w:t>
            </w:r>
          </w:p>
        </w:tc>
        <w:tc>
          <w:tcPr>
            <w:tcW w:w="1701" w:type="dxa"/>
            <w:noWrap/>
            <w:hideMark/>
          </w:tcPr>
          <w:p w14:paraId="233E0039" w14:textId="77777777" w:rsidR="00985874" w:rsidRPr="00985874" w:rsidRDefault="00985874" w:rsidP="00985874">
            <w:r w:rsidRPr="00985874">
              <w:rPr>
                <w:rFonts w:hint="eastAsia"/>
              </w:rPr>
              <w:t>0.4776</w:t>
            </w:r>
          </w:p>
        </w:tc>
      </w:tr>
      <w:tr w:rsidR="00985874" w:rsidRPr="00985874" w14:paraId="1AB377A8" w14:textId="77777777" w:rsidTr="00985874">
        <w:trPr>
          <w:trHeight w:val="270"/>
        </w:trPr>
        <w:tc>
          <w:tcPr>
            <w:tcW w:w="1680" w:type="dxa"/>
            <w:noWrap/>
            <w:hideMark/>
          </w:tcPr>
          <w:p w14:paraId="0A7B1503" w14:textId="77777777" w:rsidR="00985874" w:rsidRPr="00985874" w:rsidRDefault="00985874">
            <w:r w:rsidRPr="00985874">
              <w:rPr>
                <w:rFonts w:hint="eastAsia"/>
              </w:rPr>
              <w:t>ETS2</w:t>
            </w:r>
          </w:p>
        </w:tc>
        <w:tc>
          <w:tcPr>
            <w:tcW w:w="1350" w:type="dxa"/>
            <w:noWrap/>
            <w:hideMark/>
          </w:tcPr>
          <w:p w14:paraId="2EE1D5B1" w14:textId="77777777" w:rsidR="00985874" w:rsidRPr="00985874" w:rsidRDefault="00985874" w:rsidP="00985874">
            <w:r w:rsidRPr="00985874">
              <w:rPr>
                <w:rFonts w:hint="eastAsia"/>
              </w:rPr>
              <w:t>0.99999</w:t>
            </w:r>
          </w:p>
        </w:tc>
        <w:tc>
          <w:tcPr>
            <w:tcW w:w="3741" w:type="dxa"/>
            <w:noWrap/>
            <w:hideMark/>
          </w:tcPr>
          <w:p w14:paraId="28CFAEF9" w14:textId="77777777" w:rsidR="00985874" w:rsidRPr="00985874" w:rsidRDefault="00985874">
            <w:r w:rsidRPr="00985874">
              <w:rPr>
                <w:rFonts w:hint="eastAsia"/>
              </w:rPr>
              <w:t>0.99993-1.00004</w:t>
            </w:r>
          </w:p>
        </w:tc>
        <w:tc>
          <w:tcPr>
            <w:tcW w:w="1701" w:type="dxa"/>
            <w:noWrap/>
            <w:hideMark/>
          </w:tcPr>
          <w:p w14:paraId="4278431D" w14:textId="77777777" w:rsidR="00985874" w:rsidRPr="00985874" w:rsidRDefault="00985874" w:rsidP="00985874">
            <w:r w:rsidRPr="00985874">
              <w:rPr>
                <w:rFonts w:hint="eastAsia"/>
              </w:rPr>
              <w:t>0.62963</w:t>
            </w:r>
          </w:p>
        </w:tc>
      </w:tr>
      <w:tr w:rsidR="00985874" w:rsidRPr="00985874" w14:paraId="3CD2A915" w14:textId="77777777" w:rsidTr="00985874">
        <w:trPr>
          <w:trHeight w:val="270"/>
        </w:trPr>
        <w:tc>
          <w:tcPr>
            <w:tcW w:w="1680" w:type="dxa"/>
            <w:noWrap/>
            <w:hideMark/>
          </w:tcPr>
          <w:p w14:paraId="7202282B" w14:textId="77777777" w:rsidR="00985874" w:rsidRPr="00985874" w:rsidRDefault="00985874">
            <w:r w:rsidRPr="00985874">
              <w:rPr>
                <w:rFonts w:hint="eastAsia"/>
              </w:rPr>
              <w:t>ETS1</w:t>
            </w:r>
          </w:p>
        </w:tc>
        <w:tc>
          <w:tcPr>
            <w:tcW w:w="1350" w:type="dxa"/>
            <w:noWrap/>
            <w:hideMark/>
          </w:tcPr>
          <w:p w14:paraId="57CBE60B" w14:textId="77777777" w:rsidR="00985874" w:rsidRPr="00985874" w:rsidRDefault="00985874" w:rsidP="00985874">
            <w:r w:rsidRPr="00985874">
              <w:rPr>
                <w:rFonts w:hint="eastAsia"/>
              </w:rPr>
              <w:t>1.00004</w:t>
            </w:r>
          </w:p>
        </w:tc>
        <w:tc>
          <w:tcPr>
            <w:tcW w:w="3741" w:type="dxa"/>
            <w:noWrap/>
            <w:hideMark/>
          </w:tcPr>
          <w:p w14:paraId="4445078B" w14:textId="77777777" w:rsidR="00985874" w:rsidRPr="00985874" w:rsidRDefault="00985874">
            <w:r w:rsidRPr="00985874">
              <w:rPr>
                <w:rFonts w:hint="eastAsia"/>
              </w:rPr>
              <w:t>0.99994-1.00015</w:t>
            </w:r>
          </w:p>
        </w:tc>
        <w:tc>
          <w:tcPr>
            <w:tcW w:w="1701" w:type="dxa"/>
            <w:noWrap/>
            <w:hideMark/>
          </w:tcPr>
          <w:p w14:paraId="273F2747" w14:textId="77777777" w:rsidR="00985874" w:rsidRPr="00985874" w:rsidRDefault="00985874" w:rsidP="00985874">
            <w:r w:rsidRPr="00985874">
              <w:rPr>
                <w:rFonts w:hint="eastAsia"/>
              </w:rPr>
              <w:t>0.41848</w:t>
            </w:r>
          </w:p>
        </w:tc>
      </w:tr>
      <w:tr w:rsidR="00985874" w:rsidRPr="00985874" w14:paraId="41010650" w14:textId="77777777" w:rsidTr="00985874">
        <w:trPr>
          <w:trHeight w:val="270"/>
        </w:trPr>
        <w:tc>
          <w:tcPr>
            <w:tcW w:w="1680" w:type="dxa"/>
            <w:noWrap/>
            <w:hideMark/>
          </w:tcPr>
          <w:p w14:paraId="78AD5FBF" w14:textId="77777777" w:rsidR="00985874" w:rsidRPr="00985874" w:rsidRDefault="00985874">
            <w:r w:rsidRPr="00985874">
              <w:rPr>
                <w:rFonts w:hint="eastAsia"/>
              </w:rPr>
              <w:t>CBFA2T3</w:t>
            </w:r>
          </w:p>
        </w:tc>
        <w:tc>
          <w:tcPr>
            <w:tcW w:w="1350" w:type="dxa"/>
            <w:noWrap/>
            <w:hideMark/>
          </w:tcPr>
          <w:p w14:paraId="2E3F096A" w14:textId="77777777" w:rsidR="00985874" w:rsidRPr="00985874" w:rsidRDefault="00985874" w:rsidP="00985874">
            <w:r w:rsidRPr="00985874">
              <w:rPr>
                <w:rFonts w:hint="eastAsia"/>
              </w:rPr>
              <w:t>0.99871</w:t>
            </w:r>
          </w:p>
        </w:tc>
        <w:tc>
          <w:tcPr>
            <w:tcW w:w="3741" w:type="dxa"/>
            <w:noWrap/>
            <w:hideMark/>
          </w:tcPr>
          <w:p w14:paraId="4358F80E" w14:textId="77777777" w:rsidR="00985874" w:rsidRPr="00985874" w:rsidRDefault="00985874">
            <w:r w:rsidRPr="00985874">
              <w:rPr>
                <w:rFonts w:hint="eastAsia"/>
              </w:rPr>
              <w:t>0.99724-1.00018</w:t>
            </w:r>
          </w:p>
        </w:tc>
        <w:tc>
          <w:tcPr>
            <w:tcW w:w="1701" w:type="dxa"/>
            <w:noWrap/>
            <w:hideMark/>
          </w:tcPr>
          <w:p w14:paraId="4731150A" w14:textId="77777777" w:rsidR="00985874" w:rsidRPr="00985874" w:rsidRDefault="00985874" w:rsidP="00985874">
            <w:r w:rsidRPr="00985874">
              <w:rPr>
                <w:rFonts w:hint="eastAsia"/>
              </w:rPr>
              <w:t>0.08549</w:t>
            </w:r>
          </w:p>
        </w:tc>
      </w:tr>
      <w:tr w:rsidR="00985874" w:rsidRPr="00985874" w14:paraId="698FFE3D" w14:textId="77777777" w:rsidTr="00985874">
        <w:trPr>
          <w:trHeight w:val="270"/>
        </w:trPr>
        <w:tc>
          <w:tcPr>
            <w:tcW w:w="1680" w:type="dxa"/>
            <w:noWrap/>
            <w:hideMark/>
          </w:tcPr>
          <w:p w14:paraId="5F5BF132" w14:textId="77777777" w:rsidR="00985874" w:rsidRPr="00985874" w:rsidRDefault="00985874">
            <w:r w:rsidRPr="00985874">
              <w:rPr>
                <w:rFonts w:hint="eastAsia"/>
              </w:rPr>
              <w:t>JUN</w:t>
            </w:r>
          </w:p>
        </w:tc>
        <w:tc>
          <w:tcPr>
            <w:tcW w:w="1350" w:type="dxa"/>
            <w:noWrap/>
            <w:hideMark/>
          </w:tcPr>
          <w:p w14:paraId="6540E59A" w14:textId="77777777" w:rsidR="00985874" w:rsidRPr="00985874" w:rsidRDefault="00985874" w:rsidP="00985874">
            <w:r w:rsidRPr="00985874">
              <w:rPr>
                <w:rFonts w:hint="eastAsia"/>
              </w:rPr>
              <w:t>0.99999</w:t>
            </w:r>
          </w:p>
        </w:tc>
        <w:tc>
          <w:tcPr>
            <w:tcW w:w="3741" w:type="dxa"/>
            <w:noWrap/>
            <w:hideMark/>
          </w:tcPr>
          <w:p w14:paraId="05B52801" w14:textId="77777777" w:rsidR="00985874" w:rsidRPr="00985874" w:rsidRDefault="00985874">
            <w:r w:rsidRPr="00985874">
              <w:rPr>
                <w:rFonts w:hint="eastAsia"/>
              </w:rPr>
              <w:t>0.99995-1.00003</w:t>
            </w:r>
          </w:p>
        </w:tc>
        <w:tc>
          <w:tcPr>
            <w:tcW w:w="1701" w:type="dxa"/>
            <w:noWrap/>
            <w:hideMark/>
          </w:tcPr>
          <w:p w14:paraId="11CC66CA" w14:textId="77777777" w:rsidR="00985874" w:rsidRPr="00985874" w:rsidRDefault="00985874" w:rsidP="00985874">
            <w:r w:rsidRPr="00985874">
              <w:rPr>
                <w:rFonts w:hint="eastAsia"/>
              </w:rPr>
              <w:t>0.68452</w:t>
            </w:r>
          </w:p>
        </w:tc>
      </w:tr>
      <w:tr w:rsidR="00985874" w:rsidRPr="00985874" w14:paraId="5C56B04E" w14:textId="77777777" w:rsidTr="00985874">
        <w:trPr>
          <w:trHeight w:val="270"/>
        </w:trPr>
        <w:tc>
          <w:tcPr>
            <w:tcW w:w="1680" w:type="dxa"/>
            <w:noWrap/>
            <w:hideMark/>
          </w:tcPr>
          <w:p w14:paraId="54196677" w14:textId="77777777" w:rsidR="00985874" w:rsidRPr="00985874" w:rsidRDefault="00985874">
            <w:r w:rsidRPr="00985874">
              <w:rPr>
                <w:rFonts w:hint="eastAsia"/>
              </w:rPr>
              <w:t>NPAS3</w:t>
            </w:r>
          </w:p>
        </w:tc>
        <w:tc>
          <w:tcPr>
            <w:tcW w:w="1350" w:type="dxa"/>
            <w:noWrap/>
            <w:hideMark/>
          </w:tcPr>
          <w:p w14:paraId="6D7CCA2E" w14:textId="77777777" w:rsidR="00985874" w:rsidRPr="00985874" w:rsidRDefault="00985874" w:rsidP="00985874">
            <w:r w:rsidRPr="00985874">
              <w:rPr>
                <w:rFonts w:hint="eastAsia"/>
              </w:rPr>
              <w:t>0.99029</w:t>
            </w:r>
          </w:p>
        </w:tc>
        <w:tc>
          <w:tcPr>
            <w:tcW w:w="3741" w:type="dxa"/>
            <w:noWrap/>
            <w:hideMark/>
          </w:tcPr>
          <w:p w14:paraId="67653694" w14:textId="77777777" w:rsidR="00985874" w:rsidRPr="00985874" w:rsidRDefault="00985874">
            <w:r w:rsidRPr="00985874">
              <w:rPr>
                <w:rFonts w:hint="eastAsia"/>
              </w:rPr>
              <w:t>0.97797-1.00278</w:t>
            </w:r>
          </w:p>
        </w:tc>
        <w:tc>
          <w:tcPr>
            <w:tcW w:w="1701" w:type="dxa"/>
            <w:noWrap/>
            <w:hideMark/>
          </w:tcPr>
          <w:p w14:paraId="30EBACF3" w14:textId="77777777" w:rsidR="00985874" w:rsidRPr="00985874" w:rsidRDefault="00985874" w:rsidP="00985874">
            <w:r w:rsidRPr="00985874">
              <w:rPr>
                <w:rFonts w:hint="eastAsia"/>
              </w:rPr>
              <w:t>0.12702</w:t>
            </w:r>
          </w:p>
        </w:tc>
      </w:tr>
      <w:tr w:rsidR="00985874" w:rsidRPr="00985874" w14:paraId="14DCB386" w14:textId="77777777" w:rsidTr="00985874">
        <w:trPr>
          <w:trHeight w:val="270"/>
        </w:trPr>
        <w:tc>
          <w:tcPr>
            <w:tcW w:w="1680" w:type="dxa"/>
            <w:noWrap/>
            <w:hideMark/>
          </w:tcPr>
          <w:p w14:paraId="04B68BDD" w14:textId="77777777" w:rsidR="00985874" w:rsidRPr="00985874" w:rsidRDefault="00985874">
            <w:r w:rsidRPr="00985874">
              <w:rPr>
                <w:rFonts w:hint="eastAsia"/>
              </w:rPr>
              <w:t>NPAS2</w:t>
            </w:r>
          </w:p>
        </w:tc>
        <w:tc>
          <w:tcPr>
            <w:tcW w:w="1350" w:type="dxa"/>
            <w:noWrap/>
            <w:hideMark/>
          </w:tcPr>
          <w:p w14:paraId="6A20437F" w14:textId="77777777" w:rsidR="00985874" w:rsidRPr="00985874" w:rsidRDefault="00985874" w:rsidP="00985874">
            <w:r w:rsidRPr="00985874">
              <w:rPr>
                <w:rFonts w:hint="eastAsia"/>
              </w:rPr>
              <w:t>0.99977</w:t>
            </w:r>
          </w:p>
        </w:tc>
        <w:tc>
          <w:tcPr>
            <w:tcW w:w="3741" w:type="dxa"/>
            <w:noWrap/>
            <w:hideMark/>
          </w:tcPr>
          <w:p w14:paraId="72CA5166" w14:textId="77777777" w:rsidR="00985874" w:rsidRPr="00985874" w:rsidRDefault="00985874">
            <w:r w:rsidRPr="00985874">
              <w:rPr>
                <w:rFonts w:hint="eastAsia"/>
              </w:rPr>
              <w:t>0.99924-1.0003</w:t>
            </w:r>
          </w:p>
        </w:tc>
        <w:tc>
          <w:tcPr>
            <w:tcW w:w="1701" w:type="dxa"/>
            <w:noWrap/>
            <w:hideMark/>
          </w:tcPr>
          <w:p w14:paraId="56A1B655" w14:textId="77777777" w:rsidR="00985874" w:rsidRPr="00985874" w:rsidRDefault="00985874" w:rsidP="00985874">
            <w:r w:rsidRPr="00985874">
              <w:rPr>
                <w:rFonts w:hint="eastAsia"/>
              </w:rPr>
              <w:t>0.39428</w:t>
            </w:r>
          </w:p>
        </w:tc>
      </w:tr>
      <w:tr w:rsidR="00985874" w:rsidRPr="00985874" w14:paraId="37589EBD" w14:textId="77777777" w:rsidTr="00985874">
        <w:trPr>
          <w:trHeight w:val="270"/>
        </w:trPr>
        <w:tc>
          <w:tcPr>
            <w:tcW w:w="1680" w:type="dxa"/>
            <w:noWrap/>
            <w:hideMark/>
          </w:tcPr>
          <w:p w14:paraId="71DFCA95" w14:textId="77777777" w:rsidR="00985874" w:rsidRPr="00985874" w:rsidRDefault="00985874">
            <w:r w:rsidRPr="00985874">
              <w:rPr>
                <w:rFonts w:hint="eastAsia"/>
              </w:rPr>
              <w:t>PURA</w:t>
            </w:r>
          </w:p>
        </w:tc>
        <w:tc>
          <w:tcPr>
            <w:tcW w:w="1350" w:type="dxa"/>
            <w:noWrap/>
            <w:hideMark/>
          </w:tcPr>
          <w:p w14:paraId="316BAB18" w14:textId="77777777" w:rsidR="00985874" w:rsidRPr="00985874" w:rsidRDefault="00985874" w:rsidP="00985874">
            <w:r w:rsidRPr="00985874">
              <w:rPr>
                <w:rFonts w:hint="eastAsia"/>
              </w:rPr>
              <w:t>0.99885</w:t>
            </w:r>
          </w:p>
        </w:tc>
        <w:tc>
          <w:tcPr>
            <w:tcW w:w="3741" w:type="dxa"/>
            <w:noWrap/>
            <w:hideMark/>
          </w:tcPr>
          <w:p w14:paraId="0A8F8007" w14:textId="77777777" w:rsidR="00985874" w:rsidRPr="00985874" w:rsidRDefault="00985874">
            <w:r w:rsidRPr="00985874">
              <w:rPr>
                <w:rFonts w:hint="eastAsia"/>
              </w:rPr>
              <w:t>0.99792-0.99978</w:t>
            </w:r>
          </w:p>
        </w:tc>
        <w:tc>
          <w:tcPr>
            <w:tcW w:w="1701" w:type="dxa"/>
            <w:noWrap/>
            <w:hideMark/>
          </w:tcPr>
          <w:p w14:paraId="3E2F4AE2" w14:textId="77777777" w:rsidR="00985874" w:rsidRPr="00985874" w:rsidRDefault="00985874" w:rsidP="00985874">
            <w:r w:rsidRPr="00985874">
              <w:rPr>
                <w:rFonts w:hint="eastAsia"/>
              </w:rPr>
              <w:t>0.01502</w:t>
            </w:r>
          </w:p>
        </w:tc>
      </w:tr>
      <w:tr w:rsidR="00985874" w:rsidRPr="00985874" w14:paraId="17CE2F22" w14:textId="77777777" w:rsidTr="00985874">
        <w:trPr>
          <w:trHeight w:val="270"/>
        </w:trPr>
        <w:tc>
          <w:tcPr>
            <w:tcW w:w="1680" w:type="dxa"/>
            <w:noWrap/>
            <w:hideMark/>
          </w:tcPr>
          <w:p w14:paraId="5DCE7BF2" w14:textId="77777777" w:rsidR="00985874" w:rsidRPr="00985874" w:rsidRDefault="00985874">
            <w:r w:rsidRPr="00985874">
              <w:rPr>
                <w:rFonts w:hint="eastAsia"/>
              </w:rPr>
              <w:t>NFAT5</w:t>
            </w:r>
          </w:p>
        </w:tc>
        <w:tc>
          <w:tcPr>
            <w:tcW w:w="1350" w:type="dxa"/>
            <w:noWrap/>
            <w:hideMark/>
          </w:tcPr>
          <w:p w14:paraId="5575D119" w14:textId="77777777" w:rsidR="00985874" w:rsidRPr="00985874" w:rsidRDefault="00985874" w:rsidP="00985874">
            <w:r w:rsidRPr="00985874">
              <w:rPr>
                <w:rFonts w:hint="eastAsia"/>
              </w:rPr>
              <w:t>0.99973</w:t>
            </w:r>
          </w:p>
        </w:tc>
        <w:tc>
          <w:tcPr>
            <w:tcW w:w="3741" w:type="dxa"/>
            <w:noWrap/>
            <w:hideMark/>
          </w:tcPr>
          <w:p w14:paraId="23E39249" w14:textId="77777777" w:rsidR="00985874" w:rsidRPr="00985874" w:rsidRDefault="00985874">
            <w:r w:rsidRPr="00985874">
              <w:rPr>
                <w:rFonts w:hint="eastAsia"/>
              </w:rPr>
              <w:t>0.99935-1.00012</w:t>
            </w:r>
          </w:p>
        </w:tc>
        <w:tc>
          <w:tcPr>
            <w:tcW w:w="1701" w:type="dxa"/>
            <w:noWrap/>
            <w:hideMark/>
          </w:tcPr>
          <w:p w14:paraId="6C6FCB11" w14:textId="77777777" w:rsidR="00985874" w:rsidRPr="00985874" w:rsidRDefault="00985874" w:rsidP="00985874">
            <w:r w:rsidRPr="00985874">
              <w:rPr>
                <w:rFonts w:hint="eastAsia"/>
              </w:rPr>
              <w:t>0.17763</w:t>
            </w:r>
          </w:p>
        </w:tc>
      </w:tr>
      <w:tr w:rsidR="00985874" w:rsidRPr="00985874" w14:paraId="324A20D1" w14:textId="77777777" w:rsidTr="00985874">
        <w:trPr>
          <w:trHeight w:val="270"/>
        </w:trPr>
        <w:tc>
          <w:tcPr>
            <w:tcW w:w="1680" w:type="dxa"/>
            <w:noWrap/>
            <w:hideMark/>
          </w:tcPr>
          <w:p w14:paraId="5BF2EAD0" w14:textId="77777777" w:rsidR="00985874" w:rsidRPr="00985874" w:rsidRDefault="00985874">
            <w:r w:rsidRPr="00985874">
              <w:rPr>
                <w:rFonts w:hint="eastAsia"/>
              </w:rPr>
              <w:t>MXD1</w:t>
            </w:r>
          </w:p>
        </w:tc>
        <w:tc>
          <w:tcPr>
            <w:tcW w:w="1350" w:type="dxa"/>
            <w:noWrap/>
            <w:hideMark/>
          </w:tcPr>
          <w:p w14:paraId="11272800" w14:textId="77777777" w:rsidR="00985874" w:rsidRPr="00985874" w:rsidRDefault="00985874" w:rsidP="00985874">
            <w:r w:rsidRPr="00985874">
              <w:rPr>
                <w:rFonts w:hint="eastAsia"/>
              </w:rPr>
              <w:t>0.99996</w:t>
            </w:r>
          </w:p>
        </w:tc>
        <w:tc>
          <w:tcPr>
            <w:tcW w:w="3741" w:type="dxa"/>
            <w:noWrap/>
            <w:hideMark/>
          </w:tcPr>
          <w:p w14:paraId="263633D6" w14:textId="77777777" w:rsidR="00985874" w:rsidRPr="00985874" w:rsidRDefault="00985874">
            <w:r w:rsidRPr="00985874">
              <w:rPr>
                <w:rFonts w:hint="eastAsia"/>
              </w:rPr>
              <w:t>0.99987-1.00004</w:t>
            </w:r>
          </w:p>
        </w:tc>
        <w:tc>
          <w:tcPr>
            <w:tcW w:w="1701" w:type="dxa"/>
            <w:noWrap/>
            <w:hideMark/>
          </w:tcPr>
          <w:p w14:paraId="086F5630" w14:textId="77777777" w:rsidR="00985874" w:rsidRPr="00985874" w:rsidRDefault="00985874" w:rsidP="00985874">
            <w:r w:rsidRPr="00985874">
              <w:rPr>
                <w:rFonts w:hint="eastAsia"/>
              </w:rPr>
              <w:t>0.30847</w:t>
            </w:r>
          </w:p>
        </w:tc>
      </w:tr>
      <w:tr w:rsidR="00985874" w:rsidRPr="00985874" w14:paraId="177ECE43" w14:textId="77777777" w:rsidTr="00985874">
        <w:trPr>
          <w:trHeight w:val="270"/>
        </w:trPr>
        <w:tc>
          <w:tcPr>
            <w:tcW w:w="1680" w:type="dxa"/>
            <w:noWrap/>
            <w:hideMark/>
          </w:tcPr>
          <w:p w14:paraId="60D9C04D" w14:textId="77777777" w:rsidR="00985874" w:rsidRPr="00985874" w:rsidRDefault="00985874">
            <w:r w:rsidRPr="00985874">
              <w:rPr>
                <w:rFonts w:hint="eastAsia"/>
              </w:rPr>
              <w:t>MED23</w:t>
            </w:r>
          </w:p>
        </w:tc>
        <w:tc>
          <w:tcPr>
            <w:tcW w:w="1350" w:type="dxa"/>
            <w:noWrap/>
            <w:hideMark/>
          </w:tcPr>
          <w:p w14:paraId="1CB323AA" w14:textId="77777777" w:rsidR="00985874" w:rsidRPr="00985874" w:rsidRDefault="00985874" w:rsidP="00985874">
            <w:r w:rsidRPr="00985874">
              <w:rPr>
                <w:rFonts w:hint="eastAsia"/>
              </w:rPr>
              <w:t>0.9997</w:t>
            </w:r>
          </w:p>
        </w:tc>
        <w:tc>
          <w:tcPr>
            <w:tcW w:w="3741" w:type="dxa"/>
            <w:noWrap/>
            <w:hideMark/>
          </w:tcPr>
          <w:p w14:paraId="1F6BF47F" w14:textId="77777777" w:rsidR="00985874" w:rsidRPr="00985874" w:rsidRDefault="00985874">
            <w:r w:rsidRPr="00985874">
              <w:rPr>
                <w:rFonts w:hint="eastAsia"/>
              </w:rPr>
              <w:t>0.9987-1.00071</w:t>
            </w:r>
          </w:p>
        </w:tc>
        <w:tc>
          <w:tcPr>
            <w:tcW w:w="1701" w:type="dxa"/>
            <w:noWrap/>
            <w:hideMark/>
          </w:tcPr>
          <w:p w14:paraId="0B8F6769" w14:textId="77777777" w:rsidR="00985874" w:rsidRPr="00985874" w:rsidRDefault="00985874" w:rsidP="00985874">
            <w:r w:rsidRPr="00985874">
              <w:rPr>
                <w:rFonts w:hint="eastAsia"/>
              </w:rPr>
              <w:t>0.56361</w:t>
            </w:r>
          </w:p>
        </w:tc>
      </w:tr>
      <w:tr w:rsidR="00985874" w:rsidRPr="00985874" w14:paraId="1381FECB" w14:textId="77777777" w:rsidTr="00985874">
        <w:trPr>
          <w:trHeight w:val="270"/>
        </w:trPr>
        <w:tc>
          <w:tcPr>
            <w:tcW w:w="1680" w:type="dxa"/>
            <w:noWrap/>
            <w:hideMark/>
          </w:tcPr>
          <w:p w14:paraId="76BB8CC5" w14:textId="77777777" w:rsidR="00985874" w:rsidRPr="00985874" w:rsidRDefault="00985874">
            <w:r w:rsidRPr="00985874">
              <w:rPr>
                <w:rFonts w:hint="eastAsia"/>
              </w:rPr>
              <w:t>NONO</w:t>
            </w:r>
          </w:p>
        </w:tc>
        <w:tc>
          <w:tcPr>
            <w:tcW w:w="1350" w:type="dxa"/>
            <w:noWrap/>
            <w:hideMark/>
          </w:tcPr>
          <w:p w14:paraId="141456C2" w14:textId="77777777" w:rsidR="00985874" w:rsidRPr="00985874" w:rsidRDefault="00985874" w:rsidP="00985874">
            <w:r w:rsidRPr="00985874">
              <w:rPr>
                <w:rFonts w:hint="eastAsia"/>
              </w:rPr>
              <w:t>1.00006</w:t>
            </w:r>
          </w:p>
        </w:tc>
        <w:tc>
          <w:tcPr>
            <w:tcW w:w="3741" w:type="dxa"/>
            <w:noWrap/>
            <w:hideMark/>
          </w:tcPr>
          <w:p w14:paraId="6B51073F" w14:textId="77777777" w:rsidR="00985874" w:rsidRPr="00985874" w:rsidRDefault="00985874">
            <w:r w:rsidRPr="00985874">
              <w:rPr>
                <w:rFonts w:hint="eastAsia"/>
              </w:rPr>
              <w:t>0.99998-1.00014</w:t>
            </w:r>
          </w:p>
        </w:tc>
        <w:tc>
          <w:tcPr>
            <w:tcW w:w="1701" w:type="dxa"/>
            <w:noWrap/>
            <w:hideMark/>
          </w:tcPr>
          <w:p w14:paraId="1E8FF3A0" w14:textId="77777777" w:rsidR="00985874" w:rsidRPr="00985874" w:rsidRDefault="00985874" w:rsidP="00985874">
            <w:r w:rsidRPr="00985874">
              <w:rPr>
                <w:rFonts w:hint="eastAsia"/>
              </w:rPr>
              <w:t>0.16689</w:t>
            </w:r>
          </w:p>
        </w:tc>
      </w:tr>
      <w:tr w:rsidR="00985874" w:rsidRPr="00985874" w14:paraId="1B9274BE" w14:textId="77777777" w:rsidTr="00985874">
        <w:trPr>
          <w:trHeight w:val="270"/>
        </w:trPr>
        <w:tc>
          <w:tcPr>
            <w:tcW w:w="1680" w:type="dxa"/>
            <w:noWrap/>
            <w:hideMark/>
          </w:tcPr>
          <w:p w14:paraId="7D187807" w14:textId="77777777" w:rsidR="00985874" w:rsidRPr="00985874" w:rsidRDefault="00985874">
            <w:r w:rsidRPr="00985874">
              <w:rPr>
                <w:rFonts w:hint="eastAsia"/>
              </w:rPr>
              <w:t>PARP1</w:t>
            </w:r>
          </w:p>
        </w:tc>
        <w:tc>
          <w:tcPr>
            <w:tcW w:w="1350" w:type="dxa"/>
            <w:noWrap/>
            <w:hideMark/>
          </w:tcPr>
          <w:p w14:paraId="2EC18CEB" w14:textId="77777777" w:rsidR="00985874" w:rsidRPr="00985874" w:rsidRDefault="00985874" w:rsidP="00985874">
            <w:r w:rsidRPr="00985874">
              <w:rPr>
                <w:rFonts w:hint="eastAsia"/>
              </w:rPr>
              <w:t>0.99998</w:t>
            </w:r>
          </w:p>
        </w:tc>
        <w:tc>
          <w:tcPr>
            <w:tcW w:w="3741" w:type="dxa"/>
            <w:noWrap/>
            <w:hideMark/>
          </w:tcPr>
          <w:p w14:paraId="5247EE42" w14:textId="77777777" w:rsidR="00985874" w:rsidRPr="00985874" w:rsidRDefault="00985874">
            <w:r w:rsidRPr="00985874">
              <w:rPr>
                <w:rFonts w:hint="eastAsia"/>
              </w:rPr>
              <w:t>0.99986-1.0001</w:t>
            </w:r>
          </w:p>
        </w:tc>
        <w:tc>
          <w:tcPr>
            <w:tcW w:w="1701" w:type="dxa"/>
            <w:noWrap/>
            <w:hideMark/>
          </w:tcPr>
          <w:p w14:paraId="2C8C407B" w14:textId="77777777" w:rsidR="00985874" w:rsidRPr="00985874" w:rsidRDefault="00985874" w:rsidP="00985874">
            <w:r w:rsidRPr="00985874">
              <w:rPr>
                <w:rFonts w:hint="eastAsia"/>
              </w:rPr>
              <w:t>0.74631</w:t>
            </w:r>
          </w:p>
        </w:tc>
      </w:tr>
      <w:tr w:rsidR="00985874" w:rsidRPr="00985874" w14:paraId="27E5C1C3" w14:textId="77777777" w:rsidTr="00985874">
        <w:trPr>
          <w:trHeight w:val="270"/>
        </w:trPr>
        <w:tc>
          <w:tcPr>
            <w:tcW w:w="1680" w:type="dxa"/>
            <w:noWrap/>
            <w:hideMark/>
          </w:tcPr>
          <w:p w14:paraId="5C95707E" w14:textId="77777777" w:rsidR="00985874" w:rsidRPr="00985874" w:rsidRDefault="00985874">
            <w:r w:rsidRPr="00985874">
              <w:rPr>
                <w:rFonts w:hint="eastAsia"/>
              </w:rPr>
              <w:t>TFDP1</w:t>
            </w:r>
          </w:p>
        </w:tc>
        <w:tc>
          <w:tcPr>
            <w:tcW w:w="1350" w:type="dxa"/>
            <w:noWrap/>
            <w:hideMark/>
          </w:tcPr>
          <w:p w14:paraId="6C0978F3" w14:textId="77777777" w:rsidR="00985874" w:rsidRPr="00985874" w:rsidRDefault="00985874" w:rsidP="00985874">
            <w:r w:rsidRPr="00985874">
              <w:rPr>
                <w:rFonts w:hint="eastAsia"/>
              </w:rPr>
              <w:t>1.00001</w:t>
            </w:r>
          </w:p>
        </w:tc>
        <w:tc>
          <w:tcPr>
            <w:tcW w:w="3741" w:type="dxa"/>
            <w:noWrap/>
            <w:hideMark/>
          </w:tcPr>
          <w:p w14:paraId="4271E0B0" w14:textId="77777777" w:rsidR="00985874" w:rsidRPr="00985874" w:rsidRDefault="00985874">
            <w:r w:rsidRPr="00985874">
              <w:rPr>
                <w:rFonts w:hint="eastAsia"/>
              </w:rPr>
              <w:t>0.99995-1.00006</w:t>
            </w:r>
          </w:p>
        </w:tc>
        <w:tc>
          <w:tcPr>
            <w:tcW w:w="1701" w:type="dxa"/>
            <w:noWrap/>
            <w:hideMark/>
          </w:tcPr>
          <w:p w14:paraId="25C594AF" w14:textId="77777777" w:rsidR="00985874" w:rsidRPr="00985874" w:rsidRDefault="00985874" w:rsidP="00985874">
            <w:r w:rsidRPr="00985874">
              <w:rPr>
                <w:rFonts w:hint="eastAsia"/>
              </w:rPr>
              <w:t>0.83062</w:t>
            </w:r>
          </w:p>
        </w:tc>
      </w:tr>
      <w:tr w:rsidR="00985874" w:rsidRPr="00985874" w14:paraId="2FF0B254" w14:textId="77777777" w:rsidTr="00985874">
        <w:trPr>
          <w:trHeight w:val="270"/>
        </w:trPr>
        <w:tc>
          <w:tcPr>
            <w:tcW w:w="1680" w:type="dxa"/>
            <w:noWrap/>
            <w:hideMark/>
          </w:tcPr>
          <w:p w14:paraId="3447148E" w14:textId="77777777" w:rsidR="00985874" w:rsidRPr="00985874" w:rsidRDefault="00985874">
            <w:r w:rsidRPr="00985874">
              <w:rPr>
                <w:rFonts w:hint="eastAsia"/>
              </w:rPr>
              <w:t>ANKRD1</w:t>
            </w:r>
          </w:p>
        </w:tc>
        <w:tc>
          <w:tcPr>
            <w:tcW w:w="1350" w:type="dxa"/>
            <w:noWrap/>
            <w:hideMark/>
          </w:tcPr>
          <w:p w14:paraId="25EC66B3" w14:textId="77777777" w:rsidR="00985874" w:rsidRPr="00985874" w:rsidRDefault="00985874" w:rsidP="00985874">
            <w:r w:rsidRPr="00985874">
              <w:rPr>
                <w:rFonts w:hint="eastAsia"/>
              </w:rPr>
              <w:t>1.00002</w:t>
            </w:r>
          </w:p>
        </w:tc>
        <w:tc>
          <w:tcPr>
            <w:tcW w:w="3741" w:type="dxa"/>
            <w:noWrap/>
            <w:hideMark/>
          </w:tcPr>
          <w:p w14:paraId="792CB611" w14:textId="77777777" w:rsidR="00985874" w:rsidRPr="00985874" w:rsidRDefault="00985874">
            <w:r w:rsidRPr="00985874">
              <w:rPr>
                <w:rFonts w:hint="eastAsia"/>
              </w:rPr>
              <w:t>0.99991-1.00013</w:t>
            </w:r>
          </w:p>
        </w:tc>
        <w:tc>
          <w:tcPr>
            <w:tcW w:w="1701" w:type="dxa"/>
            <w:noWrap/>
            <w:hideMark/>
          </w:tcPr>
          <w:p w14:paraId="4351B099" w14:textId="77777777" w:rsidR="00985874" w:rsidRPr="00985874" w:rsidRDefault="00985874" w:rsidP="00985874">
            <w:r w:rsidRPr="00985874">
              <w:rPr>
                <w:rFonts w:hint="eastAsia"/>
              </w:rPr>
              <w:t>0.70576</w:t>
            </w:r>
          </w:p>
        </w:tc>
      </w:tr>
      <w:tr w:rsidR="00985874" w:rsidRPr="00985874" w14:paraId="62274E59" w14:textId="77777777" w:rsidTr="00985874">
        <w:trPr>
          <w:trHeight w:val="270"/>
        </w:trPr>
        <w:tc>
          <w:tcPr>
            <w:tcW w:w="1680" w:type="dxa"/>
            <w:noWrap/>
            <w:hideMark/>
          </w:tcPr>
          <w:p w14:paraId="3FF604B3" w14:textId="77777777" w:rsidR="00985874" w:rsidRPr="00985874" w:rsidRDefault="00985874">
            <w:r w:rsidRPr="00985874">
              <w:rPr>
                <w:rFonts w:hint="eastAsia"/>
              </w:rPr>
              <w:t>BIN1</w:t>
            </w:r>
          </w:p>
        </w:tc>
        <w:tc>
          <w:tcPr>
            <w:tcW w:w="1350" w:type="dxa"/>
            <w:noWrap/>
            <w:hideMark/>
          </w:tcPr>
          <w:p w14:paraId="5C1F2C1B" w14:textId="77777777" w:rsidR="00985874" w:rsidRPr="00985874" w:rsidRDefault="00985874" w:rsidP="00985874">
            <w:r w:rsidRPr="00985874">
              <w:rPr>
                <w:rFonts w:hint="eastAsia"/>
              </w:rPr>
              <w:t>1.00001</w:t>
            </w:r>
          </w:p>
        </w:tc>
        <w:tc>
          <w:tcPr>
            <w:tcW w:w="3741" w:type="dxa"/>
            <w:noWrap/>
            <w:hideMark/>
          </w:tcPr>
          <w:p w14:paraId="32EBE2EC" w14:textId="77777777" w:rsidR="00985874" w:rsidRPr="00985874" w:rsidRDefault="00985874">
            <w:r w:rsidRPr="00985874">
              <w:rPr>
                <w:rFonts w:hint="eastAsia"/>
              </w:rPr>
              <w:t>0.99996-1.00006</w:t>
            </w:r>
          </w:p>
        </w:tc>
        <w:tc>
          <w:tcPr>
            <w:tcW w:w="1701" w:type="dxa"/>
            <w:noWrap/>
            <w:hideMark/>
          </w:tcPr>
          <w:p w14:paraId="1E6D4CC8" w14:textId="77777777" w:rsidR="00985874" w:rsidRPr="00985874" w:rsidRDefault="00985874" w:rsidP="00985874">
            <w:r w:rsidRPr="00985874">
              <w:rPr>
                <w:rFonts w:hint="eastAsia"/>
              </w:rPr>
              <w:t>0.68745</w:t>
            </w:r>
          </w:p>
        </w:tc>
      </w:tr>
      <w:tr w:rsidR="00985874" w:rsidRPr="00985874" w14:paraId="36F665B7" w14:textId="77777777" w:rsidTr="00985874">
        <w:trPr>
          <w:trHeight w:val="270"/>
        </w:trPr>
        <w:tc>
          <w:tcPr>
            <w:tcW w:w="1680" w:type="dxa"/>
            <w:noWrap/>
            <w:hideMark/>
          </w:tcPr>
          <w:p w14:paraId="18F5A74B" w14:textId="77777777" w:rsidR="00985874" w:rsidRPr="00985874" w:rsidRDefault="00985874">
            <w:r w:rsidRPr="00985874">
              <w:rPr>
                <w:rFonts w:hint="eastAsia"/>
              </w:rPr>
              <w:t>FOXP2</w:t>
            </w:r>
          </w:p>
        </w:tc>
        <w:tc>
          <w:tcPr>
            <w:tcW w:w="1350" w:type="dxa"/>
            <w:noWrap/>
            <w:hideMark/>
          </w:tcPr>
          <w:p w14:paraId="231F9E7F" w14:textId="77777777" w:rsidR="00985874" w:rsidRPr="00985874" w:rsidRDefault="00985874" w:rsidP="00985874">
            <w:r w:rsidRPr="00985874">
              <w:rPr>
                <w:rFonts w:hint="eastAsia"/>
              </w:rPr>
              <w:t>0.9988</w:t>
            </w:r>
          </w:p>
        </w:tc>
        <w:tc>
          <w:tcPr>
            <w:tcW w:w="3741" w:type="dxa"/>
            <w:noWrap/>
            <w:hideMark/>
          </w:tcPr>
          <w:p w14:paraId="0F103519" w14:textId="77777777" w:rsidR="00985874" w:rsidRPr="00985874" w:rsidRDefault="00985874">
            <w:r w:rsidRPr="00985874">
              <w:rPr>
                <w:rFonts w:hint="eastAsia"/>
              </w:rPr>
              <w:t>0.99775-0.99984</w:t>
            </w:r>
          </w:p>
        </w:tc>
        <w:tc>
          <w:tcPr>
            <w:tcW w:w="1701" w:type="dxa"/>
            <w:noWrap/>
            <w:hideMark/>
          </w:tcPr>
          <w:p w14:paraId="7BD1B414" w14:textId="77777777" w:rsidR="00985874" w:rsidRPr="00985874" w:rsidRDefault="00985874" w:rsidP="00985874">
            <w:r w:rsidRPr="00985874">
              <w:rPr>
                <w:rFonts w:hint="eastAsia"/>
              </w:rPr>
              <w:t>0.02418</w:t>
            </w:r>
          </w:p>
        </w:tc>
      </w:tr>
      <w:tr w:rsidR="00985874" w:rsidRPr="00985874" w14:paraId="46AED9A9" w14:textId="77777777" w:rsidTr="00985874">
        <w:trPr>
          <w:trHeight w:val="270"/>
        </w:trPr>
        <w:tc>
          <w:tcPr>
            <w:tcW w:w="1680" w:type="dxa"/>
            <w:noWrap/>
            <w:hideMark/>
          </w:tcPr>
          <w:p w14:paraId="25A90076" w14:textId="77777777" w:rsidR="00985874" w:rsidRPr="00985874" w:rsidRDefault="00985874">
            <w:r w:rsidRPr="00985874">
              <w:rPr>
                <w:rFonts w:hint="eastAsia"/>
              </w:rPr>
              <w:t>FOXP3</w:t>
            </w:r>
          </w:p>
        </w:tc>
        <w:tc>
          <w:tcPr>
            <w:tcW w:w="1350" w:type="dxa"/>
            <w:noWrap/>
            <w:hideMark/>
          </w:tcPr>
          <w:p w14:paraId="5F8386AE" w14:textId="77777777" w:rsidR="00985874" w:rsidRPr="00985874" w:rsidRDefault="00985874" w:rsidP="00985874">
            <w:r w:rsidRPr="00985874">
              <w:rPr>
                <w:rFonts w:hint="eastAsia"/>
              </w:rPr>
              <w:t>0.99989</w:t>
            </w:r>
          </w:p>
        </w:tc>
        <w:tc>
          <w:tcPr>
            <w:tcW w:w="3741" w:type="dxa"/>
            <w:noWrap/>
            <w:hideMark/>
          </w:tcPr>
          <w:p w14:paraId="53D2BCEB" w14:textId="77777777" w:rsidR="00985874" w:rsidRPr="00985874" w:rsidRDefault="00985874">
            <w:r w:rsidRPr="00985874">
              <w:rPr>
                <w:rFonts w:hint="eastAsia"/>
              </w:rPr>
              <w:t>0.99886-1.00092</w:t>
            </w:r>
          </w:p>
        </w:tc>
        <w:tc>
          <w:tcPr>
            <w:tcW w:w="1701" w:type="dxa"/>
            <w:noWrap/>
            <w:hideMark/>
          </w:tcPr>
          <w:p w14:paraId="56A658F0" w14:textId="77777777" w:rsidR="00985874" w:rsidRPr="00985874" w:rsidRDefault="00985874" w:rsidP="00985874">
            <w:r w:rsidRPr="00985874">
              <w:rPr>
                <w:rFonts w:hint="eastAsia"/>
              </w:rPr>
              <w:t>0.83567</w:t>
            </w:r>
          </w:p>
        </w:tc>
      </w:tr>
      <w:tr w:rsidR="00985874" w:rsidRPr="00985874" w14:paraId="5B3D39B7" w14:textId="77777777" w:rsidTr="00985874">
        <w:trPr>
          <w:trHeight w:val="270"/>
        </w:trPr>
        <w:tc>
          <w:tcPr>
            <w:tcW w:w="1680" w:type="dxa"/>
            <w:noWrap/>
            <w:hideMark/>
          </w:tcPr>
          <w:p w14:paraId="3CE10681" w14:textId="77777777" w:rsidR="00985874" w:rsidRPr="00985874" w:rsidRDefault="00985874">
            <w:r w:rsidRPr="00985874">
              <w:rPr>
                <w:rFonts w:hint="eastAsia"/>
              </w:rPr>
              <w:t>FOXP1</w:t>
            </w:r>
          </w:p>
        </w:tc>
        <w:tc>
          <w:tcPr>
            <w:tcW w:w="1350" w:type="dxa"/>
            <w:noWrap/>
            <w:hideMark/>
          </w:tcPr>
          <w:p w14:paraId="1FC36219" w14:textId="77777777" w:rsidR="00985874" w:rsidRPr="00985874" w:rsidRDefault="00985874" w:rsidP="00985874">
            <w:r w:rsidRPr="00985874">
              <w:rPr>
                <w:rFonts w:hint="eastAsia"/>
              </w:rPr>
              <w:t>0.99995</w:t>
            </w:r>
          </w:p>
        </w:tc>
        <w:tc>
          <w:tcPr>
            <w:tcW w:w="3741" w:type="dxa"/>
            <w:noWrap/>
            <w:hideMark/>
          </w:tcPr>
          <w:p w14:paraId="25972DC1" w14:textId="77777777" w:rsidR="00985874" w:rsidRPr="00985874" w:rsidRDefault="00985874">
            <w:r w:rsidRPr="00985874">
              <w:rPr>
                <w:rFonts w:hint="eastAsia"/>
              </w:rPr>
              <w:t>0.99965-1.00026</w:t>
            </w:r>
          </w:p>
        </w:tc>
        <w:tc>
          <w:tcPr>
            <w:tcW w:w="1701" w:type="dxa"/>
            <w:noWrap/>
            <w:hideMark/>
          </w:tcPr>
          <w:p w14:paraId="33C30255" w14:textId="77777777" w:rsidR="00985874" w:rsidRPr="00985874" w:rsidRDefault="00985874" w:rsidP="00985874">
            <w:r w:rsidRPr="00985874">
              <w:rPr>
                <w:rFonts w:hint="eastAsia"/>
              </w:rPr>
              <w:t>0.76702</w:t>
            </w:r>
          </w:p>
        </w:tc>
      </w:tr>
      <w:tr w:rsidR="00985874" w:rsidRPr="00985874" w14:paraId="1ED49313" w14:textId="77777777" w:rsidTr="00985874">
        <w:trPr>
          <w:trHeight w:val="270"/>
        </w:trPr>
        <w:tc>
          <w:tcPr>
            <w:tcW w:w="1680" w:type="dxa"/>
            <w:noWrap/>
            <w:hideMark/>
          </w:tcPr>
          <w:p w14:paraId="56DBFC38" w14:textId="77777777" w:rsidR="00985874" w:rsidRPr="00985874" w:rsidRDefault="00985874">
            <w:r w:rsidRPr="00985874">
              <w:rPr>
                <w:rFonts w:hint="eastAsia"/>
              </w:rPr>
              <w:t>MYCN</w:t>
            </w:r>
          </w:p>
        </w:tc>
        <w:tc>
          <w:tcPr>
            <w:tcW w:w="1350" w:type="dxa"/>
            <w:noWrap/>
            <w:hideMark/>
          </w:tcPr>
          <w:p w14:paraId="5067C8E9" w14:textId="77777777" w:rsidR="00985874" w:rsidRPr="00985874" w:rsidRDefault="00985874" w:rsidP="00985874">
            <w:r w:rsidRPr="00985874">
              <w:rPr>
                <w:rFonts w:hint="eastAsia"/>
              </w:rPr>
              <w:t>0.99686</w:t>
            </w:r>
          </w:p>
        </w:tc>
        <w:tc>
          <w:tcPr>
            <w:tcW w:w="3741" w:type="dxa"/>
            <w:noWrap/>
            <w:hideMark/>
          </w:tcPr>
          <w:p w14:paraId="389360F2" w14:textId="77777777" w:rsidR="00985874" w:rsidRPr="00985874" w:rsidRDefault="00985874">
            <w:r w:rsidRPr="00985874">
              <w:rPr>
                <w:rFonts w:hint="eastAsia"/>
              </w:rPr>
              <w:t>0.99354-1.00019</w:t>
            </w:r>
          </w:p>
        </w:tc>
        <w:tc>
          <w:tcPr>
            <w:tcW w:w="1701" w:type="dxa"/>
            <w:noWrap/>
            <w:hideMark/>
          </w:tcPr>
          <w:p w14:paraId="08FAF6A3" w14:textId="77777777" w:rsidR="00985874" w:rsidRPr="00985874" w:rsidRDefault="00985874" w:rsidP="00985874">
            <w:r w:rsidRPr="00985874">
              <w:rPr>
                <w:rFonts w:hint="eastAsia"/>
              </w:rPr>
              <w:t>0.06458</w:t>
            </w:r>
          </w:p>
        </w:tc>
      </w:tr>
      <w:tr w:rsidR="00985874" w:rsidRPr="00985874" w14:paraId="6F14516B" w14:textId="77777777" w:rsidTr="00985874">
        <w:trPr>
          <w:trHeight w:val="270"/>
        </w:trPr>
        <w:tc>
          <w:tcPr>
            <w:tcW w:w="1680" w:type="dxa"/>
            <w:noWrap/>
            <w:hideMark/>
          </w:tcPr>
          <w:p w14:paraId="5C1AFACB" w14:textId="77777777" w:rsidR="00985874" w:rsidRPr="00985874" w:rsidRDefault="00985874">
            <w:r w:rsidRPr="00985874">
              <w:rPr>
                <w:rFonts w:hint="eastAsia"/>
              </w:rPr>
              <w:t>ECD</w:t>
            </w:r>
          </w:p>
        </w:tc>
        <w:tc>
          <w:tcPr>
            <w:tcW w:w="1350" w:type="dxa"/>
            <w:noWrap/>
            <w:hideMark/>
          </w:tcPr>
          <w:p w14:paraId="1214351C" w14:textId="77777777" w:rsidR="00985874" w:rsidRPr="00985874" w:rsidRDefault="00985874" w:rsidP="00985874">
            <w:r w:rsidRPr="00985874">
              <w:rPr>
                <w:rFonts w:hint="eastAsia"/>
              </w:rPr>
              <w:t>1.00153</w:t>
            </w:r>
          </w:p>
        </w:tc>
        <w:tc>
          <w:tcPr>
            <w:tcW w:w="3741" w:type="dxa"/>
            <w:noWrap/>
            <w:hideMark/>
          </w:tcPr>
          <w:p w14:paraId="2C463436" w14:textId="77777777" w:rsidR="00985874" w:rsidRPr="00985874" w:rsidRDefault="00985874">
            <w:r w:rsidRPr="00985874">
              <w:rPr>
                <w:rFonts w:hint="eastAsia"/>
              </w:rPr>
              <w:t>1.00052-1.00254</w:t>
            </w:r>
          </w:p>
        </w:tc>
        <w:tc>
          <w:tcPr>
            <w:tcW w:w="1701" w:type="dxa"/>
            <w:noWrap/>
            <w:hideMark/>
          </w:tcPr>
          <w:p w14:paraId="1C4DC892" w14:textId="77777777" w:rsidR="00985874" w:rsidRPr="00985874" w:rsidRDefault="00985874" w:rsidP="00985874">
            <w:r w:rsidRPr="00985874">
              <w:rPr>
                <w:rFonts w:hint="eastAsia"/>
              </w:rPr>
              <w:t>0.00287</w:t>
            </w:r>
          </w:p>
        </w:tc>
      </w:tr>
      <w:tr w:rsidR="00985874" w:rsidRPr="00985874" w14:paraId="0E469034" w14:textId="77777777" w:rsidTr="00985874">
        <w:trPr>
          <w:trHeight w:val="270"/>
        </w:trPr>
        <w:tc>
          <w:tcPr>
            <w:tcW w:w="1680" w:type="dxa"/>
            <w:noWrap/>
            <w:hideMark/>
          </w:tcPr>
          <w:p w14:paraId="7984618A" w14:textId="77777777" w:rsidR="00985874" w:rsidRPr="00985874" w:rsidRDefault="00985874">
            <w:r w:rsidRPr="00985874">
              <w:rPr>
                <w:rFonts w:hint="eastAsia"/>
              </w:rPr>
              <w:t>ARID3A</w:t>
            </w:r>
          </w:p>
        </w:tc>
        <w:tc>
          <w:tcPr>
            <w:tcW w:w="1350" w:type="dxa"/>
            <w:noWrap/>
            <w:hideMark/>
          </w:tcPr>
          <w:p w14:paraId="669EEC15" w14:textId="77777777" w:rsidR="00985874" w:rsidRPr="00985874" w:rsidRDefault="00985874" w:rsidP="00985874">
            <w:r w:rsidRPr="00985874">
              <w:rPr>
                <w:rFonts w:hint="eastAsia"/>
              </w:rPr>
              <w:t>1.00088</w:t>
            </w:r>
          </w:p>
        </w:tc>
        <w:tc>
          <w:tcPr>
            <w:tcW w:w="3741" w:type="dxa"/>
            <w:noWrap/>
            <w:hideMark/>
          </w:tcPr>
          <w:p w14:paraId="79D3D2B1" w14:textId="77777777" w:rsidR="00985874" w:rsidRPr="00985874" w:rsidRDefault="00985874">
            <w:r w:rsidRPr="00985874">
              <w:rPr>
                <w:rFonts w:hint="eastAsia"/>
              </w:rPr>
              <w:t>0.99997-1.0018</w:t>
            </w:r>
          </w:p>
        </w:tc>
        <w:tc>
          <w:tcPr>
            <w:tcW w:w="1701" w:type="dxa"/>
            <w:noWrap/>
            <w:hideMark/>
          </w:tcPr>
          <w:p w14:paraId="4E46D42D" w14:textId="77777777" w:rsidR="00985874" w:rsidRPr="00985874" w:rsidRDefault="00985874" w:rsidP="00985874">
            <w:r w:rsidRPr="00985874">
              <w:rPr>
                <w:rFonts w:hint="eastAsia"/>
              </w:rPr>
              <w:t>0.05703</w:t>
            </w:r>
          </w:p>
        </w:tc>
      </w:tr>
      <w:tr w:rsidR="00985874" w:rsidRPr="00985874" w14:paraId="0823FC6A" w14:textId="77777777" w:rsidTr="00985874">
        <w:trPr>
          <w:trHeight w:val="270"/>
        </w:trPr>
        <w:tc>
          <w:tcPr>
            <w:tcW w:w="1680" w:type="dxa"/>
            <w:noWrap/>
            <w:hideMark/>
          </w:tcPr>
          <w:p w14:paraId="4416C3CD" w14:textId="77777777" w:rsidR="00985874" w:rsidRPr="00985874" w:rsidRDefault="00985874">
            <w:r w:rsidRPr="00985874">
              <w:rPr>
                <w:rFonts w:hint="eastAsia"/>
              </w:rPr>
              <w:t>BTF3</w:t>
            </w:r>
          </w:p>
        </w:tc>
        <w:tc>
          <w:tcPr>
            <w:tcW w:w="1350" w:type="dxa"/>
            <w:noWrap/>
            <w:hideMark/>
          </w:tcPr>
          <w:p w14:paraId="3862700E" w14:textId="77777777" w:rsidR="00985874" w:rsidRPr="00985874" w:rsidRDefault="00985874" w:rsidP="00985874">
            <w:r w:rsidRPr="00985874">
              <w:rPr>
                <w:rFonts w:hint="eastAsia"/>
              </w:rPr>
              <w:t>1.00002</w:t>
            </w:r>
          </w:p>
        </w:tc>
        <w:tc>
          <w:tcPr>
            <w:tcW w:w="3741" w:type="dxa"/>
            <w:noWrap/>
            <w:hideMark/>
          </w:tcPr>
          <w:p w14:paraId="3371A819" w14:textId="77777777" w:rsidR="00985874" w:rsidRPr="00985874" w:rsidRDefault="00985874">
            <w:r w:rsidRPr="00985874">
              <w:rPr>
                <w:rFonts w:hint="eastAsia"/>
              </w:rPr>
              <w:t>0.99997-1.00007</w:t>
            </w:r>
          </w:p>
        </w:tc>
        <w:tc>
          <w:tcPr>
            <w:tcW w:w="1701" w:type="dxa"/>
            <w:noWrap/>
            <w:hideMark/>
          </w:tcPr>
          <w:p w14:paraId="2A4A86D9" w14:textId="77777777" w:rsidR="00985874" w:rsidRPr="00985874" w:rsidRDefault="00985874" w:rsidP="00985874">
            <w:r w:rsidRPr="00985874">
              <w:rPr>
                <w:rFonts w:hint="eastAsia"/>
              </w:rPr>
              <w:t>0.39207</w:t>
            </w:r>
          </w:p>
        </w:tc>
      </w:tr>
      <w:tr w:rsidR="00985874" w:rsidRPr="00985874" w14:paraId="4A43498B" w14:textId="77777777" w:rsidTr="00985874">
        <w:trPr>
          <w:trHeight w:val="270"/>
        </w:trPr>
        <w:tc>
          <w:tcPr>
            <w:tcW w:w="1680" w:type="dxa"/>
            <w:noWrap/>
            <w:hideMark/>
          </w:tcPr>
          <w:p w14:paraId="67973038" w14:textId="77777777" w:rsidR="00985874" w:rsidRPr="00985874" w:rsidRDefault="00985874">
            <w:r w:rsidRPr="00985874">
              <w:rPr>
                <w:rFonts w:hint="eastAsia"/>
              </w:rPr>
              <w:t>FOXO3</w:t>
            </w:r>
          </w:p>
        </w:tc>
        <w:tc>
          <w:tcPr>
            <w:tcW w:w="1350" w:type="dxa"/>
            <w:noWrap/>
            <w:hideMark/>
          </w:tcPr>
          <w:p w14:paraId="2E21B9A6" w14:textId="77777777" w:rsidR="00985874" w:rsidRPr="00985874" w:rsidRDefault="00985874" w:rsidP="00985874">
            <w:r w:rsidRPr="00985874">
              <w:rPr>
                <w:rFonts w:hint="eastAsia"/>
              </w:rPr>
              <w:t>0.99962</w:t>
            </w:r>
          </w:p>
        </w:tc>
        <w:tc>
          <w:tcPr>
            <w:tcW w:w="3741" w:type="dxa"/>
            <w:noWrap/>
            <w:hideMark/>
          </w:tcPr>
          <w:p w14:paraId="5EDBDEF5" w14:textId="77777777" w:rsidR="00985874" w:rsidRPr="00985874" w:rsidRDefault="00985874">
            <w:r w:rsidRPr="00985874">
              <w:rPr>
                <w:rFonts w:hint="eastAsia"/>
              </w:rPr>
              <w:t>0.99928-0.99995</w:t>
            </w:r>
          </w:p>
        </w:tc>
        <w:tc>
          <w:tcPr>
            <w:tcW w:w="1701" w:type="dxa"/>
            <w:noWrap/>
            <w:hideMark/>
          </w:tcPr>
          <w:p w14:paraId="34054C0C" w14:textId="77777777" w:rsidR="00985874" w:rsidRPr="00985874" w:rsidRDefault="00985874" w:rsidP="00985874">
            <w:r w:rsidRPr="00985874">
              <w:rPr>
                <w:rFonts w:hint="eastAsia"/>
              </w:rPr>
              <w:t>0.02377</w:t>
            </w:r>
          </w:p>
        </w:tc>
      </w:tr>
      <w:tr w:rsidR="00985874" w:rsidRPr="00985874" w14:paraId="2B0D4F0D" w14:textId="77777777" w:rsidTr="00985874">
        <w:trPr>
          <w:trHeight w:val="270"/>
        </w:trPr>
        <w:tc>
          <w:tcPr>
            <w:tcW w:w="1680" w:type="dxa"/>
            <w:noWrap/>
            <w:hideMark/>
          </w:tcPr>
          <w:p w14:paraId="12692387" w14:textId="77777777" w:rsidR="00985874" w:rsidRPr="00985874" w:rsidRDefault="00985874">
            <w:r w:rsidRPr="00985874">
              <w:rPr>
                <w:rFonts w:hint="eastAsia"/>
              </w:rPr>
              <w:t>FOXO1</w:t>
            </w:r>
          </w:p>
        </w:tc>
        <w:tc>
          <w:tcPr>
            <w:tcW w:w="1350" w:type="dxa"/>
            <w:noWrap/>
            <w:hideMark/>
          </w:tcPr>
          <w:p w14:paraId="6684B733" w14:textId="77777777" w:rsidR="00985874" w:rsidRPr="00985874" w:rsidRDefault="00985874" w:rsidP="00985874">
            <w:r w:rsidRPr="00985874">
              <w:rPr>
                <w:rFonts w:hint="eastAsia"/>
              </w:rPr>
              <w:t>0.99984</w:t>
            </w:r>
          </w:p>
        </w:tc>
        <w:tc>
          <w:tcPr>
            <w:tcW w:w="3741" w:type="dxa"/>
            <w:noWrap/>
            <w:hideMark/>
          </w:tcPr>
          <w:p w14:paraId="0C751279" w14:textId="77777777" w:rsidR="00985874" w:rsidRPr="00985874" w:rsidRDefault="00985874">
            <w:r w:rsidRPr="00985874">
              <w:rPr>
                <w:rFonts w:hint="eastAsia"/>
              </w:rPr>
              <w:t>0.99938-1.00029</w:t>
            </w:r>
          </w:p>
        </w:tc>
        <w:tc>
          <w:tcPr>
            <w:tcW w:w="1701" w:type="dxa"/>
            <w:noWrap/>
            <w:hideMark/>
          </w:tcPr>
          <w:p w14:paraId="02525180" w14:textId="77777777" w:rsidR="00985874" w:rsidRPr="00985874" w:rsidRDefault="00985874" w:rsidP="00985874">
            <w:r w:rsidRPr="00985874">
              <w:rPr>
                <w:rFonts w:hint="eastAsia"/>
              </w:rPr>
              <w:t>0.48172</w:t>
            </w:r>
          </w:p>
        </w:tc>
      </w:tr>
      <w:tr w:rsidR="00985874" w:rsidRPr="00985874" w14:paraId="63841B9B" w14:textId="77777777" w:rsidTr="00985874">
        <w:trPr>
          <w:trHeight w:val="270"/>
        </w:trPr>
        <w:tc>
          <w:tcPr>
            <w:tcW w:w="1680" w:type="dxa"/>
            <w:noWrap/>
            <w:hideMark/>
          </w:tcPr>
          <w:p w14:paraId="389E7E5E" w14:textId="77777777" w:rsidR="00985874" w:rsidRPr="00985874" w:rsidRDefault="00985874">
            <w:r w:rsidRPr="00985874">
              <w:rPr>
                <w:rFonts w:hint="eastAsia"/>
              </w:rPr>
              <w:t>FOXO4</w:t>
            </w:r>
          </w:p>
        </w:tc>
        <w:tc>
          <w:tcPr>
            <w:tcW w:w="1350" w:type="dxa"/>
            <w:noWrap/>
            <w:hideMark/>
          </w:tcPr>
          <w:p w14:paraId="3362A20F" w14:textId="77777777" w:rsidR="00985874" w:rsidRPr="00985874" w:rsidRDefault="00985874" w:rsidP="00985874">
            <w:r w:rsidRPr="00985874">
              <w:rPr>
                <w:rFonts w:hint="eastAsia"/>
              </w:rPr>
              <w:t>0.99935</w:t>
            </w:r>
          </w:p>
        </w:tc>
        <w:tc>
          <w:tcPr>
            <w:tcW w:w="3741" w:type="dxa"/>
            <w:noWrap/>
            <w:hideMark/>
          </w:tcPr>
          <w:p w14:paraId="69EFDEFB" w14:textId="77777777" w:rsidR="00985874" w:rsidRPr="00985874" w:rsidRDefault="00985874">
            <w:r w:rsidRPr="00985874">
              <w:rPr>
                <w:rFonts w:hint="eastAsia"/>
              </w:rPr>
              <w:t>0.99845-1.00025</w:t>
            </w:r>
          </w:p>
        </w:tc>
        <w:tc>
          <w:tcPr>
            <w:tcW w:w="1701" w:type="dxa"/>
            <w:noWrap/>
            <w:hideMark/>
          </w:tcPr>
          <w:p w14:paraId="324A329A" w14:textId="77777777" w:rsidR="00985874" w:rsidRPr="00985874" w:rsidRDefault="00985874" w:rsidP="00985874">
            <w:r w:rsidRPr="00985874">
              <w:rPr>
                <w:rFonts w:hint="eastAsia"/>
              </w:rPr>
              <w:t>0.15896</w:t>
            </w:r>
          </w:p>
        </w:tc>
      </w:tr>
      <w:tr w:rsidR="00985874" w:rsidRPr="00985874" w14:paraId="201AEA51" w14:textId="77777777" w:rsidTr="00985874">
        <w:trPr>
          <w:trHeight w:val="270"/>
        </w:trPr>
        <w:tc>
          <w:tcPr>
            <w:tcW w:w="1680" w:type="dxa"/>
            <w:noWrap/>
            <w:hideMark/>
          </w:tcPr>
          <w:p w14:paraId="5E23E518" w14:textId="77777777" w:rsidR="00985874" w:rsidRPr="00985874" w:rsidRDefault="00985874">
            <w:r w:rsidRPr="00985874">
              <w:rPr>
                <w:rFonts w:hint="eastAsia"/>
              </w:rPr>
              <w:t>PIAS2</w:t>
            </w:r>
          </w:p>
        </w:tc>
        <w:tc>
          <w:tcPr>
            <w:tcW w:w="1350" w:type="dxa"/>
            <w:noWrap/>
            <w:hideMark/>
          </w:tcPr>
          <w:p w14:paraId="2218B71E" w14:textId="77777777" w:rsidR="00985874" w:rsidRPr="00985874" w:rsidRDefault="00985874" w:rsidP="00985874">
            <w:r w:rsidRPr="00985874">
              <w:rPr>
                <w:rFonts w:hint="eastAsia"/>
              </w:rPr>
              <w:t>0.99988</w:t>
            </w:r>
          </w:p>
        </w:tc>
        <w:tc>
          <w:tcPr>
            <w:tcW w:w="3741" w:type="dxa"/>
            <w:noWrap/>
            <w:hideMark/>
          </w:tcPr>
          <w:p w14:paraId="2935B4DE" w14:textId="77777777" w:rsidR="00985874" w:rsidRPr="00985874" w:rsidRDefault="00985874">
            <w:r w:rsidRPr="00985874">
              <w:rPr>
                <w:rFonts w:hint="eastAsia"/>
              </w:rPr>
              <w:t>0.99905-1.0007</w:t>
            </w:r>
          </w:p>
        </w:tc>
        <w:tc>
          <w:tcPr>
            <w:tcW w:w="1701" w:type="dxa"/>
            <w:noWrap/>
            <w:hideMark/>
          </w:tcPr>
          <w:p w14:paraId="0C68809E" w14:textId="77777777" w:rsidR="00985874" w:rsidRPr="00985874" w:rsidRDefault="00985874" w:rsidP="00985874">
            <w:r w:rsidRPr="00985874">
              <w:rPr>
                <w:rFonts w:hint="eastAsia"/>
              </w:rPr>
              <w:t>0.77191</w:t>
            </w:r>
          </w:p>
        </w:tc>
      </w:tr>
      <w:tr w:rsidR="00985874" w:rsidRPr="00985874" w14:paraId="2DF792AB" w14:textId="77777777" w:rsidTr="00985874">
        <w:trPr>
          <w:trHeight w:val="270"/>
        </w:trPr>
        <w:tc>
          <w:tcPr>
            <w:tcW w:w="1680" w:type="dxa"/>
            <w:noWrap/>
            <w:hideMark/>
          </w:tcPr>
          <w:p w14:paraId="439BF2C0" w14:textId="77777777" w:rsidR="00985874" w:rsidRPr="00985874" w:rsidRDefault="00985874">
            <w:r w:rsidRPr="00985874">
              <w:rPr>
                <w:rFonts w:hint="eastAsia"/>
              </w:rPr>
              <w:t>PIAS3</w:t>
            </w:r>
          </w:p>
        </w:tc>
        <w:tc>
          <w:tcPr>
            <w:tcW w:w="1350" w:type="dxa"/>
            <w:noWrap/>
            <w:hideMark/>
          </w:tcPr>
          <w:p w14:paraId="50BC9AF9" w14:textId="77777777" w:rsidR="00985874" w:rsidRPr="00985874" w:rsidRDefault="00985874" w:rsidP="00985874">
            <w:r w:rsidRPr="00985874">
              <w:rPr>
                <w:rFonts w:hint="eastAsia"/>
              </w:rPr>
              <w:t>0.99997</w:t>
            </w:r>
          </w:p>
        </w:tc>
        <w:tc>
          <w:tcPr>
            <w:tcW w:w="3741" w:type="dxa"/>
            <w:noWrap/>
            <w:hideMark/>
          </w:tcPr>
          <w:p w14:paraId="6E921985" w14:textId="77777777" w:rsidR="00985874" w:rsidRPr="00985874" w:rsidRDefault="00985874">
            <w:r w:rsidRPr="00985874">
              <w:rPr>
                <w:rFonts w:hint="eastAsia"/>
              </w:rPr>
              <w:t>0.99961-1.00033</w:t>
            </w:r>
          </w:p>
        </w:tc>
        <w:tc>
          <w:tcPr>
            <w:tcW w:w="1701" w:type="dxa"/>
            <w:noWrap/>
            <w:hideMark/>
          </w:tcPr>
          <w:p w14:paraId="75EA0610" w14:textId="77777777" w:rsidR="00985874" w:rsidRPr="00985874" w:rsidRDefault="00985874" w:rsidP="00985874">
            <w:r w:rsidRPr="00985874">
              <w:rPr>
                <w:rFonts w:hint="eastAsia"/>
              </w:rPr>
              <w:t>0.88298</w:t>
            </w:r>
          </w:p>
        </w:tc>
      </w:tr>
      <w:tr w:rsidR="00985874" w:rsidRPr="00985874" w14:paraId="4A6DEFA2" w14:textId="77777777" w:rsidTr="00985874">
        <w:trPr>
          <w:trHeight w:val="270"/>
        </w:trPr>
        <w:tc>
          <w:tcPr>
            <w:tcW w:w="1680" w:type="dxa"/>
            <w:noWrap/>
            <w:hideMark/>
          </w:tcPr>
          <w:p w14:paraId="0DC27188" w14:textId="77777777" w:rsidR="00985874" w:rsidRPr="00985874" w:rsidRDefault="00985874">
            <w:r w:rsidRPr="00985874">
              <w:rPr>
                <w:rFonts w:hint="eastAsia"/>
              </w:rPr>
              <w:t>PIAS1</w:t>
            </w:r>
          </w:p>
        </w:tc>
        <w:tc>
          <w:tcPr>
            <w:tcW w:w="1350" w:type="dxa"/>
            <w:noWrap/>
            <w:hideMark/>
          </w:tcPr>
          <w:p w14:paraId="778A25DA" w14:textId="77777777" w:rsidR="00985874" w:rsidRPr="00985874" w:rsidRDefault="00985874" w:rsidP="00985874">
            <w:r w:rsidRPr="00985874">
              <w:rPr>
                <w:rFonts w:hint="eastAsia"/>
              </w:rPr>
              <w:t>0.99969</w:t>
            </w:r>
          </w:p>
        </w:tc>
        <w:tc>
          <w:tcPr>
            <w:tcW w:w="3741" w:type="dxa"/>
            <w:noWrap/>
            <w:hideMark/>
          </w:tcPr>
          <w:p w14:paraId="09DB05EC" w14:textId="77777777" w:rsidR="00985874" w:rsidRPr="00985874" w:rsidRDefault="00985874">
            <w:r w:rsidRPr="00985874">
              <w:rPr>
                <w:rFonts w:hint="eastAsia"/>
              </w:rPr>
              <w:t>0.99881-1.00058</w:t>
            </w:r>
          </w:p>
        </w:tc>
        <w:tc>
          <w:tcPr>
            <w:tcW w:w="1701" w:type="dxa"/>
            <w:noWrap/>
            <w:hideMark/>
          </w:tcPr>
          <w:p w14:paraId="327EED9A" w14:textId="77777777" w:rsidR="00985874" w:rsidRPr="00985874" w:rsidRDefault="00985874" w:rsidP="00985874">
            <w:r w:rsidRPr="00985874">
              <w:rPr>
                <w:rFonts w:hint="eastAsia"/>
              </w:rPr>
              <w:t>0.49974</w:t>
            </w:r>
          </w:p>
        </w:tc>
      </w:tr>
      <w:tr w:rsidR="00985874" w:rsidRPr="00985874" w14:paraId="546316FF" w14:textId="77777777" w:rsidTr="00985874">
        <w:trPr>
          <w:trHeight w:val="270"/>
        </w:trPr>
        <w:tc>
          <w:tcPr>
            <w:tcW w:w="1680" w:type="dxa"/>
            <w:noWrap/>
            <w:hideMark/>
          </w:tcPr>
          <w:p w14:paraId="768EE6A6" w14:textId="77777777" w:rsidR="00985874" w:rsidRPr="00985874" w:rsidRDefault="00985874">
            <w:r w:rsidRPr="00985874">
              <w:rPr>
                <w:rFonts w:hint="eastAsia"/>
              </w:rPr>
              <w:t>PIAS4</w:t>
            </w:r>
          </w:p>
        </w:tc>
        <w:tc>
          <w:tcPr>
            <w:tcW w:w="1350" w:type="dxa"/>
            <w:noWrap/>
            <w:hideMark/>
          </w:tcPr>
          <w:p w14:paraId="63337579" w14:textId="77777777" w:rsidR="00985874" w:rsidRPr="00985874" w:rsidRDefault="00985874" w:rsidP="00985874">
            <w:r w:rsidRPr="00985874">
              <w:rPr>
                <w:rFonts w:hint="eastAsia"/>
              </w:rPr>
              <w:t>1.00087</w:t>
            </w:r>
          </w:p>
        </w:tc>
        <w:tc>
          <w:tcPr>
            <w:tcW w:w="3741" w:type="dxa"/>
            <w:noWrap/>
            <w:hideMark/>
          </w:tcPr>
          <w:p w14:paraId="482E96DF" w14:textId="77777777" w:rsidR="00985874" w:rsidRPr="00985874" w:rsidRDefault="00985874">
            <w:r w:rsidRPr="00985874">
              <w:rPr>
                <w:rFonts w:hint="eastAsia"/>
              </w:rPr>
              <w:t>1.00002-1.00172</w:t>
            </w:r>
          </w:p>
        </w:tc>
        <w:tc>
          <w:tcPr>
            <w:tcW w:w="1701" w:type="dxa"/>
            <w:noWrap/>
            <w:hideMark/>
          </w:tcPr>
          <w:p w14:paraId="3E5EC2C7" w14:textId="77777777" w:rsidR="00985874" w:rsidRPr="00985874" w:rsidRDefault="00985874" w:rsidP="00985874">
            <w:r w:rsidRPr="00985874">
              <w:rPr>
                <w:rFonts w:hint="eastAsia"/>
              </w:rPr>
              <w:t>0.04582</w:t>
            </w:r>
          </w:p>
        </w:tc>
      </w:tr>
      <w:tr w:rsidR="00985874" w:rsidRPr="00985874" w14:paraId="27D8D946" w14:textId="77777777" w:rsidTr="00985874">
        <w:trPr>
          <w:trHeight w:val="270"/>
        </w:trPr>
        <w:tc>
          <w:tcPr>
            <w:tcW w:w="1680" w:type="dxa"/>
            <w:noWrap/>
            <w:hideMark/>
          </w:tcPr>
          <w:p w14:paraId="78761225" w14:textId="77777777" w:rsidR="00985874" w:rsidRPr="00985874" w:rsidRDefault="00985874">
            <w:r w:rsidRPr="00985874">
              <w:rPr>
                <w:rFonts w:hint="eastAsia"/>
              </w:rPr>
              <w:lastRenderedPageBreak/>
              <w:t>HMGB2</w:t>
            </w:r>
          </w:p>
        </w:tc>
        <w:tc>
          <w:tcPr>
            <w:tcW w:w="1350" w:type="dxa"/>
            <w:noWrap/>
            <w:hideMark/>
          </w:tcPr>
          <w:p w14:paraId="64A309A7" w14:textId="77777777" w:rsidR="00985874" w:rsidRPr="00985874" w:rsidRDefault="00985874" w:rsidP="00985874">
            <w:r w:rsidRPr="00985874">
              <w:rPr>
                <w:rFonts w:hint="eastAsia"/>
              </w:rPr>
              <w:t>1.00006</w:t>
            </w:r>
          </w:p>
        </w:tc>
        <w:tc>
          <w:tcPr>
            <w:tcW w:w="3741" w:type="dxa"/>
            <w:noWrap/>
            <w:hideMark/>
          </w:tcPr>
          <w:p w14:paraId="5DB64161" w14:textId="77777777" w:rsidR="00985874" w:rsidRPr="00985874" w:rsidRDefault="00985874">
            <w:r w:rsidRPr="00985874">
              <w:rPr>
                <w:rFonts w:hint="eastAsia"/>
              </w:rPr>
              <w:t>0.99996-1.00016</w:t>
            </w:r>
          </w:p>
        </w:tc>
        <w:tc>
          <w:tcPr>
            <w:tcW w:w="1701" w:type="dxa"/>
            <w:noWrap/>
            <w:hideMark/>
          </w:tcPr>
          <w:p w14:paraId="33F70DCA" w14:textId="77777777" w:rsidR="00985874" w:rsidRPr="00985874" w:rsidRDefault="00985874" w:rsidP="00985874">
            <w:r w:rsidRPr="00985874">
              <w:rPr>
                <w:rFonts w:hint="eastAsia"/>
              </w:rPr>
              <w:t>0.25064</w:t>
            </w:r>
          </w:p>
        </w:tc>
      </w:tr>
      <w:tr w:rsidR="00985874" w:rsidRPr="00985874" w14:paraId="653BA676" w14:textId="77777777" w:rsidTr="00985874">
        <w:trPr>
          <w:trHeight w:val="270"/>
        </w:trPr>
        <w:tc>
          <w:tcPr>
            <w:tcW w:w="1680" w:type="dxa"/>
            <w:noWrap/>
            <w:hideMark/>
          </w:tcPr>
          <w:p w14:paraId="45141291" w14:textId="77777777" w:rsidR="00985874" w:rsidRPr="00985874" w:rsidRDefault="00985874">
            <w:r w:rsidRPr="00985874">
              <w:rPr>
                <w:rFonts w:hint="eastAsia"/>
              </w:rPr>
              <w:t>BARD1</w:t>
            </w:r>
          </w:p>
        </w:tc>
        <w:tc>
          <w:tcPr>
            <w:tcW w:w="1350" w:type="dxa"/>
            <w:noWrap/>
            <w:hideMark/>
          </w:tcPr>
          <w:p w14:paraId="2E193119" w14:textId="77777777" w:rsidR="00985874" w:rsidRPr="00985874" w:rsidRDefault="00985874" w:rsidP="00985874">
            <w:r w:rsidRPr="00985874">
              <w:rPr>
                <w:rFonts w:hint="eastAsia"/>
              </w:rPr>
              <w:t>1.00012</w:t>
            </w:r>
          </w:p>
        </w:tc>
        <w:tc>
          <w:tcPr>
            <w:tcW w:w="3741" w:type="dxa"/>
            <w:noWrap/>
            <w:hideMark/>
          </w:tcPr>
          <w:p w14:paraId="177D5F8E" w14:textId="77777777" w:rsidR="00985874" w:rsidRPr="00985874" w:rsidRDefault="00985874">
            <w:r w:rsidRPr="00985874">
              <w:rPr>
                <w:rFonts w:hint="eastAsia"/>
              </w:rPr>
              <w:t>0.99902-1.00122</w:t>
            </w:r>
          </w:p>
        </w:tc>
        <w:tc>
          <w:tcPr>
            <w:tcW w:w="1701" w:type="dxa"/>
            <w:noWrap/>
            <w:hideMark/>
          </w:tcPr>
          <w:p w14:paraId="3FC78B66" w14:textId="77777777" w:rsidR="00985874" w:rsidRPr="00985874" w:rsidRDefault="00985874" w:rsidP="00985874">
            <w:r w:rsidRPr="00985874">
              <w:rPr>
                <w:rFonts w:hint="eastAsia"/>
              </w:rPr>
              <w:t>0.83437</w:t>
            </w:r>
          </w:p>
        </w:tc>
      </w:tr>
      <w:tr w:rsidR="00985874" w:rsidRPr="00985874" w14:paraId="4F78F34D" w14:textId="77777777" w:rsidTr="00985874">
        <w:trPr>
          <w:trHeight w:val="270"/>
        </w:trPr>
        <w:tc>
          <w:tcPr>
            <w:tcW w:w="1680" w:type="dxa"/>
            <w:noWrap/>
            <w:hideMark/>
          </w:tcPr>
          <w:p w14:paraId="3C6DF7FA" w14:textId="77777777" w:rsidR="00985874" w:rsidRPr="00985874" w:rsidRDefault="00985874">
            <w:r w:rsidRPr="00985874">
              <w:rPr>
                <w:rFonts w:hint="eastAsia"/>
              </w:rPr>
              <w:t>TTF2</w:t>
            </w:r>
          </w:p>
        </w:tc>
        <w:tc>
          <w:tcPr>
            <w:tcW w:w="1350" w:type="dxa"/>
            <w:noWrap/>
            <w:hideMark/>
          </w:tcPr>
          <w:p w14:paraId="61CEF601" w14:textId="77777777" w:rsidR="00985874" w:rsidRPr="00985874" w:rsidRDefault="00985874" w:rsidP="00985874">
            <w:r w:rsidRPr="00985874">
              <w:rPr>
                <w:rFonts w:hint="eastAsia"/>
              </w:rPr>
              <w:t>0.99995</w:t>
            </w:r>
          </w:p>
        </w:tc>
        <w:tc>
          <w:tcPr>
            <w:tcW w:w="3741" w:type="dxa"/>
            <w:noWrap/>
            <w:hideMark/>
          </w:tcPr>
          <w:p w14:paraId="5BC06971" w14:textId="77777777" w:rsidR="00985874" w:rsidRPr="00985874" w:rsidRDefault="00985874">
            <w:r w:rsidRPr="00985874">
              <w:rPr>
                <w:rFonts w:hint="eastAsia"/>
              </w:rPr>
              <w:t>0.99956-1.00033</w:t>
            </w:r>
          </w:p>
        </w:tc>
        <w:tc>
          <w:tcPr>
            <w:tcW w:w="1701" w:type="dxa"/>
            <w:noWrap/>
            <w:hideMark/>
          </w:tcPr>
          <w:p w14:paraId="7F99EF29" w14:textId="77777777" w:rsidR="00985874" w:rsidRPr="00985874" w:rsidRDefault="00985874" w:rsidP="00985874">
            <w:r w:rsidRPr="00985874">
              <w:rPr>
                <w:rFonts w:hint="eastAsia"/>
              </w:rPr>
              <w:t>0.78948</w:t>
            </w:r>
          </w:p>
        </w:tc>
      </w:tr>
      <w:tr w:rsidR="00985874" w:rsidRPr="00985874" w14:paraId="0A26F14A" w14:textId="77777777" w:rsidTr="00985874">
        <w:trPr>
          <w:trHeight w:val="270"/>
        </w:trPr>
        <w:tc>
          <w:tcPr>
            <w:tcW w:w="1680" w:type="dxa"/>
            <w:noWrap/>
            <w:hideMark/>
          </w:tcPr>
          <w:p w14:paraId="6E1AB11A" w14:textId="77777777" w:rsidR="00985874" w:rsidRPr="00985874" w:rsidRDefault="00985874">
            <w:r w:rsidRPr="00985874">
              <w:rPr>
                <w:rFonts w:hint="eastAsia"/>
              </w:rPr>
              <w:t>POU5F1</w:t>
            </w:r>
          </w:p>
        </w:tc>
        <w:tc>
          <w:tcPr>
            <w:tcW w:w="1350" w:type="dxa"/>
            <w:noWrap/>
            <w:hideMark/>
          </w:tcPr>
          <w:p w14:paraId="11093460" w14:textId="77777777" w:rsidR="00985874" w:rsidRPr="00985874" w:rsidRDefault="00985874" w:rsidP="00985874">
            <w:r w:rsidRPr="00985874">
              <w:rPr>
                <w:rFonts w:hint="eastAsia"/>
              </w:rPr>
              <w:t>1.00252</w:t>
            </w:r>
          </w:p>
        </w:tc>
        <w:tc>
          <w:tcPr>
            <w:tcW w:w="3741" w:type="dxa"/>
            <w:noWrap/>
            <w:hideMark/>
          </w:tcPr>
          <w:p w14:paraId="292AF927" w14:textId="77777777" w:rsidR="00985874" w:rsidRPr="00985874" w:rsidRDefault="00985874">
            <w:r w:rsidRPr="00985874">
              <w:rPr>
                <w:rFonts w:hint="eastAsia"/>
              </w:rPr>
              <w:t>0.99985-1.0052</w:t>
            </w:r>
          </w:p>
        </w:tc>
        <w:tc>
          <w:tcPr>
            <w:tcW w:w="1701" w:type="dxa"/>
            <w:noWrap/>
            <w:hideMark/>
          </w:tcPr>
          <w:p w14:paraId="70A5226F" w14:textId="77777777" w:rsidR="00985874" w:rsidRPr="00985874" w:rsidRDefault="00985874" w:rsidP="00985874">
            <w:r w:rsidRPr="00985874">
              <w:rPr>
                <w:rFonts w:hint="eastAsia"/>
              </w:rPr>
              <w:t>0.06457</w:t>
            </w:r>
          </w:p>
        </w:tc>
      </w:tr>
      <w:tr w:rsidR="00985874" w:rsidRPr="00985874" w14:paraId="6A5E8589" w14:textId="77777777" w:rsidTr="00985874">
        <w:trPr>
          <w:trHeight w:val="270"/>
        </w:trPr>
        <w:tc>
          <w:tcPr>
            <w:tcW w:w="1680" w:type="dxa"/>
            <w:noWrap/>
            <w:hideMark/>
          </w:tcPr>
          <w:p w14:paraId="13036C31" w14:textId="77777777" w:rsidR="00985874" w:rsidRPr="00985874" w:rsidRDefault="00985874">
            <w:r w:rsidRPr="00985874">
              <w:rPr>
                <w:rFonts w:hint="eastAsia"/>
              </w:rPr>
              <w:t>HOXD13</w:t>
            </w:r>
          </w:p>
        </w:tc>
        <w:tc>
          <w:tcPr>
            <w:tcW w:w="1350" w:type="dxa"/>
            <w:noWrap/>
            <w:hideMark/>
          </w:tcPr>
          <w:p w14:paraId="055A5225" w14:textId="77777777" w:rsidR="00985874" w:rsidRPr="00985874" w:rsidRDefault="00985874" w:rsidP="00985874">
            <w:r w:rsidRPr="00985874">
              <w:rPr>
                <w:rFonts w:hint="eastAsia"/>
              </w:rPr>
              <w:t>0.99956</w:t>
            </w:r>
          </w:p>
        </w:tc>
        <w:tc>
          <w:tcPr>
            <w:tcW w:w="3741" w:type="dxa"/>
            <w:noWrap/>
            <w:hideMark/>
          </w:tcPr>
          <w:p w14:paraId="750E0DB6" w14:textId="77777777" w:rsidR="00985874" w:rsidRPr="00985874" w:rsidRDefault="00985874">
            <w:r w:rsidRPr="00985874">
              <w:rPr>
                <w:rFonts w:hint="eastAsia"/>
              </w:rPr>
              <w:t>0.99826-1.00085</w:t>
            </w:r>
          </w:p>
        </w:tc>
        <w:tc>
          <w:tcPr>
            <w:tcW w:w="1701" w:type="dxa"/>
            <w:noWrap/>
            <w:hideMark/>
          </w:tcPr>
          <w:p w14:paraId="3730E8C4" w14:textId="77777777" w:rsidR="00985874" w:rsidRPr="00985874" w:rsidRDefault="00985874" w:rsidP="00985874">
            <w:r w:rsidRPr="00985874">
              <w:rPr>
                <w:rFonts w:hint="eastAsia"/>
              </w:rPr>
              <w:t>0.50222</w:t>
            </w:r>
          </w:p>
        </w:tc>
      </w:tr>
      <w:tr w:rsidR="00985874" w:rsidRPr="00985874" w14:paraId="360F2E93" w14:textId="77777777" w:rsidTr="00985874">
        <w:trPr>
          <w:trHeight w:val="270"/>
        </w:trPr>
        <w:tc>
          <w:tcPr>
            <w:tcW w:w="1680" w:type="dxa"/>
            <w:noWrap/>
            <w:hideMark/>
          </w:tcPr>
          <w:p w14:paraId="4735CCE9" w14:textId="77777777" w:rsidR="00985874" w:rsidRPr="00985874" w:rsidRDefault="00985874">
            <w:r w:rsidRPr="00985874">
              <w:rPr>
                <w:rFonts w:hint="eastAsia"/>
              </w:rPr>
              <w:t>ZNF160</w:t>
            </w:r>
          </w:p>
        </w:tc>
        <w:tc>
          <w:tcPr>
            <w:tcW w:w="1350" w:type="dxa"/>
            <w:noWrap/>
            <w:hideMark/>
          </w:tcPr>
          <w:p w14:paraId="7602CEF3" w14:textId="77777777" w:rsidR="00985874" w:rsidRPr="00985874" w:rsidRDefault="00985874" w:rsidP="00985874">
            <w:r w:rsidRPr="00985874">
              <w:rPr>
                <w:rFonts w:hint="eastAsia"/>
              </w:rPr>
              <w:t>0.99983</w:t>
            </w:r>
          </w:p>
        </w:tc>
        <w:tc>
          <w:tcPr>
            <w:tcW w:w="3741" w:type="dxa"/>
            <w:noWrap/>
            <w:hideMark/>
          </w:tcPr>
          <w:p w14:paraId="64CA24FB" w14:textId="77777777" w:rsidR="00985874" w:rsidRPr="00985874" w:rsidRDefault="00985874">
            <w:r w:rsidRPr="00985874">
              <w:rPr>
                <w:rFonts w:hint="eastAsia"/>
              </w:rPr>
              <w:t>0.99881-1.00085</w:t>
            </w:r>
          </w:p>
        </w:tc>
        <w:tc>
          <w:tcPr>
            <w:tcW w:w="1701" w:type="dxa"/>
            <w:noWrap/>
            <w:hideMark/>
          </w:tcPr>
          <w:p w14:paraId="39F98FD2" w14:textId="77777777" w:rsidR="00985874" w:rsidRPr="00985874" w:rsidRDefault="00985874" w:rsidP="00985874">
            <w:r w:rsidRPr="00985874">
              <w:rPr>
                <w:rFonts w:hint="eastAsia"/>
              </w:rPr>
              <w:t>0.74085</w:t>
            </w:r>
          </w:p>
        </w:tc>
      </w:tr>
      <w:tr w:rsidR="00985874" w:rsidRPr="00985874" w14:paraId="5D7485DD" w14:textId="77777777" w:rsidTr="00985874">
        <w:trPr>
          <w:trHeight w:val="270"/>
        </w:trPr>
        <w:tc>
          <w:tcPr>
            <w:tcW w:w="1680" w:type="dxa"/>
            <w:noWrap/>
            <w:hideMark/>
          </w:tcPr>
          <w:p w14:paraId="7F7A9B95" w14:textId="77777777" w:rsidR="00985874" w:rsidRPr="00985874" w:rsidRDefault="00985874">
            <w:r w:rsidRPr="00985874">
              <w:rPr>
                <w:rFonts w:hint="eastAsia"/>
              </w:rPr>
              <w:t>GTF2A1</w:t>
            </w:r>
          </w:p>
        </w:tc>
        <w:tc>
          <w:tcPr>
            <w:tcW w:w="1350" w:type="dxa"/>
            <w:noWrap/>
            <w:hideMark/>
          </w:tcPr>
          <w:p w14:paraId="1DAFAFB2" w14:textId="77777777" w:rsidR="00985874" w:rsidRPr="00985874" w:rsidRDefault="00985874" w:rsidP="00985874">
            <w:r w:rsidRPr="00985874">
              <w:rPr>
                <w:rFonts w:hint="eastAsia"/>
              </w:rPr>
              <w:t>0.9999</w:t>
            </w:r>
          </w:p>
        </w:tc>
        <w:tc>
          <w:tcPr>
            <w:tcW w:w="3741" w:type="dxa"/>
            <w:noWrap/>
            <w:hideMark/>
          </w:tcPr>
          <w:p w14:paraId="77F41035" w14:textId="77777777" w:rsidR="00985874" w:rsidRPr="00985874" w:rsidRDefault="00985874">
            <w:r w:rsidRPr="00985874">
              <w:rPr>
                <w:rFonts w:hint="eastAsia"/>
              </w:rPr>
              <w:t>0.99943-1.00037</w:t>
            </w:r>
          </w:p>
        </w:tc>
        <w:tc>
          <w:tcPr>
            <w:tcW w:w="1701" w:type="dxa"/>
            <w:noWrap/>
            <w:hideMark/>
          </w:tcPr>
          <w:p w14:paraId="691ECB92" w14:textId="77777777" w:rsidR="00985874" w:rsidRPr="00985874" w:rsidRDefault="00985874" w:rsidP="00985874">
            <w:r w:rsidRPr="00985874">
              <w:rPr>
                <w:rFonts w:hint="eastAsia"/>
              </w:rPr>
              <w:t>0.68001</w:t>
            </w:r>
          </w:p>
        </w:tc>
      </w:tr>
      <w:tr w:rsidR="00985874" w:rsidRPr="00985874" w14:paraId="2389D757" w14:textId="77777777" w:rsidTr="00985874">
        <w:trPr>
          <w:trHeight w:val="270"/>
        </w:trPr>
        <w:tc>
          <w:tcPr>
            <w:tcW w:w="1680" w:type="dxa"/>
            <w:noWrap/>
            <w:hideMark/>
          </w:tcPr>
          <w:p w14:paraId="5A4069B7" w14:textId="77777777" w:rsidR="00985874" w:rsidRPr="00985874" w:rsidRDefault="00985874">
            <w:r w:rsidRPr="00985874">
              <w:rPr>
                <w:rFonts w:hint="eastAsia"/>
              </w:rPr>
              <w:t>BPTF</w:t>
            </w:r>
          </w:p>
        </w:tc>
        <w:tc>
          <w:tcPr>
            <w:tcW w:w="1350" w:type="dxa"/>
            <w:noWrap/>
            <w:hideMark/>
          </w:tcPr>
          <w:p w14:paraId="74248A0A" w14:textId="77777777" w:rsidR="00985874" w:rsidRPr="00985874" w:rsidRDefault="00985874" w:rsidP="00985874">
            <w:r w:rsidRPr="00985874">
              <w:rPr>
                <w:rFonts w:hint="eastAsia"/>
              </w:rPr>
              <w:t>0.9996</w:t>
            </w:r>
          </w:p>
        </w:tc>
        <w:tc>
          <w:tcPr>
            <w:tcW w:w="3741" w:type="dxa"/>
            <w:noWrap/>
            <w:hideMark/>
          </w:tcPr>
          <w:p w14:paraId="38D08570" w14:textId="77777777" w:rsidR="00985874" w:rsidRPr="00985874" w:rsidRDefault="00985874">
            <w:r w:rsidRPr="00985874">
              <w:rPr>
                <w:rFonts w:hint="eastAsia"/>
              </w:rPr>
              <w:t>0.99924-0.99995</w:t>
            </w:r>
          </w:p>
        </w:tc>
        <w:tc>
          <w:tcPr>
            <w:tcW w:w="1701" w:type="dxa"/>
            <w:noWrap/>
            <w:hideMark/>
          </w:tcPr>
          <w:p w14:paraId="329BF16E" w14:textId="77777777" w:rsidR="00985874" w:rsidRPr="00985874" w:rsidRDefault="00985874" w:rsidP="00985874">
            <w:r w:rsidRPr="00985874">
              <w:rPr>
                <w:rFonts w:hint="eastAsia"/>
              </w:rPr>
              <w:t>0.02689</w:t>
            </w:r>
          </w:p>
        </w:tc>
      </w:tr>
      <w:tr w:rsidR="00985874" w:rsidRPr="00985874" w14:paraId="75C97C1A" w14:textId="77777777" w:rsidTr="00985874">
        <w:trPr>
          <w:trHeight w:val="270"/>
        </w:trPr>
        <w:tc>
          <w:tcPr>
            <w:tcW w:w="1680" w:type="dxa"/>
            <w:noWrap/>
            <w:hideMark/>
          </w:tcPr>
          <w:p w14:paraId="7A16D7EE" w14:textId="77777777" w:rsidR="00985874" w:rsidRPr="00985874" w:rsidRDefault="00985874">
            <w:r w:rsidRPr="00985874">
              <w:rPr>
                <w:rFonts w:hint="eastAsia"/>
              </w:rPr>
              <w:t>TCF12</w:t>
            </w:r>
          </w:p>
        </w:tc>
        <w:tc>
          <w:tcPr>
            <w:tcW w:w="1350" w:type="dxa"/>
            <w:noWrap/>
            <w:hideMark/>
          </w:tcPr>
          <w:p w14:paraId="5966AF8F" w14:textId="77777777" w:rsidR="00985874" w:rsidRPr="00985874" w:rsidRDefault="00985874" w:rsidP="00985874">
            <w:r w:rsidRPr="00985874">
              <w:rPr>
                <w:rFonts w:hint="eastAsia"/>
              </w:rPr>
              <w:t>0.99992</w:t>
            </w:r>
          </w:p>
        </w:tc>
        <w:tc>
          <w:tcPr>
            <w:tcW w:w="3741" w:type="dxa"/>
            <w:noWrap/>
            <w:hideMark/>
          </w:tcPr>
          <w:p w14:paraId="5369E294" w14:textId="77777777" w:rsidR="00985874" w:rsidRPr="00985874" w:rsidRDefault="00985874">
            <w:r w:rsidRPr="00985874">
              <w:rPr>
                <w:rFonts w:hint="eastAsia"/>
              </w:rPr>
              <w:t>0.9996-1.00023</w:t>
            </w:r>
          </w:p>
        </w:tc>
        <w:tc>
          <w:tcPr>
            <w:tcW w:w="1701" w:type="dxa"/>
            <w:noWrap/>
            <w:hideMark/>
          </w:tcPr>
          <w:p w14:paraId="20263B9B" w14:textId="77777777" w:rsidR="00985874" w:rsidRPr="00985874" w:rsidRDefault="00985874" w:rsidP="00985874">
            <w:r w:rsidRPr="00985874">
              <w:rPr>
                <w:rFonts w:hint="eastAsia"/>
              </w:rPr>
              <w:t>0.60514</w:t>
            </w:r>
          </w:p>
        </w:tc>
      </w:tr>
      <w:tr w:rsidR="00985874" w:rsidRPr="00985874" w14:paraId="1981B5FB" w14:textId="77777777" w:rsidTr="00985874">
        <w:trPr>
          <w:trHeight w:val="270"/>
        </w:trPr>
        <w:tc>
          <w:tcPr>
            <w:tcW w:w="1680" w:type="dxa"/>
            <w:noWrap/>
            <w:hideMark/>
          </w:tcPr>
          <w:p w14:paraId="4DAAE6A2" w14:textId="77777777" w:rsidR="00985874" w:rsidRPr="00985874" w:rsidRDefault="00985874">
            <w:r w:rsidRPr="00985874">
              <w:rPr>
                <w:rFonts w:hint="eastAsia"/>
              </w:rPr>
              <w:t>TCF19</w:t>
            </w:r>
          </w:p>
        </w:tc>
        <w:tc>
          <w:tcPr>
            <w:tcW w:w="1350" w:type="dxa"/>
            <w:noWrap/>
            <w:hideMark/>
          </w:tcPr>
          <w:p w14:paraId="305EB1FD" w14:textId="77777777" w:rsidR="00985874" w:rsidRPr="00985874" w:rsidRDefault="00985874" w:rsidP="00985874">
            <w:r w:rsidRPr="00985874">
              <w:rPr>
                <w:rFonts w:hint="eastAsia"/>
              </w:rPr>
              <w:t>1.00026</w:t>
            </w:r>
          </w:p>
        </w:tc>
        <w:tc>
          <w:tcPr>
            <w:tcW w:w="3741" w:type="dxa"/>
            <w:noWrap/>
            <w:hideMark/>
          </w:tcPr>
          <w:p w14:paraId="3BDF0848" w14:textId="77777777" w:rsidR="00985874" w:rsidRPr="00985874" w:rsidRDefault="00985874">
            <w:r w:rsidRPr="00985874">
              <w:rPr>
                <w:rFonts w:hint="eastAsia"/>
              </w:rPr>
              <w:t>1.00002-1.0005</w:t>
            </w:r>
          </w:p>
        </w:tc>
        <w:tc>
          <w:tcPr>
            <w:tcW w:w="1701" w:type="dxa"/>
            <w:noWrap/>
            <w:hideMark/>
          </w:tcPr>
          <w:p w14:paraId="764D9608" w14:textId="77777777" w:rsidR="00985874" w:rsidRPr="00985874" w:rsidRDefault="00985874" w:rsidP="00985874">
            <w:r w:rsidRPr="00985874">
              <w:rPr>
                <w:rFonts w:hint="eastAsia"/>
              </w:rPr>
              <w:t>0.0325</w:t>
            </w:r>
          </w:p>
        </w:tc>
      </w:tr>
      <w:tr w:rsidR="00985874" w:rsidRPr="00985874" w14:paraId="177C78D9" w14:textId="77777777" w:rsidTr="00985874">
        <w:trPr>
          <w:trHeight w:val="270"/>
        </w:trPr>
        <w:tc>
          <w:tcPr>
            <w:tcW w:w="1680" w:type="dxa"/>
            <w:noWrap/>
            <w:hideMark/>
          </w:tcPr>
          <w:p w14:paraId="202F2871" w14:textId="77777777" w:rsidR="00985874" w:rsidRPr="00985874" w:rsidRDefault="00985874">
            <w:r w:rsidRPr="00985874">
              <w:rPr>
                <w:rFonts w:hint="eastAsia"/>
              </w:rPr>
              <w:t>CREB3</w:t>
            </w:r>
          </w:p>
        </w:tc>
        <w:tc>
          <w:tcPr>
            <w:tcW w:w="1350" w:type="dxa"/>
            <w:noWrap/>
            <w:hideMark/>
          </w:tcPr>
          <w:p w14:paraId="4C2F2AC0" w14:textId="77777777" w:rsidR="00985874" w:rsidRPr="00985874" w:rsidRDefault="00985874" w:rsidP="00985874">
            <w:r w:rsidRPr="00985874">
              <w:rPr>
                <w:rFonts w:hint="eastAsia"/>
              </w:rPr>
              <w:t>1.00003</w:t>
            </w:r>
          </w:p>
        </w:tc>
        <w:tc>
          <w:tcPr>
            <w:tcW w:w="3741" w:type="dxa"/>
            <w:noWrap/>
            <w:hideMark/>
          </w:tcPr>
          <w:p w14:paraId="4887EE54" w14:textId="77777777" w:rsidR="00985874" w:rsidRPr="00985874" w:rsidRDefault="00985874">
            <w:r w:rsidRPr="00985874">
              <w:rPr>
                <w:rFonts w:hint="eastAsia"/>
              </w:rPr>
              <w:t>0.99992-1.00014</w:t>
            </w:r>
          </w:p>
        </w:tc>
        <w:tc>
          <w:tcPr>
            <w:tcW w:w="1701" w:type="dxa"/>
            <w:noWrap/>
            <w:hideMark/>
          </w:tcPr>
          <w:p w14:paraId="21CED98B" w14:textId="77777777" w:rsidR="00985874" w:rsidRPr="00985874" w:rsidRDefault="00985874" w:rsidP="00985874">
            <w:r w:rsidRPr="00985874">
              <w:rPr>
                <w:rFonts w:hint="eastAsia"/>
              </w:rPr>
              <w:t>0.60212</w:t>
            </w:r>
          </w:p>
        </w:tc>
      </w:tr>
      <w:tr w:rsidR="00985874" w:rsidRPr="00985874" w14:paraId="0E9C1CB9" w14:textId="77777777" w:rsidTr="00985874">
        <w:trPr>
          <w:trHeight w:val="270"/>
        </w:trPr>
        <w:tc>
          <w:tcPr>
            <w:tcW w:w="1680" w:type="dxa"/>
            <w:noWrap/>
            <w:hideMark/>
          </w:tcPr>
          <w:p w14:paraId="1D34DE06" w14:textId="77777777" w:rsidR="00985874" w:rsidRPr="00985874" w:rsidRDefault="00985874">
            <w:r w:rsidRPr="00985874">
              <w:rPr>
                <w:rFonts w:hint="eastAsia"/>
              </w:rPr>
              <w:t>ZFP36</w:t>
            </w:r>
          </w:p>
        </w:tc>
        <w:tc>
          <w:tcPr>
            <w:tcW w:w="1350" w:type="dxa"/>
            <w:noWrap/>
            <w:hideMark/>
          </w:tcPr>
          <w:p w14:paraId="103640B5" w14:textId="77777777" w:rsidR="00985874" w:rsidRPr="00985874" w:rsidRDefault="00985874" w:rsidP="00985874">
            <w:r w:rsidRPr="00985874">
              <w:rPr>
                <w:rFonts w:hint="eastAsia"/>
              </w:rPr>
              <w:t>0.99997</w:t>
            </w:r>
          </w:p>
        </w:tc>
        <w:tc>
          <w:tcPr>
            <w:tcW w:w="3741" w:type="dxa"/>
            <w:noWrap/>
            <w:hideMark/>
          </w:tcPr>
          <w:p w14:paraId="0C5D1FE5" w14:textId="77777777" w:rsidR="00985874" w:rsidRPr="00985874" w:rsidRDefault="00985874">
            <w:r w:rsidRPr="00985874">
              <w:rPr>
                <w:rFonts w:hint="eastAsia"/>
              </w:rPr>
              <w:t>0.99994-1.00001</w:t>
            </w:r>
          </w:p>
        </w:tc>
        <w:tc>
          <w:tcPr>
            <w:tcW w:w="1701" w:type="dxa"/>
            <w:noWrap/>
            <w:hideMark/>
          </w:tcPr>
          <w:p w14:paraId="6B9D5A3F" w14:textId="77777777" w:rsidR="00985874" w:rsidRPr="00985874" w:rsidRDefault="00985874" w:rsidP="00985874">
            <w:r w:rsidRPr="00985874">
              <w:rPr>
                <w:rFonts w:hint="eastAsia"/>
              </w:rPr>
              <w:t>0.12592</w:t>
            </w:r>
          </w:p>
        </w:tc>
      </w:tr>
      <w:tr w:rsidR="00985874" w:rsidRPr="00985874" w14:paraId="419CCCFD" w14:textId="77777777" w:rsidTr="00985874">
        <w:trPr>
          <w:trHeight w:val="270"/>
        </w:trPr>
        <w:tc>
          <w:tcPr>
            <w:tcW w:w="1680" w:type="dxa"/>
            <w:noWrap/>
            <w:hideMark/>
          </w:tcPr>
          <w:p w14:paraId="1606A62C" w14:textId="77777777" w:rsidR="00985874" w:rsidRPr="00985874" w:rsidRDefault="00985874">
            <w:r w:rsidRPr="00985874">
              <w:rPr>
                <w:rFonts w:hint="eastAsia"/>
              </w:rPr>
              <w:t>TFCP2L1</w:t>
            </w:r>
          </w:p>
        </w:tc>
        <w:tc>
          <w:tcPr>
            <w:tcW w:w="1350" w:type="dxa"/>
            <w:noWrap/>
            <w:hideMark/>
          </w:tcPr>
          <w:p w14:paraId="1821ABF8" w14:textId="77777777" w:rsidR="00985874" w:rsidRPr="00985874" w:rsidRDefault="00985874" w:rsidP="00985874">
            <w:r w:rsidRPr="00985874">
              <w:rPr>
                <w:rFonts w:hint="eastAsia"/>
              </w:rPr>
              <w:t>0.99993</w:t>
            </w:r>
          </w:p>
        </w:tc>
        <w:tc>
          <w:tcPr>
            <w:tcW w:w="3741" w:type="dxa"/>
            <w:noWrap/>
            <w:hideMark/>
          </w:tcPr>
          <w:p w14:paraId="5ECF1598" w14:textId="77777777" w:rsidR="00985874" w:rsidRPr="00985874" w:rsidRDefault="00985874">
            <w:r w:rsidRPr="00985874">
              <w:rPr>
                <w:rFonts w:hint="eastAsia"/>
              </w:rPr>
              <w:t>0.99981-1.00006</w:t>
            </w:r>
          </w:p>
        </w:tc>
        <w:tc>
          <w:tcPr>
            <w:tcW w:w="1701" w:type="dxa"/>
            <w:noWrap/>
            <w:hideMark/>
          </w:tcPr>
          <w:p w14:paraId="497C5384" w14:textId="77777777" w:rsidR="00985874" w:rsidRPr="00985874" w:rsidRDefault="00985874" w:rsidP="00985874">
            <w:r w:rsidRPr="00985874">
              <w:rPr>
                <w:rFonts w:hint="eastAsia"/>
              </w:rPr>
              <w:t>0.30917</w:t>
            </w:r>
          </w:p>
        </w:tc>
      </w:tr>
      <w:tr w:rsidR="00985874" w:rsidRPr="00985874" w14:paraId="1A4F9D57" w14:textId="77777777" w:rsidTr="00985874">
        <w:trPr>
          <w:trHeight w:val="270"/>
        </w:trPr>
        <w:tc>
          <w:tcPr>
            <w:tcW w:w="1680" w:type="dxa"/>
            <w:noWrap/>
            <w:hideMark/>
          </w:tcPr>
          <w:p w14:paraId="3770DE2D" w14:textId="77777777" w:rsidR="00985874" w:rsidRPr="00985874" w:rsidRDefault="00985874">
            <w:r w:rsidRPr="00985874">
              <w:rPr>
                <w:rFonts w:hint="eastAsia"/>
              </w:rPr>
              <w:t>TFCP2</w:t>
            </w:r>
          </w:p>
        </w:tc>
        <w:tc>
          <w:tcPr>
            <w:tcW w:w="1350" w:type="dxa"/>
            <w:noWrap/>
            <w:hideMark/>
          </w:tcPr>
          <w:p w14:paraId="00083D24" w14:textId="77777777" w:rsidR="00985874" w:rsidRPr="00985874" w:rsidRDefault="00985874" w:rsidP="00985874">
            <w:r w:rsidRPr="00985874">
              <w:rPr>
                <w:rFonts w:hint="eastAsia"/>
              </w:rPr>
              <w:t>1.00005</w:t>
            </w:r>
          </w:p>
        </w:tc>
        <w:tc>
          <w:tcPr>
            <w:tcW w:w="3741" w:type="dxa"/>
            <w:noWrap/>
            <w:hideMark/>
          </w:tcPr>
          <w:p w14:paraId="571E4AEB" w14:textId="77777777" w:rsidR="00985874" w:rsidRPr="00985874" w:rsidRDefault="00985874">
            <w:r w:rsidRPr="00985874">
              <w:rPr>
                <w:rFonts w:hint="eastAsia"/>
              </w:rPr>
              <w:t>0.99931-1.00079</w:t>
            </w:r>
          </w:p>
        </w:tc>
        <w:tc>
          <w:tcPr>
            <w:tcW w:w="1701" w:type="dxa"/>
            <w:noWrap/>
            <w:hideMark/>
          </w:tcPr>
          <w:p w14:paraId="402D0618" w14:textId="77777777" w:rsidR="00985874" w:rsidRPr="00985874" w:rsidRDefault="00985874" w:rsidP="00985874">
            <w:r w:rsidRPr="00985874">
              <w:rPr>
                <w:rFonts w:hint="eastAsia"/>
              </w:rPr>
              <w:t>0.89431</w:t>
            </w:r>
          </w:p>
        </w:tc>
      </w:tr>
      <w:tr w:rsidR="00985874" w:rsidRPr="00985874" w14:paraId="568E3432" w14:textId="77777777" w:rsidTr="00985874">
        <w:trPr>
          <w:trHeight w:val="270"/>
        </w:trPr>
        <w:tc>
          <w:tcPr>
            <w:tcW w:w="1680" w:type="dxa"/>
            <w:noWrap/>
            <w:hideMark/>
          </w:tcPr>
          <w:p w14:paraId="7B53C52E" w14:textId="77777777" w:rsidR="00985874" w:rsidRPr="00985874" w:rsidRDefault="00985874">
            <w:r w:rsidRPr="00985874">
              <w:rPr>
                <w:rFonts w:hint="eastAsia"/>
              </w:rPr>
              <w:t>OTX1</w:t>
            </w:r>
          </w:p>
        </w:tc>
        <w:tc>
          <w:tcPr>
            <w:tcW w:w="1350" w:type="dxa"/>
            <w:noWrap/>
            <w:hideMark/>
          </w:tcPr>
          <w:p w14:paraId="57C066DA" w14:textId="77777777" w:rsidR="00985874" w:rsidRPr="00985874" w:rsidRDefault="00985874" w:rsidP="00985874">
            <w:r w:rsidRPr="00985874">
              <w:rPr>
                <w:rFonts w:hint="eastAsia"/>
              </w:rPr>
              <w:t>0.9991</w:t>
            </w:r>
          </w:p>
        </w:tc>
        <w:tc>
          <w:tcPr>
            <w:tcW w:w="3741" w:type="dxa"/>
            <w:noWrap/>
            <w:hideMark/>
          </w:tcPr>
          <w:p w14:paraId="0B369DD4" w14:textId="77777777" w:rsidR="00985874" w:rsidRPr="00985874" w:rsidRDefault="00985874">
            <w:r w:rsidRPr="00985874">
              <w:rPr>
                <w:rFonts w:hint="eastAsia"/>
              </w:rPr>
              <w:t>0.99814-1.00007</w:t>
            </w:r>
          </w:p>
        </w:tc>
        <w:tc>
          <w:tcPr>
            <w:tcW w:w="1701" w:type="dxa"/>
            <w:noWrap/>
            <w:hideMark/>
          </w:tcPr>
          <w:p w14:paraId="49517F51" w14:textId="77777777" w:rsidR="00985874" w:rsidRPr="00985874" w:rsidRDefault="00985874" w:rsidP="00985874">
            <w:r w:rsidRPr="00985874">
              <w:rPr>
                <w:rFonts w:hint="eastAsia"/>
              </w:rPr>
              <w:t>0.06955</w:t>
            </w:r>
          </w:p>
        </w:tc>
      </w:tr>
      <w:tr w:rsidR="00985874" w:rsidRPr="00985874" w14:paraId="4B1B4912" w14:textId="77777777" w:rsidTr="00985874">
        <w:trPr>
          <w:trHeight w:val="270"/>
        </w:trPr>
        <w:tc>
          <w:tcPr>
            <w:tcW w:w="1680" w:type="dxa"/>
            <w:noWrap/>
            <w:hideMark/>
          </w:tcPr>
          <w:p w14:paraId="28753FFA" w14:textId="77777777" w:rsidR="00985874" w:rsidRPr="00985874" w:rsidRDefault="00985874">
            <w:r w:rsidRPr="00985874">
              <w:rPr>
                <w:rFonts w:hint="eastAsia"/>
              </w:rPr>
              <w:t>YEATS4</w:t>
            </w:r>
          </w:p>
        </w:tc>
        <w:tc>
          <w:tcPr>
            <w:tcW w:w="1350" w:type="dxa"/>
            <w:noWrap/>
            <w:hideMark/>
          </w:tcPr>
          <w:p w14:paraId="35241D2F" w14:textId="77777777" w:rsidR="00985874" w:rsidRPr="00985874" w:rsidRDefault="00985874" w:rsidP="00985874">
            <w:r w:rsidRPr="00985874">
              <w:rPr>
                <w:rFonts w:hint="eastAsia"/>
              </w:rPr>
              <w:t>1.00002</w:t>
            </w:r>
          </w:p>
        </w:tc>
        <w:tc>
          <w:tcPr>
            <w:tcW w:w="3741" w:type="dxa"/>
            <w:noWrap/>
            <w:hideMark/>
          </w:tcPr>
          <w:p w14:paraId="458052DD" w14:textId="77777777" w:rsidR="00985874" w:rsidRPr="00985874" w:rsidRDefault="00985874">
            <w:r w:rsidRPr="00985874">
              <w:rPr>
                <w:rFonts w:hint="eastAsia"/>
              </w:rPr>
              <w:t>0.99973-1.00031</w:t>
            </w:r>
          </w:p>
        </w:tc>
        <w:tc>
          <w:tcPr>
            <w:tcW w:w="1701" w:type="dxa"/>
            <w:noWrap/>
            <w:hideMark/>
          </w:tcPr>
          <w:p w14:paraId="66F7CA5D" w14:textId="77777777" w:rsidR="00985874" w:rsidRPr="00985874" w:rsidRDefault="00985874" w:rsidP="00985874">
            <w:r w:rsidRPr="00985874">
              <w:rPr>
                <w:rFonts w:hint="eastAsia"/>
              </w:rPr>
              <w:t>0.87762</w:t>
            </w:r>
          </w:p>
        </w:tc>
      </w:tr>
      <w:tr w:rsidR="00985874" w:rsidRPr="00985874" w14:paraId="21D66225" w14:textId="77777777" w:rsidTr="00985874">
        <w:trPr>
          <w:trHeight w:val="270"/>
        </w:trPr>
        <w:tc>
          <w:tcPr>
            <w:tcW w:w="1680" w:type="dxa"/>
            <w:noWrap/>
            <w:hideMark/>
          </w:tcPr>
          <w:p w14:paraId="70CF17F8" w14:textId="77777777" w:rsidR="00985874" w:rsidRPr="00985874" w:rsidRDefault="00985874">
            <w:r w:rsidRPr="00985874">
              <w:rPr>
                <w:rFonts w:hint="eastAsia"/>
              </w:rPr>
              <w:t>HMGA2</w:t>
            </w:r>
          </w:p>
        </w:tc>
        <w:tc>
          <w:tcPr>
            <w:tcW w:w="1350" w:type="dxa"/>
            <w:noWrap/>
            <w:hideMark/>
          </w:tcPr>
          <w:p w14:paraId="53D77C87" w14:textId="77777777" w:rsidR="00985874" w:rsidRPr="00985874" w:rsidRDefault="00985874" w:rsidP="00985874">
            <w:r w:rsidRPr="00985874">
              <w:rPr>
                <w:rFonts w:hint="eastAsia"/>
              </w:rPr>
              <w:t>1.00004</w:t>
            </w:r>
          </w:p>
        </w:tc>
        <w:tc>
          <w:tcPr>
            <w:tcW w:w="3741" w:type="dxa"/>
            <w:noWrap/>
            <w:hideMark/>
          </w:tcPr>
          <w:p w14:paraId="0CD13591" w14:textId="77777777" w:rsidR="00985874" w:rsidRPr="00985874" w:rsidRDefault="00985874">
            <w:r w:rsidRPr="00985874">
              <w:rPr>
                <w:rFonts w:hint="eastAsia"/>
              </w:rPr>
              <w:t>0.99996-1.00013</w:t>
            </w:r>
          </w:p>
        </w:tc>
        <w:tc>
          <w:tcPr>
            <w:tcW w:w="1701" w:type="dxa"/>
            <w:noWrap/>
            <w:hideMark/>
          </w:tcPr>
          <w:p w14:paraId="5100AC14" w14:textId="77777777" w:rsidR="00985874" w:rsidRPr="00985874" w:rsidRDefault="00985874" w:rsidP="00985874">
            <w:r w:rsidRPr="00985874">
              <w:rPr>
                <w:rFonts w:hint="eastAsia"/>
              </w:rPr>
              <w:t>0.28439</w:t>
            </w:r>
          </w:p>
        </w:tc>
      </w:tr>
      <w:tr w:rsidR="00985874" w:rsidRPr="00985874" w14:paraId="00240CBA" w14:textId="77777777" w:rsidTr="00985874">
        <w:trPr>
          <w:trHeight w:val="270"/>
        </w:trPr>
        <w:tc>
          <w:tcPr>
            <w:tcW w:w="1680" w:type="dxa"/>
            <w:noWrap/>
            <w:hideMark/>
          </w:tcPr>
          <w:p w14:paraId="387FE7FB" w14:textId="77777777" w:rsidR="00985874" w:rsidRPr="00985874" w:rsidRDefault="00985874">
            <w:r w:rsidRPr="00985874">
              <w:rPr>
                <w:rFonts w:hint="eastAsia"/>
              </w:rPr>
              <w:t>HMGA1</w:t>
            </w:r>
          </w:p>
        </w:tc>
        <w:tc>
          <w:tcPr>
            <w:tcW w:w="1350" w:type="dxa"/>
            <w:noWrap/>
            <w:hideMark/>
          </w:tcPr>
          <w:p w14:paraId="1DF3470D" w14:textId="77777777" w:rsidR="00985874" w:rsidRPr="00985874" w:rsidRDefault="00985874" w:rsidP="00985874">
            <w:r w:rsidRPr="00985874">
              <w:rPr>
                <w:rFonts w:hint="eastAsia"/>
              </w:rPr>
              <w:t>1.00002</w:t>
            </w:r>
          </w:p>
        </w:tc>
        <w:tc>
          <w:tcPr>
            <w:tcW w:w="3741" w:type="dxa"/>
            <w:noWrap/>
            <w:hideMark/>
          </w:tcPr>
          <w:p w14:paraId="18F98069" w14:textId="77777777" w:rsidR="00985874" w:rsidRPr="00985874" w:rsidRDefault="00985874">
            <w:r w:rsidRPr="00985874">
              <w:rPr>
                <w:rFonts w:hint="eastAsia"/>
              </w:rPr>
              <w:t>0.99998-1.00005</w:t>
            </w:r>
          </w:p>
        </w:tc>
        <w:tc>
          <w:tcPr>
            <w:tcW w:w="1701" w:type="dxa"/>
            <w:noWrap/>
            <w:hideMark/>
          </w:tcPr>
          <w:p w14:paraId="36C008F2" w14:textId="77777777" w:rsidR="00985874" w:rsidRPr="00985874" w:rsidRDefault="00985874" w:rsidP="00985874">
            <w:r w:rsidRPr="00985874">
              <w:rPr>
                <w:rFonts w:hint="eastAsia"/>
              </w:rPr>
              <w:t>0.30922</w:t>
            </w:r>
          </w:p>
        </w:tc>
      </w:tr>
      <w:tr w:rsidR="00985874" w:rsidRPr="00985874" w14:paraId="4DD7D479" w14:textId="77777777" w:rsidTr="00985874">
        <w:trPr>
          <w:trHeight w:val="270"/>
        </w:trPr>
        <w:tc>
          <w:tcPr>
            <w:tcW w:w="1680" w:type="dxa"/>
            <w:noWrap/>
            <w:hideMark/>
          </w:tcPr>
          <w:p w14:paraId="0208E2C3" w14:textId="77777777" w:rsidR="00985874" w:rsidRPr="00985874" w:rsidRDefault="00985874">
            <w:r w:rsidRPr="00985874">
              <w:rPr>
                <w:rFonts w:hint="eastAsia"/>
              </w:rPr>
              <w:t>HAX1</w:t>
            </w:r>
          </w:p>
        </w:tc>
        <w:tc>
          <w:tcPr>
            <w:tcW w:w="1350" w:type="dxa"/>
            <w:noWrap/>
            <w:hideMark/>
          </w:tcPr>
          <w:p w14:paraId="29F0063E" w14:textId="77777777" w:rsidR="00985874" w:rsidRPr="00985874" w:rsidRDefault="00985874" w:rsidP="00985874">
            <w:r w:rsidRPr="00985874">
              <w:rPr>
                <w:rFonts w:hint="eastAsia"/>
              </w:rPr>
              <w:t>1.00033</w:t>
            </w:r>
          </w:p>
        </w:tc>
        <w:tc>
          <w:tcPr>
            <w:tcW w:w="3741" w:type="dxa"/>
            <w:noWrap/>
            <w:hideMark/>
          </w:tcPr>
          <w:p w14:paraId="782C5199" w14:textId="77777777" w:rsidR="00985874" w:rsidRPr="00985874" w:rsidRDefault="00985874">
            <w:r w:rsidRPr="00985874">
              <w:rPr>
                <w:rFonts w:hint="eastAsia"/>
              </w:rPr>
              <w:t>1.00007-1.00059</w:t>
            </w:r>
          </w:p>
        </w:tc>
        <w:tc>
          <w:tcPr>
            <w:tcW w:w="1701" w:type="dxa"/>
            <w:noWrap/>
            <w:hideMark/>
          </w:tcPr>
          <w:p w14:paraId="574359C6" w14:textId="77777777" w:rsidR="00985874" w:rsidRPr="00985874" w:rsidRDefault="00985874" w:rsidP="00985874">
            <w:r w:rsidRPr="00985874">
              <w:rPr>
                <w:rFonts w:hint="eastAsia"/>
              </w:rPr>
              <w:t>0.01428</w:t>
            </w:r>
          </w:p>
        </w:tc>
      </w:tr>
      <w:tr w:rsidR="00985874" w:rsidRPr="00985874" w14:paraId="56789F22" w14:textId="77777777" w:rsidTr="00985874">
        <w:trPr>
          <w:trHeight w:val="270"/>
        </w:trPr>
        <w:tc>
          <w:tcPr>
            <w:tcW w:w="1680" w:type="dxa"/>
            <w:noWrap/>
            <w:hideMark/>
          </w:tcPr>
          <w:p w14:paraId="6BFF1419" w14:textId="77777777" w:rsidR="00985874" w:rsidRPr="00985874" w:rsidRDefault="00985874">
            <w:r w:rsidRPr="00985874">
              <w:rPr>
                <w:rFonts w:hint="eastAsia"/>
              </w:rPr>
              <w:t>NFRKB</w:t>
            </w:r>
          </w:p>
        </w:tc>
        <w:tc>
          <w:tcPr>
            <w:tcW w:w="1350" w:type="dxa"/>
            <w:noWrap/>
            <w:hideMark/>
          </w:tcPr>
          <w:p w14:paraId="33B303BC" w14:textId="77777777" w:rsidR="00985874" w:rsidRPr="00985874" w:rsidRDefault="00985874" w:rsidP="00985874">
            <w:r w:rsidRPr="00985874">
              <w:rPr>
                <w:rFonts w:hint="eastAsia"/>
              </w:rPr>
              <w:t>0.99989</w:t>
            </w:r>
          </w:p>
        </w:tc>
        <w:tc>
          <w:tcPr>
            <w:tcW w:w="3741" w:type="dxa"/>
            <w:noWrap/>
            <w:hideMark/>
          </w:tcPr>
          <w:p w14:paraId="75A3187D" w14:textId="77777777" w:rsidR="00985874" w:rsidRPr="00985874" w:rsidRDefault="00985874">
            <w:r w:rsidRPr="00985874">
              <w:rPr>
                <w:rFonts w:hint="eastAsia"/>
              </w:rPr>
              <w:t>0.99925-1.00053</w:t>
            </w:r>
          </w:p>
        </w:tc>
        <w:tc>
          <w:tcPr>
            <w:tcW w:w="1701" w:type="dxa"/>
            <w:noWrap/>
            <w:hideMark/>
          </w:tcPr>
          <w:p w14:paraId="0CEF6169" w14:textId="77777777" w:rsidR="00985874" w:rsidRPr="00985874" w:rsidRDefault="00985874" w:rsidP="00985874">
            <w:r w:rsidRPr="00985874">
              <w:rPr>
                <w:rFonts w:hint="eastAsia"/>
              </w:rPr>
              <w:t>0.74056</w:t>
            </w:r>
          </w:p>
        </w:tc>
      </w:tr>
      <w:tr w:rsidR="00985874" w:rsidRPr="00985874" w14:paraId="4349E6EF" w14:textId="77777777" w:rsidTr="00985874">
        <w:trPr>
          <w:trHeight w:val="270"/>
        </w:trPr>
        <w:tc>
          <w:tcPr>
            <w:tcW w:w="1680" w:type="dxa"/>
            <w:noWrap/>
            <w:hideMark/>
          </w:tcPr>
          <w:p w14:paraId="6C7DB8B6" w14:textId="77777777" w:rsidR="00985874" w:rsidRPr="00985874" w:rsidRDefault="00985874">
            <w:r w:rsidRPr="00985874">
              <w:rPr>
                <w:rFonts w:hint="eastAsia"/>
              </w:rPr>
              <w:t>DBP</w:t>
            </w:r>
          </w:p>
        </w:tc>
        <w:tc>
          <w:tcPr>
            <w:tcW w:w="1350" w:type="dxa"/>
            <w:noWrap/>
            <w:hideMark/>
          </w:tcPr>
          <w:p w14:paraId="2E240465" w14:textId="77777777" w:rsidR="00985874" w:rsidRPr="00985874" w:rsidRDefault="00985874" w:rsidP="00985874">
            <w:r w:rsidRPr="00985874">
              <w:rPr>
                <w:rFonts w:hint="eastAsia"/>
              </w:rPr>
              <w:t>0.9996</w:t>
            </w:r>
          </w:p>
        </w:tc>
        <w:tc>
          <w:tcPr>
            <w:tcW w:w="3741" w:type="dxa"/>
            <w:noWrap/>
            <w:hideMark/>
          </w:tcPr>
          <w:p w14:paraId="36C96E49" w14:textId="77777777" w:rsidR="00985874" w:rsidRPr="00985874" w:rsidRDefault="00985874">
            <w:r w:rsidRPr="00985874">
              <w:rPr>
                <w:rFonts w:hint="eastAsia"/>
              </w:rPr>
              <w:t>0.99893-1.00028</w:t>
            </w:r>
          </w:p>
        </w:tc>
        <w:tc>
          <w:tcPr>
            <w:tcW w:w="1701" w:type="dxa"/>
            <w:noWrap/>
            <w:hideMark/>
          </w:tcPr>
          <w:p w14:paraId="6898A6F5" w14:textId="77777777" w:rsidR="00985874" w:rsidRPr="00985874" w:rsidRDefault="00985874" w:rsidP="00985874">
            <w:r w:rsidRPr="00985874">
              <w:rPr>
                <w:rFonts w:hint="eastAsia"/>
              </w:rPr>
              <w:t>0.24833</w:t>
            </w:r>
          </w:p>
        </w:tc>
      </w:tr>
      <w:tr w:rsidR="00985874" w:rsidRPr="00985874" w14:paraId="425A1CDF" w14:textId="77777777" w:rsidTr="00985874">
        <w:trPr>
          <w:trHeight w:val="270"/>
        </w:trPr>
        <w:tc>
          <w:tcPr>
            <w:tcW w:w="1680" w:type="dxa"/>
            <w:noWrap/>
            <w:hideMark/>
          </w:tcPr>
          <w:p w14:paraId="052D482D" w14:textId="77777777" w:rsidR="00985874" w:rsidRPr="00985874" w:rsidRDefault="00985874">
            <w:r w:rsidRPr="00985874">
              <w:rPr>
                <w:rFonts w:hint="eastAsia"/>
              </w:rPr>
              <w:t>MED1</w:t>
            </w:r>
          </w:p>
        </w:tc>
        <w:tc>
          <w:tcPr>
            <w:tcW w:w="1350" w:type="dxa"/>
            <w:noWrap/>
            <w:hideMark/>
          </w:tcPr>
          <w:p w14:paraId="3536A8A9" w14:textId="77777777" w:rsidR="00985874" w:rsidRPr="00985874" w:rsidRDefault="00985874" w:rsidP="00985874">
            <w:r w:rsidRPr="00985874">
              <w:rPr>
                <w:rFonts w:hint="eastAsia"/>
              </w:rPr>
              <w:t>0.99998</w:t>
            </w:r>
          </w:p>
        </w:tc>
        <w:tc>
          <w:tcPr>
            <w:tcW w:w="3741" w:type="dxa"/>
            <w:noWrap/>
            <w:hideMark/>
          </w:tcPr>
          <w:p w14:paraId="0CF12BB9" w14:textId="77777777" w:rsidR="00985874" w:rsidRPr="00985874" w:rsidRDefault="00985874">
            <w:r w:rsidRPr="00985874">
              <w:rPr>
                <w:rFonts w:hint="eastAsia"/>
              </w:rPr>
              <w:t>0.99972-1.00024</w:t>
            </w:r>
          </w:p>
        </w:tc>
        <w:tc>
          <w:tcPr>
            <w:tcW w:w="1701" w:type="dxa"/>
            <w:noWrap/>
            <w:hideMark/>
          </w:tcPr>
          <w:p w14:paraId="1B2700E5" w14:textId="77777777" w:rsidR="00985874" w:rsidRPr="00985874" w:rsidRDefault="00985874" w:rsidP="00985874">
            <w:r w:rsidRPr="00985874">
              <w:rPr>
                <w:rFonts w:hint="eastAsia"/>
              </w:rPr>
              <w:t>0.88243</w:t>
            </w:r>
          </w:p>
        </w:tc>
      </w:tr>
      <w:tr w:rsidR="00985874" w:rsidRPr="00985874" w14:paraId="5660463E" w14:textId="77777777" w:rsidTr="00985874">
        <w:trPr>
          <w:trHeight w:val="270"/>
        </w:trPr>
        <w:tc>
          <w:tcPr>
            <w:tcW w:w="1680" w:type="dxa"/>
            <w:noWrap/>
            <w:hideMark/>
          </w:tcPr>
          <w:p w14:paraId="16125C06" w14:textId="77777777" w:rsidR="00985874" w:rsidRPr="00985874" w:rsidRDefault="00985874">
            <w:r w:rsidRPr="00985874">
              <w:rPr>
                <w:rFonts w:hint="eastAsia"/>
              </w:rPr>
              <w:t>TCF4</w:t>
            </w:r>
          </w:p>
        </w:tc>
        <w:tc>
          <w:tcPr>
            <w:tcW w:w="1350" w:type="dxa"/>
            <w:noWrap/>
            <w:hideMark/>
          </w:tcPr>
          <w:p w14:paraId="596110D2" w14:textId="77777777" w:rsidR="00985874" w:rsidRPr="00985874" w:rsidRDefault="00985874" w:rsidP="00985874">
            <w:r w:rsidRPr="00985874">
              <w:rPr>
                <w:rFonts w:hint="eastAsia"/>
              </w:rPr>
              <w:t>0.99984</w:t>
            </w:r>
          </w:p>
        </w:tc>
        <w:tc>
          <w:tcPr>
            <w:tcW w:w="3741" w:type="dxa"/>
            <w:noWrap/>
            <w:hideMark/>
          </w:tcPr>
          <w:p w14:paraId="7BCF1C6E" w14:textId="77777777" w:rsidR="00985874" w:rsidRPr="00985874" w:rsidRDefault="00985874">
            <w:r w:rsidRPr="00985874">
              <w:rPr>
                <w:rFonts w:hint="eastAsia"/>
              </w:rPr>
              <w:t>0.99966-1.00002</w:t>
            </w:r>
          </w:p>
        </w:tc>
        <w:tc>
          <w:tcPr>
            <w:tcW w:w="1701" w:type="dxa"/>
            <w:noWrap/>
            <w:hideMark/>
          </w:tcPr>
          <w:p w14:paraId="5382A77D" w14:textId="77777777" w:rsidR="00985874" w:rsidRPr="00985874" w:rsidRDefault="00985874" w:rsidP="00985874">
            <w:r w:rsidRPr="00985874">
              <w:rPr>
                <w:rFonts w:hint="eastAsia"/>
              </w:rPr>
              <w:t>0.0825</w:t>
            </w:r>
          </w:p>
        </w:tc>
      </w:tr>
      <w:tr w:rsidR="00985874" w:rsidRPr="00985874" w14:paraId="0F1B58C6" w14:textId="77777777" w:rsidTr="00985874">
        <w:trPr>
          <w:trHeight w:val="270"/>
        </w:trPr>
        <w:tc>
          <w:tcPr>
            <w:tcW w:w="1680" w:type="dxa"/>
            <w:noWrap/>
            <w:hideMark/>
          </w:tcPr>
          <w:p w14:paraId="46739E93" w14:textId="77777777" w:rsidR="00985874" w:rsidRPr="00985874" w:rsidRDefault="00985874">
            <w:r w:rsidRPr="00985874">
              <w:rPr>
                <w:rFonts w:hint="eastAsia"/>
              </w:rPr>
              <w:t>TCF7</w:t>
            </w:r>
          </w:p>
        </w:tc>
        <w:tc>
          <w:tcPr>
            <w:tcW w:w="1350" w:type="dxa"/>
            <w:noWrap/>
            <w:hideMark/>
          </w:tcPr>
          <w:p w14:paraId="5C975660" w14:textId="77777777" w:rsidR="00985874" w:rsidRPr="00985874" w:rsidRDefault="00985874" w:rsidP="00985874">
            <w:r w:rsidRPr="00985874">
              <w:rPr>
                <w:rFonts w:hint="eastAsia"/>
              </w:rPr>
              <w:t>0.9999</w:t>
            </w:r>
          </w:p>
        </w:tc>
        <w:tc>
          <w:tcPr>
            <w:tcW w:w="3741" w:type="dxa"/>
            <w:noWrap/>
            <w:hideMark/>
          </w:tcPr>
          <w:p w14:paraId="34D98D13" w14:textId="77777777" w:rsidR="00985874" w:rsidRPr="00985874" w:rsidRDefault="00985874">
            <w:r w:rsidRPr="00985874">
              <w:rPr>
                <w:rFonts w:hint="eastAsia"/>
              </w:rPr>
              <w:t>0.99927-1.00053</w:t>
            </w:r>
          </w:p>
        </w:tc>
        <w:tc>
          <w:tcPr>
            <w:tcW w:w="1701" w:type="dxa"/>
            <w:noWrap/>
            <w:hideMark/>
          </w:tcPr>
          <w:p w14:paraId="1905D078" w14:textId="77777777" w:rsidR="00985874" w:rsidRPr="00985874" w:rsidRDefault="00985874" w:rsidP="00985874">
            <w:r w:rsidRPr="00985874">
              <w:rPr>
                <w:rFonts w:hint="eastAsia"/>
              </w:rPr>
              <w:t>0.76273</w:t>
            </w:r>
          </w:p>
        </w:tc>
      </w:tr>
      <w:tr w:rsidR="00985874" w:rsidRPr="00985874" w14:paraId="4D291573" w14:textId="77777777" w:rsidTr="00985874">
        <w:trPr>
          <w:trHeight w:val="270"/>
        </w:trPr>
        <w:tc>
          <w:tcPr>
            <w:tcW w:w="1680" w:type="dxa"/>
            <w:noWrap/>
            <w:hideMark/>
          </w:tcPr>
          <w:p w14:paraId="27295ADB" w14:textId="77777777" w:rsidR="00985874" w:rsidRPr="00985874" w:rsidRDefault="00985874">
            <w:r w:rsidRPr="00985874">
              <w:rPr>
                <w:rFonts w:hint="eastAsia"/>
              </w:rPr>
              <w:t>TCF3</w:t>
            </w:r>
          </w:p>
        </w:tc>
        <w:tc>
          <w:tcPr>
            <w:tcW w:w="1350" w:type="dxa"/>
            <w:noWrap/>
            <w:hideMark/>
          </w:tcPr>
          <w:p w14:paraId="788F3C80" w14:textId="77777777" w:rsidR="00985874" w:rsidRPr="00985874" w:rsidRDefault="00985874" w:rsidP="00985874">
            <w:r w:rsidRPr="00985874">
              <w:rPr>
                <w:rFonts w:hint="eastAsia"/>
              </w:rPr>
              <w:t>1.00013</w:t>
            </w:r>
          </w:p>
        </w:tc>
        <w:tc>
          <w:tcPr>
            <w:tcW w:w="3741" w:type="dxa"/>
            <w:noWrap/>
            <w:hideMark/>
          </w:tcPr>
          <w:p w14:paraId="2A10FC81" w14:textId="77777777" w:rsidR="00985874" w:rsidRPr="00985874" w:rsidRDefault="00985874">
            <w:r w:rsidRPr="00985874">
              <w:rPr>
                <w:rFonts w:hint="eastAsia"/>
              </w:rPr>
              <w:t>0.99994-1.00031</w:t>
            </w:r>
          </w:p>
        </w:tc>
        <w:tc>
          <w:tcPr>
            <w:tcW w:w="1701" w:type="dxa"/>
            <w:noWrap/>
            <w:hideMark/>
          </w:tcPr>
          <w:p w14:paraId="68B39A08" w14:textId="77777777" w:rsidR="00985874" w:rsidRPr="00985874" w:rsidRDefault="00985874" w:rsidP="00985874">
            <w:r w:rsidRPr="00985874">
              <w:rPr>
                <w:rFonts w:hint="eastAsia"/>
              </w:rPr>
              <w:t>0.17661</w:t>
            </w:r>
          </w:p>
        </w:tc>
      </w:tr>
      <w:tr w:rsidR="00985874" w:rsidRPr="00985874" w14:paraId="3D42205A" w14:textId="77777777" w:rsidTr="00985874">
        <w:trPr>
          <w:trHeight w:val="270"/>
        </w:trPr>
        <w:tc>
          <w:tcPr>
            <w:tcW w:w="1680" w:type="dxa"/>
            <w:noWrap/>
            <w:hideMark/>
          </w:tcPr>
          <w:p w14:paraId="3C28AFE0" w14:textId="77777777" w:rsidR="00985874" w:rsidRPr="00985874" w:rsidRDefault="00985874">
            <w:r w:rsidRPr="00985874">
              <w:rPr>
                <w:rFonts w:hint="eastAsia"/>
              </w:rPr>
              <w:t>PCBD1</w:t>
            </w:r>
          </w:p>
        </w:tc>
        <w:tc>
          <w:tcPr>
            <w:tcW w:w="1350" w:type="dxa"/>
            <w:noWrap/>
            <w:hideMark/>
          </w:tcPr>
          <w:p w14:paraId="7FEFE8B5" w14:textId="77777777" w:rsidR="00985874" w:rsidRPr="00985874" w:rsidRDefault="00985874" w:rsidP="00985874">
            <w:r w:rsidRPr="00985874">
              <w:rPr>
                <w:rFonts w:hint="eastAsia"/>
              </w:rPr>
              <w:t>1.00044</w:t>
            </w:r>
          </w:p>
        </w:tc>
        <w:tc>
          <w:tcPr>
            <w:tcW w:w="3741" w:type="dxa"/>
            <w:noWrap/>
            <w:hideMark/>
          </w:tcPr>
          <w:p w14:paraId="31BF5AC5" w14:textId="77777777" w:rsidR="00985874" w:rsidRPr="00985874" w:rsidRDefault="00985874">
            <w:r w:rsidRPr="00985874">
              <w:rPr>
                <w:rFonts w:hint="eastAsia"/>
              </w:rPr>
              <w:t>1.00009-1.0008</w:t>
            </w:r>
          </w:p>
        </w:tc>
        <w:tc>
          <w:tcPr>
            <w:tcW w:w="1701" w:type="dxa"/>
            <w:noWrap/>
            <w:hideMark/>
          </w:tcPr>
          <w:p w14:paraId="150A0A84" w14:textId="77777777" w:rsidR="00985874" w:rsidRPr="00985874" w:rsidRDefault="00985874" w:rsidP="00985874">
            <w:r w:rsidRPr="00985874">
              <w:rPr>
                <w:rFonts w:hint="eastAsia"/>
              </w:rPr>
              <w:t>0.01495</w:t>
            </w:r>
          </w:p>
        </w:tc>
      </w:tr>
      <w:tr w:rsidR="00985874" w:rsidRPr="00985874" w14:paraId="17862D32" w14:textId="77777777" w:rsidTr="00985874">
        <w:trPr>
          <w:trHeight w:val="270"/>
        </w:trPr>
        <w:tc>
          <w:tcPr>
            <w:tcW w:w="1680" w:type="dxa"/>
            <w:noWrap/>
            <w:hideMark/>
          </w:tcPr>
          <w:p w14:paraId="2CDFF197" w14:textId="77777777" w:rsidR="00985874" w:rsidRPr="00985874" w:rsidRDefault="00985874">
            <w:r w:rsidRPr="00985874">
              <w:rPr>
                <w:rFonts w:hint="eastAsia"/>
              </w:rPr>
              <w:t>PITX2</w:t>
            </w:r>
          </w:p>
        </w:tc>
        <w:tc>
          <w:tcPr>
            <w:tcW w:w="1350" w:type="dxa"/>
            <w:noWrap/>
            <w:hideMark/>
          </w:tcPr>
          <w:p w14:paraId="2643FFFB" w14:textId="77777777" w:rsidR="00985874" w:rsidRPr="00985874" w:rsidRDefault="00985874" w:rsidP="00985874">
            <w:r w:rsidRPr="00985874">
              <w:rPr>
                <w:rFonts w:hint="eastAsia"/>
              </w:rPr>
              <w:t>1</w:t>
            </w:r>
          </w:p>
        </w:tc>
        <w:tc>
          <w:tcPr>
            <w:tcW w:w="3741" w:type="dxa"/>
            <w:noWrap/>
            <w:hideMark/>
          </w:tcPr>
          <w:p w14:paraId="19BFF6A9" w14:textId="77777777" w:rsidR="00985874" w:rsidRPr="00985874" w:rsidRDefault="00985874">
            <w:r w:rsidRPr="00985874">
              <w:rPr>
                <w:rFonts w:hint="eastAsia"/>
              </w:rPr>
              <w:t>0.99979-1.00021</w:t>
            </w:r>
          </w:p>
        </w:tc>
        <w:tc>
          <w:tcPr>
            <w:tcW w:w="1701" w:type="dxa"/>
            <w:noWrap/>
            <w:hideMark/>
          </w:tcPr>
          <w:p w14:paraId="746666E4" w14:textId="77777777" w:rsidR="00985874" w:rsidRPr="00985874" w:rsidRDefault="00985874" w:rsidP="00985874">
            <w:r w:rsidRPr="00985874">
              <w:rPr>
                <w:rFonts w:hint="eastAsia"/>
              </w:rPr>
              <w:t>0.99323</w:t>
            </w:r>
          </w:p>
        </w:tc>
      </w:tr>
      <w:tr w:rsidR="00985874" w:rsidRPr="00985874" w14:paraId="59742DB6" w14:textId="77777777" w:rsidTr="00985874">
        <w:trPr>
          <w:trHeight w:val="270"/>
        </w:trPr>
        <w:tc>
          <w:tcPr>
            <w:tcW w:w="1680" w:type="dxa"/>
            <w:noWrap/>
            <w:hideMark/>
          </w:tcPr>
          <w:p w14:paraId="11808E17" w14:textId="77777777" w:rsidR="00985874" w:rsidRPr="00985874" w:rsidRDefault="00985874">
            <w:r w:rsidRPr="00985874">
              <w:rPr>
                <w:rFonts w:hint="eastAsia"/>
              </w:rPr>
              <w:t>PITX1</w:t>
            </w:r>
          </w:p>
        </w:tc>
        <w:tc>
          <w:tcPr>
            <w:tcW w:w="1350" w:type="dxa"/>
            <w:noWrap/>
            <w:hideMark/>
          </w:tcPr>
          <w:p w14:paraId="0BD7C14E" w14:textId="77777777" w:rsidR="00985874" w:rsidRPr="00985874" w:rsidRDefault="00985874" w:rsidP="00985874">
            <w:r w:rsidRPr="00985874">
              <w:rPr>
                <w:rFonts w:hint="eastAsia"/>
              </w:rPr>
              <w:t>0.99997</w:t>
            </w:r>
          </w:p>
        </w:tc>
        <w:tc>
          <w:tcPr>
            <w:tcW w:w="3741" w:type="dxa"/>
            <w:noWrap/>
            <w:hideMark/>
          </w:tcPr>
          <w:p w14:paraId="6F1F829B" w14:textId="77777777" w:rsidR="00985874" w:rsidRPr="00985874" w:rsidRDefault="00985874">
            <w:r w:rsidRPr="00985874">
              <w:rPr>
                <w:rFonts w:hint="eastAsia"/>
              </w:rPr>
              <w:t>0.99992-1.00002</w:t>
            </w:r>
          </w:p>
        </w:tc>
        <w:tc>
          <w:tcPr>
            <w:tcW w:w="1701" w:type="dxa"/>
            <w:noWrap/>
            <w:hideMark/>
          </w:tcPr>
          <w:p w14:paraId="26E27A22" w14:textId="77777777" w:rsidR="00985874" w:rsidRPr="00985874" w:rsidRDefault="00985874" w:rsidP="00985874">
            <w:r w:rsidRPr="00985874">
              <w:rPr>
                <w:rFonts w:hint="eastAsia"/>
              </w:rPr>
              <w:t>0.27563</w:t>
            </w:r>
          </w:p>
        </w:tc>
      </w:tr>
      <w:tr w:rsidR="00985874" w:rsidRPr="00985874" w14:paraId="028AAA71" w14:textId="77777777" w:rsidTr="00985874">
        <w:trPr>
          <w:trHeight w:val="270"/>
        </w:trPr>
        <w:tc>
          <w:tcPr>
            <w:tcW w:w="1680" w:type="dxa"/>
            <w:noWrap/>
            <w:hideMark/>
          </w:tcPr>
          <w:p w14:paraId="590A8445" w14:textId="77777777" w:rsidR="00985874" w:rsidRPr="00985874" w:rsidRDefault="00985874">
            <w:r w:rsidRPr="00985874">
              <w:rPr>
                <w:rFonts w:hint="eastAsia"/>
              </w:rPr>
              <w:t>KAT2B</w:t>
            </w:r>
          </w:p>
        </w:tc>
        <w:tc>
          <w:tcPr>
            <w:tcW w:w="1350" w:type="dxa"/>
            <w:noWrap/>
            <w:hideMark/>
          </w:tcPr>
          <w:p w14:paraId="03812D27" w14:textId="77777777" w:rsidR="00985874" w:rsidRPr="00985874" w:rsidRDefault="00985874" w:rsidP="00985874">
            <w:r w:rsidRPr="00985874">
              <w:rPr>
                <w:rFonts w:hint="eastAsia"/>
              </w:rPr>
              <w:t>0.99936</w:t>
            </w:r>
          </w:p>
        </w:tc>
        <w:tc>
          <w:tcPr>
            <w:tcW w:w="3741" w:type="dxa"/>
            <w:noWrap/>
            <w:hideMark/>
          </w:tcPr>
          <w:p w14:paraId="0DADDBBB" w14:textId="77777777" w:rsidR="00985874" w:rsidRPr="00985874" w:rsidRDefault="00985874">
            <w:r w:rsidRPr="00985874">
              <w:rPr>
                <w:rFonts w:hint="eastAsia"/>
              </w:rPr>
              <w:t>0.99881-0.9999</w:t>
            </w:r>
          </w:p>
        </w:tc>
        <w:tc>
          <w:tcPr>
            <w:tcW w:w="1701" w:type="dxa"/>
            <w:noWrap/>
            <w:hideMark/>
          </w:tcPr>
          <w:p w14:paraId="61D34F00" w14:textId="77777777" w:rsidR="00985874" w:rsidRPr="00985874" w:rsidRDefault="00985874" w:rsidP="00985874">
            <w:r w:rsidRPr="00985874">
              <w:rPr>
                <w:rFonts w:hint="eastAsia"/>
              </w:rPr>
              <w:t>0.02111</w:t>
            </w:r>
          </w:p>
        </w:tc>
      </w:tr>
      <w:tr w:rsidR="00985874" w:rsidRPr="00985874" w14:paraId="3C6A7487" w14:textId="77777777" w:rsidTr="00985874">
        <w:trPr>
          <w:trHeight w:val="270"/>
        </w:trPr>
        <w:tc>
          <w:tcPr>
            <w:tcW w:w="1680" w:type="dxa"/>
            <w:noWrap/>
            <w:hideMark/>
          </w:tcPr>
          <w:p w14:paraId="1CB952B2" w14:textId="77777777" w:rsidR="00985874" w:rsidRPr="00985874" w:rsidRDefault="00985874">
            <w:r w:rsidRPr="00985874">
              <w:rPr>
                <w:rFonts w:hint="eastAsia"/>
              </w:rPr>
              <w:t>MAFB</w:t>
            </w:r>
          </w:p>
        </w:tc>
        <w:tc>
          <w:tcPr>
            <w:tcW w:w="1350" w:type="dxa"/>
            <w:noWrap/>
            <w:hideMark/>
          </w:tcPr>
          <w:p w14:paraId="0CA63F80" w14:textId="77777777" w:rsidR="00985874" w:rsidRPr="00985874" w:rsidRDefault="00985874" w:rsidP="00985874">
            <w:r w:rsidRPr="00985874">
              <w:rPr>
                <w:rFonts w:hint="eastAsia"/>
              </w:rPr>
              <w:t>0.99991</w:t>
            </w:r>
          </w:p>
        </w:tc>
        <w:tc>
          <w:tcPr>
            <w:tcW w:w="3741" w:type="dxa"/>
            <w:noWrap/>
            <w:hideMark/>
          </w:tcPr>
          <w:p w14:paraId="60DECAE5" w14:textId="77777777" w:rsidR="00985874" w:rsidRPr="00985874" w:rsidRDefault="00985874">
            <w:r w:rsidRPr="00985874">
              <w:rPr>
                <w:rFonts w:hint="eastAsia"/>
              </w:rPr>
              <w:t>0.99983-1</w:t>
            </w:r>
          </w:p>
        </w:tc>
        <w:tc>
          <w:tcPr>
            <w:tcW w:w="1701" w:type="dxa"/>
            <w:noWrap/>
            <w:hideMark/>
          </w:tcPr>
          <w:p w14:paraId="5E1A9246" w14:textId="77777777" w:rsidR="00985874" w:rsidRPr="00985874" w:rsidRDefault="00985874" w:rsidP="00985874">
            <w:r w:rsidRPr="00985874">
              <w:rPr>
                <w:rFonts w:hint="eastAsia"/>
              </w:rPr>
              <w:t>0.04502</w:t>
            </w:r>
          </w:p>
        </w:tc>
      </w:tr>
      <w:tr w:rsidR="00985874" w:rsidRPr="00985874" w14:paraId="3BD8B8B6" w14:textId="77777777" w:rsidTr="00985874">
        <w:trPr>
          <w:trHeight w:val="270"/>
        </w:trPr>
        <w:tc>
          <w:tcPr>
            <w:tcW w:w="1680" w:type="dxa"/>
            <w:noWrap/>
            <w:hideMark/>
          </w:tcPr>
          <w:p w14:paraId="5B052480" w14:textId="77777777" w:rsidR="00985874" w:rsidRPr="00985874" w:rsidRDefault="00985874">
            <w:r w:rsidRPr="00985874">
              <w:rPr>
                <w:rFonts w:hint="eastAsia"/>
              </w:rPr>
              <w:t>MAFF</w:t>
            </w:r>
          </w:p>
        </w:tc>
        <w:tc>
          <w:tcPr>
            <w:tcW w:w="1350" w:type="dxa"/>
            <w:noWrap/>
            <w:hideMark/>
          </w:tcPr>
          <w:p w14:paraId="6F562AF3" w14:textId="77777777" w:rsidR="00985874" w:rsidRPr="00985874" w:rsidRDefault="00985874" w:rsidP="00985874">
            <w:r w:rsidRPr="00985874">
              <w:rPr>
                <w:rFonts w:hint="eastAsia"/>
              </w:rPr>
              <w:t>1.00016</w:t>
            </w:r>
          </w:p>
        </w:tc>
        <w:tc>
          <w:tcPr>
            <w:tcW w:w="3741" w:type="dxa"/>
            <w:noWrap/>
            <w:hideMark/>
          </w:tcPr>
          <w:p w14:paraId="57BA8E0F" w14:textId="77777777" w:rsidR="00985874" w:rsidRPr="00985874" w:rsidRDefault="00985874">
            <w:r w:rsidRPr="00985874">
              <w:rPr>
                <w:rFonts w:hint="eastAsia"/>
              </w:rPr>
              <w:t>0.99986-1.00046</w:t>
            </w:r>
          </w:p>
        </w:tc>
        <w:tc>
          <w:tcPr>
            <w:tcW w:w="1701" w:type="dxa"/>
            <w:noWrap/>
            <w:hideMark/>
          </w:tcPr>
          <w:p w14:paraId="2AE8B0F0" w14:textId="77777777" w:rsidR="00985874" w:rsidRPr="00985874" w:rsidRDefault="00985874" w:rsidP="00985874">
            <w:r w:rsidRPr="00985874">
              <w:rPr>
                <w:rFonts w:hint="eastAsia"/>
              </w:rPr>
              <w:t>0.28428</w:t>
            </w:r>
          </w:p>
        </w:tc>
      </w:tr>
      <w:tr w:rsidR="00985874" w:rsidRPr="00985874" w14:paraId="0832C9E0" w14:textId="77777777" w:rsidTr="00985874">
        <w:trPr>
          <w:trHeight w:val="270"/>
        </w:trPr>
        <w:tc>
          <w:tcPr>
            <w:tcW w:w="1680" w:type="dxa"/>
            <w:noWrap/>
            <w:hideMark/>
          </w:tcPr>
          <w:p w14:paraId="0432E993" w14:textId="77777777" w:rsidR="00985874" w:rsidRPr="00985874" w:rsidRDefault="00985874">
            <w:r w:rsidRPr="00985874">
              <w:rPr>
                <w:rFonts w:hint="eastAsia"/>
              </w:rPr>
              <w:t>MAFG</w:t>
            </w:r>
          </w:p>
        </w:tc>
        <w:tc>
          <w:tcPr>
            <w:tcW w:w="1350" w:type="dxa"/>
            <w:noWrap/>
            <w:hideMark/>
          </w:tcPr>
          <w:p w14:paraId="30375C82" w14:textId="77777777" w:rsidR="00985874" w:rsidRPr="00985874" w:rsidRDefault="00985874" w:rsidP="00985874">
            <w:r w:rsidRPr="00985874">
              <w:rPr>
                <w:rFonts w:hint="eastAsia"/>
              </w:rPr>
              <w:t>0.99994</w:t>
            </w:r>
          </w:p>
        </w:tc>
        <w:tc>
          <w:tcPr>
            <w:tcW w:w="3741" w:type="dxa"/>
            <w:noWrap/>
            <w:hideMark/>
          </w:tcPr>
          <w:p w14:paraId="56E4B23B" w14:textId="77777777" w:rsidR="00985874" w:rsidRPr="00985874" w:rsidRDefault="00985874">
            <w:r w:rsidRPr="00985874">
              <w:rPr>
                <w:rFonts w:hint="eastAsia"/>
              </w:rPr>
              <w:t>0.99961-1.00027</w:t>
            </w:r>
          </w:p>
        </w:tc>
        <w:tc>
          <w:tcPr>
            <w:tcW w:w="1701" w:type="dxa"/>
            <w:noWrap/>
            <w:hideMark/>
          </w:tcPr>
          <w:p w14:paraId="1E965475" w14:textId="77777777" w:rsidR="00985874" w:rsidRPr="00985874" w:rsidRDefault="00985874" w:rsidP="00985874">
            <w:r w:rsidRPr="00985874">
              <w:rPr>
                <w:rFonts w:hint="eastAsia"/>
              </w:rPr>
              <w:t>0.72824</w:t>
            </w:r>
          </w:p>
        </w:tc>
      </w:tr>
      <w:tr w:rsidR="00985874" w:rsidRPr="00985874" w14:paraId="45A88407" w14:textId="77777777" w:rsidTr="00985874">
        <w:trPr>
          <w:trHeight w:val="270"/>
        </w:trPr>
        <w:tc>
          <w:tcPr>
            <w:tcW w:w="1680" w:type="dxa"/>
            <w:noWrap/>
            <w:hideMark/>
          </w:tcPr>
          <w:p w14:paraId="1F7740C9" w14:textId="77777777" w:rsidR="00985874" w:rsidRPr="00985874" w:rsidRDefault="00985874">
            <w:r w:rsidRPr="00985874">
              <w:rPr>
                <w:rFonts w:hint="eastAsia"/>
              </w:rPr>
              <w:t>RBPJ</w:t>
            </w:r>
          </w:p>
        </w:tc>
        <w:tc>
          <w:tcPr>
            <w:tcW w:w="1350" w:type="dxa"/>
            <w:noWrap/>
            <w:hideMark/>
          </w:tcPr>
          <w:p w14:paraId="3CFD3184" w14:textId="77777777" w:rsidR="00985874" w:rsidRPr="00985874" w:rsidRDefault="00985874" w:rsidP="00985874">
            <w:r w:rsidRPr="00985874">
              <w:rPr>
                <w:rFonts w:hint="eastAsia"/>
              </w:rPr>
              <w:t>1.00001</w:t>
            </w:r>
          </w:p>
        </w:tc>
        <w:tc>
          <w:tcPr>
            <w:tcW w:w="3741" w:type="dxa"/>
            <w:noWrap/>
            <w:hideMark/>
          </w:tcPr>
          <w:p w14:paraId="58616E44" w14:textId="77777777" w:rsidR="00985874" w:rsidRPr="00985874" w:rsidRDefault="00985874">
            <w:r w:rsidRPr="00985874">
              <w:rPr>
                <w:rFonts w:hint="eastAsia"/>
              </w:rPr>
              <w:t>0.9998-1.00023</w:t>
            </w:r>
          </w:p>
        </w:tc>
        <w:tc>
          <w:tcPr>
            <w:tcW w:w="1701" w:type="dxa"/>
            <w:noWrap/>
            <w:hideMark/>
          </w:tcPr>
          <w:p w14:paraId="2CD01453" w14:textId="77777777" w:rsidR="00985874" w:rsidRPr="00985874" w:rsidRDefault="00985874" w:rsidP="00985874">
            <w:r w:rsidRPr="00985874">
              <w:rPr>
                <w:rFonts w:hint="eastAsia"/>
              </w:rPr>
              <w:t>0.91057</w:t>
            </w:r>
          </w:p>
        </w:tc>
      </w:tr>
      <w:tr w:rsidR="00985874" w:rsidRPr="00985874" w14:paraId="06312E9A" w14:textId="77777777" w:rsidTr="00985874">
        <w:trPr>
          <w:trHeight w:val="270"/>
        </w:trPr>
        <w:tc>
          <w:tcPr>
            <w:tcW w:w="1680" w:type="dxa"/>
            <w:noWrap/>
            <w:hideMark/>
          </w:tcPr>
          <w:p w14:paraId="6CDDCC25" w14:textId="77777777" w:rsidR="00985874" w:rsidRPr="00985874" w:rsidRDefault="00985874">
            <w:r w:rsidRPr="00985874">
              <w:rPr>
                <w:rFonts w:hint="eastAsia"/>
              </w:rPr>
              <w:t>TRAF6</w:t>
            </w:r>
          </w:p>
        </w:tc>
        <w:tc>
          <w:tcPr>
            <w:tcW w:w="1350" w:type="dxa"/>
            <w:noWrap/>
            <w:hideMark/>
          </w:tcPr>
          <w:p w14:paraId="13ED8BD9" w14:textId="77777777" w:rsidR="00985874" w:rsidRPr="00985874" w:rsidRDefault="00985874" w:rsidP="00985874">
            <w:r w:rsidRPr="00985874">
              <w:rPr>
                <w:rFonts w:hint="eastAsia"/>
              </w:rPr>
              <w:t>0.99984</w:t>
            </w:r>
          </w:p>
        </w:tc>
        <w:tc>
          <w:tcPr>
            <w:tcW w:w="3741" w:type="dxa"/>
            <w:noWrap/>
            <w:hideMark/>
          </w:tcPr>
          <w:p w14:paraId="1B1AC699" w14:textId="77777777" w:rsidR="00985874" w:rsidRPr="00985874" w:rsidRDefault="00985874">
            <w:r w:rsidRPr="00985874">
              <w:rPr>
                <w:rFonts w:hint="eastAsia"/>
              </w:rPr>
              <w:t>0.99859-1.00109</w:t>
            </w:r>
          </w:p>
        </w:tc>
        <w:tc>
          <w:tcPr>
            <w:tcW w:w="1701" w:type="dxa"/>
            <w:noWrap/>
            <w:hideMark/>
          </w:tcPr>
          <w:p w14:paraId="6D4188FC" w14:textId="77777777" w:rsidR="00985874" w:rsidRPr="00985874" w:rsidRDefault="00985874" w:rsidP="00985874">
            <w:r w:rsidRPr="00985874">
              <w:rPr>
                <w:rFonts w:hint="eastAsia"/>
              </w:rPr>
              <w:t>0.8016</w:t>
            </w:r>
          </w:p>
        </w:tc>
      </w:tr>
      <w:tr w:rsidR="00985874" w:rsidRPr="00985874" w14:paraId="77513B91" w14:textId="77777777" w:rsidTr="00985874">
        <w:trPr>
          <w:trHeight w:val="270"/>
        </w:trPr>
        <w:tc>
          <w:tcPr>
            <w:tcW w:w="1680" w:type="dxa"/>
            <w:noWrap/>
            <w:hideMark/>
          </w:tcPr>
          <w:p w14:paraId="27D57196" w14:textId="77777777" w:rsidR="00985874" w:rsidRPr="00985874" w:rsidRDefault="00985874">
            <w:r w:rsidRPr="00985874">
              <w:rPr>
                <w:rFonts w:hint="eastAsia"/>
              </w:rPr>
              <w:t>POLR1A</w:t>
            </w:r>
          </w:p>
        </w:tc>
        <w:tc>
          <w:tcPr>
            <w:tcW w:w="1350" w:type="dxa"/>
            <w:noWrap/>
            <w:hideMark/>
          </w:tcPr>
          <w:p w14:paraId="42733E57" w14:textId="77777777" w:rsidR="00985874" w:rsidRPr="00985874" w:rsidRDefault="00985874" w:rsidP="00985874">
            <w:r w:rsidRPr="00985874">
              <w:rPr>
                <w:rFonts w:hint="eastAsia"/>
              </w:rPr>
              <w:t>0.99985</w:t>
            </w:r>
          </w:p>
        </w:tc>
        <w:tc>
          <w:tcPr>
            <w:tcW w:w="3741" w:type="dxa"/>
            <w:noWrap/>
            <w:hideMark/>
          </w:tcPr>
          <w:p w14:paraId="5A2B67F2" w14:textId="77777777" w:rsidR="00985874" w:rsidRPr="00985874" w:rsidRDefault="00985874">
            <w:r w:rsidRPr="00985874">
              <w:rPr>
                <w:rFonts w:hint="eastAsia"/>
              </w:rPr>
              <w:t>0.99954-1.00015</w:t>
            </w:r>
          </w:p>
        </w:tc>
        <w:tc>
          <w:tcPr>
            <w:tcW w:w="1701" w:type="dxa"/>
            <w:noWrap/>
            <w:hideMark/>
          </w:tcPr>
          <w:p w14:paraId="4E3F8EAC" w14:textId="77777777" w:rsidR="00985874" w:rsidRPr="00985874" w:rsidRDefault="00985874" w:rsidP="00985874">
            <w:r w:rsidRPr="00985874">
              <w:rPr>
                <w:rFonts w:hint="eastAsia"/>
              </w:rPr>
              <w:t>0.3297</w:t>
            </w:r>
          </w:p>
        </w:tc>
      </w:tr>
      <w:tr w:rsidR="00985874" w:rsidRPr="00985874" w14:paraId="4642F798" w14:textId="77777777" w:rsidTr="00985874">
        <w:trPr>
          <w:trHeight w:val="270"/>
        </w:trPr>
        <w:tc>
          <w:tcPr>
            <w:tcW w:w="1680" w:type="dxa"/>
            <w:noWrap/>
            <w:hideMark/>
          </w:tcPr>
          <w:p w14:paraId="026716C7" w14:textId="77777777" w:rsidR="00985874" w:rsidRPr="00985874" w:rsidRDefault="00985874">
            <w:r w:rsidRPr="00985874">
              <w:rPr>
                <w:rFonts w:hint="eastAsia"/>
              </w:rPr>
              <w:t>NR1H2</w:t>
            </w:r>
          </w:p>
        </w:tc>
        <w:tc>
          <w:tcPr>
            <w:tcW w:w="1350" w:type="dxa"/>
            <w:noWrap/>
            <w:hideMark/>
          </w:tcPr>
          <w:p w14:paraId="47E16F63" w14:textId="77777777" w:rsidR="00985874" w:rsidRPr="00985874" w:rsidRDefault="00985874" w:rsidP="00985874">
            <w:r w:rsidRPr="00985874">
              <w:rPr>
                <w:rFonts w:hint="eastAsia"/>
              </w:rPr>
              <w:t>0.99973</w:t>
            </w:r>
          </w:p>
        </w:tc>
        <w:tc>
          <w:tcPr>
            <w:tcW w:w="3741" w:type="dxa"/>
            <w:noWrap/>
            <w:hideMark/>
          </w:tcPr>
          <w:p w14:paraId="2E7B116B" w14:textId="77777777" w:rsidR="00985874" w:rsidRPr="00985874" w:rsidRDefault="00985874">
            <w:r w:rsidRPr="00985874">
              <w:rPr>
                <w:rFonts w:hint="eastAsia"/>
              </w:rPr>
              <w:t>0.99943-1.00004</w:t>
            </w:r>
          </w:p>
        </w:tc>
        <w:tc>
          <w:tcPr>
            <w:tcW w:w="1701" w:type="dxa"/>
            <w:noWrap/>
            <w:hideMark/>
          </w:tcPr>
          <w:p w14:paraId="4258084B" w14:textId="77777777" w:rsidR="00985874" w:rsidRPr="00985874" w:rsidRDefault="00985874" w:rsidP="00985874">
            <w:r w:rsidRPr="00985874">
              <w:rPr>
                <w:rFonts w:hint="eastAsia"/>
              </w:rPr>
              <w:t>0.08475</w:t>
            </w:r>
          </w:p>
        </w:tc>
      </w:tr>
      <w:tr w:rsidR="00985874" w:rsidRPr="00985874" w14:paraId="4BB821BA" w14:textId="77777777" w:rsidTr="00985874">
        <w:trPr>
          <w:trHeight w:val="270"/>
        </w:trPr>
        <w:tc>
          <w:tcPr>
            <w:tcW w:w="1680" w:type="dxa"/>
            <w:noWrap/>
            <w:hideMark/>
          </w:tcPr>
          <w:p w14:paraId="12214D9A" w14:textId="77777777" w:rsidR="00985874" w:rsidRPr="00985874" w:rsidRDefault="00985874">
            <w:r w:rsidRPr="00985874">
              <w:rPr>
                <w:rFonts w:hint="eastAsia"/>
              </w:rPr>
              <w:t>HOXB7</w:t>
            </w:r>
          </w:p>
        </w:tc>
        <w:tc>
          <w:tcPr>
            <w:tcW w:w="1350" w:type="dxa"/>
            <w:noWrap/>
            <w:hideMark/>
          </w:tcPr>
          <w:p w14:paraId="22AAB615" w14:textId="77777777" w:rsidR="00985874" w:rsidRPr="00985874" w:rsidRDefault="00985874" w:rsidP="00985874">
            <w:r w:rsidRPr="00985874">
              <w:rPr>
                <w:rFonts w:hint="eastAsia"/>
              </w:rPr>
              <w:t>1.00045</w:t>
            </w:r>
          </w:p>
        </w:tc>
        <w:tc>
          <w:tcPr>
            <w:tcW w:w="3741" w:type="dxa"/>
            <w:noWrap/>
            <w:hideMark/>
          </w:tcPr>
          <w:p w14:paraId="0A1812C2" w14:textId="77777777" w:rsidR="00985874" w:rsidRPr="00985874" w:rsidRDefault="00985874">
            <w:r w:rsidRPr="00985874">
              <w:rPr>
                <w:rFonts w:hint="eastAsia"/>
              </w:rPr>
              <w:t>0.99959-1.00132</w:t>
            </w:r>
          </w:p>
        </w:tc>
        <w:tc>
          <w:tcPr>
            <w:tcW w:w="1701" w:type="dxa"/>
            <w:noWrap/>
            <w:hideMark/>
          </w:tcPr>
          <w:p w14:paraId="589448C2" w14:textId="77777777" w:rsidR="00985874" w:rsidRPr="00985874" w:rsidRDefault="00985874" w:rsidP="00985874">
            <w:r w:rsidRPr="00985874">
              <w:rPr>
                <w:rFonts w:hint="eastAsia"/>
              </w:rPr>
              <w:t>0.30582</w:t>
            </w:r>
          </w:p>
        </w:tc>
      </w:tr>
      <w:tr w:rsidR="00985874" w:rsidRPr="00985874" w14:paraId="25410866" w14:textId="77777777" w:rsidTr="00985874">
        <w:trPr>
          <w:trHeight w:val="270"/>
        </w:trPr>
        <w:tc>
          <w:tcPr>
            <w:tcW w:w="1680" w:type="dxa"/>
            <w:noWrap/>
            <w:hideMark/>
          </w:tcPr>
          <w:p w14:paraId="71F2C1F2" w14:textId="77777777" w:rsidR="00985874" w:rsidRPr="00985874" w:rsidRDefault="00985874">
            <w:r w:rsidRPr="00985874">
              <w:rPr>
                <w:rFonts w:hint="eastAsia"/>
              </w:rPr>
              <w:t>HOXB4</w:t>
            </w:r>
          </w:p>
        </w:tc>
        <w:tc>
          <w:tcPr>
            <w:tcW w:w="1350" w:type="dxa"/>
            <w:noWrap/>
            <w:hideMark/>
          </w:tcPr>
          <w:p w14:paraId="090757E7" w14:textId="77777777" w:rsidR="00985874" w:rsidRPr="00985874" w:rsidRDefault="00985874" w:rsidP="00985874">
            <w:r w:rsidRPr="00985874">
              <w:rPr>
                <w:rFonts w:hint="eastAsia"/>
              </w:rPr>
              <w:t>0.99766</w:t>
            </w:r>
          </w:p>
        </w:tc>
        <w:tc>
          <w:tcPr>
            <w:tcW w:w="3741" w:type="dxa"/>
            <w:noWrap/>
            <w:hideMark/>
          </w:tcPr>
          <w:p w14:paraId="79C3FD79" w14:textId="77777777" w:rsidR="00985874" w:rsidRPr="00985874" w:rsidRDefault="00985874">
            <w:r w:rsidRPr="00985874">
              <w:rPr>
                <w:rFonts w:hint="eastAsia"/>
              </w:rPr>
              <w:t>0.99464-1.00069</w:t>
            </w:r>
          </w:p>
        </w:tc>
        <w:tc>
          <w:tcPr>
            <w:tcW w:w="1701" w:type="dxa"/>
            <w:noWrap/>
            <w:hideMark/>
          </w:tcPr>
          <w:p w14:paraId="6EE012E0" w14:textId="77777777" w:rsidR="00985874" w:rsidRPr="00985874" w:rsidRDefault="00985874" w:rsidP="00985874">
            <w:r w:rsidRPr="00985874">
              <w:rPr>
                <w:rFonts w:hint="eastAsia"/>
              </w:rPr>
              <w:t>0.12995</w:t>
            </w:r>
          </w:p>
        </w:tc>
      </w:tr>
      <w:tr w:rsidR="00985874" w:rsidRPr="00985874" w14:paraId="1DD91C58" w14:textId="77777777" w:rsidTr="00985874">
        <w:trPr>
          <w:trHeight w:val="270"/>
        </w:trPr>
        <w:tc>
          <w:tcPr>
            <w:tcW w:w="1680" w:type="dxa"/>
            <w:noWrap/>
            <w:hideMark/>
          </w:tcPr>
          <w:p w14:paraId="4AEBEF9F" w14:textId="77777777" w:rsidR="00985874" w:rsidRPr="00985874" w:rsidRDefault="00985874">
            <w:r w:rsidRPr="00985874">
              <w:rPr>
                <w:rFonts w:hint="eastAsia"/>
              </w:rPr>
              <w:t>SPDEF</w:t>
            </w:r>
          </w:p>
        </w:tc>
        <w:tc>
          <w:tcPr>
            <w:tcW w:w="1350" w:type="dxa"/>
            <w:noWrap/>
            <w:hideMark/>
          </w:tcPr>
          <w:p w14:paraId="585473F0" w14:textId="77777777" w:rsidR="00985874" w:rsidRPr="00985874" w:rsidRDefault="00985874" w:rsidP="00985874">
            <w:r w:rsidRPr="00985874">
              <w:rPr>
                <w:rFonts w:hint="eastAsia"/>
              </w:rPr>
              <w:t>0.9997</w:t>
            </w:r>
          </w:p>
        </w:tc>
        <w:tc>
          <w:tcPr>
            <w:tcW w:w="3741" w:type="dxa"/>
            <w:noWrap/>
            <w:hideMark/>
          </w:tcPr>
          <w:p w14:paraId="3AF09B79" w14:textId="77777777" w:rsidR="00985874" w:rsidRPr="00985874" w:rsidRDefault="00985874">
            <w:r w:rsidRPr="00985874">
              <w:rPr>
                <w:rFonts w:hint="eastAsia"/>
              </w:rPr>
              <w:t>0.99905-1.00035</w:t>
            </w:r>
          </w:p>
        </w:tc>
        <w:tc>
          <w:tcPr>
            <w:tcW w:w="1701" w:type="dxa"/>
            <w:noWrap/>
            <w:hideMark/>
          </w:tcPr>
          <w:p w14:paraId="3B895044" w14:textId="77777777" w:rsidR="00985874" w:rsidRPr="00985874" w:rsidRDefault="00985874" w:rsidP="00985874">
            <w:r w:rsidRPr="00985874">
              <w:rPr>
                <w:rFonts w:hint="eastAsia"/>
              </w:rPr>
              <w:t>0.36047</w:t>
            </w:r>
          </w:p>
        </w:tc>
      </w:tr>
      <w:tr w:rsidR="00985874" w:rsidRPr="00985874" w14:paraId="0DE7E172" w14:textId="77777777" w:rsidTr="00985874">
        <w:trPr>
          <w:trHeight w:val="270"/>
        </w:trPr>
        <w:tc>
          <w:tcPr>
            <w:tcW w:w="1680" w:type="dxa"/>
            <w:noWrap/>
            <w:hideMark/>
          </w:tcPr>
          <w:p w14:paraId="2D211511" w14:textId="77777777" w:rsidR="00985874" w:rsidRPr="00985874" w:rsidRDefault="00985874">
            <w:r w:rsidRPr="00985874">
              <w:rPr>
                <w:rFonts w:hint="eastAsia"/>
              </w:rPr>
              <w:t>NR2F6</w:t>
            </w:r>
          </w:p>
        </w:tc>
        <w:tc>
          <w:tcPr>
            <w:tcW w:w="1350" w:type="dxa"/>
            <w:noWrap/>
            <w:hideMark/>
          </w:tcPr>
          <w:p w14:paraId="6931F062" w14:textId="77777777" w:rsidR="00985874" w:rsidRPr="00985874" w:rsidRDefault="00985874" w:rsidP="00985874">
            <w:r w:rsidRPr="00985874">
              <w:rPr>
                <w:rFonts w:hint="eastAsia"/>
              </w:rPr>
              <w:t>1.00026</w:t>
            </w:r>
          </w:p>
        </w:tc>
        <w:tc>
          <w:tcPr>
            <w:tcW w:w="3741" w:type="dxa"/>
            <w:noWrap/>
            <w:hideMark/>
          </w:tcPr>
          <w:p w14:paraId="3BDFDD2F" w14:textId="77777777" w:rsidR="00985874" w:rsidRPr="00985874" w:rsidRDefault="00985874">
            <w:r w:rsidRPr="00985874">
              <w:rPr>
                <w:rFonts w:hint="eastAsia"/>
              </w:rPr>
              <w:t>0.99997-1.00056</w:t>
            </w:r>
          </w:p>
        </w:tc>
        <w:tc>
          <w:tcPr>
            <w:tcW w:w="1701" w:type="dxa"/>
            <w:noWrap/>
            <w:hideMark/>
          </w:tcPr>
          <w:p w14:paraId="16351809" w14:textId="77777777" w:rsidR="00985874" w:rsidRPr="00985874" w:rsidRDefault="00985874" w:rsidP="00985874">
            <w:r w:rsidRPr="00985874">
              <w:rPr>
                <w:rFonts w:hint="eastAsia"/>
              </w:rPr>
              <w:t>0.08083</w:t>
            </w:r>
          </w:p>
        </w:tc>
      </w:tr>
      <w:tr w:rsidR="00985874" w:rsidRPr="00985874" w14:paraId="7B3976FE" w14:textId="77777777" w:rsidTr="00985874">
        <w:trPr>
          <w:trHeight w:val="270"/>
        </w:trPr>
        <w:tc>
          <w:tcPr>
            <w:tcW w:w="1680" w:type="dxa"/>
            <w:noWrap/>
            <w:hideMark/>
          </w:tcPr>
          <w:p w14:paraId="13C09388" w14:textId="77777777" w:rsidR="00985874" w:rsidRPr="00985874" w:rsidRDefault="00985874">
            <w:r w:rsidRPr="00985874">
              <w:rPr>
                <w:rFonts w:hint="eastAsia"/>
              </w:rPr>
              <w:t>NR2F1</w:t>
            </w:r>
          </w:p>
        </w:tc>
        <w:tc>
          <w:tcPr>
            <w:tcW w:w="1350" w:type="dxa"/>
            <w:noWrap/>
            <w:hideMark/>
          </w:tcPr>
          <w:p w14:paraId="5DE875F6" w14:textId="77777777" w:rsidR="00985874" w:rsidRPr="00985874" w:rsidRDefault="00985874" w:rsidP="00985874">
            <w:r w:rsidRPr="00985874">
              <w:rPr>
                <w:rFonts w:hint="eastAsia"/>
              </w:rPr>
              <w:t>0.99904</w:t>
            </w:r>
          </w:p>
        </w:tc>
        <w:tc>
          <w:tcPr>
            <w:tcW w:w="3741" w:type="dxa"/>
            <w:noWrap/>
            <w:hideMark/>
          </w:tcPr>
          <w:p w14:paraId="3A0248FE" w14:textId="77777777" w:rsidR="00985874" w:rsidRPr="00985874" w:rsidRDefault="00985874">
            <w:r w:rsidRPr="00985874">
              <w:rPr>
                <w:rFonts w:hint="eastAsia"/>
              </w:rPr>
              <w:t>0.99761-1.00047</w:t>
            </w:r>
          </w:p>
        </w:tc>
        <w:tc>
          <w:tcPr>
            <w:tcW w:w="1701" w:type="dxa"/>
            <w:noWrap/>
            <w:hideMark/>
          </w:tcPr>
          <w:p w14:paraId="04B6FDF6" w14:textId="77777777" w:rsidR="00985874" w:rsidRPr="00985874" w:rsidRDefault="00985874" w:rsidP="00985874">
            <w:r w:rsidRPr="00985874">
              <w:rPr>
                <w:rFonts w:hint="eastAsia"/>
              </w:rPr>
              <w:t>0.18782</w:t>
            </w:r>
          </w:p>
        </w:tc>
      </w:tr>
      <w:tr w:rsidR="00985874" w:rsidRPr="00985874" w14:paraId="10AE7388" w14:textId="77777777" w:rsidTr="00985874">
        <w:trPr>
          <w:trHeight w:val="270"/>
        </w:trPr>
        <w:tc>
          <w:tcPr>
            <w:tcW w:w="1680" w:type="dxa"/>
            <w:noWrap/>
            <w:hideMark/>
          </w:tcPr>
          <w:p w14:paraId="6696EA0E" w14:textId="77777777" w:rsidR="00985874" w:rsidRPr="00985874" w:rsidRDefault="00985874">
            <w:r w:rsidRPr="00985874">
              <w:rPr>
                <w:rFonts w:hint="eastAsia"/>
              </w:rPr>
              <w:t>SNAI2</w:t>
            </w:r>
          </w:p>
        </w:tc>
        <w:tc>
          <w:tcPr>
            <w:tcW w:w="1350" w:type="dxa"/>
            <w:noWrap/>
            <w:hideMark/>
          </w:tcPr>
          <w:p w14:paraId="469DF79F" w14:textId="77777777" w:rsidR="00985874" w:rsidRPr="00985874" w:rsidRDefault="00985874" w:rsidP="00985874">
            <w:r w:rsidRPr="00985874">
              <w:rPr>
                <w:rFonts w:hint="eastAsia"/>
              </w:rPr>
              <w:t>1.00021</w:t>
            </w:r>
          </w:p>
        </w:tc>
        <w:tc>
          <w:tcPr>
            <w:tcW w:w="3741" w:type="dxa"/>
            <w:noWrap/>
            <w:hideMark/>
          </w:tcPr>
          <w:p w14:paraId="3531751D" w14:textId="77777777" w:rsidR="00985874" w:rsidRPr="00985874" w:rsidRDefault="00985874">
            <w:r w:rsidRPr="00985874">
              <w:rPr>
                <w:rFonts w:hint="eastAsia"/>
              </w:rPr>
              <w:t>1.00008-1.00034</w:t>
            </w:r>
          </w:p>
        </w:tc>
        <w:tc>
          <w:tcPr>
            <w:tcW w:w="1701" w:type="dxa"/>
            <w:noWrap/>
            <w:hideMark/>
          </w:tcPr>
          <w:p w14:paraId="4566B805" w14:textId="77777777" w:rsidR="00985874" w:rsidRPr="00985874" w:rsidRDefault="00985874" w:rsidP="00985874">
            <w:r w:rsidRPr="00985874">
              <w:rPr>
                <w:rFonts w:hint="eastAsia"/>
              </w:rPr>
              <w:t>0.00114</w:t>
            </w:r>
          </w:p>
        </w:tc>
      </w:tr>
      <w:tr w:rsidR="00985874" w:rsidRPr="00985874" w14:paraId="647F1632" w14:textId="77777777" w:rsidTr="00985874">
        <w:trPr>
          <w:trHeight w:val="270"/>
        </w:trPr>
        <w:tc>
          <w:tcPr>
            <w:tcW w:w="1680" w:type="dxa"/>
            <w:noWrap/>
            <w:hideMark/>
          </w:tcPr>
          <w:p w14:paraId="0F92E879" w14:textId="77777777" w:rsidR="00985874" w:rsidRPr="00985874" w:rsidRDefault="00985874">
            <w:r w:rsidRPr="00985874">
              <w:rPr>
                <w:rFonts w:hint="eastAsia"/>
              </w:rPr>
              <w:t>EN1</w:t>
            </w:r>
          </w:p>
        </w:tc>
        <w:tc>
          <w:tcPr>
            <w:tcW w:w="1350" w:type="dxa"/>
            <w:noWrap/>
            <w:hideMark/>
          </w:tcPr>
          <w:p w14:paraId="11ED290D" w14:textId="77777777" w:rsidR="00985874" w:rsidRPr="00985874" w:rsidRDefault="00985874" w:rsidP="00985874">
            <w:r w:rsidRPr="00985874">
              <w:rPr>
                <w:rFonts w:hint="eastAsia"/>
              </w:rPr>
              <w:t>0.99985</w:t>
            </w:r>
          </w:p>
        </w:tc>
        <w:tc>
          <w:tcPr>
            <w:tcW w:w="3741" w:type="dxa"/>
            <w:noWrap/>
            <w:hideMark/>
          </w:tcPr>
          <w:p w14:paraId="524C88F3" w14:textId="77777777" w:rsidR="00985874" w:rsidRPr="00985874" w:rsidRDefault="00985874">
            <w:r w:rsidRPr="00985874">
              <w:rPr>
                <w:rFonts w:hint="eastAsia"/>
              </w:rPr>
              <w:t>0.99909-1.00062</w:t>
            </w:r>
          </w:p>
        </w:tc>
        <w:tc>
          <w:tcPr>
            <w:tcW w:w="1701" w:type="dxa"/>
            <w:noWrap/>
            <w:hideMark/>
          </w:tcPr>
          <w:p w14:paraId="5D2EB914" w14:textId="77777777" w:rsidR="00985874" w:rsidRPr="00985874" w:rsidRDefault="00985874" w:rsidP="00985874">
            <w:r w:rsidRPr="00985874">
              <w:rPr>
                <w:rFonts w:hint="eastAsia"/>
              </w:rPr>
              <w:t>0.71001</w:t>
            </w:r>
          </w:p>
        </w:tc>
      </w:tr>
      <w:tr w:rsidR="00985874" w:rsidRPr="00985874" w14:paraId="201C7BCA" w14:textId="77777777" w:rsidTr="00985874">
        <w:trPr>
          <w:trHeight w:val="270"/>
        </w:trPr>
        <w:tc>
          <w:tcPr>
            <w:tcW w:w="1680" w:type="dxa"/>
            <w:noWrap/>
            <w:hideMark/>
          </w:tcPr>
          <w:p w14:paraId="7A836583" w14:textId="77777777" w:rsidR="00985874" w:rsidRPr="00985874" w:rsidRDefault="00985874">
            <w:r w:rsidRPr="00985874">
              <w:rPr>
                <w:rFonts w:hint="eastAsia"/>
              </w:rPr>
              <w:lastRenderedPageBreak/>
              <w:t>HDAC10</w:t>
            </w:r>
          </w:p>
        </w:tc>
        <w:tc>
          <w:tcPr>
            <w:tcW w:w="1350" w:type="dxa"/>
            <w:noWrap/>
            <w:hideMark/>
          </w:tcPr>
          <w:p w14:paraId="1DDA3B44" w14:textId="77777777" w:rsidR="00985874" w:rsidRPr="00985874" w:rsidRDefault="00985874" w:rsidP="00985874">
            <w:r w:rsidRPr="00985874">
              <w:rPr>
                <w:rFonts w:hint="eastAsia"/>
              </w:rPr>
              <w:t>1.00089</w:t>
            </w:r>
          </w:p>
        </w:tc>
        <w:tc>
          <w:tcPr>
            <w:tcW w:w="3741" w:type="dxa"/>
            <w:noWrap/>
            <w:hideMark/>
          </w:tcPr>
          <w:p w14:paraId="5820701A" w14:textId="77777777" w:rsidR="00985874" w:rsidRPr="00985874" w:rsidRDefault="00985874">
            <w:r w:rsidRPr="00985874">
              <w:rPr>
                <w:rFonts w:hint="eastAsia"/>
              </w:rPr>
              <w:t>0.99944-1.00235</w:t>
            </w:r>
          </w:p>
        </w:tc>
        <w:tc>
          <w:tcPr>
            <w:tcW w:w="1701" w:type="dxa"/>
            <w:noWrap/>
            <w:hideMark/>
          </w:tcPr>
          <w:p w14:paraId="6F796B76" w14:textId="77777777" w:rsidR="00985874" w:rsidRPr="00985874" w:rsidRDefault="00985874" w:rsidP="00985874">
            <w:r w:rsidRPr="00985874">
              <w:rPr>
                <w:rFonts w:hint="eastAsia"/>
              </w:rPr>
              <w:t>0.22832</w:t>
            </w:r>
          </w:p>
        </w:tc>
      </w:tr>
      <w:tr w:rsidR="00985874" w:rsidRPr="00985874" w14:paraId="141299A7" w14:textId="77777777" w:rsidTr="00985874">
        <w:trPr>
          <w:trHeight w:val="270"/>
        </w:trPr>
        <w:tc>
          <w:tcPr>
            <w:tcW w:w="1680" w:type="dxa"/>
            <w:noWrap/>
            <w:hideMark/>
          </w:tcPr>
          <w:p w14:paraId="7FC5B9D6" w14:textId="77777777" w:rsidR="00985874" w:rsidRPr="00985874" w:rsidRDefault="00985874">
            <w:r w:rsidRPr="00985874">
              <w:rPr>
                <w:rFonts w:hint="eastAsia"/>
              </w:rPr>
              <w:t>TP53</w:t>
            </w:r>
          </w:p>
        </w:tc>
        <w:tc>
          <w:tcPr>
            <w:tcW w:w="1350" w:type="dxa"/>
            <w:noWrap/>
            <w:hideMark/>
          </w:tcPr>
          <w:p w14:paraId="5F77558E" w14:textId="77777777" w:rsidR="00985874" w:rsidRPr="00985874" w:rsidRDefault="00985874" w:rsidP="00985874">
            <w:r w:rsidRPr="00985874">
              <w:rPr>
                <w:rFonts w:hint="eastAsia"/>
              </w:rPr>
              <w:t>0.99996</w:t>
            </w:r>
          </w:p>
        </w:tc>
        <w:tc>
          <w:tcPr>
            <w:tcW w:w="3741" w:type="dxa"/>
            <w:noWrap/>
            <w:hideMark/>
          </w:tcPr>
          <w:p w14:paraId="001A0A85" w14:textId="77777777" w:rsidR="00985874" w:rsidRPr="00985874" w:rsidRDefault="00985874">
            <w:r w:rsidRPr="00985874">
              <w:rPr>
                <w:rFonts w:hint="eastAsia"/>
              </w:rPr>
              <w:t>0.99978-1.00013</w:t>
            </w:r>
          </w:p>
        </w:tc>
        <w:tc>
          <w:tcPr>
            <w:tcW w:w="1701" w:type="dxa"/>
            <w:noWrap/>
            <w:hideMark/>
          </w:tcPr>
          <w:p w14:paraId="0212534E" w14:textId="77777777" w:rsidR="00985874" w:rsidRPr="00985874" w:rsidRDefault="00985874" w:rsidP="00985874">
            <w:r w:rsidRPr="00985874">
              <w:rPr>
                <w:rFonts w:hint="eastAsia"/>
              </w:rPr>
              <w:t>0.63815</w:t>
            </w:r>
          </w:p>
        </w:tc>
      </w:tr>
      <w:tr w:rsidR="00985874" w:rsidRPr="00985874" w14:paraId="2CA04ED0" w14:textId="77777777" w:rsidTr="00985874">
        <w:trPr>
          <w:trHeight w:val="270"/>
        </w:trPr>
        <w:tc>
          <w:tcPr>
            <w:tcW w:w="1680" w:type="dxa"/>
            <w:noWrap/>
            <w:hideMark/>
          </w:tcPr>
          <w:p w14:paraId="289D5401" w14:textId="77777777" w:rsidR="00985874" w:rsidRPr="00985874" w:rsidRDefault="00985874">
            <w:r w:rsidRPr="00985874">
              <w:rPr>
                <w:rFonts w:hint="eastAsia"/>
              </w:rPr>
              <w:t>TRIB3</w:t>
            </w:r>
          </w:p>
        </w:tc>
        <w:tc>
          <w:tcPr>
            <w:tcW w:w="1350" w:type="dxa"/>
            <w:noWrap/>
            <w:hideMark/>
          </w:tcPr>
          <w:p w14:paraId="36AC74BB" w14:textId="77777777" w:rsidR="00985874" w:rsidRPr="00985874" w:rsidRDefault="00985874" w:rsidP="00985874">
            <w:r w:rsidRPr="00985874">
              <w:rPr>
                <w:rFonts w:hint="eastAsia"/>
              </w:rPr>
              <w:t>1.00015</w:t>
            </w:r>
          </w:p>
        </w:tc>
        <w:tc>
          <w:tcPr>
            <w:tcW w:w="3741" w:type="dxa"/>
            <w:noWrap/>
            <w:hideMark/>
          </w:tcPr>
          <w:p w14:paraId="1106FB45" w14:textId="77777777" w:rsidR="00985874" w:rsidRPr="00985874" w:rsidRDefault="00985874">
            <w:r w:rsidRPr="00985874">
              <w:rPr>
                <w:rFonts w:hint="eastAsia"/>
              </w:rPr>
              <w:t>1.00002-1.00027</w:t>
            </w:r>
          </w:p>
        </w:tc>
        <w:tc>
          <w:tcPr>
            <w:tcW w:w="1701" w:type="dxa"/>
            <w:noWrap/>
            <w:hideMark/>
          </w:tcPr>
          <w:p w14:paraId="53E2533E" w14:textId="77777777" w:rsidR="00985874" w:rsidRPr="00985874" w:rsidRDefault="00985874" w:rsidP="00985874">
            <w:r w:rsidRPr="00985874">
              <w:rPr>
                <w:rFonts w:hint="eastAsia"/>
              </w:rPr>
              <w:t>0.01943</w:t>
            </w:r>
          </w:p>
        </w:tc>
      </w:tr>
      <w:tr w:rsidR="00985874" w:rsidRPr="00985874" w14:paraId="3DB00BCD" w14:textId="77777777" w:rsidTr="00985874">
        <w:trPr>
          <w:trHeight w:val="270"/>
        </w:trPr>
        <w:tc>
          <w:tcPr>
            <w:tcW w:w="1680" w:type="dxa"/>
            <w:noWrap/>
            <w:hideMark/>
          </w:tcPr>
          <w:p w14:paraId="1CFC3A83" w14:textId="77777777" w:rsidR="00985874" w:rsidRPr="00985874" w:rsidRDefault="00985874">
            <w:r w:rsidRPr="00985874">
              <w:rPr>
                <w:rFonts w:hint="eastAsia"/>
              </w:rPr>
              <w:t>EZH2</w:t>
            </w:r>
          </w:p>
        </w:tc>
        <w:tc>
          <w:tcPr>
            <w:tcW w:w="1350" w:type="dxa"/>
            <w:noWrap/>
            <w:hideMark/>
          </w:tcPr>
          <w:p w14:paraId="135D68DE" w14:textId="77777777" w:rsidR="00985874" w:rsidRPr="00985874" w:rsidRDefault="00985874" w:rsidP="00985874">
            <w:r w:rsidRPr="00985874">
              <w:rPr>
                <w:rFonts w:hint="eastAsia"/>
              </w:rPr>
              <w:t>1.00026</w:t>
            </w:r>
          </w:p>
        </w:tc>
        <w:tc>
          <w:tcPr>
            <w:tcW w:w="3741" w:type="dxa"/>
            <w:noWrap/>
            <w:hideMark/>
          </w:tcPr>
          <w:p w14:paraId="018CC5BF" w14:textId="77777777" w:rsidR="00985874" w:rsidRPr="00985874" w:rsidRDefault="00985874">
            <w:r w:rsidRPr="00985874">
              <w:rPr>
                <w:rFonts w:hint="eastAsia"/>
              </w:rPr>
              <w:t>0.9999-1.00062</w:t>
            </w:r>
          </w:p>
        </w:tc>
        <w:tc>
          <w:tcPr>
            <w:tcW w:w="1701" w:type="dxa"/>
            <w:noWrap/>
            <w:hideMark/>
          </w:tcPr>
          <w:p w14:paraId="108AF39A" w14:textId="77777777" w:rsidR="00985874" w:rsidRPr="00985874" w:rsidRDefault="00985874" w:rsidP="00985874">
            <w:r w:rsidRPr="00985874">
              <w:rPr>
                <w:rFonts w:hint="eastAsia"/>
              </w:rPr>
              <w:t>0.15075</w:t>
            </w:r>
          </w:p>
        </w:tc>
      </w:tr>
      <w:tr w:rsidR="00985874" w:rsidRPr="00985874" w14:paraId="5274C481" w14:textId="77777777" w:rsidTr="00985874">
        <w:trPr>
          <w:trHeight w:val="270"/>
        </w:trPr>
        <w:tc>
          <w:tcPr>
            <w:tcW w:w="1680" w:type="dxa"/>
            <w:noWrap/>
            <w:hideMark/>
          </w:tcPr>
          <w:p w14:paraId="25C186F0" w14:textId="77777777" w:rsidR="00985874" w:rsidRPr="00985874" w:rsidRDefault="00985874">
            <w:r w:rsidRPr="00985874">
              <w:rPr>
                <w:rFonts w:hint="eastAsia"/>
              </w:rPr>
              <w:t>NR4A2</w:t>
            </w:r>
          </w:p>
        </w:tc>
        <w:tc>
          <w:tcPr>
            <w:tcW w:w="1350" w:type="dxa"/>
            <w:noWrap/>
            <w:hideMark/>
          </w:tcPr>
          <w:p w14:paraId="0C625DB0" w14:textId="77777777" w:rsidR="00985874" w:rsidRPr="00985874" w:rsidRDefault="00985874" w:rsidP="00985874">
            <w:r w:rsidRPr="00985874">
              <w:rPr>
                <w:rFonts w:hint="eastAsia"/>
              </w:rPr>
              <w:t>0.99979</w:t>
            </w:r>
          </w:p>
        </w:tc>
        <w:tc>
          <w:tcPr>
            <w:tcW w:w="3741" w:type="dxa"/>
            <w:noWrap/>
            <w:hideMark/>
          </w:tcPr>
          <w:p w14:paraId="34B0DAC4" w14:textId="77777777" w:rsidR="00985874" w:rsidRPr="00985874" w:rsidRDefault="00985874">
            <w:r w:rsidRPr="00985874">
              <w:rPr>
                <w:rFonts w:hint="eastAsia"/>
              </w:rPr>
              <w:t>0.99927-1.00031</w:t>
            </w:r>
          </w:p>
        </w:tc>
        <w:tc>
          <w:tcPr>
            <w:tcW w:w="1701" w:type="dxa"/>
            <w:noWrap/>
            <w:hideMark/>
          </w:tcPr>
          <w:p w14:paraId="7FC56305" w14:textId="77777777" w:rsidR="00985874" w:rsidRPr="00985874" w:rsidRDefault="00985874" w:rsidP="00985874">
            <w:r w:rsidRPr="00985874">
              <w:rPr>
                <w:rFonts w:hint="eastAsia"/>
              </w:rPr>
              <w:t>0.4256</w:t>
            </w:r>
          </w:p>
        </w:tc>
      </w:tr>
      <w:tr w:rsidR="00985874" w:rsidRPr="00985874" w14:paraId="02C1D31D" w14:textId="77777777" w:rsidTr="00985874">
        <w:trPr>
          <w:trHeight w:val="270"/>
        </w:trPr>
        <w:tc>
          <w:tcPr>
            <w:tcW w:w="1680" w:type="dxa"/>
            <w:noWrap/>
            <w:hideMark/>
          </w:tcPr>
          <w:p w14:paraId="64A37548" w14:textId="77777777" w:rsidR="00985874" w:rsidRPr="00985874" w:rsidRDefault="00985874">
            <w:r w:rsidRPr="00985874">
              <w:rPr>
                <w:rFonts w:hint="eastAsia"/>
              </w:rPr>
              <w:t>NR4A3</w:t>
            </w:r>
          </w:p>
        </w:tc>
        <w:tc>
          <w:tcPr>
            <w:tcW w:w="1350" w:type="dxa"/>
            <w:noWrap/>
            <w:hideMark/>
          </w:tcPr>
          <w:p w14:paraId="6DD744FD" w14:textId="77777777" w:rsidR="00985874" w:rsidRPr="00985874" w:rsidRDefault="00985874" w:rsidP="00985874">
            <w:r w:rsidRPr="00985874">
              <w:rPr>
                <w:rFonts w:hint="eastAsia"/>
              </w:rPr>
              <w:t>0.9999</w:t>
            </w:r>
          </w:p>
        </w:tc>
        <w:tc>
          <w:tcPr>
            <w:tcW w:w="3741" w:type="dxa"/>
            <w:noWrap/>
            <w:hideMark/>
          </w:tcPr>
          <w:p w14:paraId="767E8515" w14:textId="77777777" w:rsidR="00985874" w:rsidRPr="00985874" w:rsidRDefault="00985874">
            <w:r w:rsidRPr="00985874">
              <w:rPr>
                <w:rFonts w:hint="eastAsia"/>
              </w:rPr>
              <w:t>0.99938-1.00042</w:t>
            </w:r>
          </w:p>
        </w:tc>
        <w:tc>
          <w:tcPr>
            <w:tcW w:w="1701" w:type="dxa"/>
            <w:noWrap/>
            <w:hideMark/>
          </w:tcPr>
          <w:p w14:paraId="6EC47B79" w14:textId="77777777" w:rsidR="00985874" w:rsidRPr="00985874" w:rsidRDefault="00985874" w:rsidP="00985874">
            <w:r w:rsidRPr="00985874">
              <w:rPr>
                <w:rFonts w:hint="eastAsia"/>
              </w:rPr>
              <w:t>0.69818</w:t>
            </w:r>
          </w:p>
        </w:tc>
      </w:tr>
      <w:tr w:rsidR="00985874" w:rsidRPr="00985874" w14:paraId="72B75354" w14:textId="77777777" w:rsidTr="00985874">
        <w:trPr>
          <w:trHeight w:val="270"/>
        </w:trPr>
        <w:tc>
          <w:tcPr>
            <w:tcW w:w="1680" w:type="dxa"/>
            <w:noWrap/>
            <w:hideMark/>
          </w:tcPr>
          <w:p w14:paraId="60CCA047" w14:textId="77777777" w:rsidR="00985874" w:rsidRPr="00985874" w:rsidRDefault="00985874">
            <w:r w:rsidRPr="00985874">
              <w:rPr>
                <w:rFonts w:hint="eastAsia"/>
              </w:rPr>
              <w:t>NR4A1</w:t>
            </w:r>
          </w:p>
        </w:tc>
        <w:tc>
          <w:tcPr>
            <w:tcW w:w="1350" w:type="dxa"/>
            <w:noWrap/>
            <w:hideMark/>
          </w:tcPr>
          <w:p w14:paraId="252DAC19" w14:textId="77777777" w:rsidR="00985874" w:rsidRPr="00985874" w:rsidRDefault="00985874" w:rsidP="00985874">
            <w:r w:rsidRPr="00985874">
              <w:rPr>
                <w:rFonts w:hint="eastAsia"/>
              </w:rPr>
              <w:t>1.00002</w:t>
            </w:r>
          </w:p>
        </w:tc>
        <w:tc>
          <w:tcPr>
            <w:tcW w:w="3741" w:type="dxa"/>
            <w:noWrap/>
            <w:hideMark/>
          </w:tcPr>
          <w:p w14:paraId="642FFF91" w14:textId="77777777" w:rsidR="00985874" w:rsidRPr="00985874" w:rsidRDefault="00985874">
            <w:r w:rsidRPr="00985874">
              <w:rPr>
                <w:rFonts w:hint="eastAsia"/>
              </w:rPr>
              <w:t>0.99992-1.00011</w:t>
            </w:r>
          </w:p>
        </w:tc>
        <w:tc>
          <w:tcPr>
            <w:tcW w:w="1701" w:type="dxa"/>
            <w:noWrap/>
            <w:hideMark/>
          </w:tcPr>
          <w:p w14:paraId="206C3844" w14:textId="77777777" w:rsidR="00985874" w:rsidRPr="00985874" w:rsidRDefault="00985874" w:rsidP="00985874">
            <w:r w:rsidRPr="00985874">
              <w:rPr>
                <w:rFonts w:hint="eastAsia"/>
              </w:rPr>
              <w:t>0.74776</w:t>
            </w:r>
          </w:p>
        </w:tc>
      </w:tr>
      <w:tr w:rsidR="00985874" w:rsidRPr="00985874" w14:paraId="0B75EFED" w14:textId="77777777" w:rsidTr="00985874">
        <w:trPr>
          <w:trHeight w:val="270"/>
        </w:trPr>
        <w:tc>
          <w:tcPr>
            <w:tcW w:w="1680" w:type="dxa"/>
            <w:noWrap/>
            <w:hideMark/>
          </w:tcPr>
          <w:p w14:paraId="7E04BA6B" w14:textId="77777777" w:rsidR="00985874" w:rsidRPr="00985874" w:rsidRDefault="00985874">
            <w:r w:rsidRPr="00985874">
              <w:rPr>
                <w:rFonts w:hint="eastAsia"/>
              </w:rPr>
              <w:t>NCOA4</w:t>
            </w:r>
          </w:p>
        </w:tc>
        <w:tc>
          <w:tcPr>
            <w:tcW w:w="1350" w:type="dxa"/>
            <w:noWrap/>
            <w:hideMark/>
          </w:tcPr>
          <w:p w14:paraId="16709349" w14:textId="77777777" w:rsidR="00985874" w:rsidRPr="00985874" w:rsidRDefault="00985874" w:rsidP="00985874">
            <w:r w:rsidRPr="00985874">
              <w:rPr>
                <w:rFonts w:hint="eastAsia"/>
              </w:rPr>
              <w:t>0.99993</w:t>
            </w:r>
          </w:p>
        </w:tc>
        <w:tc>
          <w:tcPr>
            <w:tcW w:w="3741" w:type="dxa"/>
            <w:noWrap/>
            <w:hideMark/>
          </w:tcPr>
          <w:p w14:paraId="77CF0719" w14:textId="77777777" w:rsidR="00985874" w:rsidRPr="00985874" w:rsidRDefault="00985874">
            <w:r w:rsidRPr="00985874">
              <w:rPr>
                <w:rFonts w:hint="eastAsia"/>
              </w:rPr>
              <w:t>0.99984-1.00003</w:t>
            </w:r>
          </w:p>
        </w:tc>
        <w:tc>
          <w:tcPr>
            <w:tcW w:w="1701" w:type="dxa"/>
            <w:noWrap/>
            <w:hideMark/>
          </w:tcPr>
          <w:p w14:paraId="5C503108" w14:textId="77777777" w:rsidR="00985874" w:rsidRPr="00985874" w:rsidRDefault="00985874" w:rsidP="00985874">
            <w:r w:rsidRPr="00985874">
              <w:rPr>
                <w:rFonts w:hint="eastAsia"/>
              </w:rPr>
              <w:t>0.17993</w:t>
            </w:r>
          </w:p>
        </w:tc>
      </w:tr>
      <w:tr w:rsidR="00985874" w:rsidRPr="00985874" w14:paraId="3A6E2B23" w14:textId="77777777" w:rsidTr="00985874">
        <w:trPr>
          <w:trHeight w:val="270"/>
        </w:trPr>
        <w:tc>
          <w:tcPr>
            <w:tcW w:w="1680" w:type="dxa"/>
            <w:noWrap/>
            <w:hideMark/>
          </w:tcPr>
          <w:p w14:paraId="46821FC7" w14:textId="77777777" w:rsidR="00985874" w:rsidRPr="00985874" w:rsidRDefault="00985874">
            <w:r w:rsidRPr="00985874">
              <w:rPr>
                <w:rFonts w:hint="eastAsia"/>
              </w:rPr>
              <w:t>HIC1</w:t>
            </w:r>
          </w:p>
        </w:tc>
        <w:tc>
          <w:tcPr>
            <w:tcW w:w="1350" w:type="dxa"/>
            <w:noWrap/>
            <w:hideMark/>
          </w:tcPr>
          <w:p w14:paraId="0909F67B" w14:textId="77777777" w:rsidR="00985874" w:rsidRPr="00985874" w:rsidRDefault="00985874" w:rsidP="00985874">
            <w:r w:rsidRPr="00985874">
              <w:rPr>
                <w:rFonts w:hint="eastAsia"/>
              </w:rPr>
              <w:t>1.00041</w:t>
            </w:r>
          </w:p>
        </w:tc>
        <w:tc>
          <w:tcPr>
            <w:tcW w:w="3741" w:type="dxa"/>
            <w:noWrap/>
            <w:hideMark/>
          </w:tcPr>
          <w:p w14:paraId="5E417059" w14:textId="77777777" w:rsidR="00985874" w:rsidRPr="00985874" w:rsidRDefault="00985874">
            <w:r w:rsidRPr="00985874">
              <w:rPr>
                <w:rFonts w:hint="eastAsia"/>
              </w:rPr>
              <w:t>0.99911-1.00172</w:t>
            </w:r>
          </w:p>
        </w:tc>
        <w:tc>
          <w:tcPr>
            <w:tcW w:w="1701" w:type="dxa"/>
            <w:noWrap/>
            <w:hideMark/>
          </w:tcPr>
          <w:p w14:paraId="0F7FF1DB" w14:textId="77777777" w:rsidR="00985874" w:rsidRPr="00985874" w:rsidRDefault="00985874" w:rsidP="00985874">
            <w:r w:rsidRPr="00985874">
              <w:rPr>
                <w:rFonts w:hint="eastAsia"/>
              </w:rPr>
              <w:t>0.53572</w:t>
            </w:r>
          </w:p>
        </w:tc>
      </w:tr>
      <w:tr w:rsidR="00985874" w:rsidRPr="00985874" w14:paraId="1370D0FF" w14:textId="77777777" w:rsidTr="00985874">
        <w:trPr>
          <w:trHeight w:val="270"/>
        </w:trPr>
        <w:tc>
          <w:tcPr>
            <w:tcW w:w="1680" w:type="dxa"/>
            <w:noWrap/>
            <w:hideMark/>
          </w:tcPr>
          <w:p w14:paraId="2F79A99E" w14:textId="77777777" w:rsidR="00985874" w:rsidRPr="00985874" w:rsidRDefault="00985874">
            <w:r w:rsidRPr="00985874">
              <w:rPr>
                <w:rFonts w:hint="eastAsia"/>
              </w:rPr>
              <w:t>RXRA</w:t>
            </w:r>
          </w:p>
        </w:tc>
        <w:tc>
          <w:tcPr>
            <w:tcW w:w="1350" w:type="dxa"/>
            <w:noWrap/>
            <w:hideMark/>
          </w:tcPr>
          <w:p w14:paraId="696CEC4F" w14:textId="77777777" w:rsidR="00985874" w:rsidRPr="00985874" w:rsidRDefault="00985874" w:rsidP="00985874">
            <w:r w:rsidRPr="00985874">
              <w:rPr>
                <w:rFonts w:hint="eastAsia"/>
              </w:rPr>
              <w:t>0.99991</w:t>
            </w:r>
          </w:p>
        </w:tc>
        <w:tc>
          <w:tcPr>
            <w:tcW w:w="3741" w:type="dxa"/>
            <w:noWrap/>
            <w:hideMark/>
          </w:tcPr>
          <w:p w14:paraId="12B291B5" w14:textId="77777777" w:rsidR="00985874" w:rsidRPr="00985874" w:rsidRDefault="00985874">
            <w:r w:rsidRPr="00985874">
              <w:rPr>
                <w:rFonts w:hint="eastAsia"/>
              </w:rPr>
              <w:t>0.99979-1.00002</w:t>
            </w:r>
          </w:p>
        </w:tc>
        <w:tc>
          <w:tcPr>
            <w:tcW w:w="1701" w:type="dxa"/>
            <w:noWrap/>
            <w:hideMark/>
          </w:tcPr>
          <w:p w14:paraId="678C7BA8" w14:textId="77777777" w:rsidR="00985874" w:rsidRPr="00985874" w:rsidRDefault="00985874" w:rsidP="00985874">
            <w:r w:rsidRPr="00985874">
              <w:rPr>
                <w:rFonts w:hint="eastAsia"/>
              </w:rPr>
              <w:t>0.11659</w:t>
            </w:r>
          </w:p>
        </w:tc>
      </w:tr>
      <w:tr w:rsidR="00985874" w:rsidRPr="00985874" w14:paraId="3F70B496" w14:textId="77777777" w:rsidTr="00985874">
        <w:trPr>
          <w:trHeight w:val="270"/>
        </w:trPr>
        <w:tc>
          <w:tcPr>
            <w:tcW w:w="1680" w:type="dxa"/>
            <w:noWrap/>
            <w:hideMark/>
          </w:tcPr>
          <w:p w14:paraId="6A0E8EDE" w14:textId="77777777" w:rsidR="00985874" w:rsidRPr="00985874" w:rsidRDefault="00985874">
            <w:r w:rsidRPr="00985874">
              <w:rPr>
                <w:rFonts w:hint="eastAsia"/>
              </w:rPr>
              <w:t>RAD51</w:t>
            </w:r>
          </w:p>
        </w:tc>
        <w:tc>
          <w:tcPr>
            <w:tcW w:w="1350" w:type="dxa"/>
            <w:noWrap/>
            <w:hideMark/>
          </w:tcPr>
          <w:p w14:paraId="4B8BB862" w14:textId="77777777" w:rsidR="00985874" w:rsidRPr="00985874" w:rsidRDefault="00985874" w:rsidP="00985874">
            <w:r w:rsidRPr="00985874">
              <w:rPr>
                <w:rFonts w:hint="eastAsia"/>
              </w:rPr>
              <w:t>1.00138</w:t>
            </w:r>
          </w:p>
        </w:tc>
        <w:tc>
          <w:tcPr>
            <w:tcW w:w="3741" w:type="dxa"/>
            <w:noWrap/>
            <w:hideMark/>
          </w:tcPr>
          <w:p w14:paraId="4A2D6A5B" w14:textId="77777777" w:rsidR="00985874" w:rsidRPr="00985874" w:rsidRDefault="00985874">
            <w:r w:rsidRPr="00985874">
              <w:rPr>
                <w:rFonts w:hint="eastAsia"/>
              </w:rPr>
              <w:t>1.00064-1.00213</w:t>
            </w:r>
          </w:p>
        </w:tc>
        <w:tc>
          <w:tcPr>
            <w:tcW w:w="1701" w:type="dxa"/>
            <w:noWrap/>
            <w:hideMark/>
          </w:tcPr>
          <w:p w14:paraId="4B560E55" w14:textId="77777777" w:rsidR="00985874" w:rsidRPr="00985874" w:rsidRDefault="00985874" w:rsidP="00985874">
            <w:r w:rsidRPr="00985874">
              <w:rPr>
                <w:rFonts w:hint="eastAsia"/>
              </w:rPr>
              <w:t>0.00026</w:t>
            </w:r>
          </w:p>
        </w:tc>
      </w:tr>
      <w:tr w:rsidR="00985874" w:rsidRPr="00985874" w14:paraId="26846C87" w14:textId="77777777" w:rsidTr="00985874">
        <w:trPr>
          <w:trHeight w:val="270"/>
        </w:trPr>
        <w:tc>
          <w:tcPr>
            <w:tcW w:w="1680" w:type="dxa"/>
            <w:noWrap/>
            <w:hideMark/>
          </w:tcPr>
          <w:p w14:paraId="61CCB2EF" w14:textId="77777777" w:rsidR="00985874" w:rsidRPr="00985874" w:rsidRDefault="00985874">
            <w:r w:rsidRPr="00985874">
              <w:rPr>
                <w:rFonts w:hint="eastAsia"/>
              </w:rPr>
              <w:t>ZNRD1</w:t>
            </w:r>
          </w:p>
        </w:tc>
        <w:tc>
          <w:tcPr>
            <w:tcW w:w="1350" w:type="dxa"/>
            <w:noWrap/>
            <w:hideMark/>
          </w:tcPr>
          <w:p w14:paraId="04F96FDE" w14:textId="77777777" w:rsidR="00985874" w:rsidRPr="00985874" w:rsidRDefault="00985874" w:rsidP="00985874">
            <w:r w:rsidRPr="00985874">
              <w:rPr>
                <w:rFonts w:hint="eastAsia"/>
              </w:rPr>
              <w:t>1.0007</w:t>
            </w:r>
          </w:p>
        </w:tc>
        <w:tc>
          <w:tcPr>
            <w:tcW w:w="3741" w:type="dxa"/>
            <w:noWrap/>
            <w:hideMark/>
          </w:tcPr>
          <w:p w14:paraId="7045407B" w14:textId="77777777" w:rsidR="00985874" w:rsidRPr="00985874" w:rsidRDefault="00985874">
            <w:r w:rsidRPr="00985874">
              <w:rPr>
                <w:rFonts w:hint="eastAsia"/>
              </w:rPr>
              <w:t>1.00013-1.00127</w:t>
            </w:r>
          </w:p>
        </w:tc>
        <w:tc>
          <w:tcPr>
            <w:tcW w:w="1701" w:type="dxa"/>
            <w:noWrap/>
            <w:hideMark/>
          </w:tcPr>
          <w:p w14:paraId="2BC7AEAA" w14:textId="77777777" w:rsidR="00985874" w:rsidRPr="00985874" w:rsidRDefault="00985874" w:rsidP="00985874">
            <w:r w:rsidRPr="00985874">
              <w:rPr>
                <w:rFonts w:hint="eastAsia"/>
              </w:rPr>
              <w:t>0.01573</w:t>
            </w:r>
          </w:p>
        </w:tc>
      </w:tr>
      <w:tr w:rsidR="00985874" w:rsidRPr="00985874" w14:paraId="7F1C4BF2" w14:textId="77777777" w:rsidTr="00985874">
        <w:trPr>
          <w:trHeight w:val="270"/>
        </w:trPr>
        <w:tc>
          <w:tcPr>
            <w:tcW w:w="1680" w:type="dxa"/>
            <w:noWrap/>
            <w:hideMark/>
          </w:tcPr>
          <w:p w14:paraId="4144366F" w14:textId="77777777" w:rsidR="00985874" w:rsidRPr="00985874" w:rsidRDefault="00985874">
            <w:r w:rsidRPr="00985874">
              <w:rPr>
                <w:rFonts w:hint="eastAsia"/>
              </w:rPr>
              <w:t>ETV3</w:t>
            </w:r>
          </w:p>
        </w:tc>
        <w:tc>
          <w:tcPr>
            <w:tcW w:w="1350" w:type="dxa"/>
            <w:noWrap/>
            <w:hideMark/>
          </w:tcPr>
          <w:p w14:paraId="70E90D6C" w14:textId="77777777" w:rsidR="00985874" w:rsidRPr="00985874" w:rsidRDefault="00985874" w:rsidP="00985874">
            <w:r w:rsidRPr="00985874">
              <w:rPr>
                <w:rFonts w:hint="eastAsia"/>
              </w:rPr>
              <w:t>0.9998</w:t>
            </w:r>
          </w:p>
        </w:tc>
        <w:tc>
          <w:tcPr>
            <w:tcW w:w="3741" w:type="dxa"/>
            <w:noWrap/>
            <w:hideMark/>
          </w:tcPr>
          <w:p w14:paraId="37B4E4EA" w14:textId="77777777" w:rsidR="00985874" w:rsidRPr="00985874" w:rsidRDefault="00985874">
            <w:r w:rsidRPr="00985874">
              <w:rPr>
                <w:rFonts w:hint="eastAsia"/>
              </w:rPr>
              <w:t>0.99943-1.00017</w:t>
            </w:r>
          </w:p>
        </w:tc>
        <w:tc>
          <w:tcPr>
            <w:tcW w:w="1701" w:type="dxa"/>
            <w:noWrap/>
            <w:hideMark/>
          </w:tcPr>
          <w:p w14:paraId="31BEC870" w14:textId="77777777" w:rsidR="00985874" w:rsidRPr="00985874" w:rsidRDefault="00985874" w:rsidP="00985874">
            <w:r w:rsidRPr="00985874">
              <w:rPr>
                <w:rFonts w:hint="eastAsia"/>
              </w:rPr>
              <w:t>0.29727</w:t>
            </w:r>
          </w:p>
        </w:tc>
      </w:tr>
      <w:tr w:rsidR="00985874" w:rsidRPr="00985874" w14:paraId="1136A940" w14:textId="77777777" w:rsidTr="00985874">
        <w:trPr>
          <w:trHeight w:val="270"/>
        </w:trPr>
        <w:tc>
          <w:tcPr>
            <w:tcW w:w="1680" w:type="dxa"/>
            <w:noWrap/>
            <w:hideMark/>
          </w:tcPr>
          <w:p w14:paraId="7B9A8C41" w14:textId="77777777" w:rsidR="00985874" w:rsidRPr="00985874" w:rsidRDefault="00985874">
            <w:r w:rsidRPr="00985874">
              <w:rPr>
                <w:rFonts w:hint="eastAsia"/>
              </w:rPr>
              <w:t>ETV5</w:t>
            </w:r>
          </w:p>
        </w:tc>
        <w:tc>
          <w:tcPr>
            <w:tcW w:w="1350" w:type="dxa"/>
            <w:noWrap/>
            <w:hideMark/>
          </w:tcPr>
          <w:p w14:paraId="730397DD" w14:textId="77777777" w:rsidR="00985874" w:rsidRPr="00985874" w:rsidRDefault="00985874" w:rsidP="00985874">
            <w:r w:rsidRPr="00985874">
              <w:rPr>
                <w:rFonts w:hint="eastAsia"/>
              </w:rPr>
              <w:t>1.00008</w:t>
            </w:r>
          </w:p>
        </w:tc>
        <w:tc>
          <w:tcPr>
            <w:tcW w:w="3741" w:type="dxa"/>
            <w:noWrap/>
            <w:hideMark/>
          </w:tcPr>
          <w:p w14:paraId="6BE5FC08" w14:textId="77777777" w:rsidR="00985874" w:rsidRPr="00985874" w:rsidRDefault="00985874">
            <w:r w:rsidRPr="00985874">
              <w:rPr>
                <w:rFonts w:hint="eastAsia"/>
              </w:rPr>
              <w:t>0.99974-1.00042</w:t>
            </w:r>
          </w:p>
        </w:tc>
        <w:tc>
          <w:tcPr>
            <w:tcW w:w="1701" w:type="dxa"/>
            <w:noWrap/>
            <w:hideMark/>
          </w:tcPr>
          <w:p w14:paraId="7102BDC2" w14:textId="77777777" w:rsidR="00985874" w:rsidRPr="00985874" w:rsidRDefault="00985874" w:rsidP="00985874">
            <w:r w:rsidRPr="00985874">
              <w:rPr>
                <w:rFonts w:hint="eastAsia"/>
              </w:rPr>
              <w:t>0.65177</w:t>
            </w:r>
          </w:p>
        </w:tc>
      </w:tr>
      <w:tr w:rsidR="00985874" w:rsidRPr="00985874" w14:paraId="317C097A" w14:textId="77777777" w:rsidTr="00985874">
        <w:trPr>
          <w:trHeight w:val="270"/>
        </w:trPr>
        <w:tc>
          <w:tcPr>
            <w:tcW w:w="1680" w:type="dxa"/>
            <w:noWrap/>
            <w:hideMark/>
          </w:tcPr>
          <w:p w14:paraId="7907B3C5" w14:textId="77777777" w:rsidR="00985874" w:rsidRPr="00985874" w:rsidRDefault="00985874">
            <w:r w:rsidRPr="00985874">
              <w:rPr>
                <w:rFonts w:hint="eastAsia"/>
              </w:rPr>
              <w:t>ETV4</w:t>
            </w:r>
          </w:p>
        </w:tc>
        <w:tc>
          <w:tcPr>
            <w:tcW w:w="1350" w:type="dxa"/>
            <w:noWrap/>
            <w:hideMark/>
          </w:tcPr>
          <w:p w14:paraId="37887D42" w14:textId="77777777" w:rsidR="00985874" w:rsidRPr="00985874" w:rsidRDefault="00985874" w:rsidP="00985874">
            <w:r w:rsidRPr="00985874">
              <w:rPr>
                <w:rFonts w:hint="eastAsia"/>
              </w:rPr>
              <w:t>1.00013</w:t>
            </w:r>
          </w:p>
        </w:tc>
        <w:tc>
          <w:tcPr>
            <w:tcW w:w="3741" w:type="dxa"/>
            <w:noWrap/>
            <w:hideMark/>
          </w:tcPr>
          <w:p w14:paraId="0A3A2E03" w14:textId="77777777" w:rsidR="00985874" w:rsidRPr="00985874" w:rsidRDefault="00985874">
            <w:r w:rsidRPr="00985874">
              <w:rPr>
                <w:rFonts w:hint="eastAsia"/>
              </w:rPr>
              <w:t>0.99985-1.00041</w:t>
            </w:r>
          </w:p>
        </w:tc>
        <w:tc>
          <w:tcPr>
            <w:tcW w:w="1701" w:type="dxa"/>
            <w:noWrap/>
            <w:hideMark/>
          </w:tcPr>
          <w:p w14:paraId="7503E52E" w14:textId="77777777" w:rsidR="00985874" w:rsidRPr="00985874" w:rsidRDefault="00985874" w:rsidP="00985874">
            <w:r w:rsidRPr="00985874">
              <w:rPr>
                <w:rFonts w:hint="eastAsia"/>
              </w:rPr>
              <w:t>0.35191</w:t>
            </w:r>
          </w:p>
        </w:tc>
      </w:tr>
      <w:tr w:rsidR="00985874" w:rsidRPr="00985874" w14:paraId="30B18B8A" w14:textId="77777777" w:rsidTr="00985874">
        <w:trPr>
          <w:trHeight w:val="270"/>
        </w:trPr>
        <w:tc>
          <w:tcPr>
            <w:tcW w:w="1680" w:type="dxa"/>
            <w:noWrap/>
            <w:hideMark/>
          </w:tcPr>
          <w:p w14:paraId="7E845938" w14:textId="77777777" w:rsidR="00985874" w:rsidRPr="00985874" w:rsidRDefault="00985874">
            <w:r w:rsidRPr="00985874">
              <w:rPr>
                <w:rFonts w:hint="eastAsia"/>
              </w:rPr>
              <w:t>ETV7</w:t>
            </w:r>
          </w:p>
        </w:tc>
        <w:tc>
          <w:tcPr>
            <w:tcW w:w="1350" w:type="dxa"/>
            <w:noWrap/>
            <w:hideMark/>
          </w:tcPr>
          <w:p w14:paraId="365FB99F" w14:textId="77777777" w:rsidR="00985874" w:rsidRPr="00985874" w:rsidRDefault="00985874" w:rsidP="00985874">
            <w:r w:rsidRPr="00985874">
              <w:rPr>
                <w:rFonts w:hint="eastAsia"/>
              </w:rPr>
              <w:t>1.00009</w:t>
            </w:r>
          </w:p>
        </w:tc>
        <w:tc>
          <w:tcPr>
            <w:tcW w:w="3741" w:type="dxa"/>
            <w:noWrap/>
            <w:hideMark/>
          </w:tcPr>
          <w:p w14:paraId="1160E168" w14:textId="77777777" w:rsidR="00985874" w:rsidRPr="00985874" w:rsidRDefault="00985874">
            <w:r w:rsidRPr="00985874">
              <w:rPr>
                <w:rFonts w:hint="eastAsia"/>
              </w:rPr>
              <w:t>0.99958-1.00061</w:t>
            </w:r>
          </w:p>
        </w:tc>
        <w:tc>
          <w:tcPr>
            <w:tcW w:w="1701" w:type="dxa"/>
            <w:noWrap/>
            <w:hideMark/>
          </w:tcPr>
          <w:p w14:paraId="4CB401B0" w14:textId="77777777" w:rsidR="00985874" w:rsidRPr="00985874" w:rsidRDefault="00985874" w:rsidP="00985874">
            <w:r w:rsidRPr="00985874">
              <w:rPr>
                <w:rFonts w:hint="eastAsia"/>
              </w:rPr>
              <w:t>0.72178</w:t>
            </w:r>
          </w:p>
        </w:tc>
      </w:tr>
      <w:tr w:rsidR="00985874" w:rsidRPr="00985874" w14:paraId="72DB3B02" w14:textId="77777777" w:rsidTr="00985874">
        <w:trPr>
          <w:trHeight w:val="270"/>
        </w:trPr>
        <w:tc>
          <w:tcPr>
            <w:tcW w:w="1680" w:type="dxa"/>
            <w:noWrap/>
            <w:hideMark/>
          </w:tcPr>
          <w:p w14:paraId="2642F55E" w14:textId="77777777" w:rsidR="00985874" w:rsidRPr="00985874" w:rsidRDefault="00985874">
            <w:r w:rsidRPr="00985874">
              <w:rPr>
                <w:rFonts w:hint="eastAsia"/>
              </w:rPr>
              <w:t>ETV6</w:t>
            </w:r>
          </w:p>
        </w:tc>
        <w:tc>
          <w:tcPr>
            <w:tcW w:w="1350" w:type="dxa"/>
            <w:noWrap/>
            <w:hideMark/>
          </w:tcPr>
          <w:p w14:paraId="71CBCE85" w14:textId="77777777" w:rsidR="00985874" w:rsidRPr="00985874" w:rsidRDefault="00985874" w:rsidP="00985874">
            <w:r w:rsidRPr="00985874">
              <w:rPr>
                <w:rFonts w:hint="eastAsia"/>
              </w:rPr>
              <w:t>0.99959</w:t>
            </w:r>
          </w:p>
        </w:tc>
        <w:tc>
          <w:tcPr>
            <w:tcW w:w="3741" w:type="dxa"/>
            <w:noWrap/>
            <w:hideMark/>
          </w:tcPr>
          <w:p w14:paraId="32BEA713" w14:textId="77777777" w:rsidR="00985874" w:rsidRPr="00985874" w:rsidRDefault="00985874">
            <w:r w:rsidRPr="00985874">
              <w:rPr>
                <w:rFonts w:hint="eastAsia"/>
              </w:rPr>
              <w:t>0.99925-0.99993</w:t>
            </w:r>
          </w:p>
        </w:tc>
        <w:tc>
          <w:tcPr>
            <w:tcW w:w="1701" w:type="dxa"/>
            <w:noWrap/>
            <w:hideMark/>
          </w:tcPr>
          <w:p w14:paraId="571C46F6" w14:textId="77777777" w:rsidR="00985874" w:rsidRPr="00985874" w:rsidRDefault="00985874" w:rsidP="00985874">
            <w:r w:rsidRPr="00985874">
              <w:rPr>
                <w:rFonts w:hint="eastAsia"/>
              </w:rPr>
              <w:t>0.01667</w:t>
            </w:r>
          </w:p>
        </w:tc>
      </w:tr>
      <w:tr w:rsidR="00985874" w:rsidRPr="00985874" w14:paraId="3020B10D" w14:textId="77777777" w:rsidTr="00985874">
        <w:trPr>
          <w:trHeight w:val="270"/>
        </w:trPr>
        <w:tc>
          <w:tcPr>
            <w:tcW w:w="1680" w:type="dxa"/>
            <w:noWrap/>
            <w:hideMark/>
          </w:tcPr>
          <w:p w14:paraId="5F73AE4A" w14:textId="77777777" w:rsidR="00985874" w:rsidRPr="00985874" w:rsidRDefault="00985874">
            <w:r w:rsidRPr="00985874">
              <w:rPr>
                <w:rFonts w:hint="eastAsia"/>
              </w:rPr>
              <w:t>IKZF1</w:t>
            </w:r>
          </w:p>
        </w:tc>
        <w:tc>
          <w:tcPr>
            <w:tcW w:w="1350" w:type="dxa"/>
            <w:noWrap/>
            <w:hideMark/>
          </w:tcPr>
          <w:p w14:paraId="73F242BE" w14:textId="77777777" w:rsidR="00985874" w:rsidRPr="00985874" w:rsidRDefault="00985874" w:rsidP="00985874">
            <w:r w:rsidRPr="00985874">
              <w:rPr>
                <w:rFonts w:hint="eastAsia"/>
              </w:rPr>
              <w:t>0.99985</w:t>
            </w:r>
          </w:p>
        </w:tc>
        <w:tc>
          <w:tcPr>
            <w:tcW w:w="3741" w:type="dxa"/>
            <w:noWrap/>
            <w:hideMark/>
          </w:tcPr>
          <w:p w14:paraId="2FF76883" w14:textId="77777777" w:rsidR="00985874" w:rsidRPr="00985874" w:rsidRDefault="00985874">
            <w:r w:rsidRPr="00985874">
              <w:rPr>
                <w:rFonts w:hint="eastAsia"/>
              </w:rPr>
              <w:t>0.99929-1.00041</w:t>
            </w:r>
          </w:p>
        </w:tc>
        <w:tc>
          <w:tcPr>
            <w:tcW w:w="1701" w:type="dxa"/>
            <w:noWrap/>
            <w:hideMark/>
          </w:tcPr>
          <w:p w14:paraId="41713C3C" w14:textId="77777777" w:rsidR="00985874" w:rsidRPr="00985874" w:rsidRDefault="00985874" w:rsidP="00985874">
            <w:r w:rsidRPr="00985874">
              <w:rPr>
                <w:rFonts w:hint="eastAsia"/>
              </w:rPr>
              <w:t>0.59981</w:t>
            </w:r>
          </w:p>
        </w:tc>
      </w:tr>
      <w:tr w:rsidR="00985874" w:rsidRPr="00985874" w14:paraId="1F09EF2A" w14:textId="77777777" w:rsidTr="00985874">
        <w:trPr>
          <w:trHeight w:val="270"/>
        </w:trPr>
        <w:tc>
          <w:tcPr>
            <w:tcW w:w="1680" w:type="dxa"/>
            <w:noWrap/>
            <w:hideMark/>
          </w:tcPr>
          <w:p w14:paraId="7134FEBC" w14:textId="77777777" w:rsidR="00985874" w:rsidRPr="00985874" w:rsidRDefault="00985874">
            <w:r w:rsidRPr="00985874">
              <w:rPr>
                <w:rFonts w:hint="eastAsia"/>
              </w:rPr>
              <w:t>BRPF1</w:t>
            </w:r>
          </w:p>
        </w:tc>
        <w:tc>
          <w:tcPr>
            <w:tcW w:w="1350" w:type="dxa"/>
            <w:noWrap/>
            <w:hideMark/>
          </w:tcPr>
          <w:p w14:paraId="191D6949" w14:textId="77777777" w:rsidR="00985874" w:rsidRPr="00985874" w:rsidRDefault="00985874" w:rsidP="00985874">
            <w:r w:rsidRPr="00985874">
              <w:rPr>
                <w:rFonts w:hint="eastAsia"/>
              </w:rPr>
              <w:t>0.99964</w:t>
            </w:r>
          </w:p>
        </w:tc>
        <w:tc>
          <w:tcPr>
            <w:tcW w:w="3741" w:type="dxa"/>
            <w:noWrap/>
            <w:hideMark/>
          </w:tcPr>
          <w:p w14:paraId="185CDA15" w14:textId="77777777" w:rsidR="00985874" w:rsidRPr="00985874" w:rsidRDefault="00985874">
            <w:r w:rsidRPr="00985874">
              <w:rPr>
                <w:rFonts w:hint="eastAsia"/>
              </w:rPr>
              <w:t>0.9986-1.00068</w:t>
            </w:r>
          </w:p>
        </w:tc>
        <w:tc>
          <w:tcPr>
            <w:tcW w:w="1701" w:type="dxa"/>
            <w:noWrap/>
            <w:hideMark/>
          </w:tcPr>
          <w:p w14:paraId="3D2712D3" w14:textId="77777777" w:rsidR="00985874" w:rsidRPr="00985874" w:rsidRDefault="00985874" w:rsidP="00985874">
            <w:r w:rsidRPr="00985874">
              <w:rPr>
                <w:rFonts w:hint="eastAsia"/>
              </w:rPr>
              <w:t>0.49949</w:t>
            </w:r>
          </w:p>
        </w:tc>
      </w:tr>
      <w:tr w:rsidR="00985874" w:rsidRPr="00985874" w14:paraId="2C095DCB" w14:textId="77777777" w:rsidTr="00985874">
        <w:trPr>
          <w:trHeight w:val="270"/>
        </w:trPr>
        <w:tc>
          <w:tcPr>
            <w:tcW w:w="1680" w:type="dxa"/>
            <w:noWrap/>
            <w:hideMark/>
          </w:tcPr>
          <w:p w14:paraId="5B28CECF" w14:textId="77777777" w:rsidR="00985874" w:rsidRPr="00985874" w:rsidRDefault="00985874">
            <w:r w:rsidRPr="00985874">
              <w:rPr>
                <w:rFonts w:hint="eastAsia"/>
              </w:rPr>
              <w:t>SP1</w:t>
            </w:r>
          </w:p>
        </w:tc>
        <w:tc>
          <w:tcPr>
            <w:tcW w:w="1350" w:type="dxa"/>
            <w:noWrap/>
            <w:hideMark/>
          </w:tcPr>
          <w:p w14:paraId="4792D003" w14:textId="77777777" w:rsidR="00985874" w:rsidRPr="00985874" w:rsidRDefault="00985874" w:rsidP="00985874">
            <w:r w:rsidRPr="00985874">
              <w:rPr>
                <w:rFonts w:hint="eastAsia"/>
              </w:rPr>
              <w:t>0.99969</w:t>
            </w:r>
          </w:p>
        </w:tc>
        <w:tc>
          <w:tcPr>
            <w:tcW w:w="3741" w:type="dxa"/>
            <w:noWrap/>
            <w:hideMark/>
          </w:tcPr>
          <w:p w14:paraId="6642E3BF" w14:textId="77777777" w:rsidR="00985874" w:rsidRPr="00985874" w:rsidRDefault="00985874">
            <w:r w:rsidRPr="00985874">
              <w:rPr>
                <w:rFonts w:hint="eastAsia"/>
              </w:rPr>
              <w:t>0.99946-0.99993</w:t>
            </w:r>
          </w:p>
        </w:tc>
        <w:tc>
          <w:tcPr>
            <w:tcW w:w="1701" w:type="dxa"/>
            <w:noWrap/>
            <w:hideMark/>
          </w:tcPr>
          <w:p w14:paraId="2F27FC5E" w14:textId="77777777" w:rsidR="00985874" w:rsidRPr="00985874" w:rsidRDefault="00985874" w:rsidP="00985874">
            <w:r w:rsidRPr="00985874">
              <w:rPr>
                <w:rFonts w:hint="eastAsia"/>
              </w:rPr>
              <w:t>0.00984</w:t>
            </w:r>
          </w:p>
        </w:tc>
      </w:tr>
      <w:tr w:rsidR="00985874" w:rsidRPr="00985874" w14:paraId="7FB90ADC" w14:textId="77777777" w:rsidTr="00985874">
        <w:trPr>
          <w:trHeight w:val="270"/>
        </w:trPr>
        <w:tc>
          <w:tcPr>
            <w:tcW w:w="1680" w:type="dxa"/>
            <w:noWrap/>
            <w:hideMark/>
          </w:tcPr>
          <w:p w14:paraId="7E5FFEB2" w14:textId="77777777" w:rsidR="00985874" w:rsidRPr="00985874" w:rsidRDefault="00985874">
            <w:r w:rsidRPr="00985874">
              <w:rPr>
                <w:rFonts w:hint="eastAsia"/>
              </w:rPr>
              <w:t>SP2</w:t>
            </w:r>
          </w:p>
        </w:tc>
        <w:tc>
          <w:tcPr>
            <w:tcW w:w="1350" w:type="dxa"/>
            <w:noWrap/>
            <w:hideMark/>
          </w:tcPr>
          <w:p w14:paraId="43BAFD95" w14:textId="77777777" w:rsidR="00985874" w:rsidRPr="00985874" w:rsidRDefault="00985874" w:rsidP="00985874">
            <w:r w:rsidRPr="00985874">
              <w:rPr>
                <w:rFonts w:hint="eastAsia"/>
              </w:rPr>
              <w:t>0.99913</w:t>
            </w:r>
          </w:p>
        </w:tc>
        <w:tc>
          <w:tcPr>
            <w:tcW w:w="3741" w:type="dxa"/>
            <w:noWrap/>
            <w:hideMark/>
          </w:tcPr>
          <w:p w14:paraId="779F0DF9" w14:textId="77777777" w:rsidR="00985874" w:rsidRPr="00985874" w:rsidRDefault="00985874">
            <w:r w:rsidRPr="00985874">
              <w:rPr>
                <w:rFonts w:hint="eastAsia"/>
              </w:rPr>
              <w:t>0.99811-1.00016</w:t>
            </w:r>
          </w:p>
        </w:tc>
        <w:tc>
          <w:tcPr>
            <w:tcW w:w="1701" w:type="dxa"/>
            <w:noWrap/>
            <w:hideMark/>
          </w:tcPr>
          <w:p w14:paraId="2BE80949" w14:textId="77777777" w:rsidR="00985874" w:rsidRPr="00985874" w:rsidRDefault="00985874" w:rsidP="00985874">
            <w:r w:rsidRPr="00985874">
              <w:rPr>
                <w:rFonts w:hint="eastAsia"/>
              </w:rPr>
              <w:t>0.09824</w:t>
            </w:r>
          </w:p>
        </w:tc>
      </w:tr>
      <w:tr w:rsidR="00985874" w:rsidRPr="00985874" w14:paraId="4C661916" w14:textId="77777777" w:rsidTr="00985874">
        <w:trPr>
          <w:trHeight w:val="270"/>
        </w:trPr>
        <w:tc>
          <w:tcPr>
            <w:tcW w:w="1680" w:type="dxa"/>
            <w:noWrap/>
            <w:hideMark/>
          </w:tcPr>
          <w:p w14:paraId="78E295DA" w14:textId="77777777" w:rsidR="00985874" w:rsidRPr="00985874" w:rsidRDefault="00985874">
            <w:r w:rsidRPr="00985874">
              <w:rPr>
                <w:rFonts w:hint="eastAsia"/>
              </w:rPr>
              <w:t>SP3</w:t>
            </w:r>
          </w:p>
        </w:tc>
        <w:tc>
          <w:tcPr>
            <w:tcW w:w="1350" w:type="dxa"/>
            <w:noWrap/>
            <w:hideMark/>
          </w:tcPr>
          <w:p w14:paraId="279BB6D2" w14:textId="77777777" w:rsidR="00985874" w:rsidRPr="00985874" w:rsidRDefault="00985874" w:rsidP="00985874">
            <w:r w:rsidRPr="00985874">
              <w:rPr>
                <w:rFonts w:hint="eastAsia"/>
              </w:rPr>
              <w:t>0.99986</w:t>
            </w:r>
          </w:p>
        </w:tc>
        <w:tc>
          <w:tcPr>
            <w:tcW w:w="3741" w:type="dxa"/>
            <w:noWrap/>
            <w:hideMark/>
          </w:tcPr>
          <w:p w14:paraId="1BC15C0D" w14:textId="77777777" w:rsidR="00985874" w:rsidRPr="00985874" w:rsidRDefault="00985874">
            <w:r w:rsidRPr="00985874">
              <w:rPr>
                <w:rFonts w:hint="eastAsia"/>
              </w:rPr>
              <w:t>0.99963-1.00008</w:t>
            </w:r>
          </w:p>
        </w:tc>
        <w:tc>
          <w:tcPr>
            <w:tcW w:w="1701" w:type="dxa"/>
            <w:noWrap/>
            <w:hideMark/>
          </w:tcPr>
          <w:p w14:paraId="63F51651" w14:textId="77777777" w:rsidR="00985874" w:rsidRPr="00985874" w:rsidRDefault="00985874" w:rsidP="00985874">
            <w:r w:rsidRPr="00985874">
              <w:rPr>
                <w:rFonts w:hint="eastAsia"/>
              </w:rPr>
              <w:t>0.21397</w:t>
            </w:r>
          </w:p>
        </w:tc>
      </w:tr>
      <w:tr w:rsidR="00985874" w:rsidRPr="00985874" w14:paraId="177F87B9" w14:textId="77777777" w:rsidTr="00985874">
        <w:trPr>
          <w:trHeight w:val="270"/>
        </w:trPr>
        <w:tc>
          <w:tcPr>
            <w:tcW w:w="1680" w:type="dxa"/>
            <w:noWrap/>
            <w:hideMark/>
          </w:tcPr>
          <w:p w14:paraId="03DD3DE8" w14:textId="77777777" w:rsidR="00985874" w:rsidRPr="00985874" w:rsidRDefault="00985874">
            <w:r w:rsidRPr="00985874">
              <w:rPr>
                <w:rFonts w:hint="eastAsia"/>
              </w:rPr>
              <w:t>SP4</w:t>
            </w:r>
          </w:p>
        </w:tc>
        <w:tc>
          <w:tcPr>
            <w:tcW w:w="1350" w:type="dxa"/>
            <w:noWrap/>
            <w:hideMark/>
          </w:tcPr>
          <w:p w14:paraId="599CA9BF" w14:textId="77777777" w:rsidR="00985874" w:rsidRPr="00985874" w:rsidRDefault="00985874" w:rsidP="00985874">
            <w:r w:rsidRPr="00985874">
              <w:rPr>
                <w:rFonts w:hint="eastAsia"/>
              </w:rPr>
              <w:t>0.99893</w:t>
            </w:r>
          </w:p>
        </w:tc>
        <w:tc>
          <w:tcPr>
            <w:tcW w:w="3741" w:type="dxa"/>
            <w:noWrap/>
            <w:hideMark/>
          </w:tcPr>
          <w:p w14:paraId="6A28F4A1" w14:textId="77777777" w:rsidR="00985874" w:rsidRPr="00985874" w:rsidRDefault="00985874">
            <w:r w:rsidRPr="00985874">
              <w:rPr>
                <w:rFonts w:hint="eastAsia"/>
              </w:rPr>
              <w:t>0.99688-1.00099</w:t>
            </w:r>
          </w:p>
        </w:tc>
        <w:tc>
          <w:tcPr>
            <w:tcW w:w="1701" w:type="dxa"/>
            <w:noWrap/>
            <w:hideMark/>
          </w:tcPr>
          <w:p w14:paraId="403DA213" w14:textId="77777777" w:rsidR="00985874" w:rsidRPr="00985874" w:rsidRDefault="00985874" w:rsidP="00985874">
            <w:r w:rsidRPr="00985874">
              <w:rPr>
                <w:rFonts w:hint="eastAsia"/>
              </w:rPr>
              <w:t>0.30982</w:t>
            </w:r>
          </w:p>
        </w:tc>
      </w:tr>
      <w:tr w:rsidR="00985874" w:rsidRPr="00985874" w14:paraId="3E2D462C" w14:textId="77777777" w:rsidTr="00985874">
        <w:trPr>
          <w:trHeight w:val="270"/>
        </w:trPr>
        <w:tc>
          <w:tcPr>
            <w:tcW w:w="1680" w:type="dxa"/>
            <w:noWrap/>
            <w:hideMark/>
          </w:tcPr>
          <w:p w14:paraId="12868F5D" w14:textId="77777777" w:rsidR="00985874" w:rsidRPr="00985874" w:rsidRDefault="00985874">
            <w:r w:rsidRPr="00985874">
              <w:rPr>
                <w:rFonts w:hint="eastAsia"/>
              </w:rPr>
              <w:t>HMG20B</w:t>
            </w:r>
          </w:p>
        </w:tc>
        <w:tc>
          <w:tcPr>
            <w:tcW w:w="1350" w:type="dxa"/>
            <w:noWrap/>
            <w:hideMark/>
          </w:tcPr>
          <w:p w14:paraId="4F369D61" w14:textId="77777777" w:rsidR="00985874" w:rsidRPr="00985874" w:rsidRDefault="00985874" w:rsidP="00985874">
            <w:r w:rsidRPr="00985874">
              <w:rPr>
                <w:rFonts w:hint="eastAsia"/>
              </w:rPr>
              <w:t>1.0002</w:t>
            </w:r>
          </w:p>
        </w:tc>
        <w:tc>
          <w:tcPr>
            <w:tcW w:w="3741" w:type="dxa"/>
            <w:noWrap/>
            <w:hideMark/>
          </w:tcPr>
          <w:p w14:paraId="7D406DB9" w14:textId="77777777" w:rsidR="00985874" w:rsidRPr="00985874" w:rsidRDefault="00985874">
            <w:r w:rsidRPr="00985874">
              <w:rPr>
                <w:rFonts w:hint="eastAsia"/>
              </w:rPr>
              <w:t>1.00002-1.00038</w:t>
            </w:r>
          </w:p>
        </w:tc>
        <w:tc>
          <w:tcPr>
            <w:tcW w:w="1701" w:type="dxa"/>
            <w:noWrap/>
            <w:hideMark/>
          </w:tcPr>
          <w:p w14:paraId="2BBE4A18" w14:textId="77777777" w:rsidR="00985874" w:rsidRPr="00985874" w:rsidRDefault="00985874" w:rsidP="00985874">
            <w:r w:rsidRPr="00985874">
              <w:rPr>
                <w:rFonts w:hint="eastAsia"/>
              </w:rPr>
              <w:t>0.02698</w:t>
            </w:r>
          </w:p>
        </w:tc>
      </w:tr>
      <w:tr w:rsidR="00985874" w:rsidRPr="00985874" w14:paraId="32EC135B" w14:textId="77777777" w:rsidTr="00985874">
        <w:trPr>
          <w:trHeight w:val="270"/>
        </w:trPr>
        <w:tc>
          <w:tcPr>
            <w:tcW w:w="1680" w:type="dxa"/>
            <w:noWrap/>
            <w:hideMark/>
          </w:tcPr>
          <w:p w14:paraId="69E9DC73" w14:textId="77777777" w:rsidR="00985874" w:rsidRPr="00985874" w:rsidRDefault="00985874">
            <w:r w:rsidRPr="00985874">
              <w:rPr>
                <w:rFonts w:hint="eastAsia"/>
              </w:rPr>
              <w:t>PBX2</w:t>
            </w:r>
          </w:p>
        </w:tc>
        <w:tc>
          <w:tcPr>
            <w:tcW w:w="1350" w:type="dxa"/>
            <w:noWrap/>
            <w:hideMark/>
          </w:tcPr>
          <w:p w14:paraId="4BBB1925" w14:textId="77777777" w:rsidR="00985874" w:rsidRPr="00985874" w:rsidRDefault="00985874" w:rsidP="00985874">
            <w:r w:rsidRPr="00985874">
              <w:rPr>
                <w:rFonts w:hint="eastAsia"/>
              </w:rPr>
              <w:t>1.00032</w:t>
            </w:r>
          </w:p>
        </w:tc>
        <w:tc>
          <w:tcPr>
            <w:tcW w:w="3741" w:type="dxa"/>
            <w:noWrap/>
            <w:hideMark/>
          </w:tcPr>
          <w:p w14:paraId="63C07376" w14:textId="77777777" w:rsidR="00985874" w:rsidRPr="00985874" w:rsidRDefault="00985874">
            <w:r w:rsidRPr="00985874">
              <w:rPr>
                <w:rFonts w:hint="eastAsia"/>
              </w:rPr>
              <w:t>0.99991-1.00073</w:t>
            </w:r>
          </w:p>
        </w:tc>
        <w:tc>
          <w:tcPr>
            <w:tcW w:w="1701" w:type="dxa"/>
            <w:noWrap/>
            <w:hideMark/>
          </w:tcPr>
          <w:p w14:paraId="691A5998" w14:textId="77777777" w:rsidR="00985874" w:rsidRPr="00985874" w:rsidRDefault="00985874" w:rsidP="00985874">
            <w:r w:rsidRPr="00985874">
              <w:rPr>
                <w:rFonts w:hint="eastAsia"/>
              </w:rPr>
              <w:t>0.12618</w:t>
            </w:r>
          </w:p>
        </w:tc>
      </w:tr>
      <w:tr w:rsidR="00985874" w:rsidRPr="00985874" w14:paraId="6BE3F54F" w14:textId="77777777" w:rsidTr="00985874">
        <w:trPr>
          <w:trHeight w:val="270"/>
        </w:trPr>
        <w:tc>
          <w:tcPr>
            <w:tcW w:w="1680" w:type="dxa"/>
            <w:noWrap/>
            <w:hideMark/>
          </w:tcPr>
          <w:p w14:paraId="25AF5C8E" w14:textId="77777777" w:rsidR="00985874" w:rsidRPr="00985874" w:rsidRDefault="00985874">
            <w:r w:rsidRPr="00985874">
              <w:rPr>
                <w:rFonts w:hint="eastAsia"/>
              </w:rPr>
              <w:t>PBX1</w:t>
            </w:r>
          </w:p>
        </w:tc>
        <w:tc>
          <w:tcPr>
            <w:tcW w:w="1350" w:type="dxa"/>
            <w:noWrap/>
            <w:hideMark/>
          </w:tcPr>
          <w:p w14:paraId="537E8CE6" w14:textId="77777777" w:rsidR="00985874" w:rsidRPr="00985874" w:rsidRDefault="00985874" w:rsidP="00985874">
            <w:r w:rsidRPr="00985874">
              <w:rPr>
                <w:rFonts w:hint="eastAsia"/>
              </w:rPr>
              <w:t>0.99973</w:t>
            </w:r>
          </w:p>
        </w:tc>
        <w:tc>
          <w:tcPr>
            <w:tcW w:w="3741" w:type="dxa"/>
            <w:noWrap/>
            <w:hideMark/>
          </w:tcPr>
          <w:p w14:paraId="38F0412D" w14:textId="77777777" w:rsidR="00985874" w:rsidRPr="00985874" w:rsidRDefault="00985874">
            <w:r w:rsidRPr="00985874">
              <w:rPr>
                <w:rFonts w:hint="eastAsia"/>
              </w:rPr>
              <w:t>0.99951-0.99996</w:t>
            </w:r>
          </w:p>
        </w:tc>
        <w:tc>
          <w:tcPr>
            <w:tcW w:w="1701" w:type="dxa"/>
            <w:noWrap/>
            <w:hideMark/>
          </w:tcPr>
          <w:p w14:paraId="74012B38" w14:textId="77777777" w:rsidR="00985874" w:rsidRPr="00985874" w:rsidRDefault="00985874" w:rsidP="00985874">
            <w:r w:rsidRPr="00985874">
              <w:rPr>
                <w:rFonts w:hint="eastAsia"/>
              </w:rPr>
              <w:t>0.02027</w:t>
            </w:r>
          </w:p>
        </w:tc>
      </w:tr>
      <w:tr w:rsidR="00985874" w:rsidRPr="00985874" w14:paraId="753D8CF6" w14:textId="77777777" w:rsidTr="00985874">
        <w:trPr>
          <w:trHeight w:val="270"/>
        </w:trPr>
        <w:tc>
          <w:tcPr>
            <w:tcW w:w="1680" w:type="dxa"/>
            <w:noWrap/>
            <w:hideMark/>
          </w:tcPr>
          <w:p w14:paraId="2346BC2E" w14:textId="77777777" w:rsidR="00985874" w:rsidRPr="00985874" w:rsidRDefault="00985874">
            <w:r w:rsidRPr="00985874">
              <w:rPr>
                <w:rFonts w:hint="eastAsia"/>
              </w:rPr>
              <w:t>DR1</w:t>
            </w:r>
          </w:p>
        </w:tc>
        <w:tc>
          <w:tcPr>
            <w:tcW w:w="1350" w:type="dxa"/>
            <w:noWrap/>
            <w:hideMark/>
          </w:tcPr>
          <w:p w14:paraId="6BADFA83" w14:textId="77777777" w:rsidR="00985874" w:rsidRPr="00985874" w:rsidRDefault="00985874" w:rsidP="00985874">
            <w:r w:rsidRPr="00985874">
              <w:rPr>
                <w:rFonts w:hint="eastAsia"/>
              </w:rPr>
              <w:t>1.00017</w:t>
            </w:r>
          </w:p>
        </w:tc>
        <w:tc>
          <w:tcPr>
            <w:tcW w:w="3741" w:type="dxa"/>
            <w:noWrap/>
            <w:hideMark/>
          </w:tcPr>
          <w:p w14:paraId="0C707093" w14:textId="77777777" w:rsidR="00985874" w:rsidRPr="00985874" w:rsidRDefault="00985874">
            <w:r w:rsidRPr="00985874">
              <w:rPr>
                <w:rFonts w:hint="eastAsia"/>
              </w:rPr>
              <w:t>0.99985-1.0005</w:t>
            </w:r>
          </w:p>
        </w:tc>
        <w:tc>
          <w:tcPr>
            <w:tcW w:w="1701" w:type="dxa"/>
            <w:noWrap/>
            <w:hideMark/>
          </w:tcPr>
          <w:p w14:paraId="509B69FA" w14:textId="77777777" w:rsidR="00985874" w:rsidRPr="00985874" w:rsidRDefault="00985874" w:rsidP="00985874">
            <w:r w:rsidRPr="00985874">
              <w:rPr>
                <w:rFonts w:hint="eastAsia"/>
              </w:rPr>
              <w:t>0.29751</w:t>
            </w:r>
          </w:p>
        </w:tc>
      </w:tr>
      <w:tr w:rsidR="00985874" w:rsidRPr="00985874" w14:paraId="630F9691" w14:textId="77777777" w:rsidTr="00985874">
        <w:trPr>
          <w:trHeight w:val="270"/>
        </w:trPr>
        <w:tc>
          <w:tcPr>
            <w:tcW w:w="1680" w:type="dxa"/>
            <w:noWrap/>
            <w:hideMark/>
          </w:tcPr>
          <w:p w14:paraId="55559DD8" w14:textId="77777777" w:rsidR="00985874" w:rsidRPr="00985874" w:rsidRDefault="00985874">
            <w:r w:rsidRPr="00985874">
              <w:rPr>
                <w:rFonts w:hint="eastAsia"/>
              </w:rPr>
              <w:t>CHD4</w:t>
            </w:r>
          </w:p>
        </w:tc>
        <w:tc>
          <w:tcPr>
            <w:tcW w:w="1350" w:type="dxa"/>
            <w:noWrap/>
            <w:hideMark/>
          </w:tcPr>
          <w:p w14:paraId="509557A3" w14:textId="77777777" w:rsidR="00985874" w:rsidRPr="00985874" w:rsidRDefault="00985874" w:rsidP="00985874">
            <w:r w:rsidRPr="00985874">
              <w:rPr>
                <w:rFonts w:hint="eastAsia"/>
              </w:rPr>
              <w:t>0.99993</w:t>
            </w:r>
          </w:p>
        </w:tc>
        <w:tc>
          <w:tcPr>
            <w:tcW w:w="3741" w:type="dxa"/>
            <w:noWrap/>
            <w:hideMark/>
          </w:tcPr>
          <w:p w14:paraId="0C4FDED6" w14:textId="77777777" w:rsidR="00985874" w:rsidRPr="00985874" w:rsidRDefault="00985874">
            <w:r w:rsidRPr="00985874">
              <w:rPr>
                <w:rFonts w:hint="eastAsia"/>
              </w:rPr>
              <w:t>0.99982-1.00004</w:t>
            </w:r>
          </w:p>
        </w:tc>
        <w:tc>
          <w:tcPr>
            <w:tcW w:w="1701" w:type="dxa"/>
            <w:noWrap/>
            <w:hideMark/>
          </w:tcPr>
          <w:p w14:paraId="6F246A51" w14:textId="77777777" w:rsidR="00985874" w:rsidRPr="00985874" w:rsidRDefault="00985874" w:rsidP="00985874">
            <w:r w:rsidRPr="00985874">
              <w:rPr>
                <w:rFonts w:hint="eastAsia"/>
              </w:rPr>
              <w:t>0.20985</w:t>
            </w:r>
          </w:p>
        </w:tc>
      </w:tr>
      <w:tr w:rsidR="00985874" w:rsidRPr="00985874" w14:paraId="39DFAD99" w14:textId="77777777" w:rsidTr="00985874">
        <w:trPr>
          <w:trHeight w:val="270"/>
        </w:trPr>
        <w:tc>
          <w:tcPr>
            <w:tcW w:w="1680" w:type="dxa"/>
            <w:noWrap/>
            <w:hideMark/>
          </w:tcPr>
          <w:p w14:paraId="68101D4D" w14:textId="77777777" w:rsidR="00985874" w:rsidRPr="00985874" w:rsidRDefault="00985874">
            <w:r w:rsidRPr="00985874">
              <w:rPr>
                <w:rFonts w:hint="eastAsia"/>
              </w:rPr>
              <w:t>CHD8</w:t>
            </w:r>
          </w:p>
        </w:tc>
        <w:tc>
          <w:tcPr>
            <w:tcW w:w="1350" w:type="dxa"/>
            <w:noWrap/>
            <w:hideMark/>
          </w:tcPr>
          <w:p w14:paraId="4D411100" w14:textId="77777777" w:rsidR="00985874" w:rsidRPr="00985874" w:rsidRDefault="00985874" w:rsidP="00985874">
            <w:r w:rsidRPr="00985874">
              <w:rPr>
                <w:rFonts w:hint="eastAsia"/>
              </w:rPr>
              <w:t>0.99981</w:t>
            </w:r>
          </w:p>
        </w:tc>
        <w:tc>
          <w:tcPr>
            <w:tcW w:w="3741" w:type="dxa"/>
            <w:noWrap/>
            <w:hideMark/>
          </w:tcPr>
          <w:p w14:paraId="54361AC5" w14:textId="77777777" w:rsidR="00985874" w:rsidRPr="00985874" w:rsidRDefault="00985874">
            <w:r w:rsidRPr="00985874">
              <w:rPr>
                <w:rFonts w:hint="eastAsia"/>
              </w:rPr>
              <w:t>0.99955-1.00007</w:t>
            </w:r>
          </w:p>
        </w:tc>
        <w:tc>
          <w:tcPr>
            <w:tcW w:w="1701" w:type="dxa"/>
            <w:noWrap/>
            <w:hideMark/>
          </w:tcPr>
          <w:p w14:paraId="3AADD561" w14:textId="77777777" w:rsidR="00985874" w:rsidRPr="00985874" w:rsidRDefault="00985874" w:rsidP="00985874">
            <w:r w:rsidRPr="00985874">
              <w:rPr>
                <w:rFonts w:hint="eastAsia"/>
              </w:rPr>
              <w:t>0.15279</w:t>
            </w:r>
          </w:p>
        </w:tc>
      </w:tr>
      <w:tr w:rsidR="00985874" w:rsidRPr="00985874" w14:paraId="4744C3AA" w14:textId="77777777" w:rsidTr="00985874">
        <w:trPr>
          <w:trHeight w:val="270"/>
        </w:trPr>
        <w:tc>
          <w:tcPr>
            <w:tcW w:w="1680" w:type="dxa"/>
            <w:noWrap/>
            <w:hideMark/>
          </w:tcPr>
          <w:p w14:paraId="5513ABBC" w14:textId="77777777" w:rsidR="00985874" w:rsidRPr="00985874" w:rsidRDefault="00985874">
            <w:r w:rsidRPr="00985874">
              <w:rPr>
                <w:rFonts w:hint="eastAsia"/>
              </w:rPr>
              <w:t>ZFP36L1</w:t>
            </w:r>
          </w:p>
        </w:tc>
        <w:tc>
          <w:tcPr>
            <w:tcW w:w="1350" w:type="dxa"/>
            <w:noWrap/>
            <w:hideMark/>
          </w:tcPr>
          <w:p w14:paraId="6EB02D60" w14:textId="77777777" w:rsidR="00985874" w:rsidRPr="00985874" w:rsidRDefault="00985874" w:rsidP="00985874">
            <w:r w:rsidRPr="00985874">
              <w:rPr>
                <w:rFonts w:hint="eastAsia"/>
              </w:rPr>
              <w:t>0.99998</w:t>
            </w:r>
          </w:p>
        </w:tc>
        <w:tc>
          <w:tcPr>
            <w:tcW w:w="3741" w:type="dxa"/>
            <w:noWrap/>
            <w:hideMark/>
          </w:tcPr>
          <w:p w14:paraId="77C9B328" w14:textId="77777777" w:rsidR="00985874" w:rsidRPr="00985874" w:rsidRDefault="00985874">
            <w:r w:rsidRPr="00985874">
              <w:rPr>
                <w:rFonts w:hint="eastAsia"/>
              </w:rPr>
              <w:t>0.99994-1.00002</w:t>
            </w:r>
          </w:p>
        </w:tc>
        <w:tc>
          <w:tcPr>
            <w:tcW w:w="1701" w:type="dxa"/>
            <w:noWrap/>
            <w:hideMark/>
          </w:tcPr>
          <w:p w14:paraId="0FEB0C55" w14:textId="77777777" w:rsidR="00985874" w:rsidRPr="00985874" w:rsidRDefault="00985874" w:rsidP="00985874">
            <w:r w:rsidRPr="00985874">
              <w:rPr>
                <w:rFonts w:hint="eastAsia"/>
              </w:rPr>
              <w:t>0.36357</w:t>
            </w:r>
          </w:p>
        </w:tc>
      </w:tr>
      <w:tr w:rsidR="00985874" w:rsidRPr="00985874" w14:paraId="10A3A81B" w14:textId="77777777" w:rsidTr="00985874">
        <w:trPr>
          <w:trHeight w:val="270"/>
        </w:trPr>
        <w:tc>
          <w:tcPr>
            <w:tcW w:w="1680" w:type="dxa"/>
            <w:noWrap/>
            <w:hideMark/>
          </w:tcPr>
          <w:p w14:paraId="34131FBC" w14:textId="77777777" w:rsidR="00985874" w:rsidRPr="00985874" w:rsidRDefault="00985874">
            <w:r w:rsidRPr="00985874">
              <w:rPr>
                <w:rFonts w:hint="eastAsia"/>
              </w:rPr>
              <w:t>SPEN</w:t>
            </w:r>
          </w:p>
        </w:tc>
        <w:tc>
          <w:tcPr>
            <w:tcW w:w="1350" w:type="dxa"/>
            <w:noWrap/>
            <w:hideMark/>
          </w:tcPr>
          <w:p w14:paraId="5CB53401" w14:textId="77777777" w:rsidR="00985874" w:rsidRPr="00985874" w:rsidRDefault="00985874" w:rsidP="00985874">
            <w:r w:rsidRPr="00985874">
              <w:rPr>
                <w:rFonts w:hint="eastAsia"/>
              </w:rPr>
              <w:t>0.99983</w:t>
            </w:r>
          </w:p>
        </w:tc>
        <w:tc>
          <w:tcPr>
            <w:tcW w:w="3741" w:type="dxa"/>
            <w:noWrap/>
            <w:hideMark/>
          </w:tcPr>
          <w:p w14:paraId="2E98F9DC" w14:textId="77777777" w:rsidR="00985874" w:rsidRPr="00985874" w:rsidRDefault="00985874">
            <w:r w:rsidRPr="00985874">
              <w:rPr>
                <w:rFonts w:hint="eastAsia"/>
              </w:rPr>
              <w:t>0.99964-1.00001</w:t>
            </w:r>
          </w:p>
        </w:tc>
        <w:tc>
          <w:tcPr>
            <w:tcW w:w="1701" w:type="dxa"/>
            <w:noWrap/>
            <w:hideMark/>
          </w:tcPr>
          <w:p w14:paraId="3DB62B30" w14:textId="77777777" w:rsidR="00985874" w:rsidRPr="00985874" w:rsidRDefault="00985874" w:rsidP="00985874">
            <w:r w:rsidRPr="00985874">
              <w:rPr>
                <w:rFonts w:hint="eastAsia"/>
              </w:rPr>
              <w:t>0.06024</w:t>
            </w:r>
          </w:p>
        </w:tc>
      </w:tr>
      <w:tr w:rsidR="00985874" w:rsidRPr="00985874" w14:paraId="05992874" w14:textId="77777777" w:rsidTr="00985874">
        <w:trPr>
          <w:trHeight w:val="270"/>
        </w:trPr>
        <w:tc>
          <w:tcPr>
            <w:tcW w:w="1680" w:type="dxa"/>
            <w:noWrap/>
            <w:hideMark/>
          </w:tcPr>
          <w:p w14:paraId="7174DB36" w14:textId="77777777" w:rsidR="00985874" w:rsidRPr="00985874" w:rsidRDefault="00985874">
            <w:r w:rsidRPr="00985874">
              <w:rPr>
                <w:rFonts w:hint="eastAsia"/>
              </w:rPr>
              <w:t>DAXX</w:t>
            </w:r>
          </w:p>
        </w:tc>
        <w:tc>
          <w:tcPr>
            <w:tcW w:w="1350" w:type="dxa"/>
            <w:noWrap/>
            <w:hideMark/>
          </w:tcPr>
          <w:p w14:paraId="2B0AAACB" w14:textId="77777777" w:rsidR="00985874" w:rsidRPr="00985874" w:rsidRDefault="00985874" w:rsidP="00985874">
            <w:r w:rsidRPr="00985874">
              <w:rPr>
                <w:rFonts w:hint="eastAsia"/>
              </w:rPr>
              <w:t>1.00037</w:t>
            </w:r>
          </w:p>
        </w:tc>
        <w:tc>
          <w:tcPr>
            <w:tcW w:w="3741" w:type="dxa"/>
            <w:noWrap/>
            <w:hideMark/>
          </w:tcPr>
          <w:p w14:paraId="5346F11B" w14:textId="77777777" w:rsidR="00985874" w:rsidRPr="00985874" w:rsidRDefault="00985874">
            <w:r w:rsidRPr="00985874">
              <w:rPr>
                <w:rFonts w:hint="eastAsia"/>
              </w:rPr>
              <w:t>1.00006-1.00068</w:t>
            </w:r>
          </w:p>
        </w:tc>
        <w:tc>
          <w:tcPr>
            <w:tcW w:w="1701" w:type="dxa"/>
            <w:noWrap/>
            <w:hideMark/>
          </w:tcPr>
          <w:p w14:paraId="639C7DF6" w14:textId="77777777" w:rsidR="00985874" w:rsidRPr="00985874" w:rsidRDefault="00985874" w:rsidP="00985874">
            <w:r w:rsidRPr="00985874">
              <w:rPr>
                <w:rFonts w:hint="eastAsia"/>
              </w:rPr>
              <w:t>0.01774</w:t>
            </w:r>
          </w:p>
        </w:tc>
      </w:tr>
      <w:tr w:rsidR="00985874" w:rsidRPr="00985874" w14:paraId="74BC71C7" w14:textId="77777777" w:rsidTr="00985874">
        <w:trPr>
          <w:trHeight w:val="270"/>
        </w:trPr>
        <w:tc>
          <w:tcPr>
            <w:tcW w:w="1680" w:type="dxa"/>
            <w:noWrap/>
            <w:hideMark/>
          </w:tcPr>
          <w:p w14:paraId="5FB194B3" w14:textId="77777777" w:rsidR="00985874" w:rsidRPr="00985874" w:rsidRDefault="00985874">
            <w:r w:rsidRPr="00985874">
              <w:rPr>
                <w:rFonts w:hint="eastAsia"/>
              </w:rPr>
              <w:t>SHOX2</w:t>
            </w:r>
          </w:p>
        </w:tc>
        <w:tc>
          <w:tcPr>
            <w:tcW w:w="1350" w:type="dxa"/>
            <w:noWrap/>
            <w:hideMark/>
          </w:tcPr>
          <w:p w14:paraId="3AA27776" w14:textId="77777777" w:rsidR="00985874" w:rsidRPr="00985874" w:rsidRDefault="00985874" w:rsidP="00985874">
            <w:r w:rsidRPr="00985874">
              <w:rPr>
                <w:rFonts w:hint="eastAsia"/>
              </w:rPr>
              <w:t>1.00028</w:t>
            </w:r>
          </w:p>
        </w:tc>
        <w:tc>
          <w:tcPr>
            <w:tcW w:w="3741" w:type="dxa"/>
            <w:noWrap/>
            <w:hideMark/>
          </w:tcPr>
          <w:p w14:paraId="05CDBAF2" w14:textId="77777777" w:rsidR="00985874" w:rsidRPr="00985874" w:rsidRDefault="00985874">
            <w:r w:rsidRPr="00985874">
              <w:rPr>
                <w:rFonts w:hint="eastAsia"/>
              </w:rPr>
              <w:t>0.99943-1.00112</w:t>
            </w:r>
          </w:p>
        </w:tc>
        <w:tc>
          <w:tcPr>
            <w:tcW w:w="1701" w:type="dxa"/>
            <w:noWrap/>
            <w:hideMark/>
          </w:tcPr>
          <w:p w14:paraId="4089778F" w14:textId="77777777" w:rsidR="00985874" w:rsidRPr="00985874" w:rsidRDefault="00985874" w:rsidP="00985874">
            <w:r w:rsidRPr="00985874">
              <w:rPr>
                <w:rFonts w:hint="eastAsia"/>
              </w:rPr>
              <w:t>0.52144</w:t>
            </w:r>
          </w:p>
        </w:tc>
      </w:tr>
      <w:tr w:rsidR="00985874" w:rsidRPr="00985874" w14:paraId="4E1EC858" w14:textId="77777777" w:rsidTr="00985874">
        <w:trPr>
          <w:trHeight w:val="270"/>
        </w:trPr>
        <w:tc>
          <w:tcPr>
            <w:tcW w:w="1680" w:type="dxa"/>
            <w:noWrap/>
            <w:hideMark/>
          </w:tcPr>
          <w:p w14:paraId="7C65CE69" w14:textId="77777777" w:rsidR="00985874" w:rsidRPr="00985874" w:rsidRDefault="00985874">
            <w:r w:rsidRPr="00985874">
              <w:rPr>
                <w:rFonts w:hint="eastAsia"/>
              </w:rPr>
              <w:t>HIPK2</w:t>
            </w:r>
          </w:p>
        </w:tc>
        <w:tc>
          <w:tcPr>
            <w:tcW w:w="1350" w:type="dxa"/>
            <w:noWrap/>
            <w:hideMark/>
          </w:tcPr>
          <w:p w14:paraId="68AC7A5E" w14:textId="77777777" w:rsidR="00985874" w:rsidRPr="00985874" w:rsidRDefault="00985874" w:rsidP="00985874">
            <w:r w:rsidRPr="00985874">
              <w:rPr>
                <w:rFonts w:hint="eastAsia"/>
              </w:rPr>
              <w:t>0.99977</w:t>
            </w:r>
          </w:p>
        </w:tc>
        <w:tc>
          <w:tcPr>
            <w:tcW w:w="3741" w:type="dxa"/>
            <w:noWrap/>
            <w:hideMark/>
          </w:tcPr>
          <w:p w14:paraId="3BDF5B77" w14:textId="77777777" w:rsidR="00985874" w:rsidRPr="00985874" w:rsidRDefault="00985874">
            <w:r w:rsidRPr="00985874">
              <w:rPr>
                <w:rFonts w:hint="eastAsia"/>
              </w:rPr>
              <w:t>0.99956-0.99999</w:t>
            </w:r>
          </w:p>
        </w:tc>
        <w:tc>
          <w:tcPr>
            <w:tcW w:w="1701" w:type="dxa"/>
            <w:noWrap/>
            <w:hideMark/>
          </w:tcPr>
          <w:p w14:paraId="02C4AC9E" w14:textId="77777777" w:rsidR="00985874" w:rsidRPr="00985874" w:rsidRDefault="00985874" w:rsidP="00985874">
            <w:r w:rsidRPr="00985874">
              <w:rPr>
                <w:rFonts w:hint="eastAsia"/>
              </w:rPr>
              <w:t>0.04249</w:t>
            </w:r>
          </w:p>
        </w:tc>
      </w:tr>
      <w:tr w:rsidR="00985874" w:rsidRPr="00985874" w14:paraId="51738244" w14:textId="77777777" w:rsidTr="00985874">
        <w:trPr>
          <w:trHeight w:val="270"/>
        </w:trPr>
        <w:tc>
          <w:tcPr>
            <w:tcW w:w="1680" w:type="dxa"/>
            <w:noWrap/>
            <w:hideMark/>
          </w:tcPr>
          <w:p w14:paraId="0DF8B27D" w14:textId="77777777" w:rsidR="00985874" w:rsidRPr="00985874" w:rsidRDefault="00985874">
            <w:r w:rsidRPr="00985874">
              <w:rPr>
                <w:rFonts w:hint="eastAsia"/>
              </w:rPr>
              <w:t>FOXJ1</w:t>
            </w:r>
          </w:p>
        </w:tc>
        <w:tc>
          <w:tcPr>
            <w:tcW w:w="1350" w:type="dxa"/>
            <w:noWrap/>
            <w:hideMark/>
          </w:tcPr>
          <w:p w14:paraId="18E419B6" w14:textId="77777777" w:rsidR="00985874" w:rsidRPr="00985874" w:rsidRDefault="00985874" w:rsidP="00985874">
            <w:r w:rsidRPr="00985874">
              <w:rPr>
                <w:rFonts w:hint="eastAsia"/>
              </w:rPr>
              <w:t>0.99946</w:t>
            </w:r>
          </w:p>
        </w:tc>
        <w:tc>
          <w:tcPr>
            <w:tcW w:w="3741" w:type="dxa"/>
            <w:noWrap/>
            <w:hideMark/>
          </w:tcPr>
          <w:p w14:paraId="01BB2CB8" w14:textId="77777777" w:rsidR="00985874" w:rsidRPr="00985874" w:rsidRDefault="00985874">
            <w:r w:rsidRPr="00985874">
              <w:rPr>
                <w:rFonts w:hint="eastAsia"/>
              </w:rPr>
              <w:t>0.99827-1.00066</w:t>
            </w:r>
          </w:p>
        </w:tc>
        <w:tc>
          <w:tcPr>
            <w:tcW w:w="1701" w:type="dxa"/>
            <w:noWrap/>
            <w:hideMark/>
          </w:tcPr>
          <w:p w14:paraId="04AF3AE8" w14:textId="77777777" w:rsidR="00985874" w:rsidRPr="00985874" w:rsidRDefault="00985874" w:rsidP="00985874">
            <w:r w:rsidRPr="00985874">
              <w:rPr>
                <w:rFonts w:hint="eastAsia"/>
              </w:rPr>
              <w:t>0.37836</w:t>
            </w:r>
          </w:p>
        </w:tc>
      </w:tr>
      <w:tr w:rsidR="00985874" w:rsidRPr="00985874" w14:paraId="5B38603F" w14:textId="77777777" w:rsidTr="00985874">
        <w:trPr>
          <w:trHeight w:val="270"/>
        </w:trPr>
        <w:tc>
          <w:tcPr>
            <w:tcW w:w="1680" w:type="dxa"/>
            <w:noWrap/>
            <w:hideMark/>
          </w:tcPr>
          <w:p w14:paraId="57594D13" w14:textId="77777777" w:rsidR="00985874" w:rsidRPr="00985874" w:rsidRDefault="00985874">
            <w:r w:rsidRPr="00985874">
              <w:rPr>
                <w:rFonts w:hint="eastAsia"/>
              </w:rPr>
              <w:t>TCFL5</w:t>
            </w:r>
          </w:p>
        </w:tc>
        <w:tc>
          <w:tcPr>
            <w:tcW w:w="1350" w:type="dxa"/>
            <w:noWrap/>
            <w:hideMark/>
          </w:tcPr>
          <w:p w14:paraId="17EEAF6A" w14:textId="77777777" w:rsidR="00985874" w:rsidRPr="00985874" w:rsidRDefault="00985874" w:rsidP="00985874">
            <w:r w:rsidRPr="00985874">
              <w:rPr>
                <w:rFonts w:hint="eastAsia"/>
              </w:rPr>
              <w:t>1.0007</w:t>
            </w:r>
          </w:p>
        </w:tc>
        <w:tc>
          <w:tcPr>
            <w:tcW w:w="3741" w:type="dxa"/>
            <w:noWrap/>
            <w:hideMark/>
          </w:tcPr>
          <w:p w14:paraId="3ACC435C" w14:textId="77777777" w:rsidR="00985874" w:rsidRPr="00985874" w:rsidRDefault="00985874">
            <w:r w:rsidRPr="00985874">
              <w:rPr>
                <w:rFonts w:hint="eastAsia"/>
              </w:rPr>
              <w:t>0.99976-1.00165</w:t>
            </w:r>
          </w:p>
        </w:tc>
        <w:tc>
          <w:tcPr>
            <w:tcW w:w="1701" w:type="dxa"/>
            <w:noWrap/>
            <w:hideMark/>
          </w:tcPr>
          <w:p w14:paraId="4940EFB2" w14:textId="77777777" w:rsidR="00985874" w:rsidRPr="00985874" w:rsidRDefault="00985874" w:rsidP="00985874">
            <w:r w:rsidRPr="00985874">
              <w:rPr>
                <w:rFonts w:hint="eastAsia"/>
              </w:rPr>
              <w:t>0.14576</w:t>
            </w:r>
          </w:p>
        </w:tc>
      </w:tr>
      <w:tr w:rsidR="00985874" w:rsidRPr="00985874" w14:paraId="3CE31303" w14:textId="77777777" w:rsidTr="00985874">
        <w:trPr>
          <w:trHeight w:val="270"/>
        </w:trPr>
        <w:tc>
          <w:tcPr>
            <w:tcW w:w="1680" w:type="dxa"/>
            <w:noWrap/>
            <w:hideMark/>
          </w:tcPr>
          <w:p w14:paraId="1CD12FE6" w14:textId="77777777" w:rsidR="00985874" w:rsidRPr="00985874" w:rsidRDefault="00985874">
            <w:r w:rsidRPr="00985874">
              <w:rPr>
                <w:rFonts w:hint="eastAsia"/>
              </w:rPr>
              <w:t>RUVBL1</w:t>
            </w:r>
          </w:p>
        </w:tc>
        <w:tc>
          <w:tcPr>
            <w:tcW w:w="1350" w:type="dxa"/>
            <w:noWrap/>
            <w:hideMark/>
          </w:tcPr>
          <w:p w14:paraId="20274A52" w14:textId="77777777" w:rsidR="00985874" w:rsidRPr="00985874" w:rsidRDefault="00985874" w:rsidP="00985874">
            <w:r w:rsidRPr="00985874">
              <w:rPr>
                <w:rFonts w:hint="eastAsia"/>
              </w:rPr>
              <w:t>1.00026</w:t>
            </w:r>
          </w:p>
        </w:tc>
        <w:tc>
          <w:tcPr>
            <w:tcW w:w="3741" w:type="dxa"/>
            <w:noWrap/>
            <w:hideMark/>
          </w:tcPr>
          <w:p w14:paraId="1E5AF55F" w14:textId="77777777" w:rsidR="00985874" w:rsidRPr="00985874" w:rsidRDefault="00985874">
            <w:r w:rsidRPr="00985874">
              <w:rPr>
                <w:rFonts w:hint="eastAsia"/>
              </w:rPr>
              <w:t>1.00008-1.00045</w:t>
            </w:r>
          </w:p>
        </w:tc>
        <w:tc>
          <w:tcPr>
            <w:tcW w:w="1701" w:type="dxa"/>
            <w:noWrap/>
            <w:hideMark/>
          </w:tcPr>
          <w:p w14:paraId="2283FF3A" w14:textId="77777777" w:rsidR="00985874" w:rsidRPr="00985874" w:rsidRDefault="00985874" w:rsidP="00985874">
            <w:r w:rsidRPr="00985874">
              <w:rPr>
                <w:rFonts w:hint="eastAsia"/>
              </w:rPr>
              <w:t>0.00438</w:t>
            </w:r>
          </w:p>
        </w:tc>
      </w:tr>
      <w:tr w:rsidR="00985874" w:rsidRPr="00985874" w14:paraId="43E79215" w14:textId="77777777" w:rsidTr="00985874">
        <w:trPr>
          <w:trHeight w:val="270"/>
        </w:trPr>
        <w:tc>
          <w:tcPr>
            <w:tcW w:w="1680" w:type="dxa"/>
            <w:noWrap/>
            <w:hideMark/>
          </w:tcPr>
          <w:p w14:paraId="6E5D23BE" w14:textId="77777777" w:rsidR="00985874" w:rsidRPr="00985874" w:rsidRDefault="00985874">
            <w:r w:rsidRPr="00985874">
              <w:rPr>
                <w:rFonts w:hint="eastAsia"/>
              </w:rPr>
              <w:t>TBC1D22A</w:t>
            </w:r>
          </w:p>
        </w:tc>
        <w:tc>
          <w:tcPr>
            <w:tcW w:w="1350" w:type="dxa"/>
            <w:noWrap/>
            <w:hideMark/>
          </w:tcPr>
          <w:p w14:paraId="06311F12" w14:textId="77777777" w:rsidR="00985874" w:rsidRPr="00985874" w:rsidRDefault="00985874" w:rsidP="00985874">
            <w:r w:rsidRPr="00985874">
              <w:rPr>
                <w:rFonts w:hint="eastAsia"/>
              </w:rPr>
              <w:t>0.99988</w:t>
            </w:r>
          </w:p>
        </w:tc>
        <w:tc>
          <w:tcPr>
            <w:tcW w:w="3741" w:type="dxa"/>
            <w:noWrap/>
            <w:hideMark/>
          </w:tcPr>
          <w:p w14:paraId="2581B082" w14:textId="77777777" w:rsidR="00985874" w:rsidRPr="00985874" w:rsidRDefault="00985874">
            <w:r w:rsidRPr="00985874">
              <w:rPr>
                <w:rFonts w:hint="eastAsia"/>
              </w:rPr>
              <w:t>0.99943-1.00032</w:t>
            </w:r>
          </w:p>
        </w:tc>
        <w:tc>
          <w:tcPr>
            <w:tcW w:w="1701" w:type="dxa"/>
            <w:noWrap/>
            <w:hideMark/>
          </w:tcPr>
          <w:p w14:paraId="7B5D4330" w14:textId="77777777" w:rsidR="00985874" w:rsidRPr="00985874" w:rsidRDefault="00985874" w:rsidP="00985874">
            <w:r w:rsidRPr="00985874">
              <w:rPr>
                <w:rFonts w:hint="eastAsia"/>
              </w:rPr>
              <w:t>0.58443</w:t>
            </w:r>
          </w:p>
        </w:tc>
      </w:tr>
      <w:tr w:rsidR="00985874" w:rsidRPr="00985874" w14:paraId="6F7BAA69" w14:textId="77777777" w:rsidTr="00985874">
        <w:trPr>
          <w:trHeight w:val="270"/>
        </w:trPr>
        <w:tc>
          <w:tcPr>
            <w:tcW w:w="1680" w:type="dxa"/>
            <w:noWrap/>
            <w:hideMark/>
          </w:tcPr>
          <w:p w14:paraId="25DBFD08" w14:textId="77777777" w:rsidR="00985874" w:rsidRPr="00985874" w:rsidRDefault="00985874">
            <w:r w:rsidRPr="00985874">
              <w:rPr>
                <w:rFonts w:hint="eastAsia"/>
              </w:rPr>
              <w:t>FOXL2</w:t>
            </w:r>
          </w:p>
        </w:tc>
        <w:tc>
          <w:tcPr>
            <w:tcW w:w="1350" w:type="dxa"/>
            <w:noWrap/>
            <w:hideMark/>
          </w:tcPr>
          <w:p w14:paraId="0386E7BD" w14:textId="77777777" w:rsidR="00985874" w:rsidRPr="00985874" w:rsidRDefault="00985874" w:rsidP="00985874">
            <w:r w:rsidRPr="00985874">
              <w:rPr>
                <w:rFonts w:hint="eastAsia"/>
              </w:rPr>
              <w:t>1.00112</w:t>
            </w:r>
          </w:p>
        </w:tc>
        <w:tc>
          <w:tcPr>
            <w:tcW w:w="3741" w:type="dxa"/>
            <w:noWrap/>
            <w:hideMark/>
          </w:tcPr>
          <w:p w14:paraId="6974EA3E" w14:textId="77777777" w:rsidR="00985874" w:rsidRPr="00985874" w:rsidRDefault="00985874">
            <w:r w:rsidRPr="00985874">
              <w:rPr>
                <w:rFonts w:hint="eastAsia"/>
              </w:rPr>
              <w:t>1.00008-1.00217</w:t>
            </w:r>
          </w:p>
        </w:tc>
        <w:tc>
          <w:tcPr>
            <w:tcW w:w="1701" w:type="dxa"/>
            <w:noWrap/>
            <w:hideMark/>
          </w:tcPr>
          <w:p w14:paraId="454B2949" w14:textId="77777777" w:rsidR="00985874" w:rsidRPr="00985874" w:rsidRDefault="00985874" w:rsidP="00985874">
            <w:r w:rsidRPr="00985874">
              <w:rPr>
                <w:rFonts w:hint="eastAsia"/>
              </w:rPr>
              <w:t>0.03517</w:t>
            </w:r>
          </w:p>
        </w:tc>
      </w:tr>
      <w:tr w:rsidR="00985874" w:rsidRPr="00985874" w14:paraId="3816073E" w14:textId="77777777" w:rsidTr="00985874">
        <w:trPr>
          <w:trHeight w:val="270"/>
        </w:trPr>
        <w:tc>
          <w:tcPr>
            <w:tcW w:w="1680" w:type="dxa"/>
            <w:noWrap/>
            <w:hideMark/>
          </w:tcPr>
          <w:p w14:paraId="764576A0" w14:textId="77777777" w:rsidR="00985874" w:rsidRPr="00985874" w:rsidRDefault="00985874">
            <w:r w:rsidRPr="00985874">
              <w:rPr>
                <w:rFonts w:hint="eastAsia"/>
              </w:rPr>
              <w:t>BRCA1</w:t>
            </w:r>
          </w:p>
        </w:tc>
        <w:tc>
          <w:tcPr>
            <w:tcW w:w="1350" w:type="dxa"/>
            <w:noWrap/>
            <w:hideMark/>
          </w:tcPr>
          <w:p w14:paraId="61E4DB53" w14:textId="77777777" w:rsidR="00985874" w:rsidRPr="00985874" w:rsidRDefault="00985874" w:rsidP="00985874">
            <w:r w:rsidRPr="00985874">
              <w:rPr>
                <w:rFonts w:hint="eastAsia"/>
              </w:rPr>
              <w:t>1.00027</w:t>
            </w:r>
          </w:p>
        </w:tc>
        <w:tc>
          <w:tcPr>
            <w:tcW w:w="3741" w:type="dxa"/>
            <w:noWrap/>
            <w:hideMark/>
          </w:tcPr>
          <w:p w14:paraId="23BEDB17" w14:textId="77777777" w:rsidR="00985874" w:rsidRPr="00985874" w:rsidRDefault="00985874">
            <w:r w:rsidRPr="00985874">
              <w:rPr>
                <w:rFonts w:hint="eastAsia"/>
              </w:rPr>
              <w:t>0.99969-1.00085</w:t>
            </w:r>
          </w:p>
        </w:tc>
        <w:tc>
          <w:tcPr>
            <w:tcW w:w="1701" w:type="dxa"/>
            <w:noWrap/>
            <w:hideMark/>
          </w:tcPr>
          <w:p w14:paraId="6BE7D652" w14:textId="77777777" w:rsidR="00985874" w:rsidRPr="00985874" w:rsidRDefault="00985874" w:rsidP="00985874">
            <w:r w:rsidRPr="00985874">
              <w:rPr>
                <w:rFonts w:hint="eastAsia"/>
              </w:rPr>
              <w:t>0.36224</w:t>
            </w:r>
          </w:p>
        </w:tc>
      </w:tr>
      <w:tr w:rsidR="00985874" w:rsidRPr="00985874" w14:paraId="16E61D9C" w14:textId="77777777" w:rsidTr="00985874">
        <w:trPr>
          <w:trHeight w:val="270"/>
        </w:trPr>
        <w:tc>
          <w:tcPr>
            <w:tcW w:w="1680" w:type="dxa"/>
            <w:noWrap/>
            <w:hideMark/>
          </w:tcPr>
          <w:p w14:paraId="4020AE50" w14:textId="77777777" w:rsidR="00985874" w:rsidRPr="00985874" w:rsidRDefault="00985874">
            <w:r w:rsidRPr="00985874">
              <w:rPr>
                <w:rFonts w:hint="eastAsia"/>
              </w:rPr>
              <w:t>BRCA2</w:t>
            </w:r>
          </w:p>
        </w:tc>
        <w:tc>
          <w:tcPr>
            <w:tcW w:w="1350" w:type="dxa"/>
            <w:noWrap/>
            <w:hideMark/>
          </w:tcPr>
          <w:p w14:paraId="40CC1645" w14:textId="77777777" w:rsidR="00985874" w:rsidRPr="00985874" w:rsidRDefault="00985874" w:rsidP="00985874">
            <w:r w:rsidRPr="00985874">
              <w:rPr>
                <w:rFonts w:hint="eastAsia"/>
              </w:rPr>
              <w:t>1.00054</w:t>
            </w:r>
          </w:p>
        </w:tc>
        <w:tc>
          <w:tcPr>
            <w:tcW w:w="3741" w:type="dxa"/>
            <w:noWrap/>
            <w:hideMark/>
          </w:tcPr>
          <w:p w14:paraId="707F1B6C" w14:textId="77777777" w:rsidR="00985874" w:rsidRPr="00985874" w:rsidRDefault="00985874">
            <w:r w:rsidRPr="00985874">
              <w:rPr>
                <w:rFonts w:hint="eastAsia"/>
              </w:rPr>
              <w:t>0.99964-1.00143</w:t>
            </w:r>
          </w:p>
        </w:tc>
        <w:tc>
          <w:tcPr>
            <w:tcW w:w="1701" w:type="dxa"/>
            <w:noWrap/>
            <w:hideMark/>
          </w:tcPr>
          <w:p w14:paraId="574BED94" w14:textId="77777777" w:rsidR="00985874" w:rsidRPr="00985874" w:rsidRDefault="00985874" w:rsidP="00985874">
            <w:r w:rsidRPr="00985874">
              <w:rPr>
                <w:rFonts w:hint="eastAsia"/>
              </w:rPr>
              <w:t>0.23861</w:t>
            </w:r>
          </w:p>
        </w:tc>
      </w:tr>
      <w:tr w:rsidR="00985874" w:rsidRPr="00985874" w14:paraId="44B9843E" w14:textId="77777777" w:rsidTr="00985874">
        <w:trPr>
          <w:trHeight w:val="270"/>
        </w:trPr>
        <w:tc>
          <w:tcPr>
            <w:tcW w:w="1680" w:type="dxa"/>
            <w:noWrap/>
            <w:hideMark/>
          </w:tcPr>
          <w:p w14:paraId="150AB128" w14:textId="77777777" w:rsidR="00985874" w:rsidRPr="00985874" w:rsidRDefault="00985874">
            <w:r w:rsidRPr="00985874">
              <w:rPr>
                <w:rFonts w:hint="eastAsia"/>
              </w:rPr>
              <w:t>PCGF2</w:t>
            </w:r>
          </w:p>
        </w:tc>
        <w:tc>
          <w:tcPr>
            <w:tcW w:w="1350" w:type="dxa"/>
            <w:noWrap/>
            <w:hideMark/>
          </w:tcPr>
          <w:p w14:paraId="563B09F2" w14:textId="77777777" w:rsidR="00985874" w:rsidRPr="00985874" w:rsidRDefault="00985874" w:rsidP="00985874">
            <w:r w:rsidRPr="00985874">
              <w:rPr>
                <w:rFonts w:hint="eastAsia"/>
              </w:rPr>
              <w:t>1.00064</w:t>
            </w:r>
          </w:p>
        </w:tc>
        <w:tc>
          <w:tcPr>
            <w:tcW w:w="3741" w:type="dxa"/>
            <w:noWrap/>
            <w:hideMark/>
          </w:tcPr>
          <w:p w14:paraId="31F96E85" w14:textId="77777777" w:rsidR="00985874" w:rsidRPr="00985874" w:rsidRDefault="00985874">
            <w:r w:rsidRPr="00985874">
              <w:rPr>
                <w:rFonts w:hint="eastAsia"/>
              </w:rPr>
              <w:t>1.00012-1.00116</w:t>
            </w:r>
          </w:p>
        </w:tc>
        <w:tc>
          <w:tcPr>
            <w:tcW w:w="1701" w:type="dxa"/>
            <w:noWrap/>
            <w:hideMark/>
          </w:tcPr>
          <w:p w14:paraId="4911A37B" w14:textId="77777777" w:rsidR="00985874" w:rsidRPr="00985874" w:rsidRDefault="00985874" w:rsidP="00985874">
            <w:r w:rsidRPr="00985874">
              <w:rPr>
                <w:rFonts w:hint="eastAsia"/>
              </w:rPr>
              <w:t>0.01555</w:t>
            </w:r>
          </w:p>
        </w:tc>
      </w:tr>
      <w:tr w:rsidR="00985874" w:rsidRPr="00985874" w14:paraId="3AFBE32A" w14:textId="77777777" w:rsidTr="00985874">
        <w:trPr>
          <w:trHeight w:val="270"/>
        </w:trPr>
        <w:tc>
          <w:tcPr>
            <w:tcW w:w="1680" w:type="dxa"/>
            <w:noWrap/>
            <w:hideMark/>
          </w:tcPr>
          <w:p w14:paraId="1C132135" w14:textId="77777777" w:rsidR="00985874" w:rsidRPr="00985874" w:rsidRDefault="00985874">
            <w:r w:rsidRPr="00985874">
              <w:rPr>
                <w:rFonts w:hint="eastAsia"/>
              </w:rPr>
              <w:t>NR5A2</w:t>
            </w:r>
          </w:p>
        </w:tc>
        <w:tc>
          <w:tcPr>
            <w:tcW w:w="1350" w:type="dxa"/>
            <w:noWrap/>
            <w:hideMark/>
          </w:tcPr>
          <w:p w14:paraId="24EDAA33" w14:textId="77777777" w:rsidR="00985874" w:rsidRPr="00985874" w:rsidRDefault="00985874" w:rsidP="00985874">
            <w:r w:rsidRPr="00985874">
              <w:rPr>
                <w:rFonts w:hint="eastAsia"/>
              </w:rPr>
              <w:t>0.99049</w:t>
            </w:r>
          </w:p>
        </w:tc>
        <w:tc>
          <w:tcPr>
            <w:tcW w:w="3741" w:type="dxa"/>
            <w:noWrap/>
            <w:hideMark/>
          </w:tcPr>
          <w:p w14:paraId="4CA725FE" w14:textId="77777777" w:rsidR="00985874" w:rsidRPr="00985874" w:rsidRDefault="00985874">
            <w:r w:rsidRPr="00985874">
              <w:rPr>
                <w:rFonts w:hint="eastAsia"/>
              </w:rPr>
              <w:t>0.98172-0.99933</w:t>
            </w:r>
          </w:p>
        </w:tc>
        <w:tc>
          <w:tcPr>
            <w:tcW w:w="1701" w:type="dxa"/>
            <w:noWrap/>
            <w:hideMark/>
          </w:tcPr>
          <w:p w14:paraId="43695558" w14:textId="77777777" w:rsidR="00985874" w:rsidRPr="00985874" w:rsidRDefault="00985874" w:rsidP="00985874">
            <w:r w:rsidRPr="00985874">
              <w:rPr>
                <w:rFonts w:hint="eastAsia"/>
              </w:rPr>
              <w:t>0.03504</w:t>
            </w:r>
          </w:p>
        </w:tc>
      </w:tr>
      <w:tr w:rsidR="00985874" w:rsidRPr="00985874" w14:paraId="3640FBF2" w14:textId="77777777" w:rsidTr="00985874">
        <w:trPr>
          <w:trHeight w:val="270"/>
        </w:trPr>
        <w:tc>
          <w:tcPr>
            <w:tcW w:w="1680" w:type="dxa"/>
            <w:noWrap/>
            <w:hideMark/>
          </w:tcPr>
          <w:p w14:paraId="6C46A60F" w14:textId="77777777" w:rsidR="00985874" w:rsidRPr="00985874" w:rsidRDefault="00985874">
            <w:r w:rsidRPr="00985874">
              <w:rPr>
                <w:rFonts w:hint="eastAsia"/>
              </w:rPr>
              <w:lastRenderedPageBreak/>
              <w:t>DLX4</w:t>
            </w:r>
          </w:p>
        </w:tc>
        <w:tc>
          <w:tcPr>
            <w:tcW w:w="1350" w:type="dxa"/>
            <w:noWrap/>
            <w:hideMark/>
          </w:tcPr>
          <w:p w14:paraId="6D5D8B8D" w14:textId="77777777" w:rsidR="00985874" w:rsidRPr="00985874" w:rsidRDefault="00985874" w:rsidP="00985874">
            <w:r w:rsidRPr="00985874">
              <w:rPr>
                <w:rFonts w:hint="eastAsia"/>
              </w:rPr>
              <w:t>0.99949</w:t>
            </w:r>
          </w:p>
        </w:tc>
        <w:tc>
          <w:tcPr>
            <w:tcW w:w="3741" w:type="dxa"/>
            <w:noWrap/>
            <w:hideMark/>
          </w:tcPr>
          <w:p w14:paraId="38BF9509" w14:textId="77777777" w:rsidR="00985874" w:rsidRPr="00985874" w:rsidRDefault="00985874">
            <w:r w:rsidRPr="00985874">
              <w:rPr>
                <w:rFonts w:hint="eastAsia"/>
              </w:rPr>
              <w:t>0.9978-1.00119</w:t>
            </w:r>
          </w:p>
        </w:tc>
        <w:tc>
          <w:tcPr>
            <w:tcW w:w="1701" w:type="dxa"/>
            <w:noWrap/>
            <w:hideMark/>
          </w:tcPr>
          <w:p w14:paraId="28C55B01" w14:textId="77777777" w:rsidR="00985874" w:rsidRPr="00985874" w:rsidRDefault="00985874" w:rsidP="00985874">
            <w:r w:rsidRPr="00985874">
              <w:rPr>
                <w:rFonts w:hint="eastAsia"/>
              </w:rPr>
              <w:t>0.55629</w:t>
            </w:r>
          </w:p>
        </w:tc>
      </w:tr>
      <w:tr w:rsidR="00985874" w:rsidRPr="00985874" w14:paraId="39700D31" w14:textId="77777777" w:rsidTr="00985874">
        <w:trPr>
          <w:trHeight w:val="270"/>
        </w:trPr>
        <w:tc>
          <w:tcPr>
            <w:tcW w:w="1680" w:type="dxa"/>
            <w:noWrap/>
            <w:hideMark/>
          </w:tcPr>
          <w:p w14:paraId="760E50CC" w14:textId="77777777" w:rsidR="00985874" w:rsidRPr="00985874" w:rsidRDefault="00985874">
            <w:r w:rsidRPr="00985874">
              <w:rPr>
                <w:rFonts w:hint="eastAsia"/>
              </w:rPr>
              <w:t>HMGN1</w:t>
            </w:r>
          </w:p>
        </w:tc>
        <w:tc>
          <w:tcPr>
            <w:tcW w:w="1350" w:type="dxa"/>
            <w:noWrap/>
            <w:hideMark/>
          </w:tcPr>
          <w:p w14:paraId="1E3E92CE" w14:textId="77777777" w:rsidR="00985874" w:rsidRPr="00985874" w:rsidRDefault="00985874" w:rsidP="00985874">
            <w:r w:rsidRPr="00985874">
              <w:rPr>
                <w:rFonts w:hint="eastAsia"/>
              </w:rPr>
              <w:t>1.00015</w:t>
            </w:r>
          </w:p>
        </w:tc>
        <w:tc>
          <w:tcPr>
            <w:tcW w:w="3741" w:type="dxa"/>
            <w:noWrap/>
            <w:hideMark/>
          </w:tcPr>
          <w:p w14:paraId="6192A381" w14:textId="77777777" w:rsidR="00985874" w:rsidRPr="00985874" w:rsidRDefault="00985874">
            <w:r w:rsidRPr="00985874">
              <w:rPr>
                <w:rFonts w:hint="eastAsia"/>
              </w:rPr>
              <w:t>1-1.0003</w:t>
            </w:r>
          </w:p>
        </w:tc>
        <w:tc>
          <w:tcPr>
            <w:tcW w:w="1701" w:type="dxa"/>
            <w:noWrap/>
            <w:hideMark/>
          </w:tcPr>
          <w:p w14:paraId="51976E51" w14:textId="77777777" w:rsidR="00985874" w:rsidRPr="00985874" w:rsidRDefault="00985874" w:rsidP="00985874">
            <w:r w:rsidRPr="00985874">
              <w:rPr>
                <w:rFonts w:hint="eastAsia"/>
              </w:rPr>
              <w:t>0.04817</w:t>
            </w:r>
          </w:p>
        </w:tc>
      </w:tr>
      <w:tr w:rsidR="00985874" w:rsidRPr="00985874" w14:paraId="371A4854" w14:textId="77777777" w:rsidTr="00985874">
        <w:trPr>
          <w:trHeight w:val="270"/>
        </w:trPr>
        <w:tc>
          <w:tcPr>
            <w:tcW w:w="1680" w:type="dxa"/>
            <w:noWrap/>
            <w:hideMark/>
          </w:tcPr>
          <w:p w14:paraId="1AB6DCA1" w14:textId="77777777" w:rsidR="00985874" w:rsidRPr="00985874" w:rsidRDefault="00985874">
            <w:r w:rsidRPr="00985874">
              <w:rPr>
                <w:rFonts w:hint="eastAsia"/>
              </w:rPr>
              <w:t>MDM2</w:t>
            </w:r>
          </w:p>
        </w:tc>
        <w:tc>
          <w:tcPr>
            <w:tcW w:w="1350" w:type="dxa"/>
            <w:noWrap/>
            <w:hideMark/>
          </w:tcPr>
          <w:p w14:paraId="743ADF6E" w14:textId="77777777" w:rsidR="00985874" w:rsidRPr="00985874" w:rsidRDefault="00985874" w:rsidP="00985874">
            <w:r w:rsidRPr="00985874">
              <w:rPr>
                <w:rFonts w:hint="eastAsia"/>
              </w:rPr>
              <w:t>0.99988</w:t>
            </w:r>
          </w:p>
        </w:tc>
        <w:tc>
          <w:tcPr>
            <w:tcW w:w="3741" w:type="dxa"/>
            <w:noWrap/>
            <w:hideMark/>
          </w:tcPr>
          <w:p w14:paraId="119A8217" w14:textId="77777777" w:rsidR="00985874" w:rsidRPr="00985874" w:rsidRDefault="00985874">
            <w:r w:rsidRPr="00985874">
              <w:rPr>
                <w:rFonts w:hint="eastAsia"/>
              </w:rPr>
              <w:t>0.99966-1.00009</w:t>
            </w:r>
          </w:p>
        </w:tc>
        <w:tc>
          <w:tcPr>
            <w:tcW w:w="1701" w:type="dxa"/>
            <w:noWrap/>
            <w:hideMark/>
          </w:tcPr>
          <w:p w14:paraId="6F7D5B09" w14:textId="77777777" w:rsidR="00985874" w:rsidRPr="00985874" w:rsidRDefault="00985874" w:rsidP="00985874">
            <w:r w:rsidRPr="00985874">
              <w:rPr>
                <w:rFonts w:hint="eastAsia"/>
              </w:rPr>
              <w:t>0.25663</w:t>
            </w:r>
          </w:p>
        </w:tc>
      </w:tr>
      <w:tr w:rsidR="00985874" w:rsidRPr="00985874" w14:paraId="3AA918E6" w14:textId="77777777" w:rsidTr="00985874">
        <w:trPr>
          <w:trHeight w:val="270"/>
        </w:trPr>
        <w:tc>
          <w:tcPr>
            <w:tcW w:w="1680" w:type="dxa"/>
            <w:noWrap/>
            <w:hideMark/>
          </w:tcPr>
          <w:p w14:paraId="06559343" w14:textId="77777777" w:rsidR="00985874" w:rsidRPr="00985874" w:rsidRDefault="00985874">
            <w:r w:rsidRPr="00985874">
              <w:rPr>
                <w:rFonts w:hint="eastAsia"/>
              </w:rPr>
              <w:t>MDM4</w:t>
            </w:r>
          </w:p>
        </w:tc>
        <w:tc>
          <w:tcPr>
            <w:tcW w:w="1350" w:type="dxa"/>
            <w:noWrap/>
            <w:hideMark/>
          </w:tcPr>
          <w:p w14:paraId="1BFF3587" w14:textId="77777777" w:rsidR="00985874" w:rsidRPr="00985874" w:rsidRDefault="00985874" w:rsidP="00985874">
            <w:r w:rsidRPr="00985874">
              <w:rPr>
                <w:rFonts w:hint="eastAsia"/>
              </w:rPr>
              <w:t>1.00017</w:t>
            </w:r>
          </w:p>
        </w:tc>
        <w:tc>
          <w:tcPr>
            <w:tcW w:w="3741" w:type="dxa"/>
            <w:noWrap/>
            <w:hideMark/>
          </w:tcPr>
          <w:p w14:paraId="28B53AC2" w14:textId="77777777" w:rsidR="00985874" w:rsidRPr="00985874" w:rsidRDefault="00985874">
            <w:r w:rsidRPr="00985874">
              <w:rPr>
                <w:rFonts w:hint="eastAsia"/>
              </w:rPr>
              <w:t>0.9994-1.00095</w:t>
            </w:r>
          </w:p>
        </w:tc>
        <w:tc>
          <w:tcPr>
            <w:tcW w:w="1701" w:type="dxa"/>
            <w:noWrap/>
            <w:hideMark/>
          </w:tcPr>
          <w:p w14:paraId="4B9BFF97" w14:textId="77777777" w:rsidR="00985874" w:rsidRPr="00985874" w:rsidRDefault="00985874" w:rsidP="00985874">
            <w:r w:rsidRPr="00985874">
              <w:rPr>
                <w:rFonts w:hint="eastAsia"/>
              </w:rPr>
              <w:t>0.66547</w:t>
            </w:r>
          </w:p>
        </w:tc>
      </w:tr>
      <w:tr w:rsidR="00985874" w:rsidRPr="00985874" w14:paraId="252670C9" w14:textId="77777777" w:rsidTr="00985874">
        <w:trPr>
          <w:trHeight w:val="270"/>
        </w:trPr>
        <w:tc>
          <w:tcPr>
            <w:tcW w:w="1680" w:type="dxa"/>
            <w:noWrap/>
            <w:hideMark/>
          </w:tcPr>
          <w:p w14:paraId="042D0F9E" w14:textId="77777777" w:rsidR="00985874" w:rsidRPr="00985874" w:rsidRDefault="00985874">
            <w:r w:rsidRPr="00985874">
              <w:rPr>
                <w:rFonts w:hint="eastAsia"/>
              </w:rPr>
              <w:t>ARNTL2</w:t>
            </w:r>
          </w:p>
        </w:tc>
        <w:tc>
          <w:tcPr>
            <w:tcW w:w="1350" w:type="dxa"/>
            <w:noWrap/>
            <w:hideMark/>
          </w:tcPr>
          <w:p w14:paraId="4FBCCEA1" w14:textId="77777777" w:rsidR="00985874" w:rsidRPr="00985874" w:rsidRDefault="00985874" w:rsidP="00985874">
            <w:r w:rsidRPr="00985874">
              <w:rPr>
                <w:rFonts w:hint="eastAsia"/>
              </w:rPr>
              <w:t>0.99998</w:t>
            </w:r>
          </w:p>
        </w:tc>
        <w:tc>
          <w:tcPr>
            <w:tcW w:w="3741" w:type="dxa"/>
            <w:noWrap/>
            <w:hideMark/>
          </w:tcPr>
          <w:p w14:paraId="194FD31A" w14:textId="77777777" w:rsidR="00985874" w:rsidRPr="00985874" w:rsidRDefault="00985874">
            <w:r w:rsidRPr="00985874">
              <w:rPr>
                <w:rFonts w:hint="eastAsia"/>
              </w:rPr>
              <w:t>0.99987-1.0001</w:t>
            </w:r>
          </w:p>
        </w:tc>
        <w:tc>
          <w:tcPr>
            <w:tcW w:w="1701" w:type="dxa"/>
            <w:noWrap/>
            <w:hideMark/>
          </w:tcPr>
          <w:p w14:paraId="26625367" w14:textId="77777777" w:rsidR="00985874" w:rsidRPr="00985874" w:rsidRDefault="00985874" w:rsidP="00985874">
            <w:r w:rsidRPr="00985874">
              <w:rPr>
                <w:rFonts w:hint="eastAsia"/>
              </w:rPr>
              <w:t>0.76459</w:t>
            </w:r>
          </w:p>
        </w:tc>
      </w:tr>
      <w:tr w:rsidR="00985874" w:rsidRPr="00985874" w14:paraId="060D0E53" w14:textId="77777777" w:rsidTr="00985874">
        <w:trPr>
          <w:trHeight w:val="270"/>
        </w:trPr>
        <w:tc>
          <w:tcPr>
            <w:tcW w:w="1680" w:type="dxa"/>
            <w:noWrap/>
            <w:hideMark/>
          </w:tcPr>
          <w:p w14:paraId="4EC184BE" w14:textId="77777777" w:rsidR="00985874" w:rsidRPr="00985874" w:rsidRDefault="00985874">
            <w:r w:rsidRPr="00985874">
              <w:rPr>
                <w:rFonts w:hint="eastAsia"/>
              </w:rPr>
              <w:t>GABPA</w:t>
            </w:r>
          </w:p>
        </w:tc>
        <w:tc>
          <w:tcPr>
            <w:tcW w:w="1350" w:type="dxa"/>
            <w:noWrap/>
            <w:hideMark/>
          </w:tcPr>
          <w:p w14:paraId="710E4FED" w14:textId="77777777" w:rsidR="00985874" w:rsidRPr="00985874" w:rsidRDefault="00985874" w:rsidP="00985874">
            <w:r w:rsidRPr="00985874">
              <w:rPr>
                <w:rFonts w:hint="eastAsia"/>
              </w:rPr>
              <w:t>0.99945</w:t>
            </w:r>
          </w:p>
        </w:tc>
        <w:tc>
          <w:tcPr>
            <w:tcW w:w="3741" w:type="dxa"/>
            <w:noWrap/>
            <w:hideMark/>
          </w:tcPr>
          <w:p w14:paraId="4D1D2E4F" w14:textId="77777777" w:rsidR="00985874" w:rsidRPr="00985874" w:rsidRDefault="00985874">
            <w:r w:rsidRPr="00985874">
              <w:rPr>
                <w:rFonts w:hint="eastAsia"/>
              </w:rPr>
              <w:t>0.99831-1.00059</w:t>
            </w:r>
          </w:p>
        </w:tc>
        <w:tc>
          <w:tcPr>
            <w:tcW w:w="1701" w:type="dxa"/>
            <w:noWrap/>
            <w:hideMark/>
          </w:tcPr>
          <w:p w14:paraId="7386663C" w14:textId="77777777" w:rsidR="00985874" w:rsidRPr="00985874" w:rsidRDefault="00985874" w:rsidP="00985874">
            <w:r w:rsidRPr="00985874">
              <w:rPr>
                <w:rFonts w:hint="eastAsia"/>
              </w:rPr>
              <w:t>0.344</w:t>
            </w:r>
          </w:p>
        </w:tc>
      </w:tr>
      <w:tr w:rsidR="00985874" w:rsidRPr="00985874" w14:paraId="05E3D9D9" w14:textId="77777777" w:rsidTr="00985874">
        <w:trPr>
          <w:trHeight w:val="270"/>
        </w:trPr>
        <w:tc>
          <w:tcPr>
            <w:tcW w:w="1680" w:type="dxa"/>
            <w:noWrap/>
            <w:hideMark/>
          </w:tcPr>
          <w:p w14:paraId="3DEB49D0" w14:textId="77777777" w:rsidR="00985874" w:rsidRPr="00985874" w:rsidRDefault="00985874">
            <w:r w:rsidRPr="00985874">
              <w:rPr>
                <w:rFonts w:hint="eastAsia"/>
              </w:rPr>
              <w:t>GLIS3</w:t>
            </w:r>
          </w:p>
        </w:tc>
        <w:tc>
          <w:tcPr>
            <w:tcW w:w="1350" w:type="dxa"/>
            <w:noWrap/>
            <w:hideMark/>
          </w:tcPr>
          <w:p w14:paraId="067B8B3B" w14:textId="77777777" w:rsidR="00985874" w:rsidRPr="00985874" w:rsidRDefault="00985874" w:rsidP="00985874">
            <w:r w:rsidRPr="00985874">
              <w:rPr>
                <w:rFonts w:hint="eastAsia"/>
              </w:rPr>
              <w:t>0.99925</w:t>
            </w:r>
          </w:p>
        </w:tc>
        <w:tc>
          <w:tcPr>
            <w:tcW w:w="3741" w:type="dxa"/>
            <w:noWrap/>
            <w:hideMark/>
          </w:tcPr>
          <w:p w14:paraId="4C9901AB" w14:textId="77777777" w:rsidR="00985874" w:rsidRPr="00985874" w:rsidRDefault="00985874">
            <w:r w:rsidRPr="00985874">
              <w:rPr>
                <w:rFonts w:hint="eastAsia"/>
              </w:rPr>
              <w:t>0.99825-1.00026</w:t>
            </w:r>
          </w:p>
        </w:tc>
        <w:tc>
          <w:tcPr>
            <w:tcW w:w="1701" w:type="dxa"/>
            <w:noWrap/>
            <w:hideMark/>
          </w:tcPr>
          <w:p w14:paraId="24E1CF8B" w14:textId="77777777" w:rsidR="00985874" w:rsidRPr="00985874" w:rsidRDefault="00985874" w:rsidP="00985874">
            <w:r w:rsidRPr="00985874">
              <w:rPr>
                <w:rFonts w:hint="eastAsia"/>
              </w:rPr>
              <w:t>0.14453</w:t>
            </w:r>
          </w:p>
        </w:tc>
      </w:tr>
      <w:tr w:rsidR="00985874" w:rsidRPr="00985874" w14:paraId="6150970D" w14:textId="77777777" w:rsidTr="00985874">
        <w:trPr>
          <w:trHeight w:val="270"/>
        </w:trPr>
        <w:tc>
          <w:tcPr>
            <w:tcW w:w="1680" w:type="dxa"/>
            <w:noWrap/>
            <w:hideMark/>
          </w:tcPr>
          <w:p w14:paraId="1128FEDA" w14:textId="77777777" w:rsidR="00985874" w:rsidRPr="00985874" w:rsidRDefault="00985874">
            <w:r w:rsidRPr="00985874">
              <w:rPr>
                <w:rFonts w:hint="eastAsia"/>
              </w:rPr>
              <w:t>SREBF2</w:t>
            </w:r>
          </w:p>
        </w:tc>
        <w:tc>
          <w:tcPr>
            <w:tcW w:w="1350" w:type="dxa"/>
            <w:noWrap/>
            <w:hideMark/>
          </w:tcPr>
          <w:p w14:paraId="6CC59A54" w14:textId="77777777" w:rsidR="00985874" w:rsidRPr="00985874" w:rsidRDefault="00985874" w:rsidP="00985874">
            <w:r w:rsidRPr="00985874">
              <w:rPr>
                <w:rFonts w:hint="eastAsia"/>
              </w:rPr>
              <w:t>0.99995</w:t>
            </w:r>
          </w:p>
        </w:tc>
        <w:tc>
          <w:tcPr>
            <w:tcW w:w="3741" w:type="dxa"/>
            <w:noWrap/>
            <w:hideMark/>
          </w:tcPr>
          <w:p w14:paraId="73BE7E00" w14:textId="77777777" w:rsidR="00985874" w:rsidRPr="00985874" w:rsidRDefault="00985874">
            <w:r w:rsidRPr="00985874">
              <w:rPr>
                <w:rFonts w:hint="eastAsia"/>
              </w:rPr>
              <w:t>0.99987-1.00004</w:t>
            </w:r>
          </w:p>
        </w:tc>
        <w:tc>
          <w:tcPr>
            <w:tcW w:w="1701" w:type="dxa"/>
            <w:noWrap/>
            <w:hideMark/>
          </w:tcPr>
          <w:p w14:paraId="6DF4BF02" w14:textId="77777777" w:rsidR="00985874" w:rsidRPr="00985874" w:rsidRDefault="00985874" w:rsidP="00985874">
            <w:r w:rsidRPr="00985874">
              <w:rPr>
                <w:rFonts w:hint="eastAsia"/>
              </w:rPr>
              <w:t>0.26426</w:t>
            </w:r>
          </w:p>
        </w:tc>
      </w:tr>
      <w:tr w:rsidR="00985874" w:rsidRPr="00985874" w14:paraId="3694828E" w14:textId="77777777" w:rsidTr="00985874">
        <w:trPr>
          <w:trHeight w:val="270"/>
        </w:trPr>
        <w:tc>
          <w:tcPr>
            <w:tcW w:w="1680" w:type="dxa"/>
            <w:noWrap/>
            <w:hideMark/>
          </w:tcPr>
          <w:p w14:paraId="6BBFBA24" w14:textId="77777777" w:rsidR="00985874" w:rsidRPr="00985874" w:rsidRDefault="00985874">
            <w:r w:rsidRPr="00985874">
              <w:rPr>
                <w:rFonts w:hint="eastAsia"/>
              </w:rPr>
              <w:t>SREBF1</w:t>
            </w:r>
          </w:p>
        </w:tc>
        <w:tc>
          <w:tcPr>
            <w:tcW w:w="1350" w:type="dxa"/>
            <w:noWrap/>
            <w:hideMark/>
          </w:tcPr>
          <w:p w14:paraId="3554F0EA" w14:textId="77777777" w:rsidR="00985874" w:rsidRPr="00985874" w:rsidRDefault="00985874" w:rsidP="00985874">
            <w:r w:rsidRPr="00985874">
              <w:rPr>
                <w:rFonts w:hint="eastAsia"/>
              </w:rPr>
              <w:t>0.99995</w:t>
            </w:r>
          </w:p>
        </w:tc>
        <w:tc>
          <w:tcPr>
            <w:tcW w:w="3741" w:type="dxa"/>
            <w:noWrap/>
            <w:hideMark/>
          </w:tcPr>
          <w:p w14:paraId="16AB01F9" w14:textId="77777777" w:rsidR="00985874" w:rsidRPr="00985874" w:rsidRDefault="00985874">
            <w:r w:rsidRPr="00985874">
              <w:rPr>
                <w:rFonts w:hint="eastAsia"/>
              </w:rPr>
              <w:t>0.99988-1.00002</w:t>
            </w:r>
          </w:p>
        </w:tc>
        <w:tc>
          <w:tcPr>
            <w:tcW w:w="1701" w:type="dxa"/>
            <w:noWrap/>
            <w:hideMark/>
          </w:tcPr>
          <w:p w14:paraId="39777371" w14:textId="77777777" w:rsidR="00985874" w:rsidRPr="00985874" w:rsidRDefault="00985874" w:rsidP="00985874">
            <w:r w:rsidRPr="00985874">
              <w:rPr>
                <w:rFonts w:hint="eastAsia"/>
              </w:rPr>
              <w:t>0.16606</w:t>
            </w:r>
          </w:p>
        </w:tc>
      </w:tr>
      <w:tr w:rsidR="00985874" w:rsidRPr="00985874" w14:paraId="46B48B2A" w14:textId="77777777" w:rsidTr="00985874">
        <w:trPr>
          <w:trHeight w:val="270"/>
        </w:trPr>
        <w:tc>
          <w:tcPr>
            <w:tcW w:w="1680" w:type="dxa"/>
            <w:noWrap/>
            <w:hideMark/>
          </w:tcPr>
          <w:p w14:paraId="7A614684" w14:textId="77777777" w:rsidR="00985874" w:rsidRPr="00985874" w:rsidRDefault="00985874">
            <w:r w:rsidRPr="00985874">
              <w:rPr>
                <w:rFonts w:hint="eastAsia"/>
              </w:rPr>
              <w:t>MTA1</w:t>
            </w:r>
          </w:p>
        </w:tc>
        <w:tc>
          <w:tcPr>
            <w:tcW w:w="1350" w:type="dxa"/>
            <w:noWrap/>
            <w:hideMark/>
          </w:tcPr>
          <w:p w14:paraId="00DB3A5B" w14:textId="77777777" w:rsidR="00985874" w:rsidRPr="00985874" w:rsidRDefault="00985874" w:rsidP="00985874">
            <w:r w:rsidRPr="00985874">
              <w:rPr>
                <w:rFonts w:hint="eastAsia"/>
              </w:rPr>
              <w:t>1.0002</w:t>
            </w:r>
          </w:p>
        </w:tc>
        <w:tc>
          <w:tcPr>
            <w:tcW w:w="3741" w:type="dxa"/>
            <w:noWrap/>
            <w:hideMark/>
          </w:tcPr>
          <w:p w14:paraId="755A6708" w14:textId="77777777" w:rsidR="00985874" w:rsidRPr="00985874" w:rsidRDefault="00985874">
            <w:r w:rsidRPr="00985874">
              <w:rPr>
                <w:rFonts w:hint="eastAsia"/>
              </w:rPr>
              <w:t>0.99986-1.00054</w:t>
            </w:r>
          </w:p>
        </w:tc>
        <w:tc>
          <w:tcPr>
            <w:tcW w:w="1701" w:type="dxa"/>
            <w:noWrap/>
            <w:hideMark/>
          </w:tcPr>
          <w:p w14:paraId="282FA408" w14:textId="77777777" w:rsidR="00985874" w:rsidRPr="00985874" w:rsidRDefault="00985874" w:rsidP="00985874">
            <w:r w:rsidRPr="00985874">
              <w:rPr>
                <w:rFonts w:hint="eastAsia"/>
              </w:rPr>
              <w:t>0.25317</w:t>
            </w:r>
          </w:p>
        </w:tc>
      </w:tr>
      <w:tr w:rsidR="00985874" w:rsidRPr="00985874" w14:paraId="4667C4C6" w14:textId="77777777" w:rsidTr="00985874">
        <w:trPr>
          <w:trHeight w:val="270"/>
        </w:trPr>
        <w:tc>
          <w:tcPr>
            <w:tcW w:w="1680" w:type="dxa"/>
            <w:noWrap/>
            <w:hideMark/>
          </w:tcPr>
          <w:p w14:paraId="174BB64F" w14:textId="77777777" w:rsidR="00985874" w:rsidRPr="00985874" w:rsidRDefault="00985874">
            <w:r w:rsidRPr="00985874">
              <w:rPr>
                <w:rFonts w:hint="eastAsia"/>
              </w:rPr>
              <w:t>MTA2</w:t>
            </w:r>
          </w:p>
        </w:tc>
        <w:tc>
          <w:tcPr>
            <w:tcW w:w="1350" w:type="dxa"/>
            <w:noWrap/>
            <w:hideMark/>
          </w:tcPr>
          <w:p w14:paraId="4E9DA554" w14:textId="77777777" w:rsidR="00985874" w:rsidRPr="00985874" w:rsidRDefault="00985874" w:rsidP="00985874">
            <w:r w:rsidRPr="00985874">
              <w:rPr>
                <w:rFonts w:hint="eastAsia"/>
              </w:rPr>
              <w:t>1.00003</w:t>
            </w:r>
          </w:p>
        </w:tc>
        <w:tc>
          <w:tcPr>
            <w:tcW w:w="3741" w:type="dxa"/>
            <w:noWrap/>
            <w:hideMark/>
          </w:tcPr>
          <w:p w14:paraId="10DC5CF0" w14:textId="77777777" w:rsidR="00985874" w:rsidRPr="00985874" w:rsidRDefault="00985874">
            <w:r w:rsidRPr="00985874">
              <w:rPr>
                <w:rFonts w:hint="eastAsia"/>
              </w:rPr>
              <w:t>0.99987-1.00018</w:t>
            </w:r>
          </w:p>
        </w:tc>
        <w:tc>
          <w:tcPr>
            <w:tcW w:w="1701" w:type="dxa"/>
            <w:noWrap/>
            <w:hideMark/>
          </w:tcPr>
          <w:p w14:paraId="70E6195C" w14:textId="77777777" w:rsidR="00985874" w:rsidRPr="00985874" w:rsidRDefault="00985874" w:rsidP="00985874">
            <w:r w:rsidRPr="00985874">
              <w:rPr>
                <w:rFonts w:hint="eastAsia"/>
              </w:rPr>
              <w:t>0.73863</w:t>
            </w:r>
          </w:p>
        </w:tc>
      </w:tr>
      <w:tr w:rsidR="00985874" w:rsidRPr="00985874" w14:paraId="3F341325" w14:textId="77777777" w:rsidTr="00985874">
        <w:trPr>
          <w:trHeight w:val="270"/>
        </w:trPr>
        <w:tc>
          <w:tcPr>
            <w:tcW w:w="1680" w:type="dxa"/>
            <w:noWrap/>
            <w:hideMark/>
          </w:tcPr>
          <w:p w14:paraId="15F4BE91" w14:textId="77777777" w:rsidR="00985874" w:rsidRPr="00985874" w:rsidRDefault="00985874">
            <w:r w:rsidRPr="00985874">
              <w:rPr>
                <w:rFonts w:hint="eastAsia"/>
              </w:rPr>
              <w:t>MTA3</w:t>
            </w:r>
          </w:p>
        </w:tc>
        <w:tc>
          <w:tcPr>
            <w:tcW w:w="1350" w:type="dxa"/>
            <w:noWrap/>
            <w:hideMark/>
          </w:tcPr>
          <w:p w14:paraId="693F83F6" w14:textId="77777777" w:rsidR="00985874" w:rsidRPr="00985874" w:rsidRDefault="00985874" w:rsidP="00985874">
            <w:r w:rsidRPr="00985874">
              <w:rPr>
                <w:rFonts w:hint="eastAsia"/>
              </w:rPr>
              <w:t>1.00077</w:t>
            </w:r>
          </w:p>
        </w:tc>
        <w:tc>
          <w:tcPr>
            <w:tcW w:w="3741" w:type="dxa"/>
            <w:noWrap/>
            <w:hideMark/>
          </w:tcPr>
          <w:p w14:paraId="44B6528D" w14:textId="77777777" w:rsidR="00985874" w:rsidRPr="00985874" w:rsidRDefault="00985874">
            <w:r w:rsidRPr="00985874">
              <w:rPr>
                <w:rFonts w:hint="eastAsia"/>
              </w:rPr>
              <w:t>1.00001-1.00152</w:t>
            </w:r>
          </w:p>
        </w:tc>
        <w:tc>
          <w:tcPr>
            <w:tcW w:w="1701" w:type="dxa"/>
            <w:noWrap/>
            <w:hideMark/>
          </w:tcPr>
          <w:p w14:paraId="2189D16D" w14:textId="77777777" w:rsidR="00985874" w:rsidRPr="00985874" w:rsidRDefault="00985874" w:rsidP="00985874">
            <w:r w:rsidRPr="00985874">
              <w:rPr>
                <w:rFonts w:hint="eastAsia"/>
              </w:rPr>
              <w:t>0.0464</w:t>
            </w:r>
          </w:p>
        </w:tc>
      </w:tr>
      <w:tr w:rsidR="00985874" w:rsidRPr="00985874" w14:paraId="5814204B" w14:textId="77777777" w:rsidTr="00985874">
        <w:trPr>
          <w:trHeight w:val="270"/>
        </w:trPr>
        <w:tc>
          <w:tcPr>
            <w:tcW w:w="1680" w:type="dxa"/>
            <w:noWrap/>
            <w:hideMark/>
          </w:tcPr>
          <w:p w14:paraId="4BCF5665" w14:textId="77777777" w:rsidR="00985874" w:rsidRPr="00985874" w:rsidRDefault="00985874">
            <w:r w:rsidRPr="00985874">
              <w:rPr>
                <w:rFonts w:hint="eastAsia"/>
              </w:rPr>
              <w:t>BACH2</w:t>
            </w:r>
          </w:p>
        </w:tc>
        <w:tc>
          <w:tcPr>
            <w:tcW w:w="1350" w:type="dxa"/>
            <w:noWrap/>
            <w:hideMark/>
          </w:tcPr>
          <w:p w14:paraId="6C32465E" w14:textId="77777777" w:rsidR="00985874" w:rsidRPr="00985874" w:rsidRDefault="00985874" w:rsidP="00985874">
            <w:r w:rsidRPr="00985874">
              <w:rPr>
                <w:rFonts w:hint="eastAsia"/>
              </w:rPr>
              <w:t>0.9997</w:t>
            </w:r>
          </w:p>
        </w:tc>
        <w:tc>
          <w:tcPr>
            <w:tcW w:w="3741" w:type="dxa"/>
            <w:noWrap/>
            <w:hideMark/>
          </w:tcPr>
          <w:p w14:paraId="5FC270A5" w14:textId="77777777" w:rsidR="00985874" w:rsidRPr="00985874" w:rsidRDefault="00985874">
            <w:r w:rsidRPr="00985874">
              <w:rPr>
                <w:rFonts w:hint="eastAsia"/>
              </w:rPr>
              <w:t>0.99833-1.00107</w:t>
            </w:r>
          </w:p>
        </w:tc>
        <w:tc>
          <w:tcPr>
            <w:tcW w:w="1701" w:type="dxa"/>
            <w:noWrap/>
            <w:hideMark/>
          </w:tcPr>
          <w:p w14:paraId="41684461" w14:textId="77777777" w:rsidR="00985874" w:rsidRPr="00985874" w:rsidRDefault="00985874" w:rsidP="00985874">
            <w:r w:rsidRPr="00985874">
              <w:rPr>
                <w:rFonts w:hint="eastAsia"/>
              </w:rPr>
              <w:t>0.66712</w:t>
            </w:r>
          </w:p>
        </w:tc>
      </w:tr>
      <w:tr w:rsidR="00985874" w:rsidRPr="00985874" w14:paraId="35A22803" w14:textId="77777777" w:rsidTr="00985874">
        <w:trPr>
          <w:trHeight w:val="270"/>
        </w:trPr>
        <w:tc>
          <w:tcPr>
            <w:tcW w:w="1680" w:type="dxa"/>
            <w:noWrap/>
            <w:hideMark/>
          </w:tcPr>
          <w:p w14:paraId="1727BC08" w14:textId="77777777" w:rsidR="00985874" w:rsidRPr="00985874" w:rsidRDefault="00985874">
            <w:r w:rsidRPr="00985874">
              <w:rPr>
                <w:rFonts w:hint="eastAsia"/>
              </w:rPr>
              <w:t>KCNIP3</w:t>
            </w:r>
          </w:p>
        </w:tc>
        <w:tc>
          <w:tcPr>
            <w:tcW w:w="1350" w:type="dxa"/>
            <w:noWrap/>
            <w:hideMark/>
          </w:tcPr>
          <w:p w14:paraId="6A655020" w14:textId="77777777" w:rsidR="00985874" w:rsidRPr="00985874" w:rsidRDefault="00985874" w:rsidP="00985874">
            <w:r w:rsidRPr="00985874">
              <w:rPr>
                <w:rFonts w:hint="eastAsia"/>
              </w:rPr>
              <w:t>0.99968</w:t>
            </w:r>
          </w:p>
        </w:tc>
        <w:tc>
          <w:tcPr>
            <w:tcW w:w="3741" w:type="dxa"/>
            <w:noWrap/>
            <w:hideMark/>
          </w:tcPr>
          <w:p w14:paraId="4BBFD7EE" w14:textId="77777777" w:rsidR="00985874" w:rsidRPr="00985874" w:rsidRDefault="00985874">
            <w:r w:rsidRPr="00985874">
              <w:rPr>
                <w:rFonts w:hint="eastAsia"/>
              </w:rPr>
              <w:t>0.99821-1.00115</w:t>
            </w:r>
          </w:p>
        </w:tc>
        <w:tc>
          <w:tcPr>
            <w:tcW w:w="1701" w:type="dxa"/>
            <w:noWrap/>
            <w:hideMark/>
          </w:tcPr>
          <w:p w14:paraId="19CBAC6A" w14:textId="77777777" w:rsidR="00985874" w:rsidRPr="00985874" w:rsidRDefault="00985874" w:rsidP="00985874">
            <w:r w:rsidRPr="00985874">
              <w:rPr>
                <w:rFonts w:hint="eastAsia"/>
              </w:rPr>
              <w:t>0.6703</w:t>
            </w:r>
          </w:p>
        </w:tc>
      </w:tr>
      <w:tr w:rsidR="00985874" w:rsidRPr="00985874" w14:paraId="645481DE" w14:textId="77777777" w:rsidTr="00985874">
        <w:trPr>
          <w:trHeight w:val="270"/>
        </w:trPr>
        <w:tc>
          <w:tcPr>
            <w:tcW w:w="1680" w:type="dxa"/>
            <w:noWrap/>
            <w:hideMark/>
          </w:tcPr>
          <w:p w14:paraId="28E5DC33" w14:textId="77777777" w:rsidR="00985874" w:rsidRPr="00985874" w:rsidRDefault="00985874">
            <w:r w:rsidRPr="00985874">
              <w:rPr>
                <w:rFonts w:hint="eastAsia"/>
              </w:rPr>
              <w:t>ELK3</w:t>
            </w:r>
          </w:p>
        </w:tc>
        <w:tc>
          <w:tcPr>
            <w:tcW w:w="1350" w:type="dxa"/>
            <w:noWrap/>
            <w:hideMark/>
          </w:tcPr>
          <w:p w14:paraId="153D5397" w14:textId="77777777" w:rsidR="00985874" w:rsidRPr="00985874" w:rsidRDefault="00985874" w:rsidP="00985874">
            <w:r w:rsidRPr="00985874">
              <w:rPr>
                <w:rFonts w:hint="eastAsia"/>
              </w:rPr>
              <w:t>1.00012</w:t>
            </w:r>
          </w:p>
        </w:tc>
        <w:tc>
          <w:tcPr>
            <w:tcW w:w="3741" w:type="dxa"/>
            <w:noWrap/>
            <w:hideMark/>
          </w:tcPr>
          <w:p w14:paraId="6CBC9122" w14:textId="77777777" w:rsidR="00985874" w:rsidRPr="00985874" w:rsidRDefault="00985874">
            <w:r w:rsidRPr="00985874">
              <w:rPr>
                <w:rFonts w:hint="eastAsia"/>
              </w:rPr>
              <w:t>0.99993-1.00031</w:t>
            </w:r>
          </w:p>
        </w:tc>
        <w:tc>
          <w:tcPr>
            <w:tcW w:w="1701" w:type="dxa"/>
            <w:noWrap/>
            <w:hideMark/>
          </w:tcPr>
          <w:p w14:paraId="1918B7EB" w14:textId="77777777" w:rsidR="00985874" w:rsidRPr="00985874" w:rsidRDefault="00985874" w:rsidP="00985874">
            <w:r w:rsidRPr="00985874">
              <w:rPr>
                <w:rFonts w:hint="eastAsia"/>
              </w:rPr>
              <w:t>0.2186</w:t>
            </w:r>
          </w:p>
        </w:tc>
      </w:tr>
      <w:tr w:rsidR="00985874" w:rsidRPr="00985874" w14:paraId="522D59E8" w14:textId="77777777" w:rsidTr="00985874">
        <w:trPr>
          <w:trHeight w:val="270"/>
        </w:trPr>
        <w:tc>
          <w:tcPr>
            <w:tcW w:w="1680" w:type="dxa"/>
            <w:noWrap/>
            <w:hideMark/>
          </w:tcPr>
          <w:p w14:paraId="19071724" w14:textId="77777777" w:rsidR="00985874" w:rsidRPr="00985874" w:rsidRDefault="00985874">
            <w:r w:rsidRPr="00985874">
              <w:rPr>
                <w:rFonts w:hint="eastAsia"/>
              </w:rPr>
              <w:t>ELK1</w:t>
            </w:r>
          </w:p>
        </w:tc>
        <w:tc>
          <w:tcPr>
            <w:tcW w:w="1350" w:type="dxa"/>
            <w:noWrap/>
            <w:hideMark/>
          </w:tcPr>
          <w:p w14:paraId="400F6C5C" w14:textId="77777777" w:rsidR="00985874" w:rsidRPr="00985874" w:rsidRDefault="00985874" w:rsidP="00985874">
            <w:r w:rsidRPr="00985874">
              <w:rPr>
                <w:rFonts w:hint="eastAsia"/>
              </w:rPr>
              <w:t>1.00012</w:t>
            </w:r>
          </w:p>
        </w:tc>
        <w:tc>
          <w:tcPr>
            <w:tcW w:w="3741" w:type="dxa"/>
            <w:noWrap/>
            <w:hideMark/>
          </w:tcPr>
          <w:p w14:paraId="2ABCECAD" w14:textId="77777777" w:rsidR="00985874" w:rsidRPr="00985874" w:rsidRDefault="00985874">
            <w:r w:rsidRPr="00985874">
              <w:rPr>
                <w:rFonts w:hint="eastAsia"/>
              </w:rPr>
              <w:t>0.99995-1.00028</w:t>
            </w:r>
          </w:p>
        </w:tc>
        <w:tc>
          <w:tcPr>
            <w:tcW w:w="1701" w:type="dxa"/>
            <w:noWrap/>
            <w:hideMark/>
          </w:tcPr>
          <w:p w14:paraId="2CD067DD" w14:textId="77777777" w:rsidR="00985874" w:rsidRPr="00985874" w:rsidRDefault="00985874" w:rsidP="00985874">
            <w:r w:rsidRPr="00985874">
              <w:rPr>
                <w:rFonts w:hint="eastAsia"/>
              </w:rPr>
              <w:t>0.16832</w:t>
            </w:r>
          </w:p>
        </w:tc>
      </w:tr>
      <w:tr w:rsidR="00985874" w:rsidRPr="00985874" w14:paraId="7CCCF401" w14:textId="77777777" w:rsidTr="00985874">
        <w:trPr>
          <w:trHeight w:val="270"/>
        </w:trPr>
        <w:tc>
          <w:tcPr>
            <w:tcW w:w="1680" w:type="dxa"/>
            <w:noWrap/>
            <w:hideMark/>
          </w:tcPr>
          <w:p w14:paraId="30DF0435" w14:textId="77777777" w:rsidR="00985874" w:rsidRPr="00985874" w:rsidRDefault="00985874">
            <w:r w:rsidRPr="00985874">
              <w:rPr>
                <w:rFonts w:hint="eastAsia"/>
              </w:rPr>
              <w:t>ELK4</w:t>
            </w:r>
          </w:p>
        </w:tc>
        <w:tc>
          <w:tcPr>
            <w:tcW w:w="1350" w:type="dxa"/>
            <w:noWrap/>
            <w:hideMark/>
          </w:tcPr>
          <w:p w14:paraId="76B12072" w14:textId="77777777" w:rsidR="00985874" w:rsidRPr="00985874" w:rsidRDefault="00985874" w:rsidP="00985874">
            <w:r w:rsidRPr="00985874">
              <w:rPr>
                <w:rFonts w:hint="eastAsia"/>
              </w:rPr>
              <w:t>0.99978</w:t>
            </w:r>
          </w:p>
        </w:tc>
        <w:tc>
          <w:tcPr>
            <w:tcW w:w="3741" w:type="dxa"/>
            <w:noWrap/>
            <w:hideMark/>
          </w:tcPr>
          <w:p w14:paraId="0436A24A" w14:textId="77777777" w:rsidR="00985874" w:rsidRPr="00985874" w:rsidRDefault="00985874">
            <w:r w:rsidRPr="00985874">
              <w:rPr>
                <w:rFonts w:hint="eastAsia"/>
              </w:rPr>
              <w:t>0.99941-1.00014</w:t>
            </w:r>
          </w:p>
        </w:tc>
        <w:tc>
          <w:tcPr>
            <w:tcW w:w="1701" w:type="dxa"/>
            <w:noWrap/>
            <w:hideMark/>
          </w:tcPr>
          <w:p w14:paraId="3EFCA183" w14:textId="77777777" w:rsidR="00985874" w:rsidRPr="00985874" w:rsidRDefault="00985874" w:rsidP="00985874">
            <w:r w:rsidRPr="00985874">
              <w:rPr>
                <w:rFonts w:hint="eastAsia"/>
              </w:rPr>
              <w:t>0.22656</w:t>
            </w:r>
          </w:p>
        </w:tc>
      </w:tr>
      <w:tr w:rsidR="00985874" w:rsidRPr="00985874" w14:paraId="0A0D9F91" w14:textId="77777777" w:rsidTr="00985874">
        <w:trPr>
          <w:trHeight w:val="270"/>
        </w:trPr>
        <w:tc>
          <w:tcPr>
            <w:tcW w:w="1680" w:type="dxa"/>
            <w:noWrap/>
            <w:hideMark/>
          </w:tcPr>
          <w:p w14:paraId="5DB9CD43" w14:textId="77777777" w:rsidR="00985874" w:rsidRPr="00985874" w:rsidRDefault="00985874">
            <w:r w:rsidRPr="00985874">
              <w:rPr>
                <w:rFonts w:hint="eastAsia"/>
              </w:rPr>
              <w:t>PER2</w:t>
            </w:r>
          </w:p>
        </w:tc>
        <w:tc>
          <w:tcPr>
            <w:tcW w:w="1350" w:type="dxa"/>
            <w:noWrap/>
            <w:hideMark/>
          </w:tcPr>
          <w:p w14:paraId="3C0469C4" w14:textId="77777777" w:rsidR="00985874" w:rsidRPr="00985874" w:rsidRDefault="00985874" w:rsidP="00985874">
            <w:r w:rsidRPr="00985874">
              <w:rPr>
                <w:rFonts w:hint="eastAsia"/>
              </w:rPr>
              <w:t>0.99946</w:t>
            </w:r>
          </w:p>
        </w:tc>
        <w:tc>
          <w:tcPr>
            <w:tcW w:w="3741" w:type="dxa"/>
            <w:noWrap/>
            <w:hideMark/>
          </w:tcPr>
          <w:p w14:paraId="105A69A9" w14:textId="77777777" w:rsidR="00985874" w:rsidRPr="00985874" w:rsidRDefault="00985874">
            <w:r w:rsidRPr="00985874">
              <w:rPr>
                <w:rFonts w:hint="eastAsia"/>
              </w:rPr>
              <w:t>0.999-0.99992</w:t>
            </w:r>
          </w:p>
        </w:tc>
        <w:tc>
          <w:tcPr>
            <w:tcW w:w="1701" w:type="dxa"/>
            <w:noWrap/>
            <w:hideMark/>
          </w:tcPr>
          <w:p w14:paraId="7794299F" w14:textId="77777777" w:rsidR="00985874" w:rsidRPr="00985874" w:rsidRDefault="00985874" w:rsidP="00985874">
            <w:r w:rsidRPr="00985874">
              <w:rPr>
                <w:rFonts w:hint="eastAsia"/>
              </w:rPr>
              <w:t>0.02259</w:t>
            </w:r>
          </w:p>
        </w:tc>
      </w:tr>
      <w:tr w:rsidR="00985874" w:rsidRPr="00985874" w14:paraId="4F5CFC63" w14:textId="77777777" w:rsidTr="00985874">
        <w:trPr>
          <w:trHeight w:val="270"/>
        </w:trPr>
        <w:tc>
          <w:tcPr>
            <w:tcW w:w="1680" w:type="dxa"/>
            <w:noWrap/>
            <w:hideMark/>
          </w:tcPr>
          <w:p w14:paraId="47AF393E" w14:textId="77777777" w:rsidR="00985874" w:rsidRPr="00985874" w:rsidRDefault="00985874">
            <w:r w:rsidRPr="00985874">
              <w:rPr>
                <w:rFonts w:hint="eastAsia"/>
              </w:rPr>
              <w:t>KAT5</w:t>
            </w:r>
          </w:p>
        </w:tc>
        <w:tc>
          <w:tcPr>
            <w:tcW w:w="1350" w:type="dxa"/>
            <w:noWrap/>
            <w:hideMark/>
          </w:tcPr>
          <w:p w14:paraId="2833E8E0" w14:textId="77777777" w:rsidR="00985874" w:rsidRPr="00985874" w:rsidRDefault="00985874" w:rsidP="00985874">
            <w:r w:rsidRPr="00985874">
              <w:rPr>
                <w:rFonts w:hint="eastAsia"/>
              </w:rPr>
              <w:t>1.00008</w:t>
            </w:r>
          </w:p>
        </w:tc>
        <w:tc>
          <w:tcPr>
            <w:tcW w:w="3741" w:type="dxa"/>
            <w:noWrap/>
            <w:hideMark/>
          </w:tcPr>
          <w:p w14:paraId="6A799BAF" w14:textId="77777777" w:rsidR="00985874" w:rsidRPr="00985874" w:rsidRDefault="00985874">
            <w:r w:rsidRPr="00985874">
              <w:rPr>
                <w:rFonts w:hint="eastAsia"/>
              </w:rPr>
              <w:t>0.99935-1.0008</w:t>
            </w:r>
          </w:p>
        </w:tc>
        <w:tc>
          <w:tcPr>
            <w:tcW w:w="1701" w:type="dxa"/>
            <w:noWrap/>
            <w:hideMark/>
          </w:tcPr>
          <w:p w14:paraId="56567F42" w14:textId="77777777" w:rsidR="00985874" w:rsidRPr="00985874" w:rsidRDefault="00985874" w:rsidP="00985874">
            <w:r w:rsidRPr="00985874">
              <w:rPr>
                <w:rFonts w:hint="eastAsia"/>
              </w:rPr>
              <w:t>0.83793</w:t>
            </w:r>
          </w:p>
        </w:tc>
      </w:tr>
      <w:tr w:rsidR="00985874" w:rsidRPr="00985874" w14:paraId="7D7FC00F" w14:textId="77777777" w:rsidTr="00985874">
        <w:trPr>
          <w:trHeight w:val="270"/>
        </w:trPr>
        <w:tc>
          <w:tcPr>
            <w:tcW w:w="1680" w:type="dxa"/>
            <w:noWrap/>
            <w:hideMark/>
          </w:tcPr>
          <w:p w14:paraId="3D4B5402" w14:textId="77777777" w:rsidR="00985874" w:rsidRPr="00985874" w:rsidRDefault="00985874">
            <w:r w:rsidRPr="00985874">
              <w:rPr>
                <w:rFonts w:hint="eastAsia"/>
              </w:rPr>
              <w:t>PLAG1</w:t>
            </w:r>
          </w:p>
        </w:tc>
        <w:tc>
          <w:tcPr>
            <w:tcW w:w="1350" w:type="dxa"/>
            <w:noWrap/>
            <w:hideMark/>
          </w:tcPr>
          <w:p w14:paraId="0DE295BD" w14:textId="77777777" w:rsidR="00985874" w:rsidRPr="00985874" w:rsidRDefault="00985874" w:rsidP="00985874">
            <w:r w:rsidRPr="00985874">
              <w:rPr>
                <w:rFonts w:hint="eastAsia"/>
              </w:rPr>
              <w:t>0.99963</w:t>
            </w:r>
          </w:p>
        </w:tc>
        <w:tc>
          <w:tcPr>
            <w:tcW w:w="3741" w:type="dxa"/>
            <w:noWrap/>
            <w:hideMark/>
          </w:tcPr>
          <w:p w14:paraId="4897324D" w14:textId="77777777" w:rsidR="00985874" w:rsidRPr="00985874" w:rsidRDefault="00985874">
            <w:r w:rsidRPr="00985874">
              <w:rPr>
                <w:rFonts w:hint="eastAsia"/>
              </w:rPr>
              <w:t>0.9986-1.00067</w:t>
            </w:r>
          </w:p>
        </w:tc>
        <w:tc>
          <w:tcPr>
            <w:tcW w:w="1701" w:type="dxa"/>
            <w:noWrap/>
            <w:hideMark/>
          </w:tcPr>
          <w:p w14:paraId="6B71881D" w14:textId="77777777" w:rsidR="00985874" w:rsidRPr="00985874" w:rsidRDefault="00985874" w:rsidP="00985874">
            <w:r w:rsidRPr="00985874">
              <w:rPr>
                <w:rFonts w:hint="eastAsia"/>
              </w:rPr>
              <w:t>0.4894</w:t>
            </w:r>
          </w:p>
        </w:tc>
      </w:tr>
      <w:tr w:rsidR="00985874" w:rsidRPr="00985874" w14:paraId="6097D4C2" w14:textId="77777777" w:rsidTr="00985874">
        <w:trPr>
          <w:trHeight w:val="270"/>
        </w:trPr>
        <w:tc>
          <w:tcPr>
            <w:tcW w:w="1680" w:type="dxa"/>
            <w:noWrap/>
            <w:hideMark/>
          </w:tcPr>
          <w:p w14:paraId="28F805A6" w14:textId="77777777" w:rsidR="00985874" w:rsidRPr="00985874" w:rsidRDefault="00985874">
            <w:r w:rsidRPr="00985874">
              <w:rPr>
                <w:rFonts w:hint="eastAsia"/>
              </w:rPr>
              <w:t>JDP2</w:t>
            </w:r>
          </w:p>
        </w:tc>
        <w:tc>
          <w:tcPr>
            <w:tcW w:w="1350" w:type="dxa"/>
            <w:noWrap/>
            <w:hideMark/>
          </w:tcPr>
          <w:p w14:paraId="4DFD7111" w14:textId="77777777" w:rsidR="00985874" w:rsidRPr="00985874" w:rsidRDefault="00985874" w:rsidP="00985874">
            <w:r w:rsidRPr="00985874">
              <w:rPr>
                <w:rFonts w:hint="eastAsia"/>
              </w:rPr>
              <w:t>0.99979</w:t>
            </w:r>
          </w:p>
        </w:tc>
        <w:tc>
          <w:tcPr>
            <w:tcW w:w="3741" w:type="dxa"/>
            <w:noWrap/>
            <w:hideMark/>
          </w:tcPr>
          <w:p w14:paraId="0EE7891F" w14:textId="77777777" w:rsidR="00985874" w:rsidRPr="00985874" w:rsidRDefault="00985874">
            <w:r w:rsidRPr="00985874">
              <w:rPr>
                <w:rFonts w:hint="eastAsia"/>
              </w:rPr>
              <w:t>0.99919-1.00038</w:t>
            </w:r>
          </w:p>
        </w:tc>
        <w:tc>
          <w:tcPr>
            <w:tcW w:w="1701" w:type="dxa"/>
            <w:noWrap/>
            <w:hideMark/>
          </w:tcPr>
          <w:p w14:paraId="63842BF9" w14:textId="77777777" w:rsidR="00985874" w:rsidRPr="00985874" w:rsidRDefault="00985874" w:rsidP="00985874">
            <w:r w:rsidRPr="00985874">
              <w:rPr>
                <w:rFonts w:hint="eastAsia"/>
              </w:rPr>
              <w:t>0.48226</w:t>
            </w:r>
          </w:p>
        </w:tc>
      </w:tr>
      <w:tr w:rsidR="00985874" w:rsidRPr="00985874" w14:paraId="247B1D0D" w14:textId="77777777" w:rsidTr="00985874">
        <w:trPr>
          <w:trHeight w:val="270"/>
        </w:trPr>
        <w:tc>
          <w:tcPr>
            <w:tcW w:w="1680" w:type="dxa"/>
            <w:noWrap/>
            <w:hideMark/>
          </w:tcPr>
          <w:p w14:paraId="3BCA067F" w14:textId="77777777" w:rsidR="00985874" w:rsidRPr="00985874" w:rsidRDefault="00985874">
            <w:r w:rsidRPr="00985874">
              <w:rPr>
                <w:rFonts w:hint="eastAsia"/>
              </w:rPr>
              <w:t>ATF4</w:t>
            </w:r>
          </w:p>
        </w:tc>
        <w:tc>
          <w:tcPr>
            <w:tcW w:w="1350" w:type="dxa"/>
            <w:noWrap/>
            <w:hideMark/>
          </w:tcPr>
          <w:p w14:paraId="5067FED1" w14:textId="77777777" w:rsidR="00985874" w:rsidRPr="00985874" w:rsidRDefault="00985874" w:rsidP="00985874">
            <w:r w:rsidRPr="00985874">
              <w:rPr>
                <w:rFonts w:hint="eastAsia"/>
              </w:rPr>
              <w:t>1.00004</w:t>
            </w:r>
          </w:p>
        </w:tc>
        <w:tc>
          <w:tcPr>
            <w:tcW w:w="3741" w:type="dxa"/>
            <w:noWrap/>
            <w:hideMark/>
          </w:tcPr>
          <w:p w14:paraId="40A7791C" w14:textId="77777777" w:rsidR="00985874" w:rsidRPr="00985874" w:rsidRDefault="00985874">
            <w:r w:rsidRPr="00985874">
              <w:rPr>
                <w:rFonts w:hint="eastAsia"/>
              </w:rPr>
              <w:t>0.99998-1.0001</w:t>
            </w:r>
          </w:p>
        </w:tc>
        <w:tc>
          <w:tcPr>
            <w:tcW w:w="1701" w:type="dxa"/>
            <w:noWrap/>
            <w:hideMark/>
          </w:tcPr>
          <w:p w14:paraId="73DDF133" w14:textId="77777777" w:rsidR="00985874" w:rsidRPr="00985874" w:rsidRDefault="00985874" w:rsidP="00985874">
            <w:r w:rsidRPr="00985874">
              <w:rPr>
                <w:rFonts w:hint="eastAsia"/>
              </w:rPr>
              <w:t>0.1588</w:t>
            </w:r>
          </w:p>
        </w:tc>
      </w:tr>
      <w:tr w:rsidR="00985874" w:rsidRPr="00985874" w14:paraId="5C690851" w14:textId="77777777" w:rsidTr="00985874">
        <w:trPr>
          <w:trHeight w:val="270"/>
        </w:trPr>
        <w:tc>
          <w:tcPr>
            <w:tcW w:w="1680" w:type="dxa"/>
            <w:noWrap/>
            <w:hideMark/>
          </w:tcPr>
          <w:p w14:paraId="22164860" w14:textId="77777777" w:rsidR="00985874" w:rsidRPr="00985874" w:rsidRDefault="00985874">
            <w:r w:rsidRPr="00985874">
              <w:rPr>
                <w:rFonts w:hint="eastAsia"/>
              </w:rPr>
              <w:t>ATF7</w:t>
            </w:r>
          </w:p>
        </w:tc>
        <w:tc>
          <w:tcPr>
            <w:tcW w:w="1350" w:type="dxa"/>
            <w:noWrap/>
            <w:hideMark/>
          </w:tcPr>
          <w:p w14:paraId="4BE35DBF" w14:textId="77777777" w:rsidR="00985874" w:rsidRPr="00985874" w:rsidRDefault="00985874" w:rsidP="00985874">
            <w:r w:rsidRPr="00985874">
              <w:rPr>
                <w:rFonts w:hint="eastAsia"/>
              </w:rPr>
              <w:t>0.99909</w:t>
            </w:r>
          </w:p>
        </w:tc>
        <w:tc>
          <w:tcPr>
            <w:tcW w:w="3741" w:type="dxa"/>
            <w:noWrap/>
            <w:hideMark/>
          </w:tcPr>
          <w:p w14:paraId="6C903E2D" w14:textId="77777777" w:rsidR="00985874" w:rsidRPr="00985874" w:rsidRDefault="00985874">
            <w:r w:rsidRPr="00985874">
              <w:rPr>
                <w:rFonts w:hint="eastAsia"/>
              </w:rPr>
              <w:t>0.9983-0.99989</w:t>
            </w:r>
          </w:p>
        </w:tc>
        <w:tc>
          <w:tcPr>
            <w:tcW w:w="1701" w:type="dxa"/>
            <w:noWrap/>
            <w:hideMark/>
          </w:tcPr>
          <w:p w14:paraId="74AE43B9" w14:textId="77777777" w:rsidR="00985874" w:rsidRPr="00985874" w:rsidRDefault="00985874" w:rsidP="00985874">
            <w:r w:rsidRPr="00985874">
              <w:rPr>
                <w:rFonts w:hint="eastAsia"/>
              </w:rPr>
              <w:t>0.02543</w:t>
            </w:r>
          </w:p>
        </w:tc>
      </w:tr>
      <w:tr w:rsidR="00985874" w:rsidRPr="00985874" w14:paraId="5E87DFAF" w14:textId="77777777" w:rsidTr="00985874">
        <w:trPr>
          <w:trHeight w:val="270"/>
        </w:trPr>
        <w:tc>
          <w:tcPr>
            <w:tcW w:w="1680" w:type="dxa"/>
            <w:noWrap/>
            <w:hideMark/>
          </w:tcPr>
          <w:p w14:paraId="4470EBDC" w14:textId="77777777" w:rsidR="00985874" w:rsidRPr="00985874" w:rsidRDefault="00985874">
            <w:r w:rsidRPr="00985874">
              <w:rPr>
                <w:rFonts w:hint="eastAsia"/>
              </w:rPr>
              <w:t>ATF6</w:t>
            </w:r>
          </w:p>
        </w:tc>
        <w:tc>
          <w:tcPr>
            <w:tcW w:w="1350" w:type="dxa"/>
            <w:noWrap/>
            <w:hideMark/>
          </w:tcPr>
          <w:p w14:paraId="3B1527FF" w14:textId="77777777" w:rsidR="00985874" w:rsidRPr="00985874" w:rsidRDefault="00985874" w:rsidP="00985874">
            <w:r w:rsidRPr="00985874">
              <w:rPr>
                <w:rFonts w:hint="eastAsia"/>
              </w:rPr>
              <w:t>1.00016</w:t>
            </w:r>
          </w:p>
        </w:tc>
        <w:tc>
          <w:tcPr>
            <w:tcW w:w="3741" w:type="dxa"/>
            <w:noWrap/>
            <w:hideMark/>
          </w:tcPr>
          <w:p w14:paraId="35AC29A5" w14:textId="77777777" w:rsidR="00985874" w:rsidRPr="00985874" w:rsidRDefault="00985874">
            <w:r w:rsidRPr="00985874">
              <w:rPr>
                <w:rFonts w:hint="eastAsia"/>
              </w:rPr>
              <w:t>0.9997-1.00062</w:t>
            </w:r>
          </w:p>
        </w:tc>
        <w:tc>
          <w:tcPr>
            <w:tcW w:w="1701" w:type="dxa"/>
            <w:noWrap/>
            <w:hideMark/>
          </w:tcPr>
          <w:p w14:paraId="28C667C6" w14:textId="77777777" w:rsidR="00985874" w:rsidRPr="00985874" w:rsidRDefault="00985874" w:rsidP="00985874">
            <w:r w:rsidRPr="00985874">
              <w:rPr>
                <w:rFonts w:hint="eastAsia"/>
              </w:rPr>
              <w:t>0.48342</w:t>
            </w:r>
          </w:p>
        </w:tc>
      </w:tr>
      <w:tr w:rsidR="00985874" w:rsidRPr="00985874" w14:paraId="65D8F0B7" w14:textId="77777777" w:rsidTr="00985874">
        <w:trPr>
          <w:trHeight w:val="270"/>
        </w:trPr>
        <w:tc>
          <w:tcPr>
            <w:tcW w:w="1680" w:type="dxa"/>
            <w:noWrap/>
            <w:hideMark/>
          </w:tcPr>
          <w:p w14:paraId="1D9D24BA" w14:textId="77777777" w:rsidR="00985874" w:rsidRPr="00985874" w:rsidRDefault="00985874">
            <w:r w:rsidRPr="00985874">
              <w:rPr>
                <w:rFonts w:hint="eastAsia"/>
              </w:rPr>
              <w:t>ATF1</w:t>
            </w:r>
          </w:p>
        </w:tc>
        <w:tc>
          <w:tcPr>
            <w:tcW w:w="1350" w:type="dxa"/>
            <w:noWrap/>
            <w:hideMark/>
          </w:tcPr>
          <w:p w14:paraId="3096B97B" w14:textId="77777777" w:rsidR="00985874" w:rsidRPr="00985874" w:rsidRDefault="00985874" w:rsidP="00985874">
            <w:r w:rsidRPr="00985874">
              <w:rPr>
                <w:rFonts w:hint="eastAsia"/>
              </w:rPr>
              <w:t>0.99973</w:t>
            </w:r>
          </w:p>
        </w:tc>
        <w:tc>
          <w:tcPr>
            <w:tcW w:w="3741" w:type="dxa"/>
            <w:noWrap/>
            <w:hideMark/>
          </w:tcPr>
          <w:p w14:paraId="21566938" w14:textId="77777777" w:rsidR="00985874" w:rsidRPr="00985874" w:rsidRDefault="00985874">
            <w:r w:rsidRPr="00985874">
              <w:rPr>
                <w:rFonts w:hint="eastAsia"/>
              </w:rPr>
              <w:t>0.99853-1.00093</w:t>
            </w:r>
          </w:p>
        </w:tc>
        <w:tc>
          <w:tcPr>
            <w:tcW w:w="1701" w:type="dxa"/>
            <w:noWrap/>
            <w:hideMark/>
          </w:tcPr>
          <w:p w14:paraId="0B0F5267" w14:textId="77777777" w:rsidR="00985874" w:rsidRPr="00985874" w:rsidRDefault="00985874" w:rsidP="00985874">
            <w:r w:rsidRPr="00985874">
              <w:rPr>
                <w:rFonts w:hint="eastAsia"/>
              </w:rPr>
              <w:t>0.6617</w:t>
            </w:r>
          </w:p>
        </w:tc>
      </w:tr>
      <w:tr w:rsidR="00985874" w:rsidRPr="00985874" w14:paraId="0A2CC564" w14:textId="77777777" w:rsidTr="00985874">
        <w:trPr>
          <w:trHeight w:val="270"/>
        </w:trPr>
        <w:tc>
          <w:tcPr>
            <w:tcW w:w="1680" w:type="dxa"/>
            <w:noWrap/>
            <w:hideMark/>
          </w:tcPr>
          <w:p w14:paraId="4E977844" w14:textId="77777777" w:rsidR="00985874" w:rsidRPr="00985874" w:rsidRDefault="00985874">
            <w:r w:rsidRPr="00985874">
              <w:rPr>
                <w:rFonts w:hint="eastAsia"/>
              </w:rPr>
              <w:t>ATF3</w:t>
            </w:r>
          </w:p>
        </w:tc>
        <w:tc>
          <w:tcPr>
            <w:tcW w:w="1350" w:type="dxa"/>
            <w:noWrap/>
            <w:hideMark/>
          </w:tcPr>
          <w:p w14:paraId="23EDB61A" w14:textId="77777777" w:rsidR="00985874" w:rsidRPr="00985874" w:rsidRDefault="00985874" w:rsidP="00985874">
            <w:r w:rsidRPr="00985874">
              <w:rPr>
                <w:rFonts w:hint="eastAsia"/>
              </w:rPr>
              <w:t>1.00004</w:t>
            </w:r>
          </w:p>
        </w:tc>
        <w:tc>
          <w:tcPr>
            <w:tcW w:w="3741" w:type="dxa"/>
            <w:noWrap/>
            <w:hideMark/>
          </w:tcPr>
          <w:p w14:paraId="716FBE69" w14:textId="77777777" w:rsidR="00985874" w:rsidRPr="00985874" w:rsidRDefault="00985874">
            <w:r w:rsidRPr="00985874">
              <w:rPr>
                <w:rFonts w:hint="eastAsia"/>
              </w:rPr>
              <w:t>0.99996-1.00013</w:t>
            </w:r>
          </w:p>
        </w:tc>
        <w:tc>
          <w:tcPr>
            <w:tcW w:w="1701" w:type="dxa"/>
            <w:noWrap/>
            <w:hideMark/>
          </w:tcPr>
          <w:p w14:paraId="66E8C079" w14:textId="77777777" w:rsidR="00985874" w:rsidRPr="00985874" w:rsidRDefault="00985874" w:rsidP="00985874">
            <w:r w:rsidRPr="00985874">
              <w:rPr>
                <w:rFonts w:hint="eastAsia"/>
              </w:rPr>
              <w:t>0.324</w:t>
            </w:r>
          </w:p>
        </w:tc>
      </w:tr>
      <w:tr w:rsidR="00985874" w:rsidRPr="00985874" w14:paraId="34BF7EC8" w14:textId="77777777" w:rsidTr="00985874">
        <w:trPr>
          <w:trHeight w:val="270"/>
        </w:trPr>
        <w:tc>
          <w:tcPr>
            <w:tcW w:w="1680" w:type="dxa"/>
            <w:noWrap/>
            <w:hideMark/>
          </w:tcPr>
          <w:p w14:paraId="729D423A" w14:textId="77777777" w:rsidR="00985874" w:rsidRPr="00985874" w:rsidRDefault="00985874">
            <w:r w:rsidRPr="00985874">
              <w:rPr>
                <w:rFonts w:hint="eastAsia"/>
              </w:rPr>
              <w:t>ATF2</w:t>
            </w:r>
          </w:p>
        </w:tc>
        <w:tc>
          <w:tcPr>
            <w:tcW w:w="1350" w:type="dxa"/>
            <w:noWrap/>
            <w:hideMark/>
          </w:tcPr>
          <w:p w14:paraId="16028E0E" w14:textId="77777777" w:rsidR="00985874" w:rsidRPr="00985874" w:rsidRDefault="00985874" w:rsidP="00985874">
            <w:r w:rsidRPr="00985874">
              <w:rPr>
                <w:rFonts w:hint="eastAsia"/>
              </w:rPr>
              <w:t>1.00002</w:t>
            </w:r>
          </w:p>
        </w:tc>
        <w:tc>
          <w:tcPr>
            <w:tcW w:w="3741" w:type="dxa"/>
            <w:noWrap/>
            <w:hideMark/>
          </w:tcPr>
          <w:p w14:paraId="7B10609C" w14:textId="77777777" w:rsidR="00985874" w:rsidRPr="00985874" w:rsidRDefault="00985874">
            <w:r w:rsidRPr="00985874">
              <w:rPr>
                <w:rFonts w:hint="eastAsia"/>
              </w:rPr>
              <w:t>0.99952-1.00052</w:t>
            </w:r>
          </w:p>
        </w:tc>
        <w:tc>
          <w:tcPr>
            <w:tcW w:w="1701" w:type="dxa"/>
            <w:noWrap/>
            <w:hideMark/>
          </w:tcPr>
          <w:p w14:paraId="3E574359" w14:textId="77777777" w:rsidR="00985874" w:rsidRPr="00985874" w:rsidRDefault="00985874" w:rsidP="00985874">
            <w:r w:rsidRPr="00985874">
              <w:rPr>
                <w:rFonts w:hint="eastAsia"/>
              </w:rPr>
              <w:t>0.92915</w:t>
            </w:r>
          </w:p>
        </w:tc>
      </w:tr>
      <w:tr w:rsidR="00985874" w:rsidRPr="00985874" w14:paraId="391B2338" w14:textId="77777777" w:rsidTr="00985874">
        <w:trPr>
          <w:trHeight w:val="270"/>
        </w:trPr>
        <w:tc>
          <w:tcPr>
            <w:tcW w:w="1680" w:type="dxa"/>
            <w:noWrap/>
            <w:hideMark/>
          </w:tcPr>
          <w:p w14:paraId="316F8324" w14:textId="77777777" w:rsidR="00985874" w:rsidRPr="00985874" w:rsidRDefault="00985874">
            <w:r w:rsidRPr="00985874">
              <w:rPr>
                <w:rFonts w:hint="eastAsia"/>
              </w:rPr>
              <w:t>LCOR</w:t>
            </w:r>
          </w:p>
        </w:tc>
        <w:tc>
          <w:tcPr>
            <w:tcW w:w="1350" w:type="dxa"/>
            <w:noWrap/>
            <w:hideMark/>
          </w:tcPr>
          <w:p w14:paraId="1E06D6AB" w14:textId="77777777" w:rsidR="00985874" w:rsidRPr="00985874" w:rsidRDefault="00985874" w:rsidP="00985874">
            <w:r w:rsidRPr="00985874">
              <w:rPr>
                <w:rFonts w:hint="eastAsia"/>
              </w:rPr>
              <w:t>0.9998</w:t>
            </w:r>
          </w:p>
        </w:tc>
        <w:tc>
          <w:tcPr>
            <w:tcW w:w="3741" w:type="dxa"/>
            <w:noWrap/>
            <w:hideMark/>
          </w:tcPr>
          <w:p w14:paraId="076628C1" w14:textId="77777777" w:rsidR="00985874" w:rsidRPr="00985874" w:rsidRDefault="00985874">
            <w:r w:rsidRPr="00985874">
              <w:rPr>
                <w:rFonts w:hint="eastAsia"/>
              </w:rPr>
              <w:t>0.99898-1.00062</w:t>
            </w:r>
          </w:p>
        </w:tc>
        <w:tc>
          <w:tcPr>
            <w:tcW w:w="1701" w:type="dxa"/>
            <w:noWrap/>
            <w:hideMark/>
          </w:tcPr>
          <w:p w14:paraId="7536244A" w14:textId="77777777" w:rsidR="00985874" w:rsidRPr="00985874" w:rsidRDefault="00985874" w:rsidP="00985874">
            <w:r w:rsidRPr="00985874">
              <w:rPr>
                <w:rFonts w:hint="eastAsia"/>
              </w:rPr>
              <w:t>0.62737</w:t>
            </w:r>
          </w:p>
        </w:tc>
      </w:tr>
      <w:tr w:rsidR="00985874" w:rsidRPr="00985874" w14:paraId="696B3DEE" w14:textId="77777777" w:rsidTr="00985874">
        <w:trPr>
          <w:trHeight w:val="270"/>
        </w:trPr>
        <w:tc>
          <w:tcPr>
            <w:tcW w:w="1680" w:type="dxa"/>
            <w:noWrap/>
            <w:hideMark/>
          </w:tcPr>
          <w:p w14:paraId="6122EA64" w14:textId="77777777" w:rsidR="00985874" w:rsidRPr="00985874" w:rsidRDefault="00985874">
            <w:r w:rsidRPr="00985874">
              <w:rPr>
                <w:rFonts w:hint="eastAsia"/>
              </w:rPr>
              <w:t>TSC22D1</w:t>
            </w:r>
          </w:p>
        </w:tc>
        <w:tc>
          <w:tcPr>
            <w:tcW w:w="1350" w:type="dxa"/>
            <w:noWrap/>
            <w:hideMark/>
          </w:tcPr>
          <w:p w14:paraId="1386F05F" w14:textId="77777777" w:rsidR="00985874" w:rsidRPr="00985874" w:rsidRDefault="00985874" w:rsidP="00985874">
            <w:r w:rsidRPr="00985874">
              <w:rPr>
                <w:rFonts w:hint="eastAsia"/>
              </w:rPr>
              <w:t>0.99997</w:t>
            </w:r>
          </w:p>
        </w:tc>
        <w:tc>
          <w:tcPr>
            <w:tcW w:w="3741" w:type="dxa"/>
            <w:noWrap/>
            <w:hideMark/>
          </w:tcPr>
          <w:p w14:paraId="3AC03185" w14:textId="77777777" w:rsidR="00985874" w:rsidRPr="00985874" w:rsidRDefault="00985874">
            <w:r w:rsidRPr="00985874">
              <w:rPr>
                <w:rFonts w:hint="eastAsia"/>
              </w:rPr>
              <w:t>0.99991-1.00004</w:t>
            </w:r>
          </w:p>
        </w:tc>
        <w:tc>
          <w:tcPr>
            <w:tcW w:w="1701" w:type="dxa"/>
            <w:noWrap/>
            <w:hideMark/>
          </w:tcPr>
          <w:p w14:paraId="7A38A051" w14:textId="77777777" w:rsidR="00985874" w:rsidRPr="00985874" w:rsidRDefault="00985874" w:rsidP="00985874">
            <w:r w:rsidRPr="00985874">
              <w:rPr>
                <w:rFonts w:hint="eastAsia"/>
              </w:rPr>
              <w:t>0.44905</w:t>
            </w:r>
          </w:p>
        </w:tc>
      </w:tr>
      <w:tr w:rsidR="00985874" w:rsidRPr="00985874" w14:paraId="1C06C78A" w14:textId="77777777" w:rsidTr="00985874">
        <w:trPr>
          <w:trHeight w:val="270"/>
        </w:trPr>
        <w:tc>
          <w:tcPr>
            <w:tcW w:w="1680" w:type="dxa"/>
            <w:noWrap/>
            <w:hideMark/>
          </w:tcPr>
          <w:p w14:paraId="5233D310" w14:textId="77777777" w:rsidR="00985874" w:rsidRPr="00985874" w:rsidRDefault="00985874">
            <w:r w:rsidRPr="00985874">
              <w:rPr>
                <w:rFonts w:hint="eastAsia"/>
              </w:rPr>
              <w:t>TSC22D3</w:t>
            </w:r>
          </w:p>
        </w:tc>
        <w:tc>
          <w:tcPr>
            <w:tcW w:w="1350" w:type="dxa"/>
            <w:noWrap/>
            <w:hideMark/>
          </w:tcPr>
          <w:p w14:paraId="2934F377" w14:textId="77777777" w:rsidR="00985874" w:rsidRPr="00985874" w:rsidRDefault="00985874" w:rsidP="00985874">
            <w:r w:rsidRPr="00985874">
              <w:rPr>
                <w:rFonts w:hint="eastAsia"/>
              </w:rPr>
              <w:t>1.00002</w:t>
            </w:r>
          </w:p>
        </w:tc>
        <w:tc>
          <w:tcPr>
            <w:tcW w:w="3741" w:type="dxa"/>
            <w:noWrap/>
            <w:hideMark/>
          </w:tcPr>
          <w:p w14:paraId="6F6CF039" w14:textId="77777777" w:rsidR="00985874" w:rsidRPr="00985874" w:rsidRDefault="00985874">
            <w:r w:rsidRPr="00985874">
              <w:rPr>
                <w:rFonts w:hint="eastAsia"/>
              </w:rPr>
              <w:t>0.99993-1.00012</w:t>
            </w:r>
          </w:p>
        </w:tc>
        <w:tc>
          <w:tcPr>
            <w:tcW w:w="1701" w:type="dxa"/>
            <w:noWrap/>
            <w:hideMark/>
          </w:tcPr>
          <w:p w14:paraId="4148AC4C" w14:textId="77777777" w:rsidR="00985874" w:rsidRPr="00985874" w:rsidRDefault="00985874" w:rsidP="00985874">
            <w:r w:rsidRPr="00985874">
              <w:rPr>
                <w:rFonts w:hint="eastAsia"/>
              </w:rPr>
              <w:t>0.61804</w:t>
            </w:r>
          </w:p>
        </w:tc>
      </w:tr>
      <w:tr w:rsidR="00985874" w:rsidRPr="00985874" w14:paraId="2A093AE2" w14:textId="77777777" w:rsidTr="00985874">
        <w:trPr>
          <w:trHeight w:val="270"/>
        </w:trPr>
        <w:tc>
          <w:tcPr>
            <w:tcW w:w="1680" w:type="dxa"/>
            <w:noWrap/>
            <w:hideMark/>
          </w:tcPr>
          <w:p w14:paraId="4B21AA23" w14:textId="77777777" w:rsidR="00985874" w:rsidRPr="00985874" w:rsidRDefault="00985874">
            <w:r w:rsidRPr="00985874">
              <w:rPr>
                <w:rFonts w:hint="eastAsia"/>
              </w:rPr>
              <w:t>TNFAIP3</w:t>
            </w:r>
          </w:p>
        </w:tc>
        <w:tc>
          <w:tcPr>
            <w:tcW w:w="1350" w:type="dxa"/>
            <w:noWrap/>
            <w:hideMark/>
          </w:tcPr>
          <w:p w14:paraId="6588D29C" w14:textId="77777777" w:rsidR="00985874" w:rsidRPr="00985874" w:rsidRDefault="00985874" w:rsidP="00985874">
            <w:r w:rsidRPr="00985874">
              <w:rPr>
                <w:rFonts w:hint="eastAsia"/>
              </w:rPr>
              <w:t>1.00005</w:t>
            </w:r>
          </w:p>
        </w:tc>
        <w:tc>
          <w:tcPr>
            <w:tcW w:w="3741" w:type="dxa"/>
            <w:noWrap/>
            <w:hideMark/>
          </w:tcPr>
          <w:p w14:paraId="4D0498F7" w14:textId="77777777" w:rsidR="00985874" w:rsidRPr="00985874" w:rsidRDefault="00985874">
            <w:r w:rsidRPr="00985874">
              <w:rPr>
                <w:rFonts w:hint="eastAsia"/>
              </w:rPr>
              <w:t>0.99998-1.00012</w:t>
            </w:r>
          </w:p>
        </w:tc>
        <w:tc>
          <w:tcPr>
            <w:tcW w:w="1701" w:type="dxa"/>
            <w:noWrap/>
            <w:hideMark/>
          </w:tcPr>
          <w:p w14:paraId="446D23F5" w14:textId="77777777" w:rsidR="00985874" w:rsidRPr="00985874" w:rsidRDefault="00985874" w:rsidP="00985874">
            <w:r w:rsidRPr="00985874">
              <w:rPr>
                <w:rFonts w:hint="eastAsia"/>
              </w:rPr>
              <w:t>0.12916</w:t>
            </w:r>
          </w:p>
        </w:tc>
      </w:tr>
      <w:tr w:rsidR="00985874" w:rsidRPr="00985874" w14:paraId="586DC107" w14:textId="77777777" w:rsidTr="00985874">
        <w:trPr>
          <w:trHeight w:val="270"/>
        </w:trPr>
        <w:tc>
          <w:tcPr>
            <w:tcW w:w="1680" w:type="dxa"/>
            <w:noWrap/>
            <w:hideMark/>
          </w:tcPr>
          <w:p w14:paraId="3F24B184" w14:textId="77777777" w:rsidR="00985874" w:rsidRPr="00985874" w:rsidRDefault="00985874">
            <w:r w:rsidRPr="00985874">
              <w:rPr>
                <w:rFonts w:hint="eastAsia"/>
              </w:rPr>
              <w:t>GFI1</w:t>
            </w:r>
          </w:p>
        </w:tc>
        <w:tc>
          <w:tcPr>
            <w:tcW w:w="1350" w:type="dxa"/>
            <w:noWrap/>
            <w:hideMark/>
          </w:tcPr>
          <w:p w14:paraId="7DBADE61" w14:textId="77777777" w:rsidR="00985874" w:rsidRPr="00985874" w:rsidRDefault="00985874" w:rsidP="00985874">
            <w:r w:rsidRPr="00985874">
              <w:rPr>
                <w:rFonts w:hint="eastAsia"/>
              </w:rPr>
              <w:t>1.00125</w:t>
            </w:r>
          </w:p>
        </w:tc>
        <w:tc>
          <w:tcPr>
            <w:tcW w:w="3741" w:type="dxa"/>
            <w:noWrap/>
            <w:hideMark/>
          </w:tcPr>
          <w:p w14:paraId="04F22FBF" w14:textId="77777777" w:rsidR="00985874" w:rsidRPr="00985874" w:rsidRDefault="00985874">
            <w:r w:rsidRPr="00985874">
              <w:rPr>
                <w:rFonts w:hint="eastAsia"/>
              </w:rPr>
              <w:t>0.99978-1.00272</w:t>
            </w:r>
          </w:p>
        </w:tc>
        <w:tc>
          <w:tcPr>
            <w:tcW w:w="1701" w:type="dxa"/>
            <w:noWrap/>
            <w:hideMark/>
          </w:tcPr>
          <w:p w14:paraId="5A1E5347" w14:textId="77777777" w:rsidR="00985874" w:rsidRPr="00985874" w:rsidRDefault="00985874" w:rsidP="00985874">
            <w:r w:rsidRPr="00985874">
              <w:rPr>
                <w:rFonts w:hint="eastAsia"/>
              </w:rPr>
              <w:t>0.09486</w:t>
            </w:r>
          </w:p>
        </w:tc>
      </w:tr>
      <w:tr w:rsidR="00985874" w:rsidRPr="00985874" w14:paraId="77484464" w14:textId="77777777" w:rsidTr="00985874">
        <w:trPr>
          <w:trHeight w:val="270"/>
        </w:trPr>
        <w:tc>
          <w:tcPr>
            <w:tcW w:w="1680" w:type="dxa"/>
            <w:noWrap/>
            <w:hideMark/>
          </w:tcPr>
          <w:p w14:paraId="05931B83" w14:textId="77777777" w:rsidR="00985874" w:rsidRPr="00985874" w:rsidRDefault="00985874">
            <w:r w:rsidRPr="00985874">
              <w:rPr>
                <w:rFonts w:hint="eastAsia"/>
              </w:rPr>
              <w:t>HINFP</w:t>
            </w:r>
          </w:p>
        </w:tc>
        <w:tc>
          <w:tcPr>
            <w:tcW w:w="1350" w:type="dxa"/>
            <w:noWrap/>
            <w:hideMark/>
          </w:tcPr>
          <w:p w14:paraId="77932EA1" w14:textId="77777777" w:rsidR="00985874" w:rsidRPr="00985874" w:rsidRDefault="00985874" w:rsidP="00985874">
            <w:r w:rsidRPr="00985874">
              <w:rPr>
                <w:rFonts w:hint="eastAsia"/>
              </w:rPr>
              <w:t>1.00118</w:t>
            </w:r>
          </w:p>
        </w:tc>
        <w:tc>
          <w:tcPr>
            <w:tcW w:w="3741" w:type="dxa"/>
            <w:noWrap/>
            <w:hideMark/>
          </w:tcPr>
          <w:p w14:paraId="6470BF9C" w14:textId="77777777" w:rsidR="00985874" w:rsidRPr="00985874" w:rsidRDefault="00985874">
            <w:r w:rsidRPr="00985874">
              <w:rPr>
                <w:rFonts w:hint="eastAsia"/>
              </w:rPr>
              <w:t>0.99972-1.00265</w:t>
            </w:r>
          </w:p>
        </w:tc>
        <w:tc>
          <w:tcPr>
            <w:tcW w:w="1701" w:type="dxa"/>
            <w:noWrap/>
            <w:hideMark/>
          </w:tcPr>
          <w:p w14:paraId="5473BDE1" w14:textId="77777777" w:rsidR="00985874" w:rsidRPr="00985874" w:rsidRDefault="00985874" w:rsidP="00985874">
            <w:r w:rsidRPr="00985874">
              <w:rPr>
                <w:rFonts w:hint="eastAsia"/>
              </w:rPr>
              <w:t>0.11301</w:t>
            </w:r>
          </w:p>
        </w:tc>
      </w:tr>
      <w:tr w:rsidR="00985874" w:rsidRPr="00985874" w14:paraId="4A776CF8" w14:textId="77777777" w:rsidTr="00985874">
        <w:trPr>
          <w:trHeight w:val="270"/>
        </w:trPr>
        <w:tc>
          <w:tcPr>
            <w:tcW w:w="1680" w:type="dxa"/>
            <w:noWrap/>
            <w:hideMark/>
          </w:tcPr>
          <w:p w14:paraId="2A74A07F" w14:textId="77777777" w:rsidR="00985874" w:rsidRPr="00985874" w:rsidRDefault="00985874">
            <w:r w:rsidRPr="00985874">
              <w:rPr>
                <w:rFonts w:hint="eastAsia"/>
              </w:rPr>
              <w:t>REL</w:t>
            </w:r>
          </w:p>
        </w:tc>
        <w:tc>
          <w:tcPr>
            <w:tcW w:w="1350" w:type="dxa"/>
            <w:noWrap/>
            <w:hideMark/>
          </w:tcPr>
          <w:p w14:paraId="573DFED4" w14:textId="77777777" w:rsidR="00985874" w:rsidRPr="00985874" w:rsidRDefault="00985874" w:rsidP="00985874">
            <w:r w:rsidRPr="00985874">
              <w:rPr>
                <w:rFonts w:hint="eastAsia"/>
              </w:rPr>
              <w:t>0.99947</w:t>
            </w:r>
          </w:p>
        </w:tc>
        <w:tc>
          <w:tcPr>
            <w:tcW w:w="3741" w:type="dxa"/>
            <w:noWrap/>
            <w:hideMark/>
          </w:tcPr>
          <w:p w14:paraId="0065EAEE" w14:textId="77777777" w:rsidR="00985874" w:rsidRPr="00985874" w:rsidRDefault="00985874">
            <w:r w:rsidRPr="00985874">
              <w:rPr>
                <w:rFonts w:hint="eastAsia"/>
              </w:rPr>
              <w:t>0.99874-1.0002</w:t>
            </w:r>
          </w:p>
        </w:tc>
        <w:tc>
          <w:tcPr>
            <w:tcW w:w="1701" w:type="dxa"/>
            <w:noWrap/>
            <w:hideMark/>
          </w:tcPr>
          <w:p w14:paraId="60F24CC1" w14:textId="77777777" w:rsidR="00985874" w:rsidRPr="00985874" w:rsidRDefault="00985874" w:rsidP="00985874">
            <w:r w:rsidRPr="00985874">
              <w:rPr>
                <w:rFonts w:hint="eastAsia"/>
              </w:rPr>
              <w:t>0.15363</w:t>
            </w:r>
          </w:p>
        </w:tc>
      </w:tr>
      <w:tr w:rsidR="00985874" w:rsidRPr="00985874" w14:paraId="0D02C5FE" w14:textId="77777777" w:rsidTr="00985874">
        <w:trPr>
          <w:trHeight w:val="270"/>
        </w:trPr>
        <w:tc>
          <w:tcPr>
            <w:tcW w:w="1680" w:type="dxa"/>
            <w:noWrap/>
            <w:hideMark/>
          </w:tcPr>
          <w:p w14:paraId="629C3AB0" w14:textId="77777777" w:rsidR="00985874" w:rsidRPr="00985874" w:rsidRDefault="00985874">
            <w:r w:rsidRPr="00985874">
              <w:rPr>
                <w:rFonts w:hint="eastAsia"/>
              </w:rPr>
              <w:t>ZNF239</w:t>
            </w:r>
          </w:p>
        </w:tc>
        <w:tc>
          <w:tcPr>
            <w:tcW w:w="1350" w:type="dxa"/>
            <w:noWrap/>
            <w:hideMark/>
          </w:tcPr>
          <w:p w14:paraId="1E844E8D" w14:textId="77777777" w:rsidR="00985874" w:rsidRPr="00985874" w:rsidRDefault="00985874" w:rsidP="00985874">
            <w:r w:rsidRPr="00985874">
              <w:rPr>
                <w:rFonts w:hint="eastAsia"/>
              </w:rPr>
              <w:t>0.9963</w:t>
            </w:r>
          </w:p>
        </w:tc>
        <w:tc>
          <w:tcPr>
            <w:tcW w:w="3741" w:type="dxa"/>
            <w:noWrap/>
            <w:hideMark/>
          </w:tcPr>
          <w:p w14:paraId="54C63E2E" w14:textId="77777777" w:rsidR="00985874" w:rsidRPr="00985874" w:rsidRDefault="00985874">
            <w:r w:rsidRPr="00985874">
              <w:rPr>
                <w:rFonts w:hint="eastAsia"/>
              </w:rPr>
              <w:t>0.99078-1.00186</w:t>
            </w:r>
          </w:p>
        </w:tc>
        <w:tc>
          <w:tcPr>
            <w:tcW w:w="1701" w:type="dxa"/>
            <w:noWrap/>
            <w:hideMark/>
          </w:tcPr>
          <w:p w14:paraId="544C4513" w14:textId="77777777" w:rsidR="00985874" w:rsidRPr="00985874" w:rsidRDefault="00985874" w:rsidP="00985874">
            <w:r w:rsidRPr="00985874">
              <w:rPr>
                <w:rFonts w:hint="eastAsia"/>
              </w:rPr>
              <w:t>0.19141</w:t>
            </w:r>
          </w:p>
        </w:tc>
      </w:tr>
      <w:tr w:rsidR="00985874" w:rsidRPr="00985874" w14:paraId="35CA8B19" w14:textId="77777777" w:rsidTr="00985874">
        <w:trPr>
          <w:trHeight w:val="270"/>
        </w:trPr>
        <w:tc>
          <w:tcPr>
            <w:tcW w:w="1680" w:type="dxa"/>
            <w:noWrap/>
            <w:hideMark/>
          </w:tcPr>
          <w:p w14:paraId="3E725DD1" w14:textId="77777777" w:rsidR="00985874" w:rsidRPr="00985874" w:rsidRDefault="00985874">
            <w:r w:rsidRPr="00985874">
              <w:rPr>
                <w:rFonts w:hint="eastAsia"/>
              </w:rPr>
              <w:t>TAL1</w:t>
            </w:r>
          </w:p>
        </w:tc>
        <w:tc>
          <w:tcPr>
            <w:tcW w:w="1350" w:type="dxa"/>
            <w:noWrap/>
            <w:hideMark/>
          </w:tcPr>
          <w:p w14:paraId="4485EBC6" w14:textId="77777777" w:rsidR="00985874" w:rsidRPr="00985874" w:rsidRDefault="00985874" w:rsidP="00985874">
            <w:r w:rsidRPr="00985874">
              <w:rPr>
                <w:rFonts w:hint="eastAsia"/>
              </w:rPr>
              <w:t>0.99787</w:t>
            </w:r>
          </w:p>
        </w:tc>
        <w:tc>
          <w:tcPr>
            <w:tcW w:w="3741" w:type="dxa"/>
            <w:noWrap/>
            <w:hideMark/>
          </w:tcPr>
          <w:p w14:paraId="60B2E464" w14:textId="77777777" w:rsidR="00985874" w:rsidRPr="00985874" w:rsidRDefault="00985874">
            <w:r w:rsidRPr="00985874">
              <w:rPr>
                <w:rFonts w:hint="eastAsia"/>
              </w:rPr>
              <w:t>0.99377-1.00198</w:t>
            </w:r>
          </w:p>
        </w:tc>
        <w:tc>
          <w:tcPr>
            <w:tcW w:w="1701" w:type="dxa"/>
            <w:noWrap/>
            <w:hideMark/>
          </w:tcPr>
          <w:p w14:paraId="49F0CBE2" w14:textId="77777777" w:rsidR="00985874" w:rsidRPr="00985874" w:rsidRDefault="00985874" w:rsidP="00985874">
            <w:r w:rsidRPr="00985874">
              <w:rPr>
                <w:rFonts w:hint="eastAsia"/>
              </w:rPr>
              <w:t>0.30966</w:t>
            </w:r>
          </w:p>
        </w:tc>
      </w:tr>
      <w:tr w:rsidR="00985874" w:rsidRPr="00985874" w14:paraId="75675BF3" w14:textId="77777777" w:rsidTr="00985874">
        <w:trPr>
          <w:trHeight w:val="270"/>
        </w:trPr>
        <w:tc>
          <w:tcPr>
            <w:tcW w:w="1680" w:type="dxa"/>
            <w:noWrap/>
            <w:hideMark/>
          </w:tcPr>
          <w:p w14:paraId="36470A6F" w14:textId="77777777" w:rsidR="00985874" w:rsidRPr="00985874" w:rsidRDefault="00985874">
            <w:r w:rsidRPr="00985874">
              <w:rPr>
                <w:rFonts w:hint="eastAsia"/>
              </w:rPr>
              <w:t>FLI1</w:t>
            </w:r>
          </w:p>
        </w:tc>
        <w:tc>
          <w:tcPr>
            <w:tcW w:w="1350" w:type="dxa"/>
            <w:noWrap/>
            <w:hideMark/>
          </w:tcPr>
          <w:p w14:paraId="5E6821AF" w14:textId="77777777" w:rsidR="00985874" w:rsidRPr="00985874" w:rsidRDefault="00985874" w:rsidP="00985874">
            <w:r w:rsidRPr="00985874">
              <w:rPr>
                <w:rFonts w:hint="eastAsia"/>
              </w:rPr>
              <w:t>0.99992</w:t>
            </w:r>
          </w:p>
        </w:tc>
        <w:tc>
          <w:tcPr>
            <w:tcW w:w="3741" w:type="dxa"/>
            <w:noWrap/>
            <w:hideMark/>
          </w:tcPr>
          <w:p w14:paraId="5BE11CDA" w14:textId="77777777" w:rsidR="00985874" w:rsidRPr="00985874" w:rsidRDefault="00985874">
            <w:r w:rsidRPr="00985874">
              <w:rPr>
                <w:rFonts w:hint="eastAsia"/>
              </w:rPr>
              <w:t>0.99907-1.00078</w:t>
            </w:r>
          </w:p>
        </w:tc>
        <w:tc>
          <w:tcPr>
            <w:tcW w:w="1701" w:type="dxa"/>
            <w:noWrap/>
            <w:hideMark/>
          </w:tcPr>
          <w:p w14:paraId="661CAEB6" w14:textId="77777777" w:rsidR="00985874" w:rsidRPr="00985874" w:rsidRDefault="00985874" w:rsidP="00985874">
            <w:r w:rsidRPr="00985874">
              <w:rPr>
                <w:rFonts w:hint="eastAsia"/>
              </w:rPr>
              <w:t>0.86168</w:t>
            </w:r>
          </w:p>
        </w:tc>
      </w:tr>
      <w:tr w:rsidR="00985874" w:rsidRPr="00985874" w14:paraId="3939FDBE" w14:textId="77777777" w:rsidTr="00985874">
        <w:trPr>
          <w:trHeight w:val="270"/>
        </w:trPr>
        <w:tc>
          <w:tcPr>
            <w:tcW w:w="1680" w:type="dxa"/>
            <w:noWrap/>
            <w:hideMark/>
          </w:tcPr>
          <w:p w14:paraId="193F5F55" w14:textId="77777777" w:rsidR="00985874" w:rsidRPr="00985874" w:rsidRDefault="00985874">
            <w:r w:rsidRPr="00985874">
              <w:rPr>
                <w:rFonts w:hint="eastAsia"/>
              </w:rPr>
              <w:t>SIRT3</w:t>
            </w:r>
          </w:p>
        </w:tc>
        <w:tc>
          <w:tcPr>
            <w:tcW w:w="1350" w:type="dxa"/>
            <w:noWrap/>
            <w:hideMark/>
          </w:tcPr>
          <w:p w14:paraId="2F3902A4" w14:textId="77777777" w:rsidR="00985874" w:rsidRPr="00985874" w:rsidRDefault="00985874" w:rsidP="00985874">
            <w:r w:rsidRPr="00985874">
              <w:rPr>
                <w:rFonts w:hint="eastAsia"/>
              </w:rPr>
              <w:t>1.00001</w:t>
            </w:r>
          </w:p>
        </w:tc>
        <w:tc>
          <w:tcPr>
            <w:tcW w:w="3741" w:type="dxa"/>
            <w:noWrap/>
            <w:hideMark/>
          </w:tcPr>
          <w:p w14:paraId="39272159" w14:textId="77777777" w:rsidR="00985874" w:rsidRPr="00985874" w:rsidRDefault="00985874">
            <w:r w:rsidRPr="00985874">
              <w:rPr>
                <w:rFonts w:hint="eastAsia"/>
              </w:rPr>
              <w:t>0.99896-1.00105</w:t>
            </w:r>
          </w:p>
        </w:tc>
        <w:tc>
          <w:tcPr>
            <w:tcW w:w="1701" w:type="dxa"/>
            <w:noWrap/>
            <w:hideMark/>
          </w:tcPr>
          <w:p w14:paraId="2D373005" w14:textId="77777777" w:rsidR="00985874" w:rsidRPr="00985874" w:rsidRDefault="00985874" w:rsidP="00985874">
            <w:r w:rsidRPr="00985874">
              <w:rPr>
                <w:rFonts w:hint="eastAsia"/>
              </w:rPr>
              <w:t>0.99055</w:t>
            </w:r>
          </w:p>
        </w:tc>
      </w:tr>
      <w:tr w:rsidR="00985874" w:rsidRPr="00985874" w14:paraId="3993F390" w14:textId="77777777" w:rsidTr="00985874">
        <w:trPr>
          <w:trHeight w:val="270"/>
        </w:trPr>
        <w:tc>
          <w:tcPr>
            <w:tcW w:w="1680" w:type="dxa"/>
            <w:noWrap/>
            <w:hideMark/>
          </w:tcPr>
          <w:p w14:paraId="00C83845" w14:textId="77777777" w:rsidR="00985874" w:rsidRPr="00985874" w:rsidRDefault="00985874">
            <w:r w:rsidRPr="00985874">
              <w:rPr>
                <w:rFonts w:hint="eastAsia"/>
              </w:rPr>
              <w:t>SIRT2</w:t>
            </w:r>
          </w:p>
        </w:tc>
        <w:tc>
          <w:tcPr>
            <w:tcW w:w="1350" w:type="dxa"/>
            <w:noWrap/>
            <w:hideMark/>
          </w:tcPr>
          <w:p w14:paraId="1C23652B" w14:textId="77777777" w:rsidR="00985874" w:rsidRPr="00985874" w:rsidRDefault="00985874" w:rsidP="00985874">
            <w:r w:rsidRPr="00985874">
              <w:rPr>
                <w:rFonts w:hint="eastAsia"/>
              </w:rPr>
              <w:t>0.99988</w:t>
            </w:r>
          </w:p>
        </w:tc>
        <w:tc>
          <w:tcPr>
            <w:tcW w:w="3741" w:type="dxa"/>
            <w:noWrap/>
            <w:hideMark/>
          </w:tcPr>
          <w:p w14:paraId="14ECDBA5" w14:textId="77777777" w:rsidR="00985874" w:rsidRPr="00985874" w:rsidRDefault="00985874">
            <w:r w:rsidRPr="00985874">
              <w:rPr>
                <w:rFonts w:hint="eastAsia"/>
              </w:rPr>
              <w:t>0.99964-1.00013</w:t>
            </w:r>
          </w:p>
        </w:tc>
        <w:tc>
          <w:tcPr>
            <w:tcW w:w="1701" w:type="dxa"/>
            <w:noWrap/>
            <w:hideMark/>
          </w:tcPr>
          <w:p w14:paraId="5DB310AF" w14:textId="77777777" w:rsidR="00985874" w:rsidRPr="00985874" w:rsidRDefault="00985874" w:rsidP="00985874">
            <w:r w:rsidRPr="00985874">
              <w:rPr>
                <w:rFonts w:hint="eastAsia"/>
              </w:rPr>
              <w:t>0.36171</w:t>
            </w:r>
          </w:p>
        </w:tc>
      </w:tr>
      <w:tr w:rsidR="00985874" w:rsidRPr="00985874" w14:paraId="25FF7E0D" w14:textId="77777777" w:rsidTr="00985874">
        <w:trPr>
          <w:trHeight w:val="270"/>
        </w:trPr>
        <w:tc>
          <w:tcPr>
            <w:tcW w:w="1680" w:type="dxa"/>
            <w:noWrap/>
            <w:hideMark/>
          </w:tcPr>
          <w:p w14:paraId="7BF39F58" w14:textId="77777777" w:rsidR="00985874" w:rsidRPr="00985874" w:rsidRDefault="00985874">
            <w:r w:rsidRPr="00985874">
              <w:rPr>
                <w:rFonts w:hint="eastAsia"/>
              </w:rPr>
              <w:t>SIRT1</w:t>
            </w:r>
          </w:p>
        </w:tc>
        <w:tc>
          <w:tcPr>
            <w:tcW w:w="1350" w:type="dxa"/>
            <w:noWrap/>
            <w:hideMark/>
          </w:tcPr>
          <w:p w14:paraId="4C34F079" w14:textId="77777777" w:rsidR="00985874" w:rsidRPr="00985874" w:rsidRDefault="00985874" w:rsidP="00985874">
            <w:r w:rsidRPr="00985874">
              <w:rPr>
                <w:rFonts w:hint="eastAsia"/>
              </w:rPr>
              <w:t>0.99924</w:t>
            </w:r>
          </w:p>
        </w:tc>
        <w:tc>
          <w:tcPr>
            <w:tcW w:w="3741" w:type="dxa"/>
            <w:noWrap/>
            <w:hideMark/>
          </w:tcPr>
          <w:p w14:paraId="25FA3564" w14:textId="77777777" w:rsidR="00985874" w:rsidRPr="00985874" w:rsidRDefault="00985874">
            <w:r w:rsidRPr="00985874">
              <w:rPr>
                <w:rFonts w:hint="eastAsia"/>
              </w:rPr>
              <w:t>0.99787-1.00061</w:t>
            </w:r>
          </w:p>
        </w:tc>
        <w:tc>
          <w:tcPr>
            <w:tcW w:w="1701" w:type="dxa"/>
            <w:noWrap/>
            <w:hideMark/>
          </w:tcPr>
          <w:p w14:paraId="0ADEF23B" w14:textId="77777777" w:rsidR="00985874" w:rsidRPr="00985874" w:rsidRDefault="00985874" w:rsidP="00985874">
            <w:r w:rsidRPr="00985874">
              <w:rPr>
                <w:rFonts w:hint="eastAsia"/>
              </w:rPr>
              <w:t>0.27787</w:t>
            </w:r>
          </w:p>
        </w:tc>
      </w:tr>
      <w:tr w:rsidR="00985874" w:rsidRPr="00985874" w14:paraId="44D02F4D" w14:textId="77777777" w:rsidTr="00985874">
        <w:trPr>
          <w:trHeight w:val="270"/>
        </w:trPr>
        <w:tc>
          <w:tcPr>
            <w:tcW w:w="1680" w:type="dxa"/>
            <w:noWrap/>
            <w:hideMark/>
          </w:tcPr>
          <w:p w14:paraId="5593908A" w14:textId="77777777" w:rsidR="00985874" w:rsidRPr="00985874" w:rsidRDefault="00985874">
            <w:r w:rsidRPr="00985874">
              <w:rPr>
                <w:rFonts w:hint="eastAsia"/>
              </w:rPr>
              <w:t>CTNNB1</w:t>
            </w:r>
          </w:p>
        </w:tc>
        <w:tc>
          <w:tcPr>
            <w:tcW w:w="1350" w:type="dxa"/>
            <w:noWrap/>
            <w:hideMark/>
          </w:tcPr>
          <w:p w14:paraId="191CD37B" w14:textId="77777777" w:rsidR="00985874" w:rsidRPr="00985874" w:rsidRDefault="00985874" w:rsidP="00985874">
            <w:r w:rsidRPr="00985874">
              <w:rPr>
                <w:rFonts w:hint="eastAsia"/>
              </w:rPr>
              <w:t>1.00005</w:t>
            </w:r>
          </w:p>
        </w:tc>
        <w:tc>
          <w:tcPr>
            <w:tcW w:w="3741" w:type="dxa"/>
            <w:noWrap/>
            <w:hideMark/>
          </w:tcPr>
          <w:p w14:paraId="01E9C4E4" w14:textId="77777777" w:rsidR="00985874" w:rsidRPr="00985874" w:rsidRDefault="00985874">
            <w:r w:rsidRPr="00985874">
              <w:rPr>
                <w:rFonts w:hint="eastAsia"/>
              </w:rPr>
              <w:t>0.99999-1.0001</w:t>
            </w:r>
          </w:p>
        </w:tc>
        <w:tc>
          <w:tcPr>
            <w:tcW w:w="1701" w:type="dxa"/>
            <w:noWrap/>
            <w:hideMark/>
          </w:tcPr>
          <w:p w14:paraId="003322F1" w14:textId="77777777" w:rsidR="00985874" w:rsidRPr="00985874" w:rsidRDefault="00985874" w:rsidP="00985874">
            <w:r w:rsidRPr="00985874">
              <w:rPr>
                <w:rFonts w:hint="eastAsia"/>
              </w:rPr>
              <w:t>0.08865</w:t>
            </w:r>
          </w:p>
        </w:tc>
      </w:tr>
      <w:tr w:rsidR="00985874" w:rsidRPr="00985874" w14:paraId="28382EEA" w14:textId="77777777" w:rsidTr="00985874">
        <w:trPr>
          <w:trHeight w:val="270"/>
        </w:trPr>
        <w:tc>
          <w:tcPr>
            <w:tcW w:w="1680" w:type="dxa"/>
            <w:noWrap/>
            <w:hideMark/>
          </w:tcPr>
          <w:p w14:paraId="01B36CD8" w14:textId="77777777" w:rsidR="00985874" w:rsidRPr="00985874" w:rsidRDefault="00985874">
            <w:r w:rsidRPr="00985874">
              <w:rPr>
                <w:rFonts w:hint="eastAsia"/>
              </w:rPr>
              <w:t>NR2C2</w:t>
            </w:r>
          </w:p>
        </w:tc>
        <w:tc>
          <w:tcPr>
            <w:tcW w:w="1350" w:type="dxa"/>
            <w:noWrap/>
            <w:hideMark/>
          </w:tcPr>
          <w:p w14:paraId="5B6355D0" w14:textId="77777777" w:rsidR="00985874" w:rsidRPr="00985874" w:rsidRDefault="00985874" w:rsidP="00985874">
            <w:r w:rsidRPr="00985874">
              <w:rPr>
                <w:rFonts w:hint="eastAsia"/>
              </w:rPr>
              <w:t>0.99955</w:t>
            </w:r>
          </w:p>
        </w:tc>
        <w:tc>
          <w:tcPr>
            <w:tcW w:w="3741" w:type="dxa"/>
            <w:noWrap/>
            <w:hideMark/>
          </w:tcPr>
          <w:p w14:paraId="0CDFE103" w14:textId="77777777" w:rsidR="00985874" w:rsidRPr="00985874" w:rsidRDefault="00985874">
            <w:r w:rsidRPr="00985874">
              <w:rPr>
                <w:rFonts w:hint="eastAsia"/>
              </w:rPr>
              <w:t>0.99895-1.00015</w:t>
            </w:r>
          </w:p>
        </w:tc>
        <w:tc>
          <w:tcPr>
            <w:tcW w:w="1701" w:type="dxa"/>
            <w:noWrap/>
            <w:hideMark/>
          </w:tcPr>
          <w:p w14:paraId="03C7EF69" w14:textId="77777777" w:rsidR="00985874" w:rsidRPr="00985874" w:rsidRDefault="00985874" w:rsidP="00985874">
            <w:r w:rsidRPr="00985874">
              <w:rPr>
                <w:rFonts w:hint="eastAsia"/>
              </w:rPr>
              <w:t>0.13932</w:t>
            </w:r>
          </w:p>
        </w:tc>
      </w:tr>
      <w:tr w:rsidR="00985874" w:rsidRPr="00985874" w14:paraId="306489AF" w14:textId="77777777" w:rsidTr="00985874">
        <w:trPr>
          <w:trHeight w:val="270"/>
        </w:trPr>
        <w:tc>
          <w:tcPr>
            <w:tcW w:w="1680" w:type="dxa"/>
            <w:noWrap/>
            <w:hideMark/>
          </w:tcPr>
          <w:p w14:paraId="0E6CA173" w14:textId="77777777" w:rsidR="00985874" w:rsidRPr="00985874" w:rsidRDefault="00985874">
            <w:r w:rsidRPr="00985874">
              <w:rPr>
                <w:rFonts w:hint="eastAsia"/>
              </w:rPr>
              <w:t>MED15</w:t>
            </w:r>
          </w:p>
        </w:tc>
        <w:tc>
          <w:tcPr>
            <w:tcW w:w="1350" w:type="dxa"/>
            <w:noWrap/>
            <w:hideMark/>
          </w:tcPr>
          <w:p w14:paraId="787A7577" w14:textId="77777777" w:rsidR="00985874" w:rsidRPr="00985874" w:rsidRDefault="00985874" w:rsidP="00985874">
            <w:r w:rsidRPr="00985874">
              <w:rPr>
                <w:rFonts w:hint="eastAsia"/>
              </w:rPr>
              <w:t>1.00003</w:t>
            </w:r>
          </w:p>
        </w:tc>
        <w:tc>
          <w:tcPr>
            <w:tcW w:w="3741" w:type="dxa"/>
            <w:noWrap/>
            <w:hideMark/>
          </w:tcPr>
          <w:p w14:paraId="0CF95B62" w14:textId="77777777" w:rsidR="00985874" w:rsidRPr="00985874" w:rsidRDefault="00985874">
            <w:r w:rsidRPr="00985874">
              <w:rPr>
                <w:rFonts w:hint="eastAsia"/>
              </w:rPr>
              <w:t>0.99997-1.00008</w:t>
            </w:r>
          </w:p>
        </w:tc>
        <w:tc>
          <w:tcPr>
            <w:tcW w:w="1701" w:type="dxa"/>
            <w:noWrap/>
            <w:hideMark/>
          </w:tcPr>
          <w:p w14:paraId="55336989" w14:textId="77777777" w:rsidR="00985874" w:rsidRPr="00985874" w:rsidRDefault="00985874" w:rsidP="00985874">
            <w:r w:rsidRPr="00985874">
              <w:rPr>
                <w:rFonts w:hint="eastAsia"/>
              </w:rPr>
              <w:t>0.34582</w:t>
            </w:r>
          </w:p>
        </w:tc>
      </w:tr>
      <w:tr w:rsidR="00985874" w:rsidRPr="00985874" w14:paraId="2FAFDA98" w14:textId="77777777" w:rsidTr="00985874">
        <w:trPr>
          <w:trHeight w:val="270"/>
        </w:trPr>
        <w:tc>
          <w:tcPr>
            <w:tcW w:w="1680" w:type="dxa"/>
            <w:noWrap/>
            <w:hideMark/>
          </w:tcPr>
          <w:p w14:paraId="1C02BB0B" w14:textId="77777777" w:rsidR="00985874" w:rsidRPr="00985874" w:rsidRDefault="00985874">
            <w:r w:rsidRPr="00985874">
              <w:rPr>
                <w:rFonts w:hint="eastAsia"/>
              </w:rPr>
              <w:lastRenderedPageBreak/>
              <w:t>APEX1</w:t>
            </w:r>
          </w:p>
        </w:tc>
        <w:tc>
          <w:tcPr>
            <w:tcW w:w="1350" w:type="dxa"/>
            <w:noWrap/>
            <w:hideMark/>
          </w:tcPr>
          <w:p w14:paraId="2FCE5EE0" w14:textId="77777777" w:rsidR="00985874" w:rsidRPr="00985874" w:rsidRDefault="00985874" w:rsidP="00985874">
            <w:r w:rsidRPr="00985874">
              <w:rPr>
                <w:rFonts w:hint="eastAsia"/>
              </w:rPr>
              <w:t>1.00015</w:t>
            </w:r>
          </w:p>
        </w:tc>
        <w:tc>
          <w:tcPr>
            <w:tcW w:w="3741" w:type="dxa"/>
            <w:noWrap/>
            <w:hideMark/>
          </w:tcPr>
          <w:p w14:paraId="1B1A94F7" w14:textId="77777777" w:rsidR="00985874" w:rsidRPr="00985874" w:rsidRDefault="00985874">
            <w:r w:rsidRPr="00985874">
              <w:rPr>
                <w:rFonts w:hint="eastAsia"/>
              </w:rPr>
              <w:t>1.00002-1.00028</w:t>
            </w:r>
          </w:p>
        </w:tc>
        <w:tc>
          <w:tcPr>
            <w:tcW w:w="1701" w:type="dxa"/>
            <w:noWrap/>
            <w:hideMark/>
          </w:tcPr>
          <w:p w14:paraId="65D1762F" w14:textId="77777777" w:rsidR="00985874" w:rsidRPr="00985874" w:rsidRDefault="00985874" w:rsidP="00985874">
            <w:r w:rsidRPr="00985874">
              <w:rPr>
                <w:rFonts w:hint="eastAsia"/>
              </w:rPr>
              <w:t>0.0288</w:t>
            </w:r>
          </w:p>
        </w:tc>
      </w:tr>
      <w:tr w:rsidR="00985874" w:rsidRPr="00985874" w14:paraId="597DD612" w14:textId="77777777" w:rsidTr="00985874">
        <w:trPr>
          <w:trHeight w:val="270"/>
        </w:trPr>
        <w:tc>
          <w:tcPr>
            <w:tcW w:w="1680" w:type="dxa"/>
            <w:noWrap/>
            <w:hideMark/>
          </w:tcPr>
          <w:p w14:paraId="0861B3D1" w14:textId="77777777" w:rsidR="00985874" w:rsidRPr="00985874" w:rsidRDefault="00985874">
            <w:r w:rsidRPr="00985874">
              <w:rPr>
                <w:rFonts w:hint="eastAsia"/>
              </w:rPr>
              <w:t>ESRRA</w:t>
            </w:r>
          </w:p>
        </w:tc>
        <w:tc>
          <w:tcPr>
            <w:tcW w:w="1350" w:type="dxa"/>
            <w:noWrap/>
            <w:hideMark/>
          </w:tcPr>
          <w:p w14:paraId="273C0E0D" w14:textId="77777777" w:rsidR="00985874" w:rsidRPr="00985874" w:rsidRDefault="00985874" w:rsidP="00985874">
            <w:r w:rsidRPr="00985874">
              <w:rPr>
                <w:rFonts w:hint="eastAsia"/>
              </w:rPr>
              <w:t>1.00007</w:t>
            </w:r>
          </w:p>
        </w:tc>
        <w:tc>
          <w:tcPr>
            <w:tcW w:w="3741" w:type="dxa"/>
            <w:noWrap/>
            <w:hideMark/>
          </w:tcPr>
          <w:p w14:paraId="45F3DA3F" w14:textId="77777777" w:rsidR="00985874" w:rsidRPr="00985874" w:rsidRDefault="00985874">
            <w:r w:rsidRPr="00985874">
              <w:rPr>
                <w:rFonts w:hint="eastAsia"/>
              </w:rPr>
              <w:t>0.99979-1.00035</w:t>
            </w:r>
          </w:p>
        </w:tc>
        <w:tc>
          <w:tcPr>
            <w:tcW w:w="1701" w:type="dxa"/>
            <w:noWrap/>
            <w:hideMark/>
          </w:tcPr>
          <w:p w14:paraId="37086E57" w14:textId="77777777" w:rsidR="00985874" w:rsidRPr="00985874" w:rsidRDefault="00985874" w:rsidP="00985874">
            <w:r w:rsidRPr="00985874">
              <w:rPr>
                <w:rFonts w:hint="eastAsia"/>
              </w:rPr>
              <w:t>0.61634</w:t>
            </w:r>
          </w:p>
        </w:tc>
      </w:tr>
      <w:tr w:rsidR="00985874" w:rsidRPr="00985874" w14:paraId="261038C1" w14:textId="77777777" w:rsidTr="00985874">
        <w:trPr>
          <w:trHeight w:val="270"/>
        </w:trPr>
        <w:tc>
          <w:tcPr>
            <w:tcW w:w="1680" w:type="dxa"/>
            <w:noWrap/>
            <w:hideMark/>
          </w:tcPr>
          <w:p w14:paraId="4B8A61E8" w14:textId="77777777" w:rsidR="00985874" w:rsidRPr="00985874" w:rsidRDefault="00985874">
            <w:r w:rsidRPr="00985874">
              <w:rPr>
                <w:rFonts w:hint="eastAsia"/>
              </w:rPr>
              <w:t>ESRRB</w:t>
            </w:r>
          </w:p>
        </w:tc>
        <w:tc>
          <w:tcPr>
            <w:tcW w:w="1350" w:type="dxa"/>
            <w:noWrap/>
            <w:hideMark/>
          </w:tcPr>
          <w:p w14:paraId="16DAD44E" w14:textId="77777777" w:rsidR="00985874" w:rsidRPr="00985874" w:rsidRDefault="00985874" w:rsidP="00985874">
            <w:r w:rsidRPr="00985874">
              <w:rPr>
                <w:rFonts w:hint="eastAsia"/>
              </w:rPr>
              <w:t>0.99045</w:t>
            </w:r>
          </w:p>
        </w:tc>
        <w:tc>
          <w:tcPr>
            <w:tcW w:w="3741" w:type="dxa"/>
            <w:noWrap/>
            <w:hideMark/>
          </w:tcPr>
          <w:p w14:paraId="640F71B3" w14:textId="77777777" w:rsidR="00985874" w:rsidRPr="00985874" w:rsidRDefault="00985874">
            <w:r w:rsidRPr="00985874">
              <w:rPr>
                <w:rFonts w:hint="eastAsia"/>
              </w:rPr>
              <w:t>0.98047-1.00052</w:t>
            </w:r>
          </w:p>
        </w:tc>
        <w:tc>
          <w:tcPr>
            <w:tcW w:w="1701" w:type="dxa"/>
            <w:noWrap/>
            <w:hideMark/>
          </w:tcPr>
          <w:p w14:paraId="3F89D72A" w14:textId="77777777" w:rsidR="00985874" w:rsidRPr="00985874" w:rsidRDefault="00985874" w:rsidP="00985874">
            <w:r w:rsidRPr="00985874">
              <w:rPr>
                <w:rFonts w:hint="eastAsia"/>
              </w:rPr>
              <w:t>0.06302</w:t>
            </w:r>
          </w:p>
        </w:tc>
      </w:tr>
      <w:tr w:rsidR="00985874" w:rsidRPr="00985874" w14:paraId="3C520B52" w14:textId="77777777" w:rsidTr="00985874">
        <w:trPr>
          <w:trHeight w:val="270"/>
        </w:trPr>
        <w:tc>
          <w:tcPr>
            <w:tcW w:w="1680" w:type="dxa"/>
            <w:noWrap/>
            <w:hideMark/>
          </w:tcPr>
          <w:p w14:paraId="575E1D6D" w14:textId="77777777" w:rsidR="00985874" w:rsidRPr="00985874" w:rsidRDefault="00985874">
            <w:r w:rsidRPr="00985874">
              <w:rPr>
                <w:rFonts w:hint="eastAsia"/>
              </w:rPr>
              <w:t>BATF</w:t>
            </w:r>
          </w:p>
        </w:tc>
        <w:tc>
          <w:tcPr>
            <w:tcW w:w="1350" w:type="dxa"/>
            <w:noWrap/>
            <w:hideMark/>
          </w:tcPr>
          <w:p w14:paraId="509BCC38" w14:textId="77777777" w:rsidR="00985874" w:rsidRPr="00985874" w:rsidRDefault="00985874" w:rsidP="00985874">
            <w:r w:rsidRPr="00985874">
              <w:rPr>
                <w:rFonts w:hint="eastAsia"/>
              </w:rPr>
              <w:t>0.99939</w:t>
            </w:r>
          </w:p>
        </w:tc>
        <w:tc>
          <w:tcPr>
            <w:tcW w:w="3741" w:type="dxa"/>
            <w:noWrap/>
            <w:hideMark/>
          </w:tcPr>
          <w:p w14:paraId="03F65039" w14:textId="77777777" w:rsidR="00985874" w:rsidRPr="00985874" w:rsidRDefault="00985874">
            <w:r w:rsidRPr="00985874">
              <w:rPr>
                <w:rFonts w:hint="eastAsia"/>
              </w:rPr>
              <w:t>0.99791-1.00088</w:t>
            </w:r>
          </w:p>
        </w:tc>
        <w:tc>
          <w:tcPr>
            <w:tcW w:w="1701" w:type="dxa"/>
            <w:noWrap/>
            <w:hideMark/>
          </w:tcPr>
          <w:p w14:paraId="1B703FF3" w14:textId="77777777" w:rsidR="00985874" w:rsidRPr="00985874" w:rsidRDefault="00985874" w:rsidP="00985874">
            <w:r w:rsidRPr="00985874">
              <w:rPr>
                <w:rFonts w:hint="eastAsia"/>
              </w:rPr>
              <w:t>0.42202</w:t>
            </w:r>
          </w:p>
        </w:tc>
      </w:tr>
      <w:tr w:rsidR="00985874" w:rsidRPr="00985874" w14:paraId="52553D7D" w14:textId="77777777" w:rsidTr="00985874">
        <w:trPr>
          <w:trHeight w:val="270"/>
        </w:trPr>
        <w:tc>
          <w:tcPr>
            <w:tcW w:w="1680" w:type="dxa"/>
            <w:noWrap/>
            <w:hideMark/>
          </w:tcPr>
          <w:p w14:paraId="32890B8D" w14:textId="77777777" w:rsidR="00985874" w:rsidRPr="00985874" w:rsidRDefault="00985874">
            <w:r w:rsidRPr="00985874">
              <w:rPr>
                <w:rFonts w:hint="eastAsia"/>
              </w:rPr>
              <w:t>HEXIM1</w:t>
            </w:r>
          </w:p>
        </w:tc>
        <w:tc>
          <w:tcPr>
            <w:tcW w:w="1350" w:type="dxa"/>
            <w:noWrap/>
            <w:hideMark/>
          </w:tcPr>
          <w:p w14:paraId="4E8CF3FE" w14:textId="77777777" w:rsidR="00985874" w:rsidRPr="00985874" w:rsidRDefault="00985874" w:rsidP="00985874">
            <w:r w:rsidRPr="00985874">
              <w:rPr>
                <w:rFonts w:hint="eastAsia"/>
              </w:rPr>
              <w:t>0.99995</w:t>
            </w:r>
          </w:p>
        </w:tc>
        <w:tc>
          <w:tcPr>
            <w:tcW w:w="3741" w:type="dxa"/>
            <w:noWrap/>
            <w:hideMark/>
          </w:tcPr>
          <w:p w14:paraId="107933F7" w14:textId="77777777" w:rsidR="00985874" w:rsidRPr="00985874" w:rsidRDefault="00985874">
            <w:r w:rsidRPr="00985874">
              <w:rPr>
                <w:rFonts w:hint="eastAsia"/>
              </w:rPr>
              <w:t>0.99948-1.00043</w:t>
            </w:r>
          </w:p>
        </w:tc>
        <w:tc>
          <w:tcPr>
            <w:tcW w:w="1701" w:type="dxa"/>
            <w:noWrap/>
            <w:hideMark/>
          </w:tcPr>
          <w:p w14:paraId="14CB324C" w14:textId="77777777" w:rsidR="00985874" w:rsidRPr="00985874" w:rsidRDefault="00985874" w:rsidP="00985874">
            <w:r w:rsidRPr="00985874">
              <w:rPr>
                <w:rFonts w:hint="eastAsia"/>
              </w:rPr>
              <w:t>0.85139</w:t>
            </w:r>
          </w:p>
        </w:tc>
      </w:tr>
      <w:tr w:rsidR="00985874" w:rsidRPr="00985874" w14:paraId="71DCD2DC" w14:textId="77777777" w:rsidTr="00985874">
        <w:trPr>
          <w:trHeight w:val="270"/>
        </w:trPr>
        <w:tc>
          <w:tcPr>
            <w:tcW w:w="1680" w:type="dxa"/>
            <w:noWrap/>
            <w:hideMark/>
          </w:tcPr>
          <w:p w14:paraId="2B24C0E0" w14:textId="77777777" w:rsidR="00985874" w:rsidRPr="00985874" w:rsidRDefault="00985874">
            <w:r w:rsidRPr="00985874">
              <w:rPr>
                <w:rFonts w:hint="eastAsia"/>
              </w:rPr>
              <w:t>PML</w:t>
            </w:r>
          </w:p>
        </w:tc>
        <w:tc>
          <w:tcPr>
            <w:tcW w:w="1350" w:type="dxa"/>
            <w:noWrap/>
            <w:hideMark/>
          </w:tcPr>
          <w:p w14:paraId="3C080A65" w14:textId="77777777" w:rsidR="00985874" w:rsidRPr="00985874" w:rsidRDefault="00985874" w:rsidP="00985874">
            <w:r w:rsidRPr="00985874">
              <w:rPr>
                <w:rFonts w:hint="eastAsia"/>
              </w:rPr>
              <w:t>1.00002</w:t>
            </w:r>
          </w:p>
        </w:tc>
        <w:tc>
          <w:tcPr>
            <w:tcW w:w="3741" w:type="dxa"/>
            <w:noWrap/>
            <w:hideMark/>
          </w:tcPr>
          <w:p w14:paraId="1B83A74D" w14:textId="77777777" w:rsidR="00985874" w:rsidRPr="00985874" w:rsidRDefault="00985874">
            <w:r w:rsidRPr="00985874">
              <w:rPr>
                <w:rFonts w:hint="eastAsia"/>
              </w:rPr>
              <w:t>0.99995-1.00009</w:t>
            </w:r>
          </w:p>
        </w:tc>
        <w:tc>
          <w:tcPr>
            <w:tcW w:w="1701" w:type="dxa"/>
            <w:noWrap/>
            <w:hideMark/>
          </w:tcPr>
          <w:p w14:paraId="24B5E9F3" w14:textId="77777777" w:rsidR="00985874" w:rsidRPr="00985874" w:rsidRDefault="00985874" w:rsidP="00985874">
            <w:r w:rsidRPr="00985874">
              <w:rPr>
                <w:rFonts w:hint="eastAsia"/>
              </w:rPr>
              <w:t>0.57261</w:t>
            </w:r>
          </w:p>
        </w:tc>
      </w:tr>
      <w:tr w:rsidR="00985874" w:rsidRPr="00985874" w14:paraId="171E7EC5" w14:textId="77777777" w:rsidTr="00985874">
        <w:trPr>
          <w:trHeight w:val="270"/>
        </w:trPr>
        <w:tc>
          <w:tcPr>
            <w:tcW w:w="1680" w:type="dxa"/>
            <w:noWrap/>
            <w:hideMark/>
          </w:tcPr>
          <w:p w14:paraId="3F923BFB" w14:textId="77777777" w:rsidR="00985874" w:rsidRPr="00985874" w:rsidRDefault="00985874">
            <w:r w:rsidRPr="00985874">
              <w:rPr>
                <w:rFonts w:hint="eastAsia"/>
              </w:rPr>
              <w:t>DRAP1</w:t>
            </w:r>
          </w:p>
        </w:tc>
        <w:tc>
          <w:tcPr>
            <w:tcW w:w="1350" w:type="dxa"/>
            <w:noWrap/>
            <w:hideMark/>
          </w:tcPr>
          <w:p w14:paraId="6813E1F9" w14:textId="77777777" w:rsidR="00985874" w:rsidRPr="00985874" w:rsidRDefault="00985874" w:rsidP="00985874">
            <w:r w:rsidRPr="00985874">
              <w:rPr>
                <w:rFonts w:hint="eastAsia"/>
              </w:rPr>
              <w:t>1.00002</w:t>
            </w:r>
          </w:p>
        </w:tc>
        <w:tc>
          <w:tcPr>
            <w:tcW w:w="3741" w:type="dxa"/>
            <w:noWrap/>
            <w:hideMark/>
          </w:tcPr>
          <w:p w14:paraId="5DD10CD5" w14:textId="77777777" w:rsidR="00985874" w:rsidRPr="00985874" w:rsidRDefault="00985874">
            <w:r w:rsidRPr="00985874">
              <w:rPr>
                <w:rFonts w:hint="eastAsia"/>
              </w:rPr>
              <w:t>0.99995-1.00009</w:t>
            </w:r>
          </w:p>
        </w:tc>
        <w:tc>
          <w:tcPr>
            <w:tcW w:w="1701" w:type="dxa"/>
            <w:noWrap/>
            <w:hideMark/>
          </w:tcPr>
          <w:p w14:paraId="37E63F7D" w14:textId="77777777" w:rsidR="00985874" w:rsidRPr="00985874" w:rsidRDefault="00985874" w:rsidP="00985874">
            <w:r w:rsidRPr="00985874">
              <w:rPr>
                <w:rFonts w:hint="eastAsia"/>
              </w:rPr>
              <w:t>0.56477</w:t>
            </w:r>
          </w:p>
        </w:tc>
      </w:tr>
      <w:tr w:rsidR="00985874" w:rsidRPr="00985874" w14:paraId="3B23E4FC" w14:textId="77777777" w:rsidTr="00985874">
        <w:trPr>
          <w:trHeight w:val="270"/>
        </w:trPr>
        <w:tc>
          <w:tcPr>
            <w:tcW w:w="1680" w:type="dxa"/>
            <w:noWrap/>
            <w:hideMark/>
          </w:tcPr>
          <w:p w14:paraId="07F215AD" w14:textId="77777777" w:rsidR="00985874" w:rsidRPr="00985874" w:rsidRDefault="00985874">
            <w:r w:rsidRPr="00985874">
              <w:rPr>
                <w:rFonts w:hint="eastAsia"/>
              </w:rPr>
              <w:t>VEZF1</w:t>
            </w:r>
          </w:p>
        </w:tc>
        <w:tc>
          <w:tcPr>
            <w:tcW w:w="1350" w:type="dxa"/>
            <w:noWrap/>
            <w:hideMark/>
          </w:tcPr>
          <w:p w14:paraId="6D36339C" w14:textId="77777777" w:rsidR="00985874" w:rsidRPr="00985874" w:rsidRDefault="00985874" w:rsidP="00985874">
            <w:r w:rsidRPr="00985874">
              <w:rPr>
                <w:rFonts w:hint="eastAsia"/>
              </w:rPr>
              <w:t>0.99964</w:t>
            </w:r>
          </w:p>
        </w:tc>
        <w:tc>
          <w:tcPr>
            <w:tcW w:w="3741" w:type="dxa"/>
            <w:noWrap/>
            <w:hideMark/>
          </w:tcPr>
          <w:p w14:paraId="5366D67D" w14:textId="77777777" w:rsidR="00985874" w:rsidRPr="00985874" w:rsidRDefault="00985874">
            <w:r w:rsidRPr="00985874">
              <w:rPr>
                <w:rFonts w:hint="eastAsia"/>
              </w:rPr>
              <w:t>0.99918-1.00011</w:t>
            </w:r>
          </w:p>
        </w:tc>
        <w:tc>
          <w:tcPr>
            <w:tcW w:w="1701" w:type="dxa"/>
            <w:noWrap/>
            <w:hideMark/>
          </w:tcPr>
          <w:p w14:paraId="2B3F6C21" w14:textId="77777777" w:rsidR="00985874" w:rsidRPr="00985874" w:rsidRDefault="00985874" w:rsidP="00985874">
            <w:r w:rsidRPr="00985874">
              <w:rPr>
                <w:rFonts w:hint="eastAsia"/>
              </w:rPr>
              <w:t>0.13804</w:t>
            </w:r>
          </w:p>
        </w:tc>
      </w:tr>
      <w:tr w:rsidR="00985874" w:rsidRPr="00985874" w14:paraId="37CF5CC7" w14:textId="77777777" w:rsidTr="00985874">
        <w:trPr>
          <w:trHeight w:val="270"/>
        </w:trPr>
        <w:tc>
          <w:tcPr>
            <w:tcW w:w="1680" w:type="dxa"/>
            <w:noWrap/>
            <w:hideMark/>
          </w:tcPr>
          <w:p w14:paraId="6B147DD2" w14:textId="77777777" w:rsidR="00985874" w:rsidRPr="00985874" w:rsidRDefault="00985874">
            <w:r w:rsidRPr="00985874">
              <w:rPr>
                <w:rFonts w:hint="eastAsia"/>
              </w:rPr>
              <w:t>MEF2C</w:t>
            </w:r>
          </w:p>
        </w:tc>
        <w:tc>
          <w:tcPr>
            <w:tcW w:w="1350" w:type="dxa"/>
            <w:noWrap/>
            <w:hideMark/>
          </w:tcPr>
          <w:p w14:paraId="0C2BDF2C" w14:textId="77777777" w:rsidR="00985874" w:rsidRPr="00985874" w:rsidRDefault="00985874" w:rsidP="00985874">
            <w:r w:rsidRPr="00985874">
              <w:rPr>
                <w:rFonts w:hint="eastAsia"/>
              </w:rPr>
              <w:t>0.99995</w:t>
            </w:r>
          </w:p>
        </w:tc>
        <w:tc>
          <w:tcPr>
            <w:tcW w:w="3741" w:type="dxa"/>
            <w:noWrap/>
            <w:hideMark/>
          </w:tcPr>
          <w:p w14:paraId="0A1D5475" w14:textId="77777777" w:rsidR="00985874" w:rsidRPr="00985874" w:rsidRDefault="00985874">
            <w:r w:rsidRPr="00985874">
              <w:rPr>
                <w:rFonts w:hint="eastAsia"/>
              </w:rPr>
              <w:t>0.99982-1.00008</w:t>
            </w:r>
          </w:p>
        </w:tc>
        <w:tc>
          <w:tcPr>
            <w:tcW w:w="1701" w:type="dxa"/>
            <w:noWrap/>
            <w:hideMark/>
          </w:tcPr>
          <w:p w14:paraId="223DCC32" w14:textId="77777777" w:rsidR="00985874" w:rsidRPr="00985874" w:rsidRDefault="00985874" w:rsidP="00985874">
            <w:r w:rsidRPr="00985874">
              <w:rPr>
                <w:rFonts w:hint="eastAsia"/>
              </w:rPr>
              <w:t>0.44491</w:t>
            </w:r>
          </w:p>
        </w:tc>
      </w:tr>
      <w:tr w:rsidR="00985874" w:rsidRPr="00985874" w14:paraId="4F7410EF" w14:textId="77777777" w:rsidTr="00985874">
        <w:trPr>
          <w:trHeight w:val="270"/>
        </w:trPr>
        <w:tc>
          <w:tcPr>
            <w:tcW w:w="1680" w:type="dxa"/>
            <w:noWrap/>
            <w:hideMark/>
          </w:tcPr>
          <w:p w14:paraId="29270421" w14:textId="77777777" w:rsidR="00985874" w:rsidRPr="00985874" w:rsidRDefault="00985874">
            <w:r w:rsidRPr="00985874">
              <w:rPr>
                <w:rFonts w:hint="eastAsia"/>
              </w:rPr>
              <w:t>MEF2B</w:t>
            </w:r>
          </w:p>
        </w:tc>
        <w:tc>
          <w:tcPr>
            <w:tcW w:w="1350" w:type="dxa"/>
            <w:noWrap/>
            <w:hideMark/>
          </w:tcPr>
          <w:p w14:paraId="58D6248D" w14:textId="77777777" w:rsidR="00985874" w:rsidRPr="00985874" w:rsidRDefault="00985874" w:rsidP="00985874">
            <w:r w:rsidRPr="00985874">
              <w:rPr>
                <w:rFonts w:hint="eastAsia"/>
              </w:rPr>
              <w:t>0.98767</w:t>
            </w:r>
          </w:p>
        </w:tc>
        <w:tc>
          <w:tcPr>
            <w:tcW w:w="3741" w:type="dxa"/>
            <w:noWrap/>
            <w:hideMark/>
          </w:tcPr>
          <w:p w14:paraId="2A4528C4" w14:textId="77777777" w:rsidR="00985874" w:rsidRPr="00985874" w:rsidRDefault="00985874">
            <w:r w:rsidRPr="00985874">
              <w:rPr>
                <w:rFonts w:hint="eastAsia"/>
              </w:rPr>
              <w:t>0.96737-1.0084</w:t>
            </w:r>
          </w:p>
        </w:tc>
        <w:tc>
          <w:tcPr>
            <w:tcW w:w="1701" w:type="dxa"/>
            <w:noWrap/>
            <w:hideMark/>
          </w:tcPr>
          <w:p w14:paraId="3A399E20" w14:textId="77777777" w:rsidR="00985874" w:rsidRPr="00985874" w:rsidRDefault="00985874" w:rsidP="00985874">
            <w:r w:rsidRPr="00985874">
              <w:rPr>
                <w:rFonts w:hint="eastAsia"/>
              </w:rPr>
              <w:t>0.24181</w:t>
            </w:r>
          </w:p>
        </w:tc>
      </w:tr>
      <w:tr w:rsidR="00985874" w:rsidRPr="00985874" w14:paraId="4B410A58" w14:textId="77777777" w:rsidTr="00985874">
        <w:trPr>
          <w:trHeight w:val="270"/>
        </w:trPr>
        <w:tc>
          <w:tcPr>
            <w:tcW w:w="1680" w:type="dxa"/>
            <w:noWrap/>
            <w:hideMark/>
          </w:tcPr>
          <w:p w14:paraId="32BA7C76" w14:textId="77777777" w:rsidR="00985874" w:rsidRPr="00985874" w:rsidRDefault="00985874">
            <w:r w:rsidRPr="00985874">
              <w:rPr>
                <w:rFonts w:hint="eastAsia"/>
              </w:rPr>
              <w:t>MEF2A</w:t>
            </w:r>
          </w:p>
        </w:tc>
        <w:tc>
          <w:tcPr>
            <w:tcW w:w="1350" w:type="dxa"/>
            <w:noWrap/>
            <w:hideMark/>
          </w:tcPr>
          <w:p w14:paraId="37459A54" w14:textId="77777777" w:rsidR="00985874" w:rsidRPr="00985874" w:rsidRDefault="00985874" w:rsidP="00985874">
            <w:r w:rsidRPr="00985874">
              <w:rPr>
                <w:rFonts w:hint="eastAsia"/>
              </w:rPr>
              <w:t>0.99998</w:t>
            </w:r>
          </w:p>
        </w:tc>
        <w:tc>
          <w:tcPr>
            <w:tcW w:w="3741" w:type="dxa"/>
            <w:noWrap/>
            <w:hideMark/>
          </w:tcPr>
          <w:p w14:paraId="043E4BBB" w14:textId="77777777" w:rsidR="00985874" w:rsidRPr="00985874" w:rsidRDefault="00985874">
            <w:r w:rsidRPr="00985874">
              <w:rPr>
                <w:rFonts w:hint="eastAsia"/>
              </w:rPr>
              <w:t>0.99966-1.0003</w:t>
            </w:r>
          </w:p>
        </w:tc>
        <w:tc>
          <w:tcPr>
            <w:tcW w:w="1701" w:type="dxa"/>
            <w:noWrap/>
            <w:hideMark/>
          </w:tcPr>
          <w:p w14:paraId="64EBF5C9" w14:textId="77777777" w:rsidR="00985874" w:rsidRPr="00985874" w:rsidRDefault="00985874" w:rsidP="00985874">
            <w:r w:rsidRPr="00985874">
              <w:rPr>
                <w:rFonts w:hint="eastAsia"/>
              </w:rPr>
              <w:t>0.89982</w:t>
            </w:r>
          </w:p>
        </w:tc>
      </w:tr>
      <w:tr w:rsidR="00985874" w:rsidRPr="00985874" w14:paraId="276A5518" w14:textId="77777777" w:rsidTr="00985874">
        <w:trPr>
          <w:trHeight w:val="270"/>
        </w:trPr>
        <w:tc>
          <w:tcPr>
            <w:tcW w:w="1680" w:type="dxa"/>
            <w:noWrap/>
            <w:hideMark/>
          </w:tcPr>
          <w:p w14:paraId="1936A225" w14:textId="77777777" w:rsidR="00985874" w:rsidRPr="00985874" w:rsidRDefault="00985874">
            <w:r w:rsidRPr="00985874">
              <w:rPr>
                <w:rFonts w:hint="eastAsia"/>
              </w:rPr>
              <w:t>MEF2D</w:t>
            </w:r>
          </w:p>
        </w:tc>
        <w:tc>
          <w:tcPr>
            <w:tcW w:w="1350" w:type="dxa"/>
            <w:noWrap/>
            <w:hideMark/>
          </w:tcPr>
          <w:p w14:paraId="5FF7268D" w14:textId="77777777" w:rsidR="00985874" w:rsidRPr="00985874" w:rsidRDefault="00985874" w:rsidP="00985874">
            <w:r w:rsidRPr="00985874">
              <w:rPr>
                <w:rFonts w:hint="eastAsia"/>
              </w:rPr>
              <w:t>0.99992</w:t>
            </w:r>
          </w:p>
        </w:tc>
        <w:tc>
          <w:tcPr>
            <w:tcW w:w="3741" w:type="dxa"/>
            <w:noWrap/>
            <w:hideMark/>
          </w:tcPr>
          <w:p w14:paraId="278EE982" w14:textId="77777777" w:rsidR="00985874" w:rsidRPr="00985874" w:rsidRDefault="00985874">
            <w:r w:rsidRPr="00985874">
              <w:rPr>
                <w:rFonts w:hint="eastAsia"/>
              </w:rPr>
              <w:t>0.99964-1.0002</w:t>
            </w:r>
          </w:p>
        </w:tc>
        <w:tc>
          <w:tcPr>
            <w:tcW w:w="1701" w:type="dxa"/>
            <w:noWrap/>
            <w:hideMark/>
          </w:tcPr>
          <w:p w14:paraId="30A0E47D" w14:textId="77777777" w:rsidR="00985874" w:rsidRPr="00985874" w:rsidRDefault="00985874" w:rsidP="00985874">
            <w:r w:rsidRPr="00985874">
              <w:rPr>
                <w:rFonts w:hint="eastAsia"/>
              </w:rPr>
              <w:t>0.57058</w:t>
            </w:r>
          </w:p>
        </w:tc>
      </w:tr>
      <w:tr w:rsidR="00985874" w:rsidRPr="00985874" w14:paraId="3636176C" w14:textId="77777777" w:rsidTr="00985874">
        <w:trPr>
          <w:trHeight w:val="270"/>
        </w:trPr>
        <w:tc>
          <w:tcPr>
            <w:tcW w:w="1680" w:type="dxa"/>
            <w:noWrap/>
            <w:hideMark/>
          </w:tcPr>
          <w:p w14:paraId="354F50B6" w14:textId="77777777" w:rsidR="00985874" w:rsidRPr="00985874" w:rsidRDefault="00985874">
            <w:r w:rsidRPr="00985874">
              <w:rPr>
                <w:rFonts w:hint="eastAsia"/>
              </w:rPr>
              <w:t>HIF1A</w:t>
            </w:r>
          </w:p>
        </w:tc>
        <w:tc>
          <w:tcPr>
            <w:tcW w:w="1350" w:type="dxa"/>
            <w:noWrap/>
            <w:hideMark/>
          </w:tcPr>
          <w:p w14:paraId="3ED82B89" w14:textId="77777777" w:rsidR="00985874" w:rsidRPr="00985874" w:rsidRDefault="00985874" w:rsidP="00985874">
            <w:r w:rsidRPr="00985874">
              <w:rPr>
                <w:rFonts w:hint="eastAsia"/>
              </w:rPr>
              <w:t>1.00001</w:t>
            </w:r>
          </w:p>
        </w:tc>
        <w:tc>
          <w:tcPr>
            <w:tcW w:w="3741" w:type="dxa"/>
            <w:noWrap/>
            <w:hideMark/>
          </w:tcPr>
          <w:p w14:paraId="060B034F" w14:textId="77777777" w:rsidR="00985874" w:rsidRPr="00985874" w:rsidRDefault="00985874">
            <w:r w:rsidRPr="00985874">
              <w:rPr>
                <w:rFonts w:hint="eastAsia"/>
              </w:rPr>
              <w:t>0.99997-1.00005</w:t>
            </w:r>
          </w:p>
        </w:tc>
        <w:tc>
          <w:tcPr>
            <w:tcW w:w="1701" w:type="dxa"/>
            <w:noWrap/>
            <w:hideMark/>
          </w:tcPr>
          <w:p w14:paraId="6F8AADAF" w14:textId="77777777" w:rsidR="00985874" w:rsidRPr="00985874" w:rsidRDefault="00985874" w:rsidP="00985874">
            <w:r w:rsidRPr="00985874">
              <w:rPr>
                <w:rFonts w:hint="eastAsia"/>
              </w:rPr>
              <w:t>0.70547</w:t>
            </w:r>
          </w:p>
        </w:tc>
      </w:tr>
      <w:tr w:rsidR="00985874" w:rsidRPr="00985874" w14:paraId="1CDF66AD" w14:textId="77777777" w:rsidTr="00985874">
        <w:trPr>
          <w:trHeight w:val="270"/>
        </w:trPr>
        <w:tc>
          <w:tcPr>
            <w:tcW w:w="1680" w:type="dxa"/>
            <w:noWrap/>
            <w:hideMark/>
          </w:tcPr>
          <w:p w14:paraId="542D6605" w14:textId="77777777" w:rsidR="00985874" w:rsidRPr="00985874" w:rsidRDefault="00985874">
            <w:r w:rsidRPr="00985874">
              <w:rPr>
                <w:rFonts w:hint="eastAsia"/>
              </w:rPr>
              <w:t>PAX6</w:t>
            </w:r>
          </w:p>
        </w:tc>
        <w:tc>
          <w:tcPr>
            <w:tcW w:w="1350" w:type="dxa"/>
            <w:noWrap/>
            <w:hideMark/>
          </w:tcPr>
          <w:p w14:paraId="6CAFBB36" w14:textId="77777777" w:rsidR="00985874" w:rsidRPr="00985874" w:rsidRDefault="00985874" w:rsidP="00985874">
            <w:r w:rsidRPr="00985874">
              <w:rPr>
                <w:rFonts w:hint="eastAsia"/>
              </w:rPr>
              <w:t>1.00012</w:t>
            </w:r>
          </w:p>
        </w:tc>
        <w:tc>
          <w:tcPr>
            <w:tcW w:w="3741" w:type="dxa"/>
            <w:noWrap/>
            <w:hideMark/>
          </w:tcPr>
          <w:p w14:paraId="2CADE7F3" w14:textId="77777777" w:rsidR="00985874" w:rsidRPr="00985874" w:rsidRDefault="00985874">
            <w:r w:rsidRPr="00985874">
              <w:rPr>
                <w:rFonts w:hint="eastAsia"/>
              </w:rPr>
              <w:t>0.99842-1.00183</w:t>
            </w:r>
          </w:p>
        </w:tc>
        <w:tc>
          <w:tcPr>
            <w:tcW w:w="1701" w:type="dxa"/>
            <w:noWrap/>
            <w:hideMark/>
          </w:tcPr>
          <w:p w14:paraId="26A82D52" w14:textId="77777777" w:rsidR="00985874" w:rsidRPr="00985874" w:rsidRDefault="00985874" w:rsidP="00985874">
            <w:r w:rsidRPr="00985874">
              <w:rPr>
                <w:rFonts w:hint="eastAsia"/>
              </w:rPr>
              <w:t>0.88748</w:t>
            </w:r>
          </w:p>
        </w:tc>
      </w:tr>
      <w:tr w:rsidR="00985874" w:rsidRPr="00985874" w14:paraId="712EDE69" w14:textId="77777777" w:rsidTr="00985874">
        <w:trPr>
          <w:trHeight w:val="270"/>
        </w:trPr>
        <w:tc>
          <w:tcPr>
            <w:tcW w:w="1680" w:type="dxa"/>
            <w:noWrap/>
            <w:hideMark/>
          </w:tcPr>
          <w:p w14:paraId="4172C40E" w14:textId="77777777" w:rsidR="00985874" w:rsidRPr="00985874" w:rsidRDefault="00985874">
            <w:r w:rsidRPr="00985874">
              <w:rPr>
                <w:rFonts w:hint="eastAsia"/>
              </w:rPr>
              <w:t>PAX1</w:t>
            </w:r>
          </w:p>
        </w:tc>
        <w:tc>
          <w:tcPr>
            <w:tcW w:w="1350" w:type="dxa"/>
            <w:noWrap/>
            <w:hideMark/>
          </w:tcPr>
          <w:p w14:paraId="6AD81251" w14:textId="77777777" w:rsidR="00985874" w:rsidRPr="00985874" w:rsidRDefault="00985874" w:rsidP="00985874">
            <w:r w:rsidRPr="00985874">
              <w:rPr>
                <w:rFonts w:hint="eastAsia"/>
              </w:rPr>
              <w:t>0.99971</w:t>
            </w:r>
          </w:p>
        </w:tc>
        <w:tc>
          <w:tcPr>
            <w:tcW w:w="3741" w:type="dxa"/>
            <w:noWrap/>
            <w:hideMark/>
          </w:tcPr>
          <w:p w14:paraId="7E43A755" w14:textId="77777777" w:rsidR="00985874" w:rsidRPr="00985874" w:rsidRDefault="00985874">
            <w:r w:rsidRPr="00985874">
              <w:rPr>
                <w:rFonts w:hint="eastAsia"/>
              </w:rPr>
              <w:t>0.99935-1.00007</w:t>
            </w:r>
          </w:p>
        </w:tc>
        <w:tc>
          <w:tcPr>
            <w:tcW w:w="1701" w:type="dxa"/>
            <w:noWrap/>
            <w:hideMark/>
          </w:tcPr>
          <w:p w14:paraId="0477561A" w14:textId="77777777" w:rsidR="00985874" w:rsidRPr="00985874" w:rsidRDefault="00985874" w:rsidP="00985874">
            <w:r w:rsidRPr="00985874">
              <w:rPr>
                <w:rFonts w:hint="eastAsia"/>
              </w:rPr>
              <w:t>0.11494</w:t>
            </w:r>
          </w:p>
        </w:tc>
      </w:tr>
      <w:tr w:rsidR="00985874" w:rsidRPr="00985874" w14:paraId="5A81008A" w14:textId="77777777" w:rsidTr="00985874">
        <w:trPr>
          <w:trHeight w:val="270"/>
        </w:trPr>
        <w:tc>
          <w:tcPr>
            <w:tcW w:w="1680" w:type="dxa"/>
            <w:noWrap/>
            <w:hideMark/>
          </w:tcPr>
          <w:p w14:paraId="2E17607A" w14:textId="77777777" w:rsidR="00985874" w:rsidRPr="00985874" w:rsidRDefault="00985874">
            <w:r w:rsidRPr="00985874">
              <w:rPr>
                <w:rFonts w:hint="eastAsia"/>
              </w:rPr>
              <w:t>PAX3</w:t>
            </w:r>
          </w:p>
        </w:tc>
        <w:tc>
          <w:tcPr>
            <w:tcW w:w="1350" w:type="dxa"/>
            <w:noWrap/>
            <w:hideMark/>
          </w:tcPr>
          <w:p w14:paraId="51DCE563" w14:textId="77777777" w:rsidR="00985874" w:rsidRPr="00985874" w:rsidRDefault="00985874" w:rsidP="00985874">
            <w:r w:rsidRPr="00985874">
              <w:rPr>
                <w:rFonts w:hint="eastAsia"/>
              </w:rPr>
              <w:t>0.9994</w:t>
            </w:r>
          </w:p>
        </w:tc>
        <w:tc>
          <w:tcPr>
            <w:tcW w:w="3741" w:type="dxa"/>
            <w:noWrap/>
            <w:hideMark/>
          </w:tcPr>
          <w:p w14:paraId="2258E23B" w14:textId="77777777" w:rsidR="00985874" w:rsidRPr="00985874" w:rsidRDefault="00985874">
            <w:r w:rsidRPr="00985874">
              <w:rPr>
                <w:rFonts w:hint="eastAsia"/>
              </w:rPr>
              <w:t>0.99414-1.00469</w:t>
            </w:r>
          </w:p>
        </w:tc>
        <w:tc>
          <w:tcPr>
            <w:tcW w:w="1701" w:type="dxa"/>
            <w:noWrap/>
            <w:hideMark/>
          </w:tcPr>
          <w:p w14:paraId="46EBAE0D" w14:textId="77777777" w:rsidR="00985874" w:rsidRPr="00985874" w:rsidRDefault="00985874" w:rsidP="00985874">
            <w:r w:rsidRPr="00985874">
              <w:rPr>
                <w:rFonts w:hint="eastAsia"/>
              </w:rPr>
              <w:t>0.82424</w:t>
            </w:r>
          </w:p>
        </w:tc>
      </w:tr>
      <w:tr w:rsidR="00985874" w:rsidRPr="00985874" w14:paraId="0FC405D9" w14:textId="77777777" w:rsidTr="00985874">
        <w:trPr>
          <w:trHeight w:val="270"/>
        </w:trPr>
        <w:tc>
          <w:tcPr>
            <w:tcW w:w="1680" w:type="dxa"/>
            <w:noWrap/>
            <w:hideMark/>
          </w:tcPr>
          <w:p w14:paraId="21FE837A" w14:textId="77777777" w:rsidR="00985874" w:rsidRPr="00985874" w:rsidRDefault="00985874">
            <w:r w:rsidRPr="00985874">
              <w:rPr>
                <w:rFonts w:hint="eastAsia"/>
              </w:rPr>
              <w:t>PAX8</w:t>
            </w:r>
          </w:p>
        </w:tc>
        <w:tc>
          <w:tcPr>
            <w:tcW w:w="1350" w:type="dxa"/>
            <w:noWrap/>
            <w:hideMark/>
          </w:tcPr>
          <w:p w14:paraId="3C06B4E4" w14:textId="77777777" w:rsidR="00985874" w:rsidRPr="00985874" w:rsidRDefault="00985874" w:rsidP="00985874">
            <w:r w:rsidRPr="00985874">
              <w:rPr>
                <w:rFonts w:hint="eastAsia"/>
              </w:rPr>
              <w:t>1.00044</w:t>
            </w:r>
          </w:p>
        </w:tc>
        <w:tc>
          <w:tcPr>
            <w:tcW w:w="3741" w:type="dxa"/>
            <w:noWrap/>
            <w:hideMark/>
          </w:tcPr>
          <w:p w14:paraId="685652F0" w14:textId="77777777" w:rsidR="00985874" w:rsidRPr="00985874" w:rsidRDefault="00985874">
            <w:r w:rsidRPr="00985874">
              <w:rPr>
                <w:rFonts w:hint="eastAsia"/>
              </w:rPr>
              <w:t>0.99956-1.00133</w:t>
            </w:r>
          </w:p>
        </w:tc>
        <w:tc>
          <w:tcPr>
            <w:tcW w:w="1701" w:type="dxa"/>
            <w:noWrap/>
            <w:hideMark/>
          </w:tcPr>
          <w:p w14:paraId="52B89F4C" w14:textId="77777777" w:rsidR="00985874" w:rsidRPr="00985874" w:rsidRDefault="00985874" w:rsidP="00985874">
            <w:r w:rsidRPr="00985874">
              <w:rPr>
                <w:rFonts w:hint="eastAsia"/>
              </w:rPr>
              <w:t>0.32602</w:t>
            </w:r>
          </w:p>
        </w:tc>
      </w:tr>
      <w:tr w:rsidR="00985874" w:rsidRPr="00985874" w14:paraId="32580EA0" w14:textId="77777777" w:rsidTr="00985874">
        <w:trPr>
          <w:trHeight w:val="270"/>
        </w:trPr>
        <w:tc>
          <w:tcPr>
            <w:tcW w:w="1680" w:type="dxa"/>
            <w:noWrap/>
            <w:hideMark/>
          </w:tcPr>
          <w:p w14:paraId="6E210423" w14:textId="77777777" w:rsidR="00985874" w:rsidRPr="00985874" w:rsidRDefault="00985874">
            <w:r w:rsidRPr="00985874">
              <w:rPr>
                <w:rFonts w:hint="eastAsia"/>
              </w:rPr>
              <w:t>RFXANK</w:t>
            </w:r>
          </w:p>
        </w:tc>
        <w:tc>
          <w:tcPr>
            <w:tcW w:w="1350" w:type="dxa"/>
            <w:noWrap/>
            <w:hideMark/>
          </w:tcPr>
          <w:p w14:paraId="03A8964C" w14:textId="77777777" w:rsidR="00985874" w:rsidRPr="00985874" w:rsidRDefault="00985874" w:rsidP="00985874">
            <w:r w:rsidRPr="00985874">
              <w:rPr>
                <w:rFonts w:hint="eastAsia"/>
              </w:rPr>
              <w:t>1.00012</w:t>
            </w:r>
          </w:p>
        </w:tc>
        <w:tc>
          <w:tcPr>
            <w:tcW w:w="3741" w:type="dxa"/>
            <w:noWrap/>
            <w:hideMark/>
          </w:tcPr>
          <w:p w14:paraId="759AA484" w14:textId="77777777" w:rsidR="00985874" w:rsidRPr="00985874" w:rsidRDefault="00985874">
            <w:r w:rsidRPr="00985874">
              <w:rPr>
                <w:rFonts w:hint="eastAsia"/>
              </w:rPr>
              <w:t>0.99994-1.0003</w:t>
            </w:r>
          </w:p>
        </w:tc>
        <w:tc>
          <w:tcPr>
            <w:tcW w:w="1701" w:type="dxa"/>
            <w:noWrap/>
            <w:hideMark/>
          </w:tcPr>
          <w:p w14:paraId="48A66406" w14:textId="77777777" w:rsidR="00985874" w:rsidRPr="00985874" w:rsidRDefault="00985874" w:rsidP="00985874">
            <w:r w:rsidRPr="00985874">
              <w:rPr>
                <w:rFonts w:hint="eastAsia"/>
              </w:rPr>
              <w:t>0.20217</w:t>
            </w:r>
          </w:p>
        </w:tc>
      </w:tr>
      <w:tr w:rsidR="00985874" w:rsidRPr="00985874" w14:paraId="1983C243" w14:textId="77777777" w:rsidTr="00985874">
        <w:trPr>
          <w:trHeight w:val="270"/>
        </w:trPr>
        <w:tc>
          <w:tcPr>
            <w:tcW w:w="1680" w:type="dxa"/>
            <w:noWrap/>
            <w:hideMark/>
          </w:tcPr>
          <w:p w14:paraId="7735DECC" w14:textId="77777777" w:rsidR="00985874" w:rsidRPr="00985874" w:rsidRDefault="00985874">
            <w:r w:rsidRPr="00985874">
              <w:rPr>
                <w:rFonts w:hint="eastAsia"/>
              </w:rPr>
              <w:t>NCOR1</w:t>
            </w:r>
          </w:p>
        </w:tc>
        <w:tc>
          <w:tcPr>
            <w:tcW w:w="1350" w:type="dxa"/>
            <w:noWrap/>
            <w:hideMark/>
          </w:tcPr>
          <w:p w14:paraId="68B12DAB" w14:textId="77777777" w:rsidR="00985874" w:rsidRPr="00985874" w:rsidRDefault="00985874" w:rsidP="00985874">
            <w:r w:rsidRPr="00985874">
              <w:rPr>
                <w:rFonts w:hint="eastAsia"/>
              </w:rPr>
              <w:t>0.99981</w:t>
            </w:r>
          </w:p>
        </w:tc>
        <w:tc>
          <w:tcPr>
            <w:tcW w:w="3741" w:type="dxa"/>
            <w:noWrap/>
            <w:hideMark/>
          </w:tcPr>
          <w:p w14:paraId="7031F92C" w14:textId="77777777" w:rsidR="00985874" w:rsidRPr="00985874" w:rsidRDefault="00985874">
            <w:r w:rsidRPr="00985874">
              <w:rPr>
                <w:rFonts w:hint="eastAsia"/>
              </w:rPr>
              <w:t>0.99957-1.00004</w:t>
            </w:r>
          </w:p>
        </w:tc>
        <w:tc>
          <w:tcPr>
            <w:tcW w:w="1701" w:type="dxa"/>
            <w:noWrap/>
            <w:hideMark/>
          </w:tcPr>
          <w:p w14:paraId="4830F715" w14:textId="77777777" w:rsidR="00985874" w:rsidRPr="00985874" w:rsidRDefault="00985874" w:rsidP="00985874">
            <w:r w:rsidRPr="00985874">
              <w:rPr>
                <w:rFonts w:hint="eastAsia"/>
              </w:rPr>
              <w:t>0.10975</w:t>
            </w:r>
          </w:p>
        </w:tc>
      </w:tr>
      <w:tr w:rsidR="00985874" w:rsidRPr="00985874" w14:paraId="46A14E42" w14:textId="77777777" w:rsidTr="00985874">
        <w:trPr>
          <w:trHeight w:val="270"/>
        </w:trPr>
        <w:tc>
          <w:tcPr>
            <w:tcW w:w="1680" w:type="dxa"/>
            <w:noWrap/>
            <w:hideMark/>
          </w:tcPr>
          <w:p w14:paraId="6EC051D0" w14:textId="77777777" w:rsidR="00985874" w:rsidRPr="00985874" w:rsidRDefault="00985874">
            <w:r w:rsidRPr="00985874">
              <w:rPr>
                <w:rFonts w:hint="eastAsia"/>
              </w:rPr>
              <w:t>TEF</w:t>
            </w:r>
          </w:p>
        </w:tc>
        <w:tc>
          <w:tcPr>
            <w:tcW w:w="1350" w:type="dxa"/>
            <w:noWrap/>
            <w:hideMark/>
          </w:tcPr>
          <w:p w14:paraId="630F91B8" w14:textId="77777777" w:rsidR="00985874" w:rsidRPr="00985874" w:rsidRDefault="00985874" w:rsidP="00985874">
            <w:r w:rsidRPr="00985874">
              <w:rPr>
                <w:rFonts w:hint="eastAsia"/>
              </w:rPr>
              <w:t>0.99963</w:t>
            </w:r>
          </w:p>
        </w:tc>
        <w:tc>
          <w:tcPr>
            <w:tcW w:w="3741" w:type="dxa"/>
            <w:noWrap/>
            <w:hideMark/>
          </w:tcPr>
          <w:p w14:paraId="6756351B" w14:textId="77777777" w:rsidR="00985874" w:rsidRPr="00985874" w:rsidRDefault="00985874">
            <w:r w:rsidRPr="00985874">
              <w:rPr>
                <w:rFonts w:hint="eastAsia"/>
              </w:rPr>
              <w:t>0.99925-1.00001</w:t>
            </w:r>
          </w:p>
        </w:tc>
        <w:tc>
          <w:tcPr>
            <w:tcW w:w="1701" w:type="dxa"/>
            <w:noWrap/>
            <w:hideMark/>
          </w:tcPr>
          <w:p w14:paraId="714030E9" w14:textId="77777777" w:rsidR="00985874" w:rsidRPr="00985874" w:rsidRDefault="00985874" w:rsidP="00985874">
            <w:r w:rsidRPr="00985874">
              <w:rPr>
                <w:rFonts w:hint="eastAsia"/>
              </w:rPr>
              <w:t>0.0572</w:t>
            </w:r>
          </w:p>
        </w:tc>
      </w:tr>
      <w:tr w:rsidR="00985874" w:rsidRPr="00985874" w14:paraId="1B775AFD" w14:textId="77777777" w:rsidTr="00985874">
        <w:trPr>
          <w:trHeight w:val="270"/>
        </w:trPr>
        <w:tc>
          <w:tcPr>
            <w:tcW w:w="1680" w:type="dxa"/>
            <w:noWrap/>
            <w:hideMark/>
          </w:tcPr>
          <w:p w14:paraId="35441E4E" w14:textId="77777777" w:rsidR="00985874" w:rsidRPr="00985874" w:rsidRDefault="00985874">
            <w:r w:rsidRPr="00985874">
              <w:rPr>
                <w:rFonts w:hint="eastAsia"/>
              </w:rPr>
              <w:t>LMO2</w:t>
            </w:r>
          </w:p>
        </w:tc>
        <w:tc>
          <w:tcPr>
            <w:tcW w:w="1350" w:type="dxa"/>
            <w:noWrap/>
            <w:hideMark/>
          </w:tcPr>
          <w:p w14:paraId="114B787F" w14:textId="77777777" w:rsidR="00985874" w:rsidRPr="00985874" w:rsidRDefault="00985874" w:rsidP="00985874">
            <w:r w:rsidRPr="00985874">
              <w:rPr>
                <w:rFonts w:hint="eastAsia"/>
              </w:rPr>
              <w:t>0.99949</w:t>
            </w:r>
          </w:p>
        </w:tc>
        <w:tc>
          <w:tcPr>
            <w:tcW w:w="3741" w:type="dxa"/>
            <w:noWrap/>
            <w:hideMark/>
          </w:tcPr>
          <w:p w14:paraId="175A51AB" w14:textId="77777777" w:rsidR="00985874" w:rsidRPr="00985874" w:rsidRDefault="00985874">
            <w:r w:rsidRPr="00985874">
              <w:rPr>
                <w:rFonts w:hint="eastAsia"/>
              </w:rPr>
              <w:t>0.99828-1.00069</w:t>
            </w:r>
          </w:p>
        </w:tc>
        <w:tc>
          <w:tcPr>
            <w:tcW w:w="1701" w:type="dxa"/>
            <w:noWrap/>
            <w:hideMark/>
          </w:tcPr>
          <w:p w14:paraId="7EFBC311" w14:textId="77777777" w:rsidR="00985874" w:rsidRPr="00985874" w:rsidRDefault="00985874" w:rsidP="00985874">
            <w:r w:rsidRPr="00985874">
              <w:rPr>
                <w:rFonts w:hint="eastAsia"/>
              </w:rPr>
              <w:t>0.40365</w:t>
            </w:r>
          </w:p>
        </w:tc>
      </w:tr>
      <w:tr w:rsidR="00985874" w:rsidRPr="00985874" w14:paraId="7EAFC3A6" w14:textId="77777777" w:rsidTr="00985874">
        <w:trPr>
          <w:trHeight w:val="270"/>
        </w:trPr>
        <w:tc>
          <w:tcPr>
            <w:tcW w:w="1680" w:type="dxa"/>
            <w:noWrap/>
            <w:hideMark/>
          </w:tcPr>
          <w:p w14:paraId="4CEA6078" w14:textId="77777777" w:rsidR="00985874" w:rsidRPr="00985874" w:rsidRDefault="00985874">
            <w:r w:rsidRPr="00985874">
              <w:rPr>
                <w:rFonts w:hint="eastAsia"/>
              </w:rPr>
              <w:t>LMO3</w:t>
            </w:r>
          </w:p>
        </w:tc>
        <w:tc>
          <w:tcPr>
            <w:tcW w:w="1350" w:type="dxa"/>
            <w:noWrap/>
            <w:hideMark/>
          </w:tcPr>
          <w:p w14:paraId="5683BD26" w14:textId="77777777" w:rsidR="00985874" w:rsidRPr="00985874" w:rsidRDefault="00985874" w:rsidP="00985874">
            <w:r w:rsidRPr="00985874">
              <w:rPr>
                <w:rFonts w:hint="eastAsia"/>
              </w:rPr>
              <w:t>0.99597</w:t>
            </w:r>
          </w:p>
        </w:tc>
        <w:tc>
          <w:tcPr>
            <w:tcW w:w="3741" w:type="dxa"/>
            <w:noWrap/>
            <w:hideMark/>
          </w:tcPr>
          <w:p w14:paraId="16FC47AE" w14:textId="77777777" w:rsidR="00985874" w:rsidRPr="00985874" w:rsidRDefault="00985874">
            <w:r w:rsidRPr="00985874">
              <w:rPr>
                <w:rFonts w:hint="eastAsia"/>
              </w:rPr>
              <w:t>0.99018-1.00179</w:t>
            </w:r>
          </w:p>
        </w:tc>
        <w:tc>
          <w:tcPr>
            <w:tcW w:w="1701" w:type="dxa"/>
            <w:noWrap/>
            <w:hideMark/>
          </w:tcPr>
          <w:p w14:paraId="67568EC3" w14:textId="77777777" w:rsidR="00985874" w:rsidRPr="00985874" w:rsidRDefault="00985874" w:rsidP="00985874">
            <w:r w:rsidRPr="00985874">
              <w:rPr>
                <w:rFonts w:hint="eastAsia"/>
              </w:rPr>
              <w:t>0.17421</w:t>
            </w:r>
          </w:p>
        </w:tc>
      </w:tr>
      <w:tr w:rsidR="00985874" w:rsidRPr="00985874" w14:paraId="50859CD0" w14:textId="77777777" w:rsidTr="00985874">
        <w:trPr>
          <w:trHeight w:val="270"/>
        </w:trPr>
        <w:tc>
          <w:tcPr>
            <w:tcW w:w="1680" w:type="dxa"/>
            <w:noWrap/>
            <w:hideMark/>
          </w:tcPr>
          <w:p w14:paraId="37F1BE54" w14:textId="77777777" w:rsidR="00985874" w:rsidRPr="00985874" w:rsidRDefault="00985874">
            <w:r w:rsidRPr="00985874">
              <w:rPr>
                <w:rFonts w:hint="eastAsia"/>
              </w:rPr>
              <w:t>LMO4</w:t>
            </w:r>
          </w:p>
        </w:tc>
        <w:tc>
          <w:tcPr>
            <w:tcW w:w="1350" w:type="dxa"/>
            <w:noWrap/>
            <w:hideMark/>
          </w:tcPr>
          <w:p w14:paraId="501F5C47" w14:textId="77777777" w:rsidR="00985874" w:rsidRPr="00985874" w:rsidRDefault="00985874" w:rsidP="00985874">
            <w:r w:rsidRPr="00985874">
              <w:rPr>
                <w:rFonts w:hint="eastAsia"/>
              </w:rPr>
              <w:t>0.99976</w:t>
            </w:r>
          </w:p>
        </w:tc>
        <w:tc>
          <w:tcPr>
            <w:tcW w:w="3741" w:type="dxa"/>
            <w:noWrap/>
            <w:hideMark/>
          </w:tcPr>
          <w:p w14:paraId="5E23FFBC" w14:textId="77777777" w:rsidR="00985874" w:rsidRPr="00985874" w:rsidRDefault="00985874">
            <w:r w:rsidRPr="00985874">
              <w:rPr>
                <w:rFonts w:hint="eastAsia"/>
              </w:rPr>
              <w:t>0.99958-0.99994</w:t>
            </w:r>
          </w:p>
        </w:tc>
        <w:tc>
          <w:tcPr>
            <w:tcW w:w="1701" w:type="dxa"/>
            <w:noWrap/>
            <w:hideMark/>
          </w:tcPr>
          <w:p w14:paraId="2616B760" w14:textId="77777777" w:rsidR="00985874" w:rsidRPr="00985874" w:rsidRDefault="00985874" w:rsidP="00985874">
            <w:r w:rsidRPr="00985874">
              <w:rPr>
                <w:rFonts w:hint="eastAsia"/>
              </w:rPr>
              <w:t>0.00827</w:t>
            </w:r>
          </w:p>
        </w:tc>
      </w:tr>
      <w:tr w:rsidR="00985874" w:rsidRPr="00985874" w14:paraId="6A0B9A02" w14:textId="77777777" w:rsidTr="00985874">
        <w:trPr>
          <w:trHeight w:val="270"/>
        </w:trPr>
        <w:tc>
          <w:tcPr>
            <w:tcW w:w="1680" w:type="dxa"/>
            <w:noWrap/>
            <w:hideMark/>
          </w:tcPr>
          <w:p w14:paraId="30DDC795" w14:textId="77777777" w:rsidR="00985874" w:rsidRPr="00985874" w:rsidRDefault="00985874">
            <w:r w:rsidRPr="00985874">
              <w:rPr>
                <w:rFonts w:hint="eastAsia"/>
              </w:rPr>
              <w:t>UBP1</w:t>
            </w:r>
          </w:p>
        </w:tc>
        <w:tc>
          <w:tcPr>
            <w:tcW w:w="1350" w:type="dxa"/>
            <w:noWrap/>
            <w:hideMark/>
          </w:tcPr>
          <w:p w14:paraId="473E67CF" w14:textId="77777777" w:rsidR="00985874" w:rsidRPr="00985874" w:rsidRDefault="00985874" w:rsidP="00985874">
            <w:r w:rsidRPr="00985874">
              <w:rPr>
                <w:rFonts w:hint="eastAsia"/>
              </w:rPr>
              <w:t>0.99997</w:t>
            </w:r>
          </w:p>
        </w:tc>
        <w:tc>
          <w:tcPr>
            <w:tcW w:w="3741" w:type="dxa"/>
            <w:noWrap/>
            <w:hideMark/>
          </w:tcPr>
          <w:p w14:paraId="40215162" w14:textId="77777777" w:rsidR="00985874" w:rsidRPr="00985874" w:rsidRDefault="00985874">
            <w:r w:rsidRPr="00985874">
              <w:rPr>
                <w:rFonts w:hint="eastAsia"/>
              </w:rPr>
              <w:t>0.99958-1.00036</w:t>
            </w:r>
          </w:p>
        </w:tc>
        <w:tc>
          <w:tcPr>
            <w:tcW w:w="1701" w:type="dxa"/>
            <w:noWrap/>
            <w:hideMark/>
          </w:tcPr>
          <w:p w14:paraId="593BE6A1" w14:textId="77777777" w:rsidR="00985874" w:rsidRPr="00985874" w:rsidRDefault="00985874" w:rsidP="00985874">
            <w:r w:rsidRPr="00985874">
              <w:rPr>
                <w:rFonts w:hint="eastAsia"/>
              </w:rPr>
              <w:t>0.87358</w:t>
            </w:r>
          </w:p>
        </w:tc>
      </w:tr>
      <w:tr w:rsidR="00985874" w:rsidRPr="00985874" w14:paraId="3D8488B1" w14:textId="77777777" w:rsidTr="00985874">
        <w:trPr>
          <w:trHeight w:val="270"/>
        </w:trPr>
        <w:tc>
          <w:tcPr>
            <w:tcW w:w="1680" w:type="dxa"/>
            <w:noWrap/>
            <w:hideMark/>
          </w:tcPr>
          <w:p w14:paraId="5A2031AA" w14:textId="77777777" w:rsidR="00985874" w:rsidRPr="00985874" w:rsidRDefault="00985874">
            <w:r w:rsidRPr="00985874">
              <w:rPr>
                <w:rFonts w:hint="eastAsia"/>
              </w:rPr>
              <w:t>PHB2</w:t>
            </w:r>
          </w:p>
        </w:tc>
        <w:tc>
          <w:tcPr>
            <w:tcW w:w="1350" w:type="dxa"/>
            <w:noWrap/>
            <w:hideMark/>
          </w:tcPr>
          <w:p w14:paraId="201E3907" w14:textId="77777777" w:rsidR="00985874" w:rsidRPr="00985874" w:rsidRDefault="00985874" w:rsidP="00985874">
            <w:r w:rsidRPr="00985874">
              <w:rPr>
                <w:rFonts w:hint="eastAsia"/>
              </w:rPr>
              <w:t>1.00003</w:t>
            </w:r>
          </w:p>
        </w:tc>
        <w:tc>
          <w:tcPr>
            <w:tcW w:w="3741" w:type="dxa"/>
            <w:noWrap/>
            <w:hideMark/>
          </w:tcPr>
          <w:p w14:paraId="427E7518" w14:textId="77777777" w:rsidR="00985874" w:rsidRPr="00985874" w:rsidRDefault="00985874">
            <w:r w:rsidRPr="00985874">
              <w:rPr>
                <w:rFonts w:hint="eastAsia"/>
              </w:rPr>
              <w:t>0.99995-1.00011</w:t>
            </w:r>
          </w:p>
        </w:tc>
        <w:tc>
          <w:tcPr>
            <w:tcW w:w="1701" w:type="dxa"/>
            <w:noWrap/>
            <w:hideMark/>
          </w:tcPr>
          <w:p w14:paraId="085EF25D" w14:textId="77777777" w:rsidR="00985874" w:rsidRPr="00985874" w:rsidRDefault="00985874" w:rsidP="00985874">
            <w:r w:rsidRPr="00985874">
              <w:rPr>
                <w:rFonts w:hint="eastAsia"/>
              </w:rPr>
              <w:t>0.46839</w:t>
            </w:r>
          </w:p>
        </w:tc>
      </w:tr>
      <w:tr w:rsidR="00985874" w:rsidRPr="00985874" w14:paraId="6EFEDE9B" w14:textId="77777777" w:rsidTr="00985874">
        <w:trPr>
          <w:trHeight w:val="270"/>
        </w:trPr>
        <w:tc>
          <w:tcPr>
            <w:tcW w:w="1680" w:type="dxa"/>
            <w:noWrap/>
            <w:hideMark/>
          </w:tcPr>
          <w:p w14:paraId="207CBCE7" w14:textId="77777777" w:rsidR="00985874" w:rsidRPr="00985874" w:rsidRDefault="00985874">
            <w:r w:rsidRPr="00985874">
              <w:rPr>
                <w:rFonts w:hint="eastAsia"/>
              </w:rPr>
              <w:t>PKNOX1</w:t>
            </w:r>
          </w:p>
        </w:tc>
        <w:tc>
          <w:tcPr>
            <w:tcW w:w="1350" w:type="dxa"/>
            <w:noWrap/>
            <w:hideMark/>
          </w:tcPr>
          <w:p w14:paraId="6C67B225" w14:textId="77777777" w:rsidR="00985874" w:rsidRPr="00985874" w:rsidRDefault="00985874" w:rsidP="00985874">
            <w:r w:rsidRPr="00985874">
              <w:rPr>
                <w:rFonts w:hint="eastAsia"/>
              </w:rPr>
              <w:t>1.00056</w:t>
            </w:r>
          </w:p>
        </w:tc>
        <w:tc>
          <w:tcPr>
            <w:tcW w:w="3741" w:type="dxa"/>
            <w:noWrap/>
            <w:hideMark/>
          </w:tcPr>
          <w:p w14:paraId="612A398A" w14:textId="77777777" w:rsidR="00985874" w:rsidRPr="00985874" w:rsidRDefault="00985874">
            <w:r w:rsidRPr="00985874">
              <w:rPr>
                <w:rFonts w:hint="eastAsia"/>
              </w:rPr>
              <w:t>0.99922-1.00191</w:t>
            </w:r>
          </w:p>
        </w:tc>
        <w:tc>
          <w:tcPr>
            <w:tcW w:w="1701" w:type="dxa"/>
            <w:noWrap/>
            <w:hideMark/>
          </w:tcPr>
          <w:p w14:paraId="2BEE45F7" w14:textId="77777777" w:rsidR="00985874" w:rsidRPr="00985874" w:rsidRDefault="00985874" w:rsidP="00985874">
            <w:r w:rsidRPr="00985874">
              <w:rPr>
                <w:rFonts w:hint="eastAsia"/>
              </w:rPr>
              <w:t>0.41134</w:t>
            </w:r>
          </w:p>
        </w:tc>
      </w:tr>
      <w:tr w:rsidR="00985874" w:rsidRPr="00985874" w14:paraId="5604AF4C" w14:textId="77777777" w:rsidTr="00985874">
        <w:trPr>
          <w:trHeight w:val="270"/>
        </w:trPr>
        <w:tc>
          <w:tcPr>
            <w:tcW w:w="1680" w:type="dxa"/>
            <w:noWrap/>
            <w:hideMark/>
          </w:tcPr>
          <w:p w14:paraId="42AEE442" w14:textId="77777777" w:rsidR="00985874" w:rsidRPr="00985874" w:rsidRDefault="00985874">
            <w:r w:rsidRPr="00985874">
              <w:rPr>
                <w:rFonts w:hint="eastAsia"/>
              </w:rPr>
              <w:t>MCM5</w:t>
            </w:r>
          </w:p>
        </w:tc>
        <w:tc>
          <w:tcPr>
            <w:tcW w:w="1350" w:type="dxa"/>
            <w:noWrap/>
            <w:hideMark/>
          </w:tcPr>
          <w:p w14:paraId="4A778CDF" w14:textId="77777777" w:rsidR="00985874" w:rsidRPr="00985874" w:rsidRDefault="00985874" w:rsidP="00985874">
            <w:r w:rsidRPr="00985874">
              <w:rPr>
                <w:rFonts w:hint="eastAsia"/>
              </w:rPr>
              <w:t>1.00005</w:t>
            </w:r>
          </w:p>
        </w:tc>
        <w:tc>
          <w:tcPr>
            <w:tcW w:w="3741" w:type="dxa"/>
            <w:noWrap/>
            <w:hideMark/>
          </w:tcPr>
          <w:p w14:paraId="67641922" w14:textId="77777777" w:rsidR="00985874" w:rsidRPr="00985874" w:rsidRDefault="00985874">
            <w:r w:rsidRPr="00985874">
              <w:rPr>
                <w:rFonts w:hint="eastAsia"/>
              </w:rPr>
              <w:t>0.99994-1.00016</w:t>
            </w:r>
          </w:p>
        </w:tc>
        <w:tc>
          <w:tcPr>
            <w:tcW w:w="1701" w:type="dxa"/>
            <w:noWrap/>
            <w:hideMark/>
          </w:tcPr>
          <w:p w14:paraId="06250A31" w14:textId="77777777" w:rsidR="00985874" w:rsidRPr="00985874" w:rsidRDefault="00985874" w:rsidP="00985874">
            <w:r w:rsidRPr="00985874">
              <w:rPr>
                <w:rFonts w:hint="eastAsia"/>
              </w:rPr>
              <w:t>0.35459</w:t>
            </w:r>
          </w:p>
        </w:tc>
      </w:tr>
      <w:tr w:rsidR="00985874" w:rsidRPr="00985874" w14:paraId="5EFB9235" w14:textId="77777777" w:rsidTr="00985874">
        <w:trPr>
          <w:trHeight w:val="270"/>
        </w:trPr>
        <w:tc>
          <w:tcPr>
            <w:tcW w:w="1680" w:type="dxa"/>
            <w:noWrap/>
            <w:hideMark/>
          </w:tcPr>
          <w:p w14:paraId="0CC5EAFA" w14:textId="77777777" w:rsidR="00985874" w:rsidRPr="00985874" w:rsidRDefault="00985874">
            <w:r w:rsidRPr="00985874">
              <w:rPr>
                <w:rFonts w:hint="eastAsia"/>
              </w:rPr>
              <w:t>MCM2</w:t>
            </w:r>
          </w:p>
        </w:tc>
        <w:tc>
          <w:tcPr>
            <w:tcW w:w="1350" w:type="dxa"/>
            <w:noWrap/>
            <w:hideMark/>
          </w:tcPr>
          <w:p w14:paraId="1FD42FAC" w14:textId="77777777" w:rsidR="00985874" w:rsidRPr="00985874" w:rsidRDefault="00985874" w:rsidP="00985874">
            <w:r w:rsidRPr="00985874">
              <w:rPr>
                <w:rFonts w:hint="eastAsia"/>
              </w:rPr>
              <w:t>1</w:t>
            </w:r>
          </w:p>
        </w:tc>
        <w:tc>
          <w:tcPr>
            <w:tcW w:w="3741" w:type="dxa"/>
            <w:noWrap/>
            <w:hideMark/>
          </w:tcPr>
          <w:p w14:paraId="2A358B77" w14:textId="77777777" w:rsidR="00985874" w:rsidRPr="00985874" w:rsidRDefault="00985874">
            <w:r w:rsidRPr="00985874">
              <w:rPr>
                <w:rFonts w:hint="eastAsia"/>
              </w:rPr>
              <w:t>0.99992-1.00009</w:t>
            </w:r>
          </w:p>
        </w:tc>
        <w:tc>
          <w:tcPr>
            <w:tcW w:w="1701" w:type="dxa"/>
            <w:noWrap/>
            <w:hideMark/>
          </w:tcPr>
          <w:p w14:paraId="63340DA0" w14:textId="77777777" w:rsidR="00985874" w:rsidRPr="00985874" w:rsidRDefault="00985874" w:rsidP="00985874">
            <w:r w:rsidRPr="00985874">
              <w:rPr>
                <w:rFonts w:hint="eastAsia"/>
              </w:rPr>
              <w:t>0.91179</w:t>
            </w:r>
          </w:p>
        </w:tc>
      </w:tr>
      <w:tr w:rsidR="00985874" w:rsidRPr="00985874" w14:paraId="48E18F04" w14:textId="77777777" w:rsidTr="00985874">
        <w:trPr>
          <w:trHeight w:val="270"/>
        </w:trPr>
        <w:tc>
          <w:tcPr>
            <w:tcW w:w="1680" w:type="dxa"/>
            <w:noWrap/>
            <w:hideMark/>
          </w:tcPr>
          <w:p w14:paraId="7424E859" w14:textId="77777777" w:rsidR="00985874" w:rsidRPr="00985874" w:rsidRDefault="00985874">
            <w:r w:rsidRPr="00985874">
              <w:rPr>
                <w:rFonts w:hint="eastAsia"/>
              </w:rPr>
              <w:t>VDR</w:t>
            </w:r>
          </w:p>
        </w:tc>
        <w:tc>
          <w:tcPr>
            <w:tcW w:w="1350" w:type="dxa"/>
            <w:noWrap/>
            <w:hideMark/>
          </w:tcPr>
          <w:p w14:paraId="46F28A27" w14:textId="77777777" w:rsidR="00985874" w:rsidRPr="00985874" w:rsidRDefault="00985874" w:rsidP="00985874">
            <w:r w:rsidRPr="00985874">
              <w:rPr>
                <w:rFonts w:hint="eastAsia"/>
              </w:rPr>
              <w:t>1.00013</w:t>
            </w:r>
          </w:p>
        </w:tc>
        <w:tc>
          <w:tcPr>
            <w:tcW w:w="3741" w:type="dxa"/>
            <w:noWrap/>
            <w:hideMark/>
          </w:tcPr>
          <w:p w14:paraId="61AAE2B1" w14:textId="77777777" w:rsidR="00985874" w:rsidRPr="00985874" w:rsidRDefault="00985874">
            <w:r w:rsidRPr="00985874">
              <w:rPr>
                <w:rFonts w:hint="eastAsia"/>
              </w:rPr>
              <w:t>0.99988-1.00037</w:t>
            </w:r>
          </w:p>
        </w:tc>
        <w:tc>
          <w:tcPr>
            <w:tcW w:w="1701" w:type="dxa"/>
            <w:noWrap/>
            <w:hideMark/>
          </w:tcPr>
          <w:p w14:paraId="73C7890C" w14:textId="77777777" w:rsidR="00985874" w:rsidRPr="00985874" w:rsidRDefault="00985874" w:rsidP="00985874">
            <w:r w:rsidRPr="00985874">
              <w:rPr>
                <w:rFonts w:hint="eastAsia"/>
              </w:rPr>
              <w:t>0.30454</w:t>
            </w:r>
          </w:p>
        </w:tc>
      </w:tr>
      <w:tr w:rsidR="00985874" w:rsidRPr="00985874" w14:paraId="66016BDD" w14:textId="77777777" w:rsidTr="00985874">
        <w:trPr>
          <w:trHeight w:val="270"/>
        </w:trPr>
        <w:tc>
          <w:tcPr>
            <w:tcW w:w="1680" w:type="dxa"/>
            <w:noWrap/>
            <w:hideMark/>
          </w:tcPr>
          <w:p w14:paraId="10385776" w14:textId="77777777" w:rsidR="00985874" w:rsidRPr="00985874" w:rsidRDefault="00985874">
            <w:r w:rsidRPr="00985874">
              <w:rPr>
                <w:rFonts w:hint="eastAsia"/>
              </w:rPr>
              <w:t>NF1</w:t>
            </w:r>
          </w:p>
        </w:tc>
        <w:tc>
          <w:tcPr>
            <w:tcW w:w="1350" w:type="dxa"/>
            <w:noWrap/>
            <w:hideMark/>
          </w:tcPr>
          <w:p w14:paraId="5C7FF686" w14:textId="77777777" w:rsidR="00985874" w:rsidRPr="00985874" w:rsidRDefault="00985874" w:rsidP="00985874">
            <w:r w:rsidRPr="00985874">
              <w:rPr>
                <w:rFonts w:hint="eastAsia"/>
              </w:rPr>
              <w:t>0.99987</w:t>
            </w:r>
          </w:p>
        </w:tc>
        <w:tc>
          <w:tcPr>
            <w:tcW w:w="3741" w:type="dxa"/>
            <w:noWrap/>
            <w:hideMark/>
          </w:tcPr>
          <w:p w14:paraId="34215669" w14:textId="77777777" w:rsidR="00985874" w:rsidRPr="00985874" w:rsidRDefault="00985874">
            <w:r w:rsidRPr="00985874">
              <w:rPr>
                <w:rFonts w:hint="eastAsia"/>
              </w:rPr>
              <w:t>0.99961-1.00013</w:t>
            </w:r>
          </w:p>
        </w:tc>
        <w:tc>
          <w:tcPr>
            <w:tcW w:w="1701" w:type="dxa"/>
            <w:noWrap/>
            <w:hideMark/>
          </w:tcPr>
          <w:p w14:paraId="7DFCCAEA" w14:textId="77777777" w:rsidR="00985874" w:rsidRPr="00985874" w:rsidRDefault="00985874" w:rsidP="00985874">
            <w:r w:rsidRPr="00985874">
              <w:rPr>
                <w:rFonts w:hint="eastAsia"/>
              </w:rPr>
              <w:t>0.3272</w:t>
            </w:r>
          </w:p>
        </w:tc>
      </w:tr>
      <w:tr w:rsidR="00985874" w:rsidRPr="00985874" w14:paraId="317E8089" w14:textId="77777777" w:rsidTr="00985874">
        <w:trPr>
          <w:trHeight w:val="270"/>
        </w:trPr>
        <w:tc>
          <w:tcPr>
            <w:tcW w:w="1680" w:type="dxa"/>
            <w:noWrap/>
            <w:hideMark/>
          </w:tcPr>
          <w:p w14:paraId="5F93FD09" w14:textId="77777777" w:rsidR="00985874" w:rsidRPr="00985874" w:rsidRDefault="00985874">
            <w:r w:rsidRPr="00985874">
              <w:rPr>
                <w:rFonts w:hint="eastAsia"/>
              </w:rPr>
              <w:t>KLF10</w:t>
            </w:r>
          </w:p>
        </w:tc>
        <w:tc>
          <w:tcPr>
            <w:tcW w:w="1350" w:type="dxa"/>
            <w:noWrap/>
            <w:hideMark/>
          </w:tcPr>
          <w:p w14:paraId="4B5F36DC" w14:textId="77777777" w:rsidR="00985874" w:rsidRPr="00985874" w:rsidRDefault="00985874" w:rsidP="00985874">
            <w:r w:rsidRPr="00985874">
              <w:rPr>
                <w:rFonts w:hint="eastAsia"/>
              </w:rPr>
              <w:t>0.99999</w:t>
            </w:r>
          </w:p>
        </w:tc>
        <w:tc>
          <w:tcPr>
            <w:tcW w:w="3741" w:type="dxa"/>
            <w:noWrap/>
            <w:hideMark/>
          </w:tcPr>
          <w:p w14:paraId="1EC861AD" w14:textId="77777777" w:rsidR="00985874" w:rsidRPr="00985874" w:rsidRDefault="00985874">
            <w:r w:rsidRPr="00985874">
              <w:rPr>
                <w:rFonts w:hint="eastAsia"/>
              </w:rPr>
              <w:t>0.99988-1.0001</w:t>
            </w:r>
          </w:p>
        </w:tc>
        <w:tc>
          <w:tcPr>
            <w:tcW w:w="1701" w:type="dxa"/>
            <w:noWrap/>
            <w:hideMark/>
          </w:tcPr>
          <w:p w14:paraId="0857F5D4" w14:textId="77777777" w:rsidR="00985874" w:rsidRPr="00985874" w:rsidRDefault="00985874" w:rsidP="00985874">
            <w:r w:rsidRPr="00985874">
              <w:rPr>
                <w:rFonts w:hint="eastAsia"/>
              </w:rPr>
              <w:t>0.9073</w:t>
            </w:r>
          </w:p>
        </w:tc>
      </w:tr>
      <w:tr w:rsidR="00985874" w:rsidRPr="00985874" w14:paraId="37DB87DC" w14:textId="77777777" w:rsidTr="00985874">
        <w:trPr>
          <w:trHeight w:val="270"/>
        </w:trPr>
        <w:tc>
          <w:tcPr>
            <w:tcW w:w="1680" w:type="dxa"/>
            <w:noWrap/>
            <w:hideMark/>
          </w:tcPr>
          <w:p w14:paraId="5D15DC4A" w14:textId="77777777" w:rsidR="00985874" w:rsidRPr="00985874" w:rsidRDefault="00985874">
            <w:r w:rsidRPr="00985874">
              <w:rPr>
                <w:rFonts w:hint="eastAsia"/>
              </w:rPr>
              <w:t>USF2</w:t>
            </w:r>
          </w:p>
        </w:tc>
        <w:tc>
          <w:tcPr>
            <w:tcW w:w="1350" w:type="dxa"/>
            <w:noWrap/>
            <w:hideMark/>
          </w:tcPr>
          <w:p w14:paraId="2AB0D887" w14:textId="77777777" w:rsidR="00985874" w:rsidRPr="00985874" w:rsidRDefault="00985874" w:rsidP="00985874">
            <w:r w:rsidRPr="00985874">
              <w:rPr>
                <w:rFonts w:hint="eastAsia"/>
              </w:rPr>
              <w:t>1.00009</w:t>
            </w:r>
          </w:p>
        </w:tc>
        <w:tc>
          <w:tcPr>
            <w:tcW w:w="3741" w:type="dxa"/>
            <w:noWrap/>
            <w:hideMark/>
          </w:tcPr>
          <w:p w14:paraId="5D6F7E1F" w14:textId="77777777" w:rsidR="00985874" w:rsidRPr="00985874" w:rsidRDefault="00985874">
            <w:r w:rsidRPr="00985874">
              <w:rPr>
                <w:rFonts w:hint="eastAsia"/>
              </w:rPr>
              <w:t>0.99993-1.00025</w:t>
            </w:r>
          </w:p>
        </w:tc>
        <w:tc>
          <w:tcPr>
            <w:tcW w:w="1701" w:type="dxa"/>
            <w:noWrap/>
            <w:hideMark/>
          </w:tcPr>
          <w:p w14:paraId="19464541" w14:textId="77777777" w:rsidR="00985874" w:rsidRPr="00985874" w:rsidRDefault="00985874" w:rsidP="00985874">
            <w:r w:rsidRPr="00985874">
              <w:rPr>
                <w:rFonts w:hint="eastAsia"/>
              </w:rPr>
              <w:t>0.27484</w:t>
            </w:r>
          </w:p>
        </w:tc>
      </w:tr>
      <w:tr w:rsidR="00985874" w:rsidRPr="00985874" w14:paraId="2D101BBF" w14:textId="77777777" w:rsidTr="00985874">
        <w:trPr>
          <w:trHeight w:val="270"/>
        </w:trPr>
        <w:tc>
          <w:tcPr>
            <w:tcW w:w="1680" w:type="dxa"/>
            <w:noWrap/>
            <w:hideMark/>
          </w:tcPr>
          <w:p w14:paraId="7BF7D411" w14:textId="77777777" w:rsidR="00985874" w:rsidRPr="00985874" w:rsidRDefault="00985874">
            <w:r w:rsidRPr="00985874">
              <w:rPr>
                <w:rFonts w:hint="eastAsia"/>
              </w:rPr>
              <w:t>USF1</w:t>
            </w:r>
          </w:p>
        </w:tc>
        <w:tc>
          <w:tcPr>
            <w:tcW w:w="1350" w:type="dxa"/>
            <w:noWrap/>
            <w:hideMark/>
          </w:tcPr>
          <w:p w14:paraId="6D8F8583" w14:textId="77777777" w:rsidR="00985874" w:rsidRPr="00985874" w:rsidRDefault="00985874" w:rsidP="00985874">
            <w:r w:rsidRPr="00985874">
              <w:rPr>
                <w:rFonts w:hint="eastAsia"/>
              </w:rPr>
              <w:t>1.0003</w:t>
            </w:r>
          </w:p>
        </w:tc>
        <w:tc>
          <w:tcPr>
            <w:tcW w:w="3741" w:type="dxa"/>
            <w:noWrap/>
            <w:hideMark/>
          </w:tcPr>
          <w:p w14:paraId="3601DDD0" w14:textId="77777777" w:rsidR="00985874" w:rsidRPr="00985874" w:rsidRDefault="00985874">
            <w:r w:rsidRPr="00985874">
              <w:rPr>
                <w:rFonts w:hint="eastAsia"/>
              </w:rPr>
              <w:t>1.00003-1.00057</w:t>
            </w:r>
          </w:p>
        </w:tc>
        <w:tc>
          <w:tcPr>
            <w:tcW w:w="1701" w:type="dxa"/>
            <w:noWrap/>
            <w:hideMark/>
          </w:tcPr>
          <w:p w14:paraId="00A74BB5" w14:textId="77777777" w:rsidR="00985874" w:rsidRPr="00985874" w:rsidRDefault="00985874" w:rsidP="00985874">
            <w:r w:rsidRPr="00985874">
              <w:rPr>
                <w:rFonts w:hint="eastAsia"/>
              </w:rPr>
              <w:t>0.03173</w:t>
            </w:r>
          </w:p>
        </w:tc>
      </w:tr>
      <w:tr w:rsidR="00985874" w:rsidRPr="00985874" w14:paraId="2F943CED" w14:textId="77777777" w:rsidTr="00985874">
        <w:trPr>
          <w:trHeight w:val="270"/>
        </w:trPr>
        <w:tc>
          <w:tcPr>
            <w:tcW w:w="1680" w:type="dxa"/>
            <w:noWrap/>
            <w:hideMark/>
          </w:tcPr>
          <w:p w14:paraId="5E0542AE" w14:textId="77777777" w:rsidR="00985874" w:rsidRPr="00985874" w:rsidRDefault="00985874">
            <w:r w:rsidRPr="00985874">
              <w:rPr>
                <w:rFonts w:hint="eastAsia"/>
              </w:rPr>
              <w:t>RBMX</w:t>
            </w:r>
          </w:p>
        </w:tc>
        <w:tc>
          <w:tcPr>
            <w:tcW w:w="1350" w:type="dxa"/>
            <w:noWrap/>
            <w:hideMark/>
          </w:tcPr>
          <w:p w14:paraId="0ADBFFD1" w14:textId="77777777" w:rsidR="00985874" w:rsidRPr="00985874" w:rsidRDefault="00985874" w:rsidP="00985874">
            <w:r w:rsidRPr="00985874">
              <w:rPr>
                <w:rFonts w:hint="eastAsia"/>
              </w:rPr>
              <w:t>1.00019</w:t>
            </w:r>
          </w:p>
        </w:tc>
        <w:tc>
          <w:tcPr>
            <w:tcW w:w="3741" w:type="dxa"/>
            <w:noWrap/>
            <w:hideMark/>
          </w:tcPr>
          <w:p w14:paraId="34F1B49E" w14:textId="77777777" w:rsidR="00985874" w:rsidRPr="00985874" w:rsidRDefault="00985874">
            <w:r w:rsidRPr="00985874">
              <w:rPr>
                <w:rFonts w:hint="eastAsia"/>
              </w:rPr>
              <w:t>0.99996-1.00041</w:t>
            </w:r>
          </w:p>
        </w:tc>
        <w:tc>
          <w:tcPr>
            <w:tcW w:w="1701" w:type="dxa"/>
            <w:noWrap/>
            <w:hideMark/>
          </w:tcPr>
          <w:p w14:paraId="37AAD403" w14:textId="77777777" w:rsidR="00985874" w:rsidRPr="00985874" w:rsidRDefault="00985874" w:rsidP="00985874">
            <w:r w:rsidRPr="00985874">
              <w:rPr>
                <w:rFonts w:hint="eastAsia"/>
              </w:rPr>
              <w:t>0.09887</w:t>
            </w:r>
          </w:p>
        </w:tc>
      </w:tr>
      <w:tr w:rsidR="00985874" w:rsidRPr="00985874" w14:paraId="4235E152" w14:textId="77777777" w:rsidTr="00985874">
        <w:trPr>
          <w:trHeight w:val="270"/>
        </w:trPr>
        <w:tc>
          <w:tcPr>
            <w:tcW w:w="1680" w:type="dxa"/>
            <w:noWrap/>
            <w:hideMark/>
          </w:tcPr>
          <w:p w14:paraId="64F20EA9" w14:textId="77777777" w:rsidR="00985874" w:rsidRPr="00985874" w:rsidRDefault="00985874">
            <w:r w:rsidRPr="00985874">
              <w:rPr>
                <w:rFonts w:hint="eastAsia"/>
              </w:rPr>
              <w:t>TCF7L2</w:t>
            </w:r>
          </w:p>
        </w:tc>
        <w:tc>
          <w:tcPr>
            <w:tcW w:w="1350" w:type="dxa"/>
            <w:noWrap/>
            <w:hideMark/>
          </w:tcPr>
          <w:p w14:paraId="35295CEF" w14:textId="77777777" w:rsidR="00985874" w:rsidRPr="00985874" w:rsidRDefault="00985874" w:rsidP="00985874">
            <w:r w:rsidRPr="00985874">
              <w:rPr>
                <w:rFonts w:hint="eastAsia"/>
              </w:rPr>
              <w:t>1.00009</w:t>
            </w:r>
          </w:p>
        </w:tc>
        <w:tc>
          <w:tcPr>
            <w:tcW w:w="3741" w:type="dxa"/>
            <w:noWrap/>
            <w:hideMark/>
          </w:tcPr>
          <w:p w14:paraId="0EDF1A1D" w14:textId="77777777" w:rsidR="00985874" w:rsidRPr="00985874" w:rsidRDefault="00985874">
            <w:r w:rsidRPr="00985874">
              <w:rPr>
                <w:rFonts w:hint="eastAsia"/>
              </w:rPr>
              <w:t>0.99925-1.00092</w:t>
            </w:r>
          </w:p>
        </w:tc>
        <w:tc>
          <w:tcPr>
            <w:tcW w:w="1701" w:type="dxa"/>
            <w:noWrap/>
            <w:hideMark/>
          </w:tcPr>
          <w:p w14:paraId="1FF9837C" w14:textId="77777777" w:rsidR="00985874" w:rsidRPr="00985874" w:rsidRDefault="00985874" w:rsidP="00985874">
            <w:r w:rsidRPr="00985874">
              <w:rPr>
                <w:rFonts w:hint="eastAsia"/>
              </w:rPr>
              <w:t>0.83902</w:t>
            </w:r>
          </w:p>
        </w:tc>
      </w:tr>
      <w:tr w:rsidR="00985874" w:rsidRPr="00985874" w14:paraId="760C91D0" w14:textId="77777777" w:rsidTr="00985874">
        <w:trPr>
          <w:trHeight w:val="270"/>
        </w:trPr>
        <w:tc>
          <w:tcPr>
            <w:tcW w:w="1680" w:type="dxa"/>
            <w:noWrap/>
            <w:hideMark/>
          </w:tcPr>
          <w:p w14:paraId="2811E640" w14:textId="77777777" w:rsidR="00985874" w:rsidRPr="00985874" w:rsidRDefault="00985874">
            <w:r w:rsidRPr="00985874">
              <w:rPr>
                <w:rFonts w:hint="eastAsia"/>
              </w:rPr>
              <w:t>CIITA</w:t>
            </w:r>
          </w:p>
        </w:tc>
        <w:tc>
          <w:tcPr>
            <w:tcW w:w="1350" w:type="dxa"/>
            <w:noWrap/>
            <w:hideMark/>
          </w:tcPr>
          <w:p w14:paraId="51BAE876" w14:textId="77777777" w:rsidR="00985874" w:rsidRPr="00985874" w:rsidRDefault="00985874" w:rsidP="00985874">
            <w:r w:rsidRPr="00985874">
              <w:rPr>
                <w:rFonts w:hint="eastAsia"/>
              </w:rPr>
              <w:t>0.99999</w:t>
            </w:r>
          </w:p>
        </w:tc>
        <w:tc>
          <w:tcPr>
            <w:tcW w:w="3741" w:type="dxa"/>
            <w:noWrap/>
            <w:hideMark/>
          </w:tcPr>
          <w:p w14:paraId="0A74CE16" w14:textId="77777777" w:rsidR="00985874" w:rsidRPr="00985874" w:rsidRDefault="00985874">
            <w:r w:rsidRPr="00985874">
              <w:rPr>
                <w:rFonts w:hint="eastAsia"/>
              </w:rPr>
              <w:t>0.99973-1.00024</w:t>
            </w:r>
          </w:p>
        </w:tc>
        <w:tc>
          <w:tcPr>
            <w:tcW w:w="1701" w:type="dxa"/>
            <w:noWrap/>
            <w:hideMark/>
          </w:tcPr>
          <w:p w14:paraId="3E12E5F4" w14:textId="77777777" w:rsidR="00985874" w:rsidRPr="00985874" w:rsidRDefault="00985874" w:rsidP="00985874">
            <w:r w:rsidRPr="00985874">
              <w:rPr>
                <w:rFonts w:hint="eastAsia"/>
              </w:rPr>
              <w:t>0.91605</w:t>
            </w:r>
          </w:p>
        </w:tc>
      </w:tr>
      <w:tr w:rsidR="00985874" w:rsidRPr="00985874" w14:paraId="5994D325" w14:textId="77777777" w:rsidTr="00985874">
        <w:trPr>
          <w:trHeight w:val="270"/>
        </w:trPr>
        <w:tc>
          <w:tcPr>
            <w:tcW w:w="1680" w:type="dxa"/>
            <w:noWrap/>
            <w:hideMark/>
          </w:tcPr>
          <w:p w14:paraId="5B42C00A" w14:textId="77777777" w:rsidR="00985874" w:rsidRPr="00985874" w:rsidRDefault="00985874">
            <w:r w:rsidRPr="00985874">
              <w:rPr>
                <w:rFonts w:hint="eastAsia"/>
              </w:rPr>
              <w:t>SOX11</w:t>
            </w:r>
          </w:p>
        </w:tc>
        <w:tc>
          <w:tcPr>
            <w:tcW w:w="1350" w:type="dxa"/>
            <w:noWrap/>
            <w:hideMark/>
          </w:tcPr>
          <w:p w14:paraId="2ACE13A1" w14:textId="77777777" w:rsidR="00985874" w:rsidRPr="00985874" w:rsidRDefault="00985874" w:rsidP="00985874">
            <w:r w:rsidRPr="00985874">
              <w:rPr>
                <w:rFonts w:hint="eastAsia"/>
              </w:rPr>
              <w:t>1.00031</w:t>
            </w:r>
          </w:p>
        </w:tc>
        <w:tc>
          <w:tcPr>
            <w:tcW w:w="3741" w:type="dxa"/>
            <w:noWrap/>
            <w:hideMark/>
          </w:tcPr>
          <w:p w14:paraId="3ED3D2B7" w14:textId="77777777" w:rsidR="00985874" w:rsidRPr="00985874" w:rsidRDefault="00985874">
            <w:r w:rsidRPr="00985874">
              <w:rPr>
                <w:rFonts w:hint="eastAsia"/>
              </w:rPr>
              <w:t>0.99961-1.00101</w:t>
            </w:r>
          </w:p>
        </w:tc>
        <w:tc>
          <w:tcPr>
            <w:tcW w:w="1701" w:type="dxa"/>
            <w:noWrap/>
            <w:hideMark/>
          </w:tcPr>
          <w:p w14:paraId="5F479E68" w14:textId="77777777" w:rsidR="00985874" w:rsidRPr="00985874" w:rsidRDefault="00985874" w:rsidP="00985874">
            <w:r w:rsidRPr="00985874">
              <w:rPr>
                <w:rFonts w:hint="eastAsia"/>
              </w:rPr>
              <w:t>0.38328</w:t>
            </w:r>
          </w:p>
        </w:tc>
      </w:tr>
      <w:tr w:rsidR="00985874" w:rsidRPr="00985874" w14:paraId="54E9DD71" w14:textId="77777777" w:rsidTr="00985874">
        <w:trPr>
          <w:trHeight w:val="270"/>
        </w:trPr>
        <w:tc>
          <w:tcPr>
            <w:tcW w:w="1680" w:type="dxa"/>
            <w:noWrap/>
            <w:hideMark/>
          </w:tcPr>
          <w:p w14:paraId="3D752AB4" w14:textId="77777777" w:rsidR="00985874" w:rsidRPr="00985874" w:rsidRDefault="00985874">
            <w:r w:rsidRPr="00985874">
              <w:rPr>
                <w:rFonts w:hint="eastAsia"/>
              </w:rPr>
              <w:t>SOX17</w:t>
            </w:r>
          </w:p>
        </w:tc>
        <w:tc>
          <w:tcPr>
            <w:tcW w:w="1350" w:type="dxa"/>
            <w:noWrap/>
            <w:hideMark/>
          </w:tcPr>
          <w:p w14:paraId="52F40352" w14:textId="77777777" w:rsidR="00985874" w:rsidRPr="00985874" w:rsidRDefault="00985874" w:rsidP="00985874">
            <w:r w:rsidRPr="00985874">
              <w:rPr>
                <w:rFonts w:hint="eastAsia"/>
              </w:rPr>
              <w:t>0.99718</w:t>
            </w:r>
          </w:p>
        </w:tc>
        <w:tc>
          <w:tcPr>
            <w:tcW w:w="3741" w:type="dxa"/>
            <w:noWrap/>
            <w:hideMark/>
          </w:tcPr>
          <w:p w14:paraId="76304903" w14:textId="77777777" w:rsidR="00985874" w:rsidRPr="00985874" w:rsidRDefault="00985874">
            <w:r w:rsidRPr="00985874">
              <w:rPr>
                <w:rFonts w:hint="eastAsia"/>
              </w:rPr>
              <w:t>0.99189-1.0025</w:t>
            </w:r>
          </w:p>
        </w:tc>
        <w:tc>
          <w:tcPr>
            <w:tcW w:w="1701" w:type="dxa"/>
            <w:noWrap/>
            <w:hideMark/>
          </w:tcPr>
          <w:p w14:paraId="356DEB55" w14:textId="77777777" w:rsidR="00985874" w:rsidRPr="00985874" w:rsidRDefault="00985874" w:rsidP="00985874">
            <w:r w:rsidRPr="00985874">
              <w:rPr>
                <w:rFonts w:hint="eastAsia"/>
              </w:rPr>
              <w:t>0.29779</w:t>
            </w:r>
          </w:p>
        </w:tc>
      </w:tr>
      <w:tr w:rsidR="00985874" w:rsidRPr="00985874" w14:paraId="640AE2A9" w14:textId="77777777" w:rsidTr="00985874">
        <w:trPr>
          <w:trHeight w:val="270"/>
        </w:trPr>
        <w:tc>
          <w:tcPr>
            <w:tcW w:w="1680" w:type="dxa"/>
            <w:noWrap/>
            <w:hideMark/>
          </w:tcPr>
          <w:p w14:paraId="2AE10F6B" w14:textId="77777777" w:rsidR="00985874" w:rsidRPr="00985874" w:rsidRDefault="00985874">
            <w:r w:rsidRPr="00985874">
              <w:rPr>
                <w:rFonts w:hint="eastAsia"/>
              </w:rPr>
              <w:t>HES6</w:t>
            </w:r>
          </w:p>
        </w:tc>
        <w:tc>
          <w:tcPr>
            <w:tcW w:w="1350" w:type="dxa"/>
            <w:noWrap/>
            <w:hideMark/>
          </w:tcPr>
          <w:p w14:paraId="17194DC5" w14:textId="77777777" w:rsidR="00985874" w:rsidRPr="00985874" w:rsidRDefault="00985874" w:rsidP="00985874">
            <w:r w:rsidRPr="00985874">
              <w:rPr>
                <w:rFonts w:hint="eastAsia"/>
              </w:rPr>
              <w:t>0.99987</w:t>
            </w:r>
          </w:p>
        </w:tc>
        <w:tc>
          <w:tcPr>
            <w:tcW w:w="3741" w:type="dxa"/>
            <w:noWrap/>
            <w:hideMark/>
          </w:tcPr>
          <w:p w14:paraId="40C9467F" w14:textId="77777777" w:rsidR="00985874" w:rsidRPr="00985874" w:rsidRDefault="00985874">
            <w:r w:rsidRPr="00985874">
              <w:rPr>
                <w:rFonts w:hint="eastAsia"/>
              </w:rPr>
              <w:t>0.99911-1.00062</w:t>
            </w:r>
          </w:p>
        </w:tc>
        <w:tc>
          <w:tcPr>
            <w:tcW w:w="1701" w:type="dxa"/>
            <w:noWrap/>
            <w:hideMark/>
          </w:tcPr>
          <w:p w14:paraId="04A25E5E" w14:textId="77777777" w:rsidR="00985874" w:rsidRPr="00985874" w:rsidRDefault="00985874" w:rsidP="00985874">
            <w:r w:rsidRPr="00985874">
              <w:rPr>
                <w:rFonts w:hint="eastAsia"/>
              </w:rPr>
              <w:t>0.72758</w:t>
            </w:r>
          </w:p>
        </w:tc>
      </w:tr>
      <w:tr w:rsidR="00985874" w:rsidRPr="00985874" w14:paraId="151A1551" w14:textId="77777777" w:rsidTr="00985874">
        <w:trPr>
          <w:trHeight w:val="270"/>
        </w:trPr>
        <w:tc>
          <w:tcPr>
            <w:tcW w:w="1680" w:type="dxa"/>
            <w:noWrap/>
            <w:hideMark/>
          </w:tcPr>
          <w:p w14:paraId="10A6552C" w14:textId="77777777" w:rsidR="00985874" w:rsidRPr="00985874" w:rsidRDefault="00985874">
            <w:r w:rsidRPr="00985874">
              <w:rPr>
                <w:rFonts w:hint="eastAsia"/>
              </w:rPr>
              <w:t>MITF</w:t>
            </w:r>
          </w:p>
        </w:tc>
        <w:tc>
          <w:tcPr>
            <w:tcW w:w="1350" w:type="dxa"/>
            <w:noWrap/>
            <w:hideMark/>
          </w:tcPr>
          <w:p w14:paraId="581E426A" w14:textId="77777777" w:rsidR="00985874" w:rsidRPr="00985874" w:rsidRDefault="00985874" w:rsidP="00985874">
            <w:r w:rsidRPr="00985874">
              <w:rPr>
                <w:rFonts w:hint="eastAsia"/>
              </w:rPr>
              <w:t>0.99954</w:t>
            </w:r>
          </w:p>
        </w:tc>
        <w:tc>
          <w:tcPr>
            <w:tcW w:w="3741" w:type="dxa"/>
            <w:noWrap/>
            <w:hideMark/>
          </w:tcPr>
          <w:p w14:paraId="1BE6B6A6" w14:textId="77777777" w:rsidR="00985874" w:rsidRPr="00985874" w:rsidRDefault="00985874">
            <w:r w:rsidRPr="00985874">
              <w:rPr>
                <w:rFonts w:hint="eastAsia"/>
              </w:rPr>
              <w:t>0.99867-1.00041</w:t>
            </w:r>
          </w:p>
        </w:tc>
        <w:tc>
          <w:tcPr>
            <w:tcW w:w="1701" w:type="dxa"/>
            <w:noWrap/>
            <w:hideMark/>
          </w:tcPr>
          <w:p w14:paraId="7CF9C57C" w14:textId="77777777" w:rsidR="00985874" w:rsidRPr="00985874" w:rsidRDefault="00985874" w:rsidP="00985874">
            <w:r w:rsidRPr="00985874">
              <w:rPr>
                <w:rFonts w:hint="eastAsia"/>
              </w:rPr>
              <w:t>0.29877</w:t>
            </w:r>
          </w:p>
        </w:tc>
      </w:tr>
      <w:tr w:rsidR="00985874" w:rsidRPr="00985874" w14:paraId="768224C4" w14:textId="77777777" w:rsidTr="00985874">
        <w:trPr>
          <w:trHeight w:val="270"/>
        </w:trPr>
        <w:tc>
          <w:tcPr>
            <w:tcW w:w="1680" w:type="dxa"/>
            <w:noWrap/>
            <w:hideMark/>
          </w:tcPr>
          <w:p w14:paraId="24B0943A" w14:textId="77777777" w:rsidR="00985874" w:rsidRPr="00985874" w:rsidRDefault="00985874">
            <w:r w:rsidRPr="00985874">
              <w:rPr>
                <w:rFonts w:hint="eastAsia"/>
              </w:rPr>
              <w:t>SUZ12</w:t>
            </w:r>
          </w:p>
        </w:tc>
        <w:tc>
          <w:tcPr>
            <w:tcW w:w="1350" w:type="dxa"/>
            <w:noWrap/>
            <w:hideMark/>
          </w:tcPr>
          <w:p w14:paraId="253339B5" w14:textId="77777777" w:rsidR="00985874" w:rsidRPr="00985874" w:rsidRDefault="00985874" w:rsidP="00985874">
            <w:r w:rsidRPr="00985874">
              <w:rPr>
                <w:rFonts w:hint="eastAsia"/>
              </w:rPr>
              <w:t>0.99983</w:t>
            </w:r>
          </w:p>
        </w:tc>
        <w:tc>
          <w:tcPr>
            <w:tcW w:w="3741" w:type="dxa"/>
            <w:noWrap/>
            <w:hideMark/>
          </w:tcPr>
          <w:p w14:paraId="393996EB" w14:textId="77777777" w:rsidR="00985874" w:rsidRPr="00985874" w:rsidRDefault="00985874">
            <w:r w:rsidRPr="00985874">
              <w:rPr>
                <w:rFonts w:hint="eastAsia"/>
              </w:rPr>
              <w:t>0.99932-1.00034</w:t>
            </w:r>
          </w:p>
        </w:tc>
        <w:tc>
          <w:tcPr>
            <w:tcW w:w="1701" w:type="dxa"/>
            <w:noWrap/>
            <w:hideMark/>
          </w:tcPr>
          <w:p w14:paraId="715F77C1" w14:textId="77777777" w:rsidR="00985874" w:rsidRPr="00985874" w:rsidRDefault="00985874" w:rsidP="00985874">
            <w:r w:rsidRPr="00985874">
              <w:rPr>
                <w:rFonts w:hint="eastAsia"/>
              </w:rPr>
              <w:t>0.51764</w:t>
            </w:r>
          </w:p>
        </w:tc>
      </w:tr>
      <w:tr w:rsidR="00985874" w:rsidRPr="00985874" w14:paraId="4D6685A3" w14:textId="77777777" w:rsidTr="00985874">
        <w:trPr>
          <w:trHeight w:val="270"/>
        </w:trPr>
        <w:tc>
          <w:tcPr>
            <w:tcW w:w="1680" w:type="dxa"/>
            <w:noWrap/>
            <w:hideMark/>
          </w:tcPr>
          <w:p w14:paraId="79C96491" w14:textId="77777777" w:rsidR="00985874" w:rsidRPr="00985874" w:rsidRDefault="00985874">
            <w:r w:rsidRPr="00985874">
              <w:rPr>
                <w:rFonts w:hint="eastAsia"/>
              </w:rPr>
              <w:t>NFE2</w:t>
            </w:r>
          </w:p>
        </w:tc>
        <w:tc>
          <w:tcPr>
            <w:tcW w:w="1350" w:type="dxa"/>
            <w:noWrap/>
            <w:hideMark/>
          </w:tcPr>
          <w:p w14:paraId="3E240823" w14:textId="77777777" w:rsidR="00985874" w:rsidRPr="00985874" w:rsidRDefault="00985874" w:rsidP="00985874">
            <w:r w:rsidRPr="00985874">
              <w:rPr>
                <w:rFonts w:hint="eastAsia"/>
              </w:rPr>
              <w:t>1.00291</w:t>
            </w:r>
          </w:p>
        </w:tc>
        <w:tc>
          <w:tcPr>
            <w:tcW w:w="3741" w:type="dxa"/>
            <w:noWrap/>
            <w:hideMark/>
          </w:tcPr>
          <w:p w14:paraId="0758EB21" w14:textId="77777777" w:rsidR="00985874" w:rsidRPr="00985874" w:rsidRDefault="00985874">
            <w:r w:rsidRPr="00985874">
              <w:rPr>
                <w:rFonts w:hint="eastAsia"/>
              </w:rPr>
              <w:t>0.99889-1.00693</w:t>
            </w:r>
          </w:p>
        </w:tc>
        <w:tc>
          <w:tcPr>
            <w:tcW w:w="1701" w:type="dxa"/>
            <w:noWrap/>
            <w:hideMark/>
          </w:tcPr>
          <w:p w14:paraId="7940FE3E" w14:textId="77777777" w:rsidR="00985874" w:rsidRPr="00985874" w:rsidRDefault="00985874" w:rsidP="00985874">
            <w:r w:rsidRPr="00985874">
              <w:rPr>
                <w:rFonts w:hint="eastAsia"/>
              </w:rPr>
              <w:t>0.15623</w:t>
            </w:r>
          </w:p>
        </w:tc>
      </w:tr>
      <w:tr w:rsidR="00985874" w:rsidRPr="00985874" w14:paraId="78138632" w14:textId="77777777" w:rsidTr="00985874">
        <w:trPr>
          <w:trHeight w:val="270"/>
        </w:trPr>
        <w:tc>
          <w:tcPr>
            <w:tcW w:w="1680" w:type="dxa"/>
            <w:noWrap/>
            <w:hideMark/>
          </w:tcPr>
          <w:p w14:paraId="71219474" w14:textId="77777777" w:rsidR="00985874" w:rsidRPr="00985874" w:rsidRDefault="00985874">
            <w:r w:rsidRPr="00985874">
              <w:rPr>
                <w:rFonts w:hint="eastAsia"/>
              </w:rPr>
              <w:t>FOXA1</w:t>
            </w:r>
          </w:p>
        </w:tc>
        <w:tc>
          <w:tcPr>
            <w:tcW w:w="1350" w:type="dxa"/>
            <w:noWrap/>
            <w:hideMark/>
          </w:tcPr>
          <w:p w14:paraId="304928F7" w14:textId="77777777" w:rsidR="00985874" w:rsidRPr="00985874" w:rsidRDefault="00985874" w:rsidP="00985874">
            <w:r w:rsidRPr="00985874">
              <w:rPr>
                <w:rFonts w:hint="eastAsia"/>
              </w:rPr>
              <w:t>1</w:t>
            </w:r>
          </w:p>
        </w:tc>
        <w:tc>
          <w:tcPr>
            <w:tcW w:w="3741" w:type="dxa"/>
            <w:noWrap/>
            <w:hideMark/>
          </w:tcPr>
          <w:p w14:paraId="01B56B45" w14:textId="77777777" w:rsidR="00985874" w:rsidRPr="00985874" w:rsidRDefault="00985874">
            <w:r w:rsidRPr="00985874">
              <w:rPr>
                <w:rFonts w:hint="eastAsia"/>
              </w:rPr>
              <w:t>0.99969-1.0003</w:t>
            </w:r>
          </w:p>
        </w:tc>
        <w:tc>
          <w:tcPr>
            <w:tcW w:w="1701" w:type="dxa"/>
            <w:noWrap/>
            <w:hideMark/>
          </w:tcPr>
          <w:p w14:paraId="27E0D9E2" w14:textId="77777777" w:rsidR="00985874" w:rsidRPr="00985874" w:rsidRDefault="00985874" w:rsidP="00985874">
            <w:r w:rsidRPr="00985874">
              <w:rPr>
                <w:rFonts w:hint="eastAsia"/>
              </w:rPr>
              <w:t>0.98006</w:t>
            </w:r>
          </w:p>
        </w:tc>
      </w:tr>
      <w:tr w:rsidR="00985874" w:rsidRPr="00985874" w14:paraId="61FF7D06" w14:textId="77777777" w:rsidTr="00985874">
        <w:trPr>
          <w:trHeight w:val="270"/>
        </w:trPr>
        <w:tc>
          <w:tcPr>
            <w:tcW w:w="1680" w:type="dxa"/>
            <w:noWrap/>
            <w:hideMark/>
          </w:tcPr>
          <w:p w14:paraId="20102DDE" w14:textId="77777777" w:rsidR="00985874" w:rsidRPr="00985874" w:rsidRDefault="00985874">
            <w:r w:rsidRPr="00985874">
              <w:rPr>
                <w:rFonts w:hint="eastAsia"/>
              </w:rPr>
              <w:lastRenderedPageBreak/>
              <w:t>FOXA3</w:t>
            </w:r>
          </w:p>
        </w:tc>
        <w:tc>
          <w:tcPr>
            <w:tcW w:w="1350" w:type="dxa"/>
            <w:noWrap/>
            <w:hideMark/>
          </w:tcPr>
          <w:p w14:paraId="27BC614F" w14:textId="77777777" w:rsidR="00985874" w:rsidRPr="00985874" w:rsidRDefault="00985874" w:rsidP="00985874">
            <w:r w:rsidRPr="00985874">
              <w:rPr>
                <w:rFonts w:hint="eastAsia"/>
              </w:rPr>
              <w:t>1.00035</w:t>
            </w:r>
          </w:p>
        </w:tc>
        <w:tc>
          <w:tcPr>
            <w:tcW w:w="3741" w:type="dxa"/>
            <w:noWrap/>
            <w:hideMark/>
          </w:tcPr>
          <w:p w14:paraId="00EDEE5E" w14:textId="77777777" w:rsidR="00985874" w:rsidRPr="00985874" w:rsidRDefault="00985874">
            <w:r w:rsidRPr="00985874">
              <w:rPr>
                <w:rFonts w:hint="eastAsia"/>
              </w:rPr>
              <w:t>0.9956-1.00512</w:t>
            </w:r>
          </w:p>
        </w:tc>
        <w:tc>
          <w:tcPr>
            <w:tcW w:w="1701" w:type="dxa"/>
            <w:noWrap/>
            <w:hideMark/>
          </w:tcPr>
          <w:p w14:paraId="42DE3762" w14:textId="77777777" w:rsidR="00985874" w:rsidRPr="00985874" w:rsidRDefault="00985874" w:rsidP="00985874">
            <w:r w:rsidRPr="00985874">
              <w:rPr>
                <w:rFonts w:hint="eastAsia"/>
              </w:rPr>
              <w:t>0.88581</w:t>
            </w:r>
          </w:p>
        </w:tc>
      </w:tr>
      <w:tr w:rsidR="00985874" w:rsidRPr="00985874" w14:paraId="688F6569" w14:textId="77777777" w:rsidTr="00985874">
        <w:trPr>
          <w:trHeight w:val="270"/>
        </w:trPr>
        <w:tc>
          <w:tcPr>
            <w:tcW w:w="1680" w:type="dxa"/>
            <w:noWrap/>
            <w:hideMark/>
          </w:tcPr>
          <w:p w14:paraId="216C2CFE" w14:textId="77777777" w:rsidR="00985874" w:rsidRPr="00985874" w:rsidRDefault="00985874">
            <w:r w:rsidRPr="00985874">
              <w:rPr>
                <w:rFonts w:hint="eastAsia"/>
              </w:rPr>
              <w:t>FOXA2</w:t>
            </w:r>
          </w:p>
        </w:tc>
        <w:tc>
          <w:tcPr>
            <w:tcW w:w="1350" w:type="dxa"/>
            <w:noWrap/>
            <w:hideMark/>
          </w:tcPr>
          <w:p w14:paraId="4E06CFA2" w14:textId="77777777" w:rsidR="00985874" w:rsidRPr="00985874" w:rsidRDefault="00985874" w:rsidP="00985874">
            <w:r w:rsidRPr="00985874">
              <w:rPr>
                <w:rFonts w:hint="eastAsia"/>
              </w:rPr>
              <w:t>1.00017</w:t>
            </w:r>
          </w:p>
        </w:tc>
        <w:tc>
          <w:tcPr>
            <w:tcW w:w="3741" w:type="dxa"/>
            <w:noWrap/>
            <w:hideMark/>
          </w:tcPr>
          <w:p w14:paraId="76585F00" w14:textId="77777777" w:rsidR="00985874" w:rsidRPr="00985874" w:rsidRDefault="00985874">
            <w:r w:rsidRPr="00985874">
              <w:rPr>
                <w:rFonts w:hint="eastAsia"/>
              </w:rPr>
              <w:t>0.99508-1.00528</w:t>
            </w:r>
          </w:p>
        </w:tc>
        <w:tc>
          <w:tcPr>
            <w:tcW w:w="1701" w:type="dxa"/>
            <w:noWrap/>
            <w:hideMark/>
          </w:tcPr>
          <w:p w14:paraId="37418B72" w14:textId="77777777" w:rsidR="00985874" w:rsidRPr="00985874" w:rsidRDefault="00985874" w:rsidP="00985874">
            <w:r w:rsidRPr="00985874">
              <w:rPr>
                <w:rFonts w:hint="eastAsia"/>
              </w:rPr>
              <w:t>0.94847</w:t>
            </w:r>
          </w:p>
        </w:tc>
      </w:tr>
      <w:tr w:rsidR="00985874" w:rsidRPr="00985874" w14:paraId="1127EC39" w14:textId="77777777" w:rsidTr="00985874">
        <w:trPr>
          <w:trHeight w:val="270"/>
        </w:trPr>
        <w:tc>
          <w:tcPr>
            <w:tcW w:w="1680" w:type="dxa"/>
            <w:noWrap/>
            <w:hideMark/>
          </w:tcPr>
          <w:p w14:paraId="6032548B" w14:textId="77777777" w:rsidR="00985874" w:rsidRPr="00985874" w:rsidRDefault="00985874">
            <w:r w:rsidRPr="00985874">
              <w:rPr>
                <w:rFonts w:hint="eastAsia"/>
              </w:rPr>
              <w:t>DACH1</w:t>
            </w:r>
          </w:p>
        </w:tc>
        <w:tc>
          <w:tcPr>
            <w:tcW w:w="1350" w:type="dxa"/>
            <w:noWrap/>
            <w:hideMark/>
          </w:tcPr>
          <w:p w14:paraId="05E24BD1" w14:textId="77777777" w:rsidR="00985874" w:rsidRPr="00985874" w:rsidRDefault="00985874" w:rsidP="00985874">
            <w:r w:rsidRPr="00985874">
              <w:rPr>
                <w:rFonts w:hint="eastAsia"/>
              </w:rPr>
              <w:t>0.99339</w:t>
            </w:r>
          </w:p>
        </w:tc>
        <w:tc>
          <w:tcPr>
            <w:tcW w:w="3741" w:type="dxa"/>
            <w:noWrap/>
            <w:hideMark/>
          </w:tcPr>
          <w:p w14:paraId="558332F1" w14:textId="77777777" w:rsidR="00985874" w:rsidRPr="00985874" w:rsidRDefault="00985874">
            <w:r w:rsidRPr="00985874">
              <w:rPr>
                <w:rFonts w:hint="eastAsia"/>
              </w:rPr>
              <w:t>0.9875-0.99932</w:t>
            </w:r>
          </w:p>
        </w:tc>
        <w:tc>
          <w:tcPr>
            <w:tcW w:w="1701" w:type="dxa"/>
            <w:noWrap/>
            <w:hideMark/>
          </w:tcPr>
          <w:p w14:paraId="2546333A" w14:textId="77777777" w:rsidR="00985874" w:rsidRPr="00985874" w:rsidRDefault="00985874" w:rsidP="00985874">
            <w:r w:rsidRPr="00985874">
              <w:rPr>
                <w:rFonts w:hint="eastAsia"/>
              </w:rPr>
              <w:t>0.02908</w:t>
            </w:r>
          </w:p>
        </w:tc>
      </w:tr>
      <w:tr w:rsidR="00985874" w:rsidRPr="00985874" w14:paraId="410C2FC6" w14:textId="77777777" w:rsidTr="00985874">
        <w:trPr>
          <w:trHeight w:val="270"/>
        </w:trPr>
        <w:tc>
          <w:tcPr>
            <w:tcW w:w="1680" w:type="dxa"/>
            <w:noWrap/>
            <w:hideMark/>
          </w:tcPr>
          <w:p w14:paraId="439E0A5E" w14:textId="77777777" w:rsidR="00985874" w:rsidRPr="00985874" w:rsidRDefault="00985874">
            <w:r w:rsidRPr="00985874">
              <w:rPr>
                <w:rFonts w:hint="eastAsia"/>
              </w:rPr>
              <w:t>TSG101</w:t>
            </w:r>
          </w:p>
        </w:tc>
        <w:tc>
          <w:tcPr>
            <w:tcW w:w="1350" w:type="dxa"/>
            <w:noWrap/>
            <w:hideMark/>
          </w:tcPr>
          <w:p w14:paraId="210092D0" w14:textId="77777777" w:rsidR="00985874" w:rsidRPr="00985874" w:rsidRDefault="00985874" w:rsidP="00985874">
            <w:r w:rsidRPr="00985874">
              <w:rPr>
                <w:rFonts w:hint="eastAsia"/>
              </w:rPr>
              <w:t>1.00041</w:t>
            </w:r>
          </w:p>
        </w:tc>
        <w:tc>
          <w:tcPr>
            <w:tcW w:w="3741" w:type="dxa"/>
            <w:noWrap/>
            <w:hideMark/>
          </w:tcPr>
          <w:p w14:paraId="2E0D0729" w14:textId="77777777" w:rsidR="00985874" w:rsidRPr="00985874" w:rsidRDefault="00985874">
            <w:r w:rsidRPr="00985874">
              <w:rPr>
                <w:rFonts w:hint="eastAsia"/>
              </w:rPr>
              <w:t>1.00007-1.00074</w:t>
            </w:r>
          </w:p>
        </w:tc>
        <w:tc>
          <w:tcPr>
            <w:tcW w:w="1701" w:type="dxa"/>
            <w:noWrap/>
            <w:hideMark/>
          </w:tcPr>
          <w:p w14:paraId="44D88251" w14:textId="77777777" w:rsidR="00985874" w:rsidRPr="00985874" w:rsidRDefault="00985874" w:rsidP="00985874">
            <w:r w:rsidRPr="00985874">
              <w:rPr>
                <w:rFonts w:hint="eastAsia"/>
              </w:rPr>
              <w:t>0.01658</w:t>
            </w:r>
          </w:p>
        </w:tc>
      </w:tr>
      <w:tr w:rsidR="00985874" w:rsidRPr="00985874" w14:paraId="1A86EC51" w14:textId="77777777" w:rsidTr="00985874">
        <w:trPr>
          <w:trHeight w:val="270"/>
        </w:trPr>
        <w:tc>
          <w:tcPr>
            <w:tcW w:w="1680" w:type="dxa"/>
            <w:noWrap/>
            <w:hideMark/>
          </w:tcPr>
          <w:p w14:paraId="0B918A50" w14:textId="77777777" w:rsidR="00985874" w:rsidRPr="00985874" w:rsidRDefault="00985874">
            <w:r w:rsidRPr="00985874">
              <w:rPr>
                <w:rFonts w:hint="eastAsia"/>
              </w:rPr>
              <w:t>ZEB2</w:t>
            </w:r>
          </w:p>
        </w:tc>
        <w:tc>
          <w:tcPr>
            <w:tcW w:w="1350" w:type="dxa"/>
            <w:noWrap/>
            <w:hideMark/>
          </w:tcPr>
          <w:p w14:paraId="6973C832" w14:textId="77777777" w:rsidR="00985874" w:rsidRPr="00985874" w:rsidRDefault="00985874" w:rsidP="00985874">
            <w:r w:rsidRPr="00985874">
              <w:rPr>
                <w:rFonts w:hint="eastAsia"/>
              </w:rPr>
              <w:t>0.99986</w:t>
            </w:r>
          </w:p>
        </w:tc>
        <w:tc>
          <w:tcPr>
            <w:tcW w:w="3741" w:type="dxa"/>
            <w:noWrap/>
            <w:hideMark/>
          </w:tcPr>
          <w:p w14:paraId="19D41BA7" w14:textId="77777777" w:rsidR="00985874" w:rsidRPr="00985874" w:rsidRDefault="00985874">
            <w:r w:rsidRPr="00985874">
              <w:rPr>
                <w:rFonts w:hint="eastAsia"/>
              </w:rPr>
              <w:t>0.99947-1.00026</w:t>
            </w:r>
          </w:p>
        </w:tc>
        <w:tc>
          <w:tcPr>
            <w:tcW w:w="1701" w:type="dxa"/>
            <w:noWrap/>
            <w:hideMark/>
          </w:tcPr>
          <w:p w14:paraId="7935A850" w14:textId="77777777" w:rsidR="00985874" w:rsidRPr="00985874" w:rsidRDefault="00985874" w:rsidP="00985874">
            <w:r w:rsidRPr="00985874">
              <w:rPr>
                <w:rFonts w:hint="eastAsia"/>
              </w:rPr>
              <w:t>0.49741</w:t>
            </w:r>
          </w:p>
        </w:tc>
      </w:tr>
      <w:tr w:rsidR="00985874" w:rsidRPr="00985874" w14:paraId="4CAE6BDA" w14:textId="77777777" w:rsidTr="00985874">
        <w:trPr>
          <w:trHeight w:val="270"/>
        </w:trPr>
        <w:tc>
          <w:tcPr>
            <w:tcW w:w="1680" w:type="dxa"/>
            <w:noWrap/>
            <w:hideMark/>
          </w:tcPr>
          <w:p w14:paraId="45249E97" w14:textId="77777777" w:rsidR="00985874" w:rsidRPr="00985874" w:rsidRDefault="00985874">
            <w:r w:rsidRPr="00985874">
              <w:rPr>
                <w:rFonts w:hint="eastAsia"/>
              </w:rPr>
              <w:t>SNW1</w:t>
            </w:r>
          </w:p>
        </w:tc>
        <w:tc>
          <w:tcPr>
            <w:tcW w:w="1350" w:type="dxa"/>
            <w:noWrap/>
            <w:hideMark/>
          </w:tcPr>
          <w:p w14:paraId="28E4E56B" w14:textId="77777777" w:rsidR="00985874" w:rsidRPr="00985874" w:rsidRDefault="00985874" w:rsidP="00985874">
            <w:r w:rsidRPr="00985874">
              <w:rPr>
                <w:rFonts w:hint="eastAsia"/>
              </w:rPr>
              <w:t>1.00024</w:t>
            </w:r>
          </w:p>
        </w:tc>
        <w:tc>
          <w:tcPr>
            <w:tcW w:w="3741" w:type="dxa"/>
            <w:noWrap/>
            <w:hideMark/>
          </w:tcPr>
          <w:p w14:paraId="7041F630" w14:textId="77777777" w:rsidR="00985874" w:rsidRPr="00985874" w:rsidRDefault="00985874">
            <w:r w:rsidRPr="00985874">
              <w:rPr>
                <w:rFonts w:hint="eastAsia"/>
              </w:rPr>
              <w:t>0.99999-1.00049</w:t>
            </w:r>
          </w:p>
        </w:tc>
        <w:tc>
          <w:tcPr>
            <w:tcW w:w="1701" w:type="dxa"/>
            <w:noWrap/>
            <w:hideMark/>
          </w:tcPr>
          <w:p w14:paraId="2D8E71BF" w14:textId="77777777" w:rsidR="00985874" w:rsidRPr="00985874" w:rsidRDefault="00985874" w:rsidP="00985874">
            <w:r w:rsidRPr="00985874">
              <w:rPr>
                <w:rFonts w:hint="eastAsia"/>
              </w:rPr>
              <w:t>0.06033</w:t>
            </w:r>
          </w:p>
        </w:tc>
      </w:tr>
      <w:tr w:rsidR="00985874" w:rsidRPr="00985874" w14:paraId="6E50D1B5" w14:textId="77777777" w:rsidTr="00985874">
        <w:trPr>
          <w:trHeight w:val="270"/>
        </w:trPr>
        <w:tc>
          <w:tcPr>
            <w:tcW w:w="1680" w:type="dxa"/>
            <w:noWrap/>
            <w:hideMark/>
          </w:tcPr>
          <w:p w14:paraId="5A6C5E43" w14:textId="77777777" w:rsidR="00985874" w:rsidRPr="00985874" w:rsidRDefault="00985874">
            <w:r w:rsidRPr="00985874">
              <w:rPr>
                <w:rFonts w:hint="eastAsia"/>
              </w:rPr>
              <w:t>TRIM16</w:t>
            </w:r>
          </w:p>
        </w:tc>
        <w:tc>
          <w:tcPr>
            <w:tcW w:w="1350" w:type="dxa"/>
            <w:noWrap/>
            <w:hideMark/>
          </w:tcPr>
          <w:p w14:paraId="0A6928E7" w14:textId="77777777" w:rsidR="00985874" w:rsidRPr="00985874" w:rsidRDefault="00985874" w:rsidP="00985874">
            <w:r w:rsidRPr="00985874">
              <w:rPr>
                <w:rFonts w:hint="eastAsia"/>
              </w:rPr>
              <w:t>1.00008</w:t>
            </w:r>
          </w:p>
        </w:tc>
        <w:tc>
          <w:tcPr>
            <w:tcW w:w="3741" w:type="dxa"/>
            <w:noWrap/>
            <w:hideMark/>
          </w:tcPr>
          <w:p w14:paraId="7F52E35B" w14:textId="77777777" w:rsidR="00985874" w:rsidRPr="00985874" w:rsidRDefault="00985874">
            <w:r w:rsidRPr="00985874">
              <w:rPr>
                <w:rFonts w:hint="eastAsia"/>
              </w:rPr>
              <w:t>0.9999-1.00026</w:t>
            </w:r>
          </w:p>
        </w:tc>
        <w:tc>
          <w:tcPr>
            <w:tcW w:w="1701" w:type="dxa"/>
            <w:noWrap/>
            <w:hideMark/>
          </w:tcPr>
          <w:p w14:paraId="29E9182A" w14:textId="77777777" w:rsidR="00985874" w:rsidRPr="00985874" w:rsidRDefault="00985874" w:rsidP="00985874">
            <w:r w:rsidRPr="00985874">
              <w:rPr>
                <w:rFonts w:hint="eastAsia"/>
              </w:rPr>
              <w:t>0.35906</w:t>
            </w:r>
          </w:p>
        </w:tc>
      </w:tr>
      <w:tr w:rsidR="00985874" w:rsidRPr="00985874" w14:paraId="0A75E7C8" w14:textId="77777777" w:rsidTr="00985874">
        <w:trPr>
          <w:trHeight w:val="270"/>
        </w:trPr>
        <w:tc>
          <w:tcPr>
            <w:tcW w:w="1680" w:type="dxa"/>
            <w:noWrap/>
            <w:hideMark/>
          </w:tcPr>
          <w:p w14:paraId="2D89ED6A" w14:textId="77777777" w:rsidR="00985874" w:rsidRPr="00985874" w:rsidRDefault="00985874">
            <w:r w:rsidRPr="00985874">
              <w:rPr>
                <w:rFonts w:hint="eastAsia"/>
              </w:rPr>
              <w:t>SMARCB1</w:t>
            </w:r>
          </w:p>
        </w:tc>
        <w:tc>
          <w:tcPr>
            <w:tcW w:w="1350" w:type="dxa"/>
            <w:noWrap/>
            <w:hideMark/>
          </w:tcPr>
          <w:p w14:paraId="1F65BB46" w14:textId="77777777" w:rsidR="00985874" w:rsidRPr="00985874" w:rsidRDefault="00985874" w:rsidP="00985874">
            <w:r w:rsidRPr="00985874">
              <w:rPr>
                <w:rFonts w:hint="eastAsia"/>
              </w:rPr>
              <w:t>1.0002</w:t>
            </w:r>
          </w:p>
        </w:tc>
        <w:tc>
          <w:tcPr>
            <w:tcW w:w="3741" w:type="dxa"/>
            <w:noWrap/>
            <w:hideMark/>
          </w:tcPr>
          <w:p w14:paraId="1CCE3603" w14:textId="77777777" w:rsidR="00985874" w:rsidRPr="00985874" w:rsidRDefault="00985874">
            <w:r w:rsidRPr="00985874">
              <w:rPr>
                <w:rFonts w:hint="eastAsia"/>
              </w:rPr>
              <w:t>0.99997-1.00043</w:t>
            </w:r>
          </w:p>
        </w:tc>
        <w:tc>
          <w:tcPr>
            <w:tcW w:w="1701" w:type="dxa"/>
            <w:noWrap/>
            <w:hideMark/>
          </w:tcPr>
          <w:p w14:paraId="2DFAD2CE" w14:textId="77777777" w:rsidR="00985874" w:rsidRPr="00985874" w:rsidRDefault="00985874" w:rsidP="00985874">
            <w:r w:rsidRPr="00985874">
              <w:rPr>
                <w:rFonts w:hint="eastAsia"/>
              </w:rPr>
              <w:t>0.0931</w:t>
            </w:r>
          </w:p>
        </w:tc>
      </w:tr>
      <w:tr w:rsidR="00985874" w:rsidRPr="00985874" w14:paraId="6DC1A7C0" w14:textId="77777777" w:rsidTr="00985874">
        <w:trPr>
          <w:trHeight w:val="270"/>
        </w:trPr>
        <w:tc>
          <w:tcPr>
            <w:tcW w:w="1680" w:type="dxa"/>
            <w:noWrap/>
            <w:hideMark/>
          </w:tcPr>
          <w:p w14:paraId="684986F2" w14:textId="77777777" w:rsidR="00985874" w:rsidRPr="00985874" w:rsidRDefault="00985874">
            <w:r w:rsidRPr="00985874">
              <w:rPr>
                <w:rFonts w:hint="eastAsia"/>
              </w:rPr>
              <w:t>PPARGC1A</w:t>
            </w:r>
          </w:p>
        </w:tc>
        <w:tc>
          <w:tcPr>
            <w:tcW w:w="1350" w:type="dxa"/>
            <w:noWrap/>
            <w:hideMark/>
          </w:tcPr>
          <w:p w14:paraId="67CAE0F5" w14:textId="77777777" w:rsidR="00985874" w:rsidRPr="00985874" w:rsidRDefault="00985874" w:rsidP="00985874">
            <w:r w:rsidRPr="00985874">
              <w:rPr>
                <w:rFonts w:hint="eastAsia"/>
              </w:rPr>
              <w:t>0.9994</w:t>
            </w:r>
          </w:p>
        </w:tc>
        <w:tc>
          <w:tcPr>
            <w:tcW w:w="3741" w:type="dxa"/>
            <w:noWrap/>
            <w:hideMark/>
          </w:tcPr>
          <w:p w14:paraId="6D24F82F" w14:textId="77777777" w:rsidR="00985874" w:rsidRPr="00985874" w:rsidRDefault="00985874">
            <w:r w:rsidRPr="00985874">
              <w:rPr>
                <w:rFonts w:hint="eastAsia"/>
              </w:rPr>
              <w:t>0.99858-1.00023</w:t>
            </w:r>
          </w:p>
        </w:tc>
        <w:tc>
          <w:tcPr>
            <w:tcW w:w="1701" w:type="dxa"/>
            <w:noWrap/>
            <w:hideMark/>
          </w:tcPr>
          <w:p w14:paraId="3E521378" w14:textId="77777777" w:rsidR="00985874" w:rsidRPr="00985874" w:rsidRDefault="00985874" w:rsidP="00985874">
            <w:r w:rsidRPr="00985874">
              <w:rPr>
                <w:rFonts w:hint="eastAsia"/>
              </w:rPr>
              <w:t>0.15729</w:t>
            </w:r>
          </w:p>
        </w:tc>
      </w:tr>
      <w:tr w:rsidR="00985874" w:rsidRPr="00985874" w14:paraId="7AE369FE" w14:textId="77777777" w:rsidTr="00985874">
        <w:trPr>
          <w:trHeight w:val="270"/>
        </w:trPr>
        <w:tc>
          <w:tcPr>
            <w:tcW w:w="1680" w:type="dxa"/>
            <w:noWrap/>
            <w:hideMark/>
          </w:tcPr>
          <w:p w14:paraId="394D63B1" w14:textId="77777777" w:rsidR="00985874" w:rsidRPr="00985874" w:rsidRDefault="00985874">
            <w:r w:rsidRPr="00985874">
              <w:rPr>
                <w:rFonts w:hint="eastAsia"/>
              </w:rPr>
              <w:t>JUNB</w:t>
            </w:r>
          </w:p>
        </w:tc>
        <w:tc>
          <w:tcPr>
            <w:tcW w:w="1350" w:type="dxa"/>
            <w:noWrap/>
            <w:hideMark/>
          </w:tcPr>
          <w:p w14:paraId="68F6495A" w14:textId="77777777" w:rsidR="00985874" w:rsidRPr="00985874" w:rsidRDefault="00985874" w:rsidP="00985874">
            <w:r w:rsidRPr="00985874">
              <w:rPr>
                <w:rFonts w:hint="eastAsia"/>
              </w:rPr>
              <w:t>1</w:t>
            </w:r>
          </w:p>
        </w:tc>
        <w:tc>
          <w:tcPr>
            <w:tcW w:w="3741" w:type="dxa"/>
            <w:noWrap/>
            <w:hideMark/>
          </w:tcPr>
          <w:p w14:paraId="4B68E98C" w14:textId="77777777" w:rsidR="00985874" w:rsidRPr="00985874" w:rsidRDefault="00985874">
            <w:r w:rsidRPr="00985874">
              <w:rPr>
                <w:rFonts w:hint="eastAsia"/>
              </w:rPr>
              <w:t>0.99997-1.00004</w:t>
            </w:r>
          </w:p>
        </w:tc>
        <w:tc>
          <w:tcPr>
            <w:tcW w:w="1701" w:type="dxa"/>
            <w:noWrap/>
            <w:hideMark/>
          </w:tcPr>
          <w:p w14:paraId="12D47043" w14:textId="77777777" w:rsidR="00985874" w:rsidRPr="00985874" w:rsidRDefault="00985874" w:rsidP="00985874">
            <w:r w:rsidRPr="00985874">
              <w:rPr>
                <w:rFonts w:hint="eastAsia"/>
              </w:rPr>
              <w:t>0.88343</w:t>
            </w:r>
          </w:p>
        </w:tc>
      </w:tr>
      <w:tr w:rsidR="00985874" w:rsidRPr="00985874" w14:paraId="7440E3AD" w14:textId="77777777" w:rsidTr="00985874">
        <w:trPr>
          <w:trHeight w:val="270"/>
        </w:trPr>
        <w:tc>
          <w:tcPr>
            <w:tcW w:w="1680" w:type="dxa"/>
            <w:noWrap/>
            <w:hideMark/>
          </w:tcPr>
          <w:p w14:paraId="01662333" w14:textId="77777777" w:rsidR="00985874" w:rsidRPr="00985874" w:rsidRDefault="00985874">
            <w:r w:rsidRPr="00985874">
              <w:rPr>
                <w:rFonts w:hint="eastAsia"/>
              </w:rPr>
              <w:t>JUND</w:t>
            </w:r>
          </w:p>
        </w:tc>
        <w:tc>
          <w:tcPr>
            <w:tcW w:w="1350" w:type="dxa"/>
            <w:noWrap/>
            <w:hideMark/>
          </w:tcPr>
          <w:p w14:paraId="4660FA9F" w14:textId="77777777" w:rsidR="00985874" w:rsidRPr="00985874" w:rsidRDefault="00985874" w:rsidP="00985874">
            <w:r w:rsidRPr="00985874">
              <w:rPr>
                <w:rFonts w:hint="eastAsia"/>
              </w:rPr>
              <w:t>0.99999</w:t>
            </w:r>
          </w:p>
        </w:tc>
        <w:tc>
          <w:tcPr>
            <w:tcW w:w="3741" w:type="dxa"/>
            <w:noWrap/>
            <w:hideMark/>
          </w:tcPr>
          <w:p w14:paraId="117B8E37" w14:textId="77777777" w:rsidR="00985874" w:rsidRPr="00985874" w:rsidRDefault="00985874">
            <w:r w:rsidRPr="00985874">
              <w:rPr>
                <w:rFonts w:hint="eastAsia"/>
              </w:rPr>
              <w:t>0.9999-1.00009</w:t>
            </w:r>
          </w:p>
        </w:tc>
        <w:tc>
          <w:tcPr>
            <w:tcW w:w="1701" w:type="dxa"/>
            <w:noWrap/>
            <w:hideMark/>
          </w:tcPr>
          <w:p w14:paraId="4C0B9ADD" w14:textId="77777777" w:rsidR="00985874" w:rsidRPr="00985874" w:rsidRDefault="00985874" w:rsidP="00985874">
            <w:r w:rsidRPr="00985874">
              <w:rPr>
                <w:rFonts w:hint="eastAsia"/>
              </w:rPr>
              <w:t>0.85499</w:t>
            </w:r>
          </w:p>
        </w:tc>
      </w:tr>
      <w:tr w:rsidR="00985874" w:rsidRPr="00985874" w14:paraId="07102492" w14:textId="77777777" w:rsidTr="00985874">
        <w:trPr>
          <w:trHeight w:val="270"/>
        </w:trPr>
        <w:tc>
          <w:tcPr>
            <w:tcW w:w="1680" w:type="dxa"/>
            <w:noWrap/>
            <w:hideMark/>
          </w:tcPr>
          <w:p w14:paraId="786B6A6A" w14:textId="77777777" w:rsidR="00985874" w:rsidRPr="00985874" w:rsidRDefault="00985874">
            <w:r w:rsidRPr="00985874">
              <w:rPr>
                <w:rFonts w:hint="eastAsia"/>
              </w:rPr>
              <w:t>PPARG</w:t>
            </w:r>
          </w:p>
        </w:tc>
        <w:tc>
          <w:tcPr>
            <w:tcW w:w="1350" w:type="dxa"/>
            <w:noWrap/>
            <w:hideMark/>
          </w:tcPr>
          <w:p w14:paraId="4BDE6D67" w14:textId="77777777" w:rsidR="00985874" w:rsidRPr="00985874" w:rsidRDefault="00985874" w:rsidP="00985874">
            <w:r w:rsidRPr="00985874">
              <w:rPr>
                <w:rFonts w:hint="eastAsia"/>
              </w:rPr>
              <w:t>0.99882</w:t>
            </w:r>
          </w:p>
        </w:tc>
        <w:tc>
          <w:tcPr>
            <w:tcW w:w="3741" w:type="dxa"/>
            <w:noWrap/>
            <w:hideMark/>
          </w:tcPr>
          <w:p w14:paraId="2F17DCDD" w14:textId="77777777" w:rsidR="00985874" w:rsidRPr="00985874" w:rsidRDefault="00985874">
            <w:r w:rsidRPr="00985874">
              <w:rPr>
                <w:rFonts w:hint="eastAsia"/>
              </w:rPr>
              <w:t>0.99706-1.00059</w:t>
            </w:r>
          </w:p>
        </w:tc>
        <w:tc>
          <w:tcPr>
            <w:tcW w:w="1701" w:type="dxa"/>
            <w:noWrap/>
            <w:hideMark/>
          </w:tcPr>
          <w:p w14:paraId="4180D8F6" w14:textId="77777777" w:rsidR="00985874" w:rsidRPr="00985874" w:rsidRDefault="00985874" w:rsidP="00985874">
            <w:r w:rsidRPr="00985874">
              <w:rPr>
                <w:rFonts w:hint="eastAsia"/>
              </w:rPr>
              <w:t>0.19238</w:t>
            </w:r>
          </w:p>
        </w:tc>
      </w:tr>
      <w:tr w:rsidR="00985874" w:rsidRPr="00985874" w14:paraId="2C553819" w14:textId="77777777" w:rsidTr="00985874">
        <w:trPr>
          <w:trHeight w:val="270"/>
        </w:trPr>
        <w:tc>
          <w:tcPr>
            <w:tcW w:w="1680" w:type="dxa"/>
            <w:noWrap/>
            <w:hideMark/>
          </w:tcPr>
          <w:p w14:paraId="1157A84B" w14:textId="77777777" w:rsidR="00985874" w:rsidRPr="00985874" w:rsidRDefault="00985874">
            <w:r w:rsidRPr="00985874">
              <w:rPr>
                <w:rFonts w:hint="eastAsia"/>
              </w:rPr>
              <w:t>PPARD</w:t>
            </w:r>
          </w:p>
        </w:tc>
        <w:tc>
          <w:tcPr>
            <w:tcW w:w="1350" w:type="dxa"/>
            <w:noWrap/>
            <w:hideMark/>
          </w:tcPr>
          <w:p w14:paraId="6AE00203" w14:textId="77777777" w:rsidR="00985874" w:rsidRPr="00985874" w:rsidRDefault="00985874" w:rsidP="00985874">
            <w:r w:rsidRPr="00985874">
              <w:rPr>
                <w:rFonts w:hint="eastAsia"/>
              </w:rPr>
              <w:t>1.00001</w:t>
            </w:r>
          </w:p>
        </w:tc>
        <w:tc>
          <w:tcPr>
            <w:tcW w:w="3741" w:type="dxa"/>
            <w:noWrap/>
            <w:hideMark/>
          </w:tcPr>
          <w:p w14:paraId="2EBA12D8" w14:textId="77777777" w:rsidR="00985874" w:rsidRPr="00985874" w:rsidRDefault="00985874">
            <w:r w:rsidRPr="00985874">
              <w:rPr>
                <w:rFonts w:hint="eastAsia"/>
              </w:rPr>
              <w:t>0.99989-1.00013</w:t>
            </w:r>
          </w:p>
        </w:tc>
        <w:tc>
          <w:tcPr>
            <w:tcW w:w="1701" w:type="dxa"/>
            <w:noWrap/>
            <w:hideMark/>
          </w:tcPr>
          <w:p w14:paraId="3371B5B9" w14:textId="77777777" w:rsidR="00985874" w:rsidRPr="00985874" w:rsidRDefault="00985874" w:rsidP="00985874">
            <w:r w:rsidRPr="00985874">
              <w:rPr>
                <w:rFonts w:hint="eastAsia"/>
              </w:rPr>
              <w:t>0.8931</w:t>
            </w:r>
          </w:p>
        </w:tc>
      </w:tr>
      <w:tr w:rsidR="00985874" w:rsidRPr="00985874" w14:paraId="413C1803" w14:textId="77777777" w:rsidTr="00985874">
        <w:trPr>
          <w:trHeight w:val="270"/>
        </w:trPr>
        <w:tc>
          <w:tcPr>
            <w:tcW w:w="1680" w:type="dxa"/>
            <w:noWrap/>
            <w:hideMark/>
          </w:tcPr>
          <w:p w14:paraId="5C55F245" w14:textId="77777777" w:rsidR="00985874" w:rsidRPr="00985874" w:rsidRDefault="00985874">
            <w:r w:rsidRPr="00985874">
              <w:rPr>
                <w:rFonts w:hint="eastAsia"/>
              </w:rPr>
              <w:t>PPARA</w:t>
            </w:r>
          </w:p>
        </w:tc>
        <w:tc>
          <w:tcPr>
            <w:tcW w:w="1350" w:type="dxa"/>
            <w:noWrap/>
            <w:hideMark/>
          </w:tcPr>
          <w:p w14:paraId="683C1D14" w14:textId="77777777" w:rsidR="00985874" w:rsidRPr="00985874" w:rsidRDefault="00985874" w:rsidP="00985874">
            <w:r w:rsidRPr="00985874">
              <w:rPr>
                <w:rFonts w:hint="eastAsia"/>
              </w:rPr>
              <w:t>0.99922</w:t>
            </w:r>
          </w:p>
        </w:tc>
        <w:tc>
          <w:tcPr>
            <w:tcW w:w="3741" w:type="dxa"/>
            <w:noWrap/>
            <w:hideMark/>
          </w:tcPr>
          <w:p w14:paraId="65346433" w14:textId="77777777" w:rsidR="00985874" w:rsidRPr="00985874" w:rsidRDefault="00985874">
            <w:r w:rsidRPr="00985874">
              <w:rPr>
                <w:rFonts w:hint="eastAsia"/>
              </w:rPr>
              <w:t>0.99868-0.99976</w:t>
            </w:r>
          </w:p>
        </w:tc>
        <w:tc>
          <w:tcPr>
            <w:tcW w:w="1701" w:type="dxa"/>
            <w:noWrap/>
            <w:hideMark/>
          </w:tcPr>
          <w:p w14:paraId="25F4F3DC" w14:textId="77777777" w:rsidR="00985874" w:rsidRPr="00985874" w:rsidRDefault="00985874" w:rsidP="00985874">
            <w:r w:rsidRPr="00985874">
              <w:rPr>
                <w:rFonts w:hint="eastAsia"/>
              </w:rPr>
              <w:t>0.00443</w:t>
            </w:r>
          </w:p>
        </w:tc>
      </w:tr>
      <w:tr w:rsidR="00985874" w:rsidRPr="00985874" w14:paraId="67B9788A" w14:textId="77777777" w:rsidTr="00985874">
        <w:trPr>
          <w:trHeight w:val="270"/>
        </w:trPr>
        <w:tc>
          <w:tcPr>
            <w:tcW w:w="1680" w:type="dxa"/>
            <w:noWrap/>
            <w:hideMark/>
          </w:tcPr>
          <w:p w14:paraId="397203CE" w14:textId="77777777" w:rsidR="00985874" w:rsidRPr="00985874" w:rsidRDefault="00985874">
            <w:r w:rsidRPr="00985874">
              <w:rPr>
                <w:rFonts w:hint="eastAsia"/>
              </w:rPr>
              <w:t>DDB1</w:t>
            </w:r>
          </w:p>
        </w:tc>
        <w:tc>
          <w:tcPr>
            <w:tcW w:w="1350" w:type="dxa"/>
            <w:noWrap/>
            <w:hideMark/>
          </w:tcPr>
          <w:p w14:paraId="6608D212" w14:textId="77777777" w:rsidR="00985874" w:rsidRPr="00985874" w:rsidRDefault="00985874" w:rsidP="00985874">
            <w:r w:rsidRPr="00985874">
              <w:rPr>
                <w:rFonts w:hint="eastAsia"/>
              </w:rPr>
              <w:t>0.99997</w:t>
            </w:r>
          </w:p>
        </w:tc>
        <w:tc>
          <w:tcPr>
            <w:tcW w:w="3741" w:type="dxa"/>
            <w:noWrap/>
            <w:hideMark/>
          </w:tcPr>
          <w:p w14:paraId="7B6FED61" w14:textId="77777777" w:rsidR="00985874" w:rsidRPr="00985874" w:rsidRDefault="00985874">
            <w:r w:rsidRPr="00985874">
              <w:rPr>
                <w:rFonts w:hint="eastAsia"/>
              </w:rPr>
              <w:t>0.99987-1.00006</w:t>
            </w:r>
          </w:p>
        </w:tc>
        <w:tc>
          <w:tcPr>
            <w:tcW w:w="1701" w:type="dxa"/>
            <w:noWrap/>
            <w:hideMark/>
          </w:tcPr>
          <w:p w14:paraId="0FF29136" w14:textId="77777777" w:rsidR="00985874" w:rsidRPr="00985874" w:rsidRDefault="00985874" w:rsidP="00985874">
            <w:r w:rsidRPr="00985874">
              <w:rPr>
                <w:rFonts w:hint="eastAsia"/>
              </w:rPr>
              <w:t>0.48997</w:t>
            </w:r>
          </w:p>
        </w:tc>
      </w:tr>
      <w:tr w:rsidR="00985874" w:rsidRPr="00985874" w14:paraId="02F754BE" w14:textId="77777777" w:rsidTr="00985874">
        <w:trPr>
          <w:trHeight w:val="270"/>
        </w:trPr>
        <w:tc>
          <w:tcPr>
            <w:tcW w:w="1680" w:type="dxa"/>
            <w:noWrap/>
            <w:hideMark/>
          </w:tcPr>
          <w:p w14:paraId="5152419D" w14:textId="77777777" w:rsidR="00985874" w:rsidRPr="00985874" w:rsidRDefault="00985874">
            <w:r w:rsidRPr="00985874">
              <w:rPr>
                <w:rFonts w:hint="eastAsia"/>
              </w:rPr>
              <w:t>DEDD</w:t>
            </w:r>
          </w:p>
        </w:tc>
        <w:tc>
          <w:tcPr>
            <w:tcW w:w="1350" w:type="dxa"/>
            <w:noWrap/>
            <w:hideMark/>
          </w:tcPr>
          <w:p w14:paraId="5BAC0B0F" w14:textId="77777777" w:rsidR="00985874" w:rsidRPr="00985874" w:rsidRDefault="00985874" w:rsidP="00985874">
            <w:r w:rsidRPr="00985874">
              <w:rPr>
                <w:rFonts w:hint="eastAsia"/>
              </w:rPr>
              <w:t>1.00067</w:t>
            </w:r>
          </w:p>
        </w:tc>
        <w:tc>
          <w:tcPr>
            <w:tcW w:w="3741" w:type="dxa"/>
            <w:noWrap/>
            <w:hideMark/>
          </w:tcPr>
          <w:p w14:paraId="72313548" w14:textId="77777777" w:rsidR="00985874" w:rsidRPr="00985874" w:rsidRDefault="00985874">
            <w:r w:rsidRPr="00985874">
              <w:rPr>
                <w:rFonts w:hint="eastAsia"/>
              </w:rPr>
              <w:t>0.99985-1.00148</w:t>
            </w:r>
          </w:p>
        </w:tc>
        <w:tc>
          <w:tcPr>
            <w:tcW w:w="1701" w:type="dxa"/>
            <w:noWrap/>
            <w:hideMark/>
          </w:tcPr>
          <w:p w14:paraId="64D60E81" w14:textId="77777777" w:rsidR="00985874" w:rsidRPr="00985874" w:rsidRDefault="00985874" w:rsidP="00985874">
            <w:r w:rsidRPr="00985874">
              <w:rPr>
                <w:rFonts w:hint="eastAsia"/>
              </w:rPr>
              <w:t>0.10882</w:t>
            </w:r>
          </w:p>
        </w:tc>
      </w:tr>
      <w:tr w:rsidR="00985874" w:rsidRPr="00985874" w14:paraId="5CFFAA0E" w14:textId="77777777" w:rsidTr="00985874">
        <w:trPr>
          <w:trHeight w:val="270"/>
        </w:trPr>
        <w:tc>
          <w:tcPr>
            <w:tcW w:w="1680" w:type="dxa"/>
            <w:noWrap/>
            <w:hideMark/>
          </w:tcPr>
          <w:p w14:paraId="657AA363" w14:textId="77777777" w:rsidR="00985874" w:rsidRPr="00985874" w:rsidRDefault="00985874">
            <w:r w:rsidRPr="00985874">
              <w:rPr>
                <w:rFonts w:hint="eastAsia"/>
              </w:rPr>
              <w:t>IKBKB</w:t>
            </w:r>
          </w:p>
        </w:tc>
        <w:tc>
          <w:tcPr>
            <w:tcW w:w="1350" w:type="dxa"/>
            <w:noWrap/>
            <w:hideMark/>
          </w:tcPr>
          <w:p w14:paraId="2CDAE6CF" w14:textId="77777777" w:rsidR="00985874" w:rsidRPr="00985874" w:rsidRDefault="00985874" w:rsidP="00985874">
            <w:r w:rsidRPr="00985874">
              <w:rPr>
                <w:rFonts w:hint="eastAsia"/>
              </w:rPr>
              <w:t>0.9998</w:t>
            </w:r>
          </w:p>
        </w:tc>
        <w:tc>
          <w:tcPr>
            <w:tcW w:w="3741" w:type="dxa"/>
            <w:noWrap/>
            <w:hideMark/>
          </w:tcPr>
          <w:p w14:paraId="64D55582" w14:textId="77777777" w:rsidR="00985874" w:rsidRPr="00985874" w:rsidRDefault="00985874">
            <w:r w:rsidRPr="00985874">
              <w:rPr>
                <w:rFonts w:hint="eastAsia"/>
              </w:rPr>
              <w:t>0.99935-1.00026</w:t>
            </w:r>
          </w:p>
        </w:tc>
        <w:tc>
          <w:tcPr>
            <w:tcW w:w="1701" w:type="dxa"/>
            <w:noWrap/>
            <w:hideMark/>
          </w:tcPr>
          <w:p w14:paraId="673E52E9" w14:textId="77777777" w:rsidR="00985874" w:rsidRPr="00985874" w:rsidRDefault="00985874" w:rsidP="00985874">
            <w:r w:rsidRPr="00985874">
              <w:rPr>
                <w:rFonts w:hint="eastAsia"/>
              </w:rPr>
              <w:t>0.40395</w:t>
            </w:r>
          </w:p>
        </w:tc>
      </w:tr>
      <w:tr w:rsidR="00985874" w:rsidRPr="00985874" w14:paraId="09DE1B60" w14:textId="77777777" w:rsidTr="00985874">
        <w:trPr>
          <w:trHeight w:val="270"/>
        </w:trPr>
        <w:tc>
          <w:tcPr>
            <w:tcW w:w="1680" w:type="dxa"/>
            <w:noWrap/>
            <w:hideMark/>
          </w:tcPr>
          <w:p w14:paraId="572BCD20" w14:textId="77777777" w:rsidR="00985874" w:rsidRPr="00985874" w:rsidRDefault="00985874">
            <w:r w:rsidRPr="00985874">
              <w:rPr>
                <w:rFonts w:hint="eastAsia"/>
              </w:rPr>
              <w:t>PLAGL2</w:t>
            </w:r>
          </w:p>
        </w:tc>
        <w:tc>
          <w:tcPr>
            <w:tcW w:w="1350" w:type="dxa"/>
            <w:noWrap/>
            <w:hideMark/>
          </w:tcPr>
          <w:p w14:paraId="46692FFF" w14:textId="77777777" w:rsidR="00985874" w:rsidRPr="00985874" w:rsidRDefault="00985874" w:rsidP="00985874">
            <w:r w:rsidRPr="00985874">
              <w:rPr>
                <w:rFonts w:hint="eastAsia"/>
              </w:rPr>
              <w:t>0.99973</w:t>
            </w:r>
          </w:p>
        </w:tc>
        <w:tc>
          <w:tcPr>
            <w:tcW w:w="3741" w:type="dxa"/>
            <w:noWrap/>
            <w:hideMark/>
          </w:tcPr>
          <w:p w14:paraId="4C632EA4" w14:textId="77777777" w:rsidR="00985874" w:rsidRPr="00985874" w:rsidRDefault="00985874">
            <w:r w:rsidRPr="00985874">
              <w:rPr>
                <w:rFonts w:hint="eastAsia"/>
              </w:rPr>
              <w:t>0.99938-1.00009</w:t>
            </w:r>
          </w:p>
        </w:tc>
        <w:tc>
          <w:tcPr>
            <w:tcW w:w="1701" w:type="dxa"/>
            <w:noWrap/>
            <w:hideMark/>
          </w:tcPr>
          <w:p w14:paraId="14011DBA" w14:textId="77777777" w:rsidR="00985874" w:rsidRPr="00985874" w:rsidRDefault="00985874" w:rsidP="00985874">
            <w:r w:rsidRPr="00985874">
              <w:rPr>
                <w:rFonts w:hint="eastAsia"/>
              </w:rPr>
              <w:t>0.14607</w:t>
            </w:r>
          </w:p>
        </w:tc>
      </w:tr>
      <w:tr w:rsidR="00985874" w:rsidRPr="00985874" w14:paraId="2D2461F5" w14:textId="77777777" w:rsidTr="00985874">
        <w:trPr>
          <w:trHeight w:val="270"/>
        </w:trPr>
        <w:tc>
          <w:tcPr>
            <w:tcW w:w="1680" w:type="dxa"/>
            <w:noWrap/>
            <w:hideMark/>
          </w:tcPr>
          <w:p w14:paraId="28CCEB32" w14:textId="77777777" w:rsidR="00985874" w:rsidRPr="00985874" w:rsidRDefault="00985874">
            <w:r w:rsidRPr="00985874">
              <w:rPr>
                <w:rFonts w:hint="eastAsia"/>
              </w:rPr>
              <w:t>PLAGL1</w:t>
            </w:r>
          </w:p>
        </w:tc>
        <w:tc>
          <w:tcPr>
            <w:tcW w:w="1350" w:type="dxa"/>
            <w:noWrap/>
            <w:hideMark/>
          </w:tcPr>
          <w:p w14:paraId="5867B547" w14:textId="77777777" w:rsidR="00985874" w:rsidRPr="00985874" w:rsidRDefault="00985874" w:rsidP="00985874">
            <w:r w:rsidRPr="00985874">
              <w:rPr>
                <w:rFonts w:hint="eastAsia"/>
              </w:rPr>
              <w:t>0.99982</w:t>
            </w:r>
          </w:p>
        </w:tc>
        <w:tc>
          <w:tcPr>
            <w:tcW w:w="3741" w:type="dxa"/>
            <w:noWrap/>
            <w:hideMark/>
          </w:tcPr>
          <w:p w14:paraId="1DA25603" w14:textId="77777777" w:rsidR="00985874" w:rsidRPr="00985874" w:rsidRDefault="00985874">
            <w:r w:rsidRPr="00985874">
              <w:rPr>
                <w:rFonts w:hint="eastAsia"/>
              </w:rPr>
              <w:t>0.99899-1.00065</w:t>
            </w:r>
          </w:p>
        </w:tc>
        <w:tc>
          <w:tcPr>
            <w:tcW w:w="1701" w:type="dxa"/>
            <w:noWrap/>
            <w:hideMark/>
          </w:tcPr>
          <w:p w14:paraId="77CA762C" w14:textId="77777777" w:rsidR="00985874" w:rsidRPr="00985874" w:rsidRDefault="00985874" w:rsidP="00985874">
            <w:r w:rsidRPr="00985874">
              <w:rPr>
                <w:rFonts w:hint="eastAsia"/>
              </w:rPr>
              <w:t>0.66802</w:t>
            </w:r>
          </w:p>
        </w:tc>
      </w:tr>
      <w:tr w:rsidR="00985874" w:rsidRPr="00985874" w14:paraId="1E4EFD14" w14:textId="77777777" w:rsidTr="00985874">
        <w:trPr>
          <w:trHeight w:val="270"/>
        </w:trPr>
        <w:tc>
          <w:tcPr>
            <w:tcW w:w="1680" w:type="dxa"/>
            <w:noWrap/>
            <w:hideMark/>
          </w:tcPr>
          <w:p w14:paraId="67CEC41A" w14:textId="77777777" w:rsidR="00985874" w:rsidRPr="00985874" w:rsidRDefault="00985874">
            <w:r w:rsidRPr="00985874">
              <w:rPr>
                <w:rFonts w:hint="eastAsia"/>
              </w:rPr>
              <w:t>EPAS1</w:t>
            </w:r>
          </w:p>
        </w:tc>
        <w:tc>
          <w:tcPr>
            <w:tcW w:w="1350" w:type="dxa"/>
            <w:noWrap/>
            <w:hideMark/>
          </w:tcPr>
          <w:p w14:paraId="0245F9F5" w14:textId="77777777" w:rsidR="00985874" w:rsidRPr="00985874" w:rsidRDefault="00985874" w:rsidP="00985874">
            <w:r w:rsidRPr="00985874">
              <w:rPr>
                <w:rFonts w:hint="eastAsia"/>
              </w:rPr>
              <w:t>0.99995</w:t>
            </w:r>
          </w:p>
        </w:tc>
        <w:tc>
          <w:tcPr>
            <w:tcW w:w="3741" w:type="dxa"/>
            <w:noWrap/>
            <w:hideMark/>
          </w:tcPr>
          <w:p w14:paraId="5192DDAE" w14:textId="77777777" w:rsidR="00985874" w:rsidRPr="00985874" w:rsidRDefault="00985874">
            <w:r w:rsidRPr="00985874">
              <w:rPr>
                <w:rFonts w:hint="eastAsia"/>
              </w:rPr>
              <w:t>0.99988-1.00002</w:t>
            </w:r>
          </w:p>
        </w:tc>
        <w:tc>
          <w:tcPr>
            <w:tcW w:w="1701" w:type="dxa"/>
            <w:noWrap/>
            <w:hideMark/>
          </w:tcPr>
          <w:p w14:paraId="0A4F4677" w14:textId="77777777" w:rsidR="00985874" w:rsidRPr="00985874" w:rsidRDefault="00985874" w:rsidP="00985874">
            <w:r w:rsidRPr="00985874">
              <w:rPr>
                <w:rFonts w:hint="eastAsia"/>
              </w:rPr>
              <w:t>0.17865</w:t>
            </w:r>
          </w:p>
        </w:tc>
      </w:tr>
      <w:tr w:rsidR="00985874" w:rsidRPr="00985874" w14:paraId="179D7D9F" w14:textId="77777777" w:rsidTr="00985874">
        <w:trPr>
          <w:trHeight w:val="270"/>
        </w:trPr>
        <w:tc>
          <w:tcPr>
            <w:tcW w:w="1680" w:type="dxa"/>
            <w:noWrap/>
            <w:hideMark/>
          </w:tcPr>
          <w:p w14:paraId="574FA46F" w14:textId="77777777" w:rsidR="00985874" w:rsidRPr="00985874" w:rsidRDefault="00985874">
            <w:r w:rsidRPr="00985874">
              <w:rPr>
                <w:rFonts w:hint="eastAsia"/>
              </w:rPr>
              <w:t>E2F7</w:t>
            </w:r>
          </w:p>
        </w:tc>
        <w:tc>
          <w:tcPr>
            <w:tcW w:w="1350" w:type="dxa"/>
            <w:noWrap/>
            <w:hideMark/>
          </w:tcPr>
          <w:p w14:paraId="25640AB2" w14:textId="77777777" w:rsidR="00985874" w:rsidRPr="00985874" w:rsidRDefault="00985874" w:rsidP="00985874">
            <w:r w:rsidRPr="00985874">
              <w:rPr>
                <w:rFonts w:hint="eastAsia"/>
              </w:rPr>
              <w:t>1.00046</w:t>
            </w:r>
          </w:p>
        </w:tc>
        <w:tc>
          <w:tcPr>
            <w:tcW w:w="3741" w:type="dxa"/>
            <w:noWrap/>
            <w:hideMark/>
          </w:tcPr>
          <w:p w14:paraId="09FB1660" w14:textId="77777777" w:rsidR="00985874" w:rsidRPr="00985874" w:rsidRDefault="00985874">
            <w:r w:rsidRPr="00985874">
              <w:rPr>
                <w:rFonts w:hint="eastAsia"/>
              </w:rPr>
              <w:t>0.99988-1.00105</w:t>
            </w:r>
          </w:p>
        </w:tc>
        <w:tc>
          <w:tcPr>
            <w:tcW w:w="1701" w:type="dxa"/>
            <w:noWrap/>
            <w:hideMark/>
          </w:tcPr>
          <w:p w14:paraId="00960DD6" w14:textId="77777777" w:rsidR="00985874" w:rsidRPr="00985874" w:rsidRDefault="00985874" w:rsidP="00985874">
            <w:r w:rsidRPr="00985874">
              <w:rPr>
                <w:rFonts w:hint="eastAsia"/>
              </w:rPr>
              <w:t>0.12319</w:t>
            </w:r>
          </w:p>
        </w:tc>
      </w:tr>
      <w:tr w:rsidR="00985874" w:rsidRPr="00985874" w14:paraId="5BFC5EA8" w14:textId="77777777" w:rsidTr="00985874">
        <w:trPr>
          <w:trHeight w:val="270"/>
        </w:trPr>
        <w:tc>
          <w:tcPr>
            <w:tcW w:w="1680" w:type="dxa"/>
            <w:noWrap/>
            <w:hideMark/>
          </w:tcPr>
          <w:p w14:paraId="0FE8FD0E" w14:textId="77777777" w:rsidR="00985874" w:rsidRPr="00985874" w:rsidRDefault="00985874">
            <w:r w:rsidRPr="00985874">
              <w:rPr>
                <w:rFonts w:hint="eastAsia"/>
              </w:rPr>
              <w:t>ZNF202</w:t>
            </w:r>
          </w:p>
        </w:tc>
        <w:tc>
          <w:tcPr>
            <w:tcW w:w="1350" w:type="dxa"/>
            <w:noWrap/>
            <w:hideMark/>
          </w:tcPr>
          <w:p w14:paraId="7840BB37" w14:textId="77777777" w:rsidR="00985874" w:rsidRPr="00985874" w:rsidRDefault="00985874" w:rsidP="00985874">
            <w:r w:rsidRPr="00985874">
              <w:rPr>
                <w:rFonts w:hint="eastAsia"/>
              </w:rPr>
              <w:t>1.00076</w:t>
            </w:r>
          </w:p>
        </w:tc>
        <w:tc>
          <w:tcPr>
            <w:tcW w:w="3741" w:type="dxa"/>
            <w:noWrap/>
            <w:hideMark/>
          </w:tcPr>
          <w:p w14:paraId="665B2D38" w14:textId="77777777" w:rsidR="00985874" w:rsidRPr="00985874" w:rsidRDefault="00985874">
            <w:r w:rsidRPr="00985874">
              <w:rPr>
                <w:rFonts w:hint="eastAsia"/>
              </w:rPr>
              <w:t>0.99871-1.00282</w:t>
            </w:r>
          </w:p>
        </w:tc>
        <w:tc>
          <w:tcPr>
            <w:tcW w:w="1701" w:type="dxa"/>
            <w:noWrap/>
            <w:hideMark/>
          </w:tcPr>
          <w:p w14:paraId="52E2A5B8" w14:textId="77777777" w:rsidR="00985874" w:rsidRPr="00985874" w:rsidRDefault="00985874" w:rsidP="00985874">
            <w:r w:rsidRPr="00985874">
              <w:rPr>
                <w:rFonts w:hint="eastAsia"/>
              </w:rPr>
              <w:t>0.46553</w:t>
            </w:r>
          </w:p>
        </w:tc>
      </w:tr>
      <w:tr w:rsidR="00985874" w:rsidRPr="00985874" w14:paraId="007B6D96" w14:textId="77777777" w:rsidTr="00985874">
        <w:trPr>
          <w:trHeight w:val="270"/>
        </w:trPr>
        <w:tc>
          <w:tcPr>
            <w:tcW w:w="1680" w:type="dxa"/>
            <w:noWrap/>
            <w:hideMark/>
          </w:tcPr>
          <w:p w14:paraId="7BC83290" w14:textId="77777777" w:rsidR="00985874" w:rsidRPr="00985874" w:rsidRDefault="00985874">
            <w:r w:rsidRPr="00985874">
              <w:rPr>
                <w:rFonts w:hint="eastAsia"/>
              </w:rPr>
              <w:t>ELL</w:t>
            </w:r>
          </w:p>
        </w:tc>
        <w:tc>
          <w:tcPr>
            <w:tcW w:w="1350" w:type="dxa"/>
            <w:noWrap/>
            <w:hideMark/>
          </w:tcPr>
          <w:p w14:paraId="4A48AEDB" w14:textId="77777777" w:rsidR="00985874" w:rsidRPr="00985874" w:rsidRDefault="00985874" w:rsidP="00985874">
            <w:r w:rsidRPr="00985874">
              <w:rPr>
                <w:rFonts w:hint="eastAsia"/>
              </w:rPr>
              <w:t>1.00022</w:t>
            </w:r>
          </w:p>
        </w:tc>
        <w:tc>
          <w:tcPr>
            <w:tcW w:w="3741" w:type="dxa"/>
            <w:noWrap/>
            <w:hideMark/>
          </w:tcPr>
          <w:p w14:paraId="6168DACD" w14:textId="77777777" w:rsidR="00985874" w:rsidRPr="00985874" w:rsidRDefault="00985874">
            <w:r w:rsidRPr="00985874">
              <w:rPr>
                <w:rFonts w:hint="eastAsia"/>
              </w:rPr>
              <w:t>0.9994-1.00103</w:t>
            </w:r>
          </w:p>
        </w:tc>
        <w:tc>
          <w:tcPr>
            <w:tcW w:w="1701" w:type="dxa"/>
            <w:noWrap/>
            <w:hideMark/>
          </w:tcPr>
          <w:p w14:paraId="0E9EE31C" w14:textId="77777777" w:rsidR="00985874" w:rsidRPr="00985874" w:rsidRDefault="00985874" w:rsidP="00985874">
            <w:r w:rsidRPr="00985874">
              <w:rPr>
                <w:rFonts w:hint="eastAsia"/>
              </w:rPr>
              <w:t>0.60311</w:t>
            </w:r>
          </w:p>
        </w:tc>
      </w:tr>
      <w:tr w:rsidR="00985874" w:rsidRPr="00985874" w14:paraId="0FEE48BA" w14:textId="77777777" w:rsidTr="00985874">
        <w:trPr>
          <w:trHeight w:val="270"/>
        </w:trPr>
        <w:tc>
          <w:tcPr>
            <w:tcW w:w="1680" w:type="dxa"/>
            <w:noWrap/>
            <w:hideMark/>
          </w:tcPr>
          <w:p w14:paraId="1A27C0C0" w14:textId="77777777" w:rsidR="00985874" w:rsidRPr="00985874" w:rsidRDefault="00985874">
            <w:r w:rsidRPr="00985874">
              <w:rPr>
                <w:rFonts w:hint="eastAsia"/>
              </w:rPr>
              <w:t>NAB1</w:t>
            </w:r>
          </w:p>
        </w:tc>
        <w:tc>
          <w:tcPr>
            <w:tcW w:w="1350" w:type="dxa"/>
            <w:noWrap/>
            <w:hideMark/>
          </w:tcPr>
          <w:p w14:paraId="021A5481" w14:textId="77777777" w:rsidR="00985874" w:rsidRPr="00985874" w:rsidRDefault="00985874" w:rsidP="00985874">
            <w:r w:rsidRPr="00985874">
              <w:rPr>
                <w:rFonts w:hint="eastAsia"/>
              </w:rPr>
              <w:t>1.00011</w:t>
            </w:r>
          </w:p>
        </w:tc>
        <w:tc>
          <w:tcPr>
            <w:tcW w:w="3741" w:type="dxa"/>
            <w:noWrap/>
            <w:hideMark/>
          </w:tcPr>
          <w:p w14:paraId="4728942B" w14:textId="77777777" w:rsidR="00985874" w:rsidRPr="00985874" w:rsidRDefault="00985874">
            <w:r w:rsidRPr="00985874">
              <w:rPr>
                <w:rFonts w:hint="eastAsia"/>
              </w:rPr>
              <w:t>0.99994-1.00029</w:t>
            </w:r>
          </w:p>
        </w:tc>
        <w:tc>
          <w:tcPr>
            <w:tcW w:w="1701" w:type="dxa"/>
            <w:noWrap/>
            <w:hideMark/>
          </w:tcPr>
          <w:p w14:paraId="7AC919C3" w14:textId="77777777" w:rsidR="00985874" w:rsidRPr="00985874" w:rsidRDefault="00985874" w:rsidP="00985874">
            <w:r w:rsidRPr="00985874">
              <w:rPr>
                <w:rFonts w:hint="eastAsia"/>
              </w:rPr>
              <w:t>0.18915</w:t>
            </w:r>
          </w:p>
        </w:tc>
      </w:tr>
      <w:tr w:rsidR="00985874" w:rsidRPr="00985874" w14:paraId="6067BAD4" w14:textId="77777777" w:rsidTr="00985874">
        <w:trPr>
          <w:trHeight w:val="270"/>
        </w:trPr>
        <w:tc>
          <w:tcPr>
            <w:tcW w:w="1680" w:type="dxa"/>
            <w:noWrap/>
            <w:hideMark/>
          </w:tcPr>
          <w:p w14:paraId="4368B6DA" w14:textId="77777777" w:rsidR="00985874" w:rsidRPr="00985874" w:rsidRDefault="00985874">
            <w:r w:rsidRPr="00985874">
              <w:rPr>
                <w:rFonts w:hint="eastAsia"/>
              </w:rPr>
              <w:t>NAB2</w:t>
            </w:r>
          </w:p>
        </w:tc>
        <w:tc>
          <w:tcPr>
            <w:tcW w:w="1350" w:type="dxa"/>
            <w:noWrap/>
            <w:hideMark/>
          </w:tcPr>
          <w:p w14:paraId="233B9447" w14:textId="77777777" w:rsidR="00985874" w:rsidRPr="00985874" w:rsidRDefault="00985874" w:rsidP="00985874">
            <w:r w:rsidRPr="00985874">
              <w:rPr>
                <w:rFonts w:hint="eastAsia"/>
              </w:rPr>
              <w:t>0.99987</w:t>
            </w:r>
          </w:p>
        </w:tc>
        <w:tc>
          <w:tcPr>
            <w:tcW w:w="3741" w:type="dxa"/>
            <w:noWrap/>
            <w:hideMark/>
          </w:tcPr>
          <w:p w14:paraId="3FB41B6B" w14:textId="77777777" w:rsidR="00985874" w:rsidRPr="00985874" w:rsidRDefault="00985874">
            <w:r w:rsidRPr="00985874">
              <w:rPr>
                <w:rFonts w:hint="eastAsia"/>
              </w:rPr>
              <w:t>0.99948-1.00026</w:t>
            </w:r>
          </w:p>
        </w:tc>
        <w:tc>
          <w:tcPr>
            <w:tcW w:w="1701" w:type="dxa"/>
            <w:noWrap/>
            <w:hideMark/>
          </w:tcPr>
          <w:p w14:paraId="7B8CB77A" w14:textId="77777777" w:rsidR="00985874" w:rsidRPr="00985874" w:rsidRDefault="00985874" w:rsidP="00985874">
            <w:r w:rsidRPr="00985874">
              <w:rPr>
                <w:rFonts w:hint="eastAsia"/>
              </w:rPr>
              <w:t>0.5113</w:t>
            </w:r>
          </w:p>
        </w:tc>
      </w:tr>
      <w:tr w:rsidR="00985874" w:rsidRPr="00985874" w14:paraId="7460E647" w14:textId="77777777" w:rsidTr="00985874">
        <w:trPr>
          <w:trHeight w:val="270"/>
        </w:trPr>
        <w:tc>
          <w:tcPr>
            <w:tcW w:w="1680" w:type="dxa"/>
            <w:noWrap/>
            <w:hideMark/>
          </w:tcPr>
          <w:p w14:paraId="06774C6F" w14:textId="77777777" w:rsidR="00985874" w:rsidRPr="00985874" w:rsidRDefault="00985874">
            <w:r w:rsidRPr="00985874">
              <w:rPr>
                <w:rFonts w:hint="eastAsia"/>
              </w:rPr>
              <w:t>E4F1</w:t>
            </w:r>
          </w:p>
        </w:tc>
        <w:tc>
          <w:tcPr>
            <w:tcW w:w="1350" w:type="dxa"/>
            <w:noWrap/>
            <w:hideMark/>
          </w:tcPr>
          <w:p w14:paraId="29BBE3A4" w14:textId="77777777" w:rsidR="00985874" w:rsidRPr="00985874" w:rsidRDefault="00985874" w:rsidP="00985874">
            <w:r w:rsidRPr="00985874">
              <w:rPr>
                <w:rFonts w:hint="eastAsia"/>
              </w:rPr>
              <w:t>1.00008</w:t>
            </w:r>
          </w:p>
        </w:tc>
        <w:tc>
          <w:tcPr>
            <w:tcW w:w="3741" w:type="dxa"/>
            <w:noWrap/>
            <w:hideMark/>
          </w:tcPr>
          <w:p w14:paraId="2818CF97" w14:textId="77777777" w:rsidR="00985874" w:rsidRPr="00985874" w:rsidRDefault="00985874">
            <w:r w:rsidRPr="00985874">
              <w:rPr>
                <w:rFonts w:hint="eastAsia"/>
              </w:rPr>
              <w:t>0.9994-1.00075</w:t>
            </w:r>
          </w:p>
        </w:tc>
        <w:tc>
          <w:tcPr>
            <w:tcW w:w="1701" w:type="dxa"/>
            <w:noWrap/>
            <w:hideMark/>
          </w:tcPr>
          <w:p w14:paraId="5AE0927F" w14:textId="77777777" w:rsidR="00985874" w:rsidRPr="00985874" w:rsidRDefault="00985874" w:rsidP="00985874">
            <w:r w:rsidRPr="00985874">
              <w:rPr>
                <w:rFonts w:hint="eastAsia"/>
              </w:rPr>
              <w:t>0.82388</w:t>
            </w:r>
          </w:p>
        </w:tc>
      </w:tr>
      <w:tr w:rsidR="00985874" w:rsidRPr="00985874" w14:paraId="2E9086B5" w14:textId="77777777" w:rsidTr="00985874">
        <w:trPr>
          <w:trHeight w:val="270"/>
        </w:trPr>
        <w:tc>
          <w:tcPr>
            <w:tcW w:w="1680" w:type="dxa"/>
            <w:noWrap/>
            <w:hideMark/>
          </w:tcPr>
          <w:p w14:paraId="446F3152" w14:textId="77777777" w:rsidR="00985874" w:rsidRPr="00985874" w:rsidRDefault="00985874">
            <w:r w:rsidRPr="00985874">
              <w:rPr>
                <w:rFonts w:hint="eastAsia"/>
              </w:rPr>
              <w:t>ESRRG</w:t>
            </w:r>
          </w:p>
        </w:tc>
        <w:tc>
          <w:tcPr>
            <w:tcW w:w="1350" w:type="dxa"/>
            <w:noWrap/>
            <w:hideMark/>
          </w:tcPr>
          <w:p w14:paraId="78C3F69F" w14:textId="77777777" w:rsidR="00985874" w:rsidRPr="00985874" w:rsidRDefault="00985874" w:rsidP="00985874">
            <w:r w:rsidRPr="00985874">
              <w:rPr>
                <w:rFonts w:hint="eastAsia"/>
              </w:rPr>
              <w:t>0.99799</w:t>
            </w:r>
          </w:p>
        </w:tc>
        <w:tc>
          <w:tcPr>
            <w:tcW w:w="3741" w:type="dxa"/>
            <w:noWrap/>
            <w:hideMark/>
          </w:tcPr>
          <w:p w14:paraId="10D917D1" w14:textId="77777777" w:rsidR="00985874" w:rsidRPr="00985874" w:rsidRDefault="00985874">
            <w:r w:rsidRPr="00985874">
              <w:rPr>
                <w:rFonts w:hint="eastAsia"/>
              </w:rPr>
              <w:t>0.99513-1.00087</w:t>
            </w:r>
          </w:p>
        </w:tc>
        <w:tc>
          <w:tcPr>
            <w:tcW w:w="1701" w:type="dxa"/>
            <w:noWrap/>
            <w:hideMark/>
          </w:tcPr>
          <w:p w14:paraId="73736FAF" w14:textId="77777777" w:rsidR="00985874" w:rsidRPr="00985874" w:rsidRDefault="00985874" w:rsidP="00985874">
            <w:r w:rsidRPr="00985874">
              <w:rPr>
                <w:rFonts w:hint="eastAsia"/>
              </w:rPr>
              <w:t>0.17131</w:t>
            </w:r>
          </w:p>
        </w:tc>
      </w:tr>
      <w:tr w:rsidR="00985874" w:rsidRPr="00985874" w14:paraId="5845C455" w14:textId="77777777" w:rsidTr="00985874">
        <w:trPr>
          <w:trHeight w:val="270"/>
        </w:trPr>
        <w:tc>
          <w:tcPr>
            <w:tcW w:w="1680" w:type="dxa"/>
            <w:noWrap/>
            <w:hideMark/>
          </w:tcPr>
          <w:p w14:paraId="798CAA96" w14:textId="77777777" w:rsidR="00985874" w:rsidRPr="00985874" w:rsidRDefault="00985874">
            <w:r w:rsidRPr="00985874">
              <w:rPr>
                <w:rFonts w:hint="eastAsia"/>
              </w:rPr>
              <w:t>ZBTB2</w:t>
            </w:r>
          </w:p>
        </w:tc>
        <w:tc>
          <w:tcPr>
            <w:tcW w:w="1350" w:type="dxa"/>
            <w:noWrap/>
            <w:hideMark/>
          </w:tcPr>
          <w:p w14:paraId="24793EB8" w14:textId="77777777" w:rsidR="00985874" w:rsidRPr="00985874" w:rsidRDefault="00985874" w:rsidP="00985874">
            <w:r w:rsidRPr="00985874">
              <w:rPr>
                <w:rFonts w:hint="eastAsia"/>
              </w:rPr>
              <w:t>1.00027</w:t>
            </w:r>
          </w:p>
        </w:tc>
        <w:tc>
          <w:tcPr>
            <w:tcW w:w="3741" w:type="dxa"/>
            <w:noWrap/>
            <w:hideMark/>
          </w:tcPr>
          <w:p w14:paraId="5A67E6FE" w14:textId="77777777" w:rsidR="00985874" w:rsidRPr="00985874" w:rsidRDefault="00985874">
            <w:r w:rsidRPr="00985874">
              <w:rPr>
                <w:rFonts w:hint="eastAsia"/>
              </w:rPr>
              <w:t>0.99878-1.00177</w:t>
            </w:r>
          </w:p>
        </w:tc>
        <w:tc>
          <w:tcPr>
            <w:tcW w:w="1701" w:type="dxa"/>
            <w:noWrap/>
            <w:hideMark/>
          </w:tcPr>
          <w:p w14:paraId="5F15896B" w14:textId="77777777" w:rsidR="00985874" w:rsidRPr="00985874" w:rsidRDefault="00985874" w:rsidP="00985874">
            <w:r w:rsidRPr="00985874">
              <w:rPr>
                <w:rFonts w:hint="eastAsia"/>
              </w:rPr>
              <w:t>0.71954</w:t>
            </w:r>
          </w:p>
        </w:tc>
      </w:tr>
      <w:tr w:rsidR="00985874" w:rsidRPr="00985874" w14:paraId="794DB6C1" w14:textId="77777777" w:rsidTr="00985874">
        <w:trPr>
          <w:trHeight w:val="270"/>
        </w:trPr>
        <w:tc>
          <w:tcPr>
            <w:tcW w:w="1680" w:type="dxa"/>
            <w:noWrap/>
            <w:hideMark/>
          </w:tcPr>
          <w:p w14:paraId="0789D164" w14:textId="77777777" w:rsidR="00985874" w:rsidRPr="00985874" w:rsidRDefault="00985874">
            <w:r w:rsidRPr="00985874">
              <w:rPr>
                <w:rFonts w:hint="eastAsia"/>
              </w:rPr>
              <w:t>ZBTB5</w:t>
            </w:r>
          </w:p>
        </w:tc>
        <w:tc>
          <w:tcPr>
            <w:tcW w:w="1350" w:type="dxa"/>
            <w:noWrap/>
            <w:hideMark/>
          </w:tcPr>
          <w:p w14:paraId="4D329B01" w14:textId="77777777" w:rsidR="00985874" w:rsidRPr="00985874" w:rsidRDefault="00985874" w:rsidP="00985874">
            <w:r w:rsidRPr="00985874">
              <w:rPr>
                <w:rFonts w:hint="eastAsia"/>
              </w:rPr>
              <w:t>0.99957</w:t>
            </w:r>
          </w:p>
        </w:tc>
        <w:tc>
          <w:tcPr>
            <w:tcW w:w="3741" w:type="dxa"/>
            <w:noWrap/>
            <w:hideMark/>
          </w:tcPr>
          <w:p w14:paraId="29715F9D" w14:textId="77777777" w:rsidR="00985874" w:rsidRPr="00985874" w:rsidRDefault="00985874">
            <w:r w:rsidRPr="00985874">
              <w:rPr>
                <w:rFonts w:hint="eastAsia"/>
              </w:rPr>
              <w:t>0.99902-1.00012</w:t>
            </w:r>
          </w:p>
        </w:tc>
        <w:tc>
          <w:tcPr>
            <w:tcW w:w="1701" w:type="dxa"/>
            <w:noWrap/>
            <w:hideMark/>
          </w:tcPr>
          <w:p w14:paraId="7D6DD33D" w14:textId="77777777" w:rsidR="00985874" w:rsidRPr="00985874" w:rsidRDefault="00985874" w:rsidP="00985874">
            <w:r w:rsidRPr="00985874">
              <w:rPr>
                <w:rFonts w:hint="eastAsia"/>
              </w:rPr>
              <w:t>0.12958</w:t>
            </w:r>
          </w:p>
        </w:tc>
      </w:tr>
      <w:tr w:rsidR="00985874" w:rsidRPr="00985874" w14:paraId="5F61F708" w14:textId="77777777" w:rsidTr="00985874">
        <w:trPr>
          <w:trHeight w:val="270"/>
        </w:trPr>
        <w:tc>
          <w:tcPr>
            <w:tcW w:w="1680" w:type="dxa"/>
            <w:noWrap/>
            <w:hideMark/>
          </w:tcPr>
          <w:p w14:paraId="35690406" w14:textId="77777777" w:rsidR="00985874" w:rsidRPr="00985874" w:rsidRDefault="00985874">
            <w:r w:rsidRPr="00985874">
              <w:rPr>
                <w:rFonts w:hint="eastAsia"/>
              </w:rPr>
              <w:t>TRPS1</w:t>
            </w:r>
          </w:p>
        </w:tc>
        <w:tc>
          <w:tcPr>
            <w:tcW w:w="1350" w:type="dxa"/>
            <w:noWrap/>
            <w:hideMark/>
          </w:tcPr>
          <w:p w14:paraId="18CC220A" w14:textId="77777777" w:rsidR="00985874" w:rsidRPr="00985874" w:rsidRDefault="00985874" w:rsidP="00985874">
            <w:r w:rsidRPr="00985874">
              <w:rPr>
                <w:rFonts w:hint="eastAsia"/>
              </w:rPr>
              <w:t>0.99966</w:t>
            </w:r>
          </w:p>
        </w:tc>
        <w:tc>
          <w:tcPr>
            <w:tcW w:w="3741" w:type="dxa"/>
            <w:noWrap/>
            <w:hideMark/>
          </w:tcPr>
          <w:p w14:paraId="6A429486" w14:textId="77777777" w:rsidR="00985874" w:rsidRPr="00985874" w:rsidRDefault="00985874">
            <w:r w:rsidRPr="00985874">
              <w:rPr>
                <w:rFonts w:hint="eastAsia"/>
              </w:rPr>
              <w:t>0.99931-1.00001</w:t>
            </w:r>
          </w:p>
        </w:tc>
        <w:tc>
          <w:tcPr>
            <w:tcW w:w="1701" w:type="dxa"/>
            <w:noWrap/>
            <w:hideMark/>
          </w:tcPr>
          <w:p w14:paraId="1748D00B" w14:textId="77777777" w:rsidR="00985874" w:rsidRPr="00985874" w:rsidRDefault="00985874" w:rsidP="00985874">
            <w:r w:rsidRPr="00985874">
              <w:rPr>
                <w:rFonts w:hint="eastAsia"/>
              </w:rPr>
              <w:t>0.05709</w:t>
            </w:r>
          </w:p>
        </w:tc>
      </w:tr>
      <w:tr w:rsidR="00985874" w:rsidRPr="00985874" w14:paraId="2C014417" w14:textId="77777777" w:rsidTr="00985874">
        <w:trPr>
          <w:trHeight w:val="270"/>
        </w:trPr>
        <w:tc>
          <w:tcPr>
            <w:tcW w:w="1680" w:type="dxa"/>
            <w:noWrap/>
            <w:hideMark/>
          </w:tcPr>
          <w:p w14:paraId="4C4EE138" w14:textId="77777777" w:rsidR="00985874" w:rsidRPr="00985874" w:rsidRDefault="00985874">
            <w:r w:rsidRPr="00985874">
              <w:rPr>
                <w:rFonts w:hint="eastAsia"/>
              </w:rPr>
              <w:t>GRHL1</w:t>
            </w:r>
          </w:p>
        </w:tc>
        <w:tc>
          <w:tcPr>
            <w:tcW w:w="1350" w:type="dxa"/>
            <w:noWrap/>
            <w:hideMark/>
          </w:tcPr>
          <w:p w14:paraId="09231017" w14:textId="77777777" w:rsidR="00985874" w:rsidRPr="00985874" w:rsidRDefault="00985874" w:rsidP="00985874">
            <w:r w:rsidRPr="00985874">
              <w:rPr>
                <w:rFonts w:hint="eastAsia"/>
              </w:rPr>
              <w:t>0.99989</w:t>
            </w:r>
          </w:p>
        </w:tc>
        <w:tc>
          <w:tcPr>
            <w:tcW w:w="3741" w:type="dxa"/>
            <w:noWrap/>
            <w:hideMark/>
          </w:tcPr>
          <w:p w14:paraId="212D07AB" w14:textId="77777777" w:rsidR="00985874" w:rsidRPr="00985874" w:rsidRDefault="00985874">
            <w:r w:rsidRPr="00985874">
              <w:rPr>
                <w:rFonts w:hint="eastAsia"/>
              </w:rPr>
              <w:t>0.99976-1.00002</w:t>
            </w:r>
          </w:p>
        </w:tc>
        <w:tc>
          <w:tcPr>
            <w:tcW w:w="1701" w:type="dxa"/>
            <w:noWrap/>
            <w:hideMark/>
          </w:tcPr>
          <w:p w14:paraId="578BDF45" w14:textId="77777777" w:rsidR="00985874" w:rsidRPr="00985874" w:rsidRDefault="00985874" w:rsidP="00985874">
            <w:r w:rsidRPr="00985874">
              <w:rPr>
                <w:rFonts w:hint="eastAsia"/>
              </w:rPr>
              <w:t>0.10399</w:t>
            </w:r>
          </w:p>
        </w:tc>
      </w:tr>
      <w:tr w:rsidR="00985874" w:rsidRPr="00985874" w14:paraId="428FD694" w14:textId="77777777" w:rsidTr="00985874">
        <w:trPr>
          <w:trHeight w:val="270"/>
        </w:trPr>
        <w:tc>
          <w:tcPr>
            <w:tcW w:w="1680" w:type="dxa"/>
            <w:noWrap/>
            <w:hideMark/>
          </w:tcPr>
          <w:p w14:paraId="479E0105" w14:textId="77777777" w:rsidR="00985874" w:rsidRPr="00985874" w:rsidRDefault="00985874">
            <w:r w:rsidRPr="00985874">
              <w:rPr>
                <w:rFonts w:hint="eastAsia"/>
              </w:rPr>
              <w:t>NR3C2</w:t>
            </w:r>
          </w:p>
        </w:tc>
        <w:tc>
          <w:tcPr>
            <w:tcW w:w="1350" w:type="dxa"/>
            <w:noWrap/>
            <w:hideMark/>
          </w:tcPr>
          <w:p w14:paraId="1399EE6B" w14:textId="77777777" w:rsidR="00985874" w:rsidRPr="00985874" w:rsidRDefault="00985874" w:rsidP="00985874">
            <w:r w:rsidRPr="00985874">
              <w:rPr>
                <w:rFonts w:hint="eastAsia"/>
              </w:rPr>
              <w:t>0.99707</w:t>
            </w:r>
          </w:p>
        </w:tc>
        <w:tc>
          <w:tcPr>
            <w:tcW w:w="3741" w:type="dxa"/>
            <w:noWrap/>
            <w:hideMark/>
          </w:tcPr>
          <w:p w14:paraId="135C2AEF" w14:textId="77777777" w:rsidR="00985874" w:rsidRPr="00985874" w:rsidRDefault="00985874">
            <w:r w:rsidRPr="00985874">
              <w:rPr>
                <w:rFonts w:hint="eastAsia"/>
              </w:rPr>
              <w:t>0.99479-0.99935</w:t>
            </w:r>
          </w:p>
        </w:tc>
        <w:tc>
          <w:tcPr>
            <w:tcW w:w="1701" w:type="dxa"/>
            <w:noWrap/>
            <w:hideMark/>
          </w:tcPr>
          <w:p w14:paraId="51E7BECE" w14:textId="77777777" w:rsidR="00985874" w:rsidRPr="00985874" w:rsidRDefault="00985874" w:rsidP="00985874">
            <w:r w:rsidRPr="00985874">
              <w:rPr>
                <w:rFonts w:hint="eastAsia"/>
              </w:rPr>
              <w:t>0.01173</w:t>
            </w:r>
          </w:p>
        </w:tc>
      </w:tr>
      <w:tr w:rsidR="00985874" w:rsidRPr="00985874" w14:paraId="4A79E652" w14:textId="77777777" w:rsidTr="00985874">
        <w:trPr>
          <w:trHeight w:val="270"/>
        </w:trPr>
        <w:tc>
          <w:tcPr>
            <w:tcW w:w="1680" w:type="dxa"/>
            <w:noWrap/>
            <w:hideMark/>
          </w:tcPr>
          <w:p w14:paraId="2327BB44" w14:textId="77777777" w:rsidR="00985874" w:rsidRPr="00985874" w:rsidRDefault="00985874">
            <w:r w:rsidRPr="00985874">
              <w:rPr>
                <w:rFonts w:hint="eastAsia"/>
              </w:rPr>
              <w:t>NR3C1</w:t>
            </w:r>
          </w:p>
        </w:tc>
        <w:tc>
          <w:tcPr>
            <w:tcW w:w="1350" w:type="dxa"/>
            <w:noWrap/>
            <w:hideMark/>
          </w:tcPr>
          <w:p w14:paraId="4647EED4" w14:textId="77777777" w:rsidR="00985874" w:rsidRPr="00985874" w:rsidRDefault="00985874" w:rsidP="00985874">
            <w:r w:rsidRPr="00985874">
              <w:rPr>
                <w:rFonts w:hint="eastAsia"/>
              </w:rPr>
              <w:t>1.00001</w:t>
            </w:r>
          </w:p>
        </w:tc>
        <w:tc>
          <w:tcPr>
            <w:tcW w:w="3741" w:type="dxa"/>
            <w:noWrap/>
            <w:hideMark/>
          </w:tcPr>
          <w:p w14:paraId="50A20DA9" w14:textId="77777777" w:rsidR="00985874" w:rsidRPr="00985874" w:rsidRDefault="00985874">
            <w:r w:rsidRPr="00985874">
              <w:rPr>
                <w:rFonts w:hint="eastAsia"/>
              </w:rPr>
              <w:t>0.99973-1.00029</w:t>
            </w:r>
          </w:p>
        </w:tc>
        <w:tc>
          <w:tcPr>
            <w:tcW w:w="1701" w:type="dxa"/>
            <w:noWrap/>
            <w:hideMark/>
          </w:tcPr>
          <w:p w14:paraId="73F2F3A5" w14:textId="77777777" w:rsidR="00985874" w:rsidRPr="00985874" w:rsidRDefault="00985874" w:rsidP="00985874">
            <w:r w:rsidRPr="00985874">
              <w:rPr>
                <w:rFonts w:hint="eastAsia"/>
              </w:rPr>
              <w:t>0.94408</w:t>
            </w:r>
          </w:p>
        </w:tc>
      </w:tr>
      <w:tr w:rsidR="00985874" w:rsidRPr="00985874" w14:paraId="5CEB771F" w14:textId="77777777" w:rsidTr="00985874">
        <w:trPr>
          <w:trHeight w:val="270"/>
        </w:trPr>
        <w:tc>
          <w:tcPr>
            <w:tcW w:w="1680" w:type="dxa"/>
            <w:noWrap/>
            <w:hideMark/>
          </w:tcPr>
          <w:p w14:paraId="4185A87D" w14:textId="77777777" w:rsidR="00985874" w:rsidRPr="00985874" w:rsidRDefault="00985874">
            <w:r w:rsidRPr="00985874">
              <w:rPr>
                <w:rFonts w:hint="eastAsia"/>
              </w:rPr>
              <w:t>NFE2L2</w:t>
            </w:r>
          </w:p>
        </w:tc>
        <w:tc>
          <w:tcPr>
            <w:tcW w:w="1350" w:type="dxa"/>
            <w:noWrap/>
            <w:hideMark/>
          </w:tcPr>
          <w:p w14:paraId="3F9D8EF0" w14:textId="77777777" w:rsidR="00985874" w:rsidRPr="00985874" w:rsidRDefault="00985874" w:rsidP="00985874">
            <w:r w:rsidRPr="00985874">
              <w:rPr>
                <w:rFonts w:hint="eastAsia"/>
              </w:rPr>
              <w:t>0.99994</w:t>
            </w:r>
          </w:p>
        </w:tc>
        <w:tc>
          <w:tcPr>
            <w:tcW w:w="3741" w:type="dxa"/>
            <w:noWrap/>
            <w:hideMark/>
          </w:tcPr>
          <w:p w14:paraId="1A816AA0" w14:textId="77777777" w:rsidR="00985874" w:rsidRPr="00985874" w:rsidRDefault="00985874">
            <w:r w:rsidRPr="00985874">
              <w:rPr>
                <w:rFonts w:hint="eastAsia"/>
              </w:rPr>
              <w:t>0.99989-1</w:t>
            </w:r>
          </w:p>
        </w:tc>
        <w:tc>
          <w:tcPr>
            <w:tcW w:w="1701" w:type="dxa"/>
            <w:noWrap/>
            <w:hideMark/>
          </w:tcPr>
          <w:p w14:paraId="71E44301" w14:textId="77777777" w:rsidR="00985874" w:rsidRPr="00985874" w:rsidRDefault="00985874" w:rsidP="00985874">
            <w:r w:rsidRPr="00985874">
              <w:rPr>
                <w:rFonts w:hint="eastAsia"/>
              </w:rPr>
              <w:t>0.05126</w:t>
            </w:r>
          </w:p>
        </w:tc>
      </w:tr>
      <w:tr w:rsidR="00985874" w:rsidRPr="00985874" w14:paraId="316A0DA9" w14:textId="77777777" w:rsidTr="00985874">
        <w:trPr>
          <w:trHeight w:val="270"/>
        </w:trPr>
        <w:tc>
          <w:tcPr>
            <w:tcW w:w="1680" w:type="dxa"/>
            <w:noWrap/>
            <w:hideMark/>
          </w:tcPr>
          <w:p w14:paraId="5045C08B" w14:textId="77777777" w:rsidR="00985874" w:rsidRPr="00985874" w:rsidRDefault="00985874">
            <w:r w:rsidRPr="00985874">
              <w:rPr>
                <w:rFonts w:hint="eastAsia"/>
              </w:rPr>
              <w:t>NFE2L1</w:t>
            </w:r>
          </w:p>
        </w:tc>
        <w:tc>
          <w:tcPr>
            <w:tcW w:w="1350" w:type="dxa"/>
            <w:noWrap/>
            <w:hideMark/>
          </w:tcPr>
          <w:p w14:paraId="1EF87DFF" w14:textId="77777777" w:rsidR="00985874" w:rsidRPr="00985874" w:rsidRDefault="00985874" w:rsidP="00985874">
            <w:r w:rsidRPr="00985874">
              <w:rPr>
                <w:rFonts w:hint="eastAsia"/>
              </w:rPr>
              <w:t>1.00001</w:t>
            </w:r>
          </w:p>
        </w:tc>
        <w:tc>
          <w:tcPr>
            <w:tcW w:w="3741" w:type="dxa"/>
            <w:noWrap/>
            <w:hideMark/>
          </w:tcPr>
          <w:p w14:paraId="3E066FE3" w14:textId="77777777" w:rsidR="00985874" w:rsidRPr="00985874" w:rsidRDefault="00985874">
            <w:r w:rsidRPr="00985874">
              <w:rPr>
                <w:rFonts w:hint="eastAsia"/>
              </w:rPr>
              <w:t>0.99998-1.00004</w:t>
            </w:r>
          </w:p>
        </w:tc>
        <w:tc>
          <w:tcPr>
            <w:tcW w:w="1701" w:type="dxa"/>
            <w:noWrap/>
            <w:hideMark/>
          </w:tcPr>
          <w:p w14:paraId="17FF1F8C" w14:textId="77777777" w:rsidR="00985874" w:rsidRPr="00985874" w:rsidRDefault="00985874" w:rsidP="00985874">
            <w:r w:rsidRPr="00985874">
              <w:rPr>
                <w:rFonts w:hint="eastAsia"/>
              </w:rPr>
              <w:t>0.65858</w:t>
            </w:r>
          </w:p>
        </w:tc>
      </w:tr>
      <w:tr w:rsidR="00985874" w:rsidRPr="00985874" w14:paraId="2F1E5442" w14:textId="77777777" w:rsidTr="00985874">
        <w:trPr>
          <w:trHeight w:val="270"/>
        </w:trPr>
        <w:tc>
          <w:tcPr>
            <w:tcW w:w="1680" w:type="dxa"/>
            <w:noWrap/>
            <w:hideMark/>
          </w:tcPr>
          <w:p w14:paraId="4C9AD107" w14:textId="77777777" w:rsidR="00985874" w:rsidRPr="00985874" w:rsidRDefault="00985874">
            <w:r w:rsidRPr="00985874">
              <w:rPr>
                <w:rFonts w:hint="eastAsia"/>
              </w:rPr>
              <w:t>SCAND1</w:t>
            </w:r>
          </w:p>
        </w:tc>
        <w:tc>
          <w:tcPr>
            <w:tcW w:w="1350" w:type="dxa"/>
            <w:noWrap/>
            <w:hideMark/>
          </w:tcPr>
          <w:p w14:paraId="6A51E211" w14:textId="77777777" w:rsidR="00985874" w:rsidRPr="00985874" w:rsidRDefault="00985874" w:rsidP="00985874">
            <w:r w:rsidRPr="00985874">
              <w:rPr>
                <w:rFonts w:hint="eastAsia"/>
              </w:rPr>
              <w:t>0.99999</w:t>
            </w:r>
          </w:p>
        </w:tc>
        <w:tc>
          <w:tcPr>
            <w:tcW w:w="3741" w:type="dxa"/>
            <w:noWrap/>
            <w:hideMark/>
          </w:tcPr>
          <w:p w14:paraId="625A8EEC" w14:textId="77777777" w:rsidR="00985874" w:rsidRPr="00985874" w:rsidRDefault="00985874">
            <w:r w:rsidRPr="00985874">
              <w:rPr>
                <w:rFonts w:hint="eastAsia"/>
              </w:rPr>
              <w:t>0.99985-1.00013</w:t>
            </w:r>
          </w:p>
        </w:tc>
        <w:tc>
          <w:tcPr>
            <w:tcW w:w="1701" w:type="dxa"/>
            <w:noWrap/>
            <w:hideMark/>
          </w:tcPr>
          <w:p w14:paraId="4729F164" w14:textId="77777777" w:rsidR="00985874" w:rsidRPr="00985874" w:rsidRDefault="00985874" w:rsidP="00985874">
            <w:r w:rsidRPr="00985874">
              <w:rPr>
                <w:rFonts w:hint="eastAsia"/>
              </w:rPr>
              <w:t>0.89631</w:t>
            </w:r>
          </w:p>
        </w:tc>
      </w:tr>
      <w:tr w:rsidR="00985874" w:rsidRPr="00985874" w14:paraId="580D556E" w14:textId="77777777" w:rsidTr="00985874">
        <w:trPr>
          <w:trHeight w:val="270"/>
        </w:trPr>
        <w:tc>
          <w:tcPr>
            <w:tcW w:w="1680" w:type="dxa"/>
            <w:noWrap/>
            <w:hideMark/>
          </w:tcPr>
          <w:p w14:paraId="39933408" w14:textId="77777777" w:rsidR="00985874" w:rsidRPr="00985874" w:rsidRDefault="00985874">
            <w:r w:rsidRPr="00985874">
              <w:rPr>
                <w:rFonts w:hint="eastAsia"/>
              </w:rPr>
              <w:t>MLLT10</w:t>
            </w:r>
          </w:p>
        </w:tc>
        <w:tc>
          <w:tcPr>
            <w:tcW w:w="1350" w:type="dxa"/>
            <w:noWrap/>
            <w:hideMark/>
          </w:tcPr>
          <w:p w14:paraId="5F3FD864" w14:textId="77777777" w:rsidR="00985874" w:rsidRPr="00985874" w:rsidRDefault="00985874" w:rsidP="00985874">
            <w:r w:rsidRPr="00985874">
              <w:rPr>
                <w:rFonts w:hint="eastAsia"/>
              </w:rPr>
              <w:t>1.00017</w:t>
            </w:r>
          </w:p>
        </w:tc>
        <w:tc>
          <w:tcPr>
            <w:tcW w:w="3741" w:type="dxa"/>
            <w:noWrap/>
            <w:hideMark/>
          </w:tcPr>
          <w:p w14:paraId="2F5D6B17" w14:textId="77777777" w:rsidR="00985874" w:rsidRPr="00985874" w:rsidRDefault="00985874">
            <w:r w:rsidRPr="00985874">
              <w:rPr>
                <w:rFonts w:hint="eastAsia"/>
              </w:rPr>
              <w:t>0.99941-1.00093</w:t>
            </w:r>
          </w:p>
        </w:tc>
        <w:tc>
          <w:tcPr>
            <w:tcW w:w="1701" w:type="dxa"/>
            <w:noWrap/>
            <w:hideMark/>
          </w:tcPr>
          <w:p w14:paraId="2DE22760" w14:textId="77777777" w:rsidR="00985874" w:rsidRPr="00985874" w:rsidRDefault="00985874" w:rsidP="00985874">
            <w:r w:rsidRPr="00985874">
              <w:rPr>
                <w:rFonts w:hint="eastAsia"/>
              </w:rPr>
              <w:t>0.65985</w:t>
            </w:r>
          </w:p>
        </w:tc>
      </w:tr>
      <w:tr w:rsidR="00985874" w:rsidRPr="00985874" w14:paraId="2DD99854" w14:textId="77777777" w:rsidTr="00985874">
        <w:trPr>
          <w:trHeight w:val="270"/>
        </w:trPr>
        <w:tc>
          <w:tcPr>
            <w:tcW w:w="1680" w:type="dxa"/>
            <w:noWrap/>
            <w:hideMark/>
          </w:tcPr>
          <w:p w14:paraId="129348B6" w14:textId="77777777" w:rsidR="00985874" w:rsidRPr="00985874" w:rsidRDefault="00985874">
            <w:r w:rsidRPr="00985874">
              <w:rPr>
                <w:rFonts w:hint="eastAsia"/>
              </w:rPr>
              <w:t>SOX9</w:t>
            </w:r>
          </w:p>
        </w:tc>
        <w:tc>
          <w:tcPr>
            <w:tcW w:w="1350" w:type="dxa"/>
            <w:noWrap/>
            <w:hideMark/>
          </w:tcPr>
          <w:p w14:paraId="3759293D" w14:textId="77777777" w:rsidR="00985874" w:rsidRPr="00985874" w:rsidRDefault="00985874" w:rsidP="00985874">
            <w:r w:rsidRPr="00985874">
              <w:rPr>
                <w:rFonts w:hint="eastAsia"/>
              </w:rPr>
              <w:t>1.00004</w:t>
            </w:r>
          </w:p>
        </w:tc>
        <w:tc>
          <w:tcPr>
            <w:tcW w:w="3741" w:type="dxa"/>
            <w:noWrap/>
            <w:hideMark/>
          </w:tcPr>
          <w:p w14:paraId="728FC8B2" w14:textId="77777777" w:rsidR="00985874" w:rsidRPr="00985874" w:rsidRDefault="00985874">
            <w:r w:rsidRPr="00985874">
              <w:rPr>
                <w:rFonts w:hint="eastAsia"/>
              </w:rPr>
              <w:t>0.99988-1.0002</w:t>
            </w:r>
          </w:p>
        </w:tc>
        <w:tc>
          <w:tcPr>
            <w:tcW w:w="1701" w:type="dxa"/>
            <w:noWrap/>
            <w:hideMark/>
          </w:tcPr>
          <w:p w14:paraId="11135612" w14:textId="77777777" w:rsidR="00985874" w:rsidRPr="00985874" w:rsidRDefault="00985874" w:rsidP="00985874">
            <w:r w:rsidRPr="00985874">
              <w:rPr>
                <w:rFonts w:hint="eastAsia"/>
              </w:rPr>
              <w:t>0.60592</w:t>
            </w:r>
          </w:p>
        </w:tc>
      </w:tr>
      <w:tr w:rsidR="00985874" w:rsidRPr="00985874" w14:paraId="04B2F74F" w14:textId="77777777" w:rsidTr="00985874">
        <w:trPr>
          <w:trHeight w:val="270"/>
        </w:trPr>
        <w:tc>
          <w:tcPr>
            <w:tcW w:w="1680" w:type="dxa"/>
            <w:noWrap/>
            <w:hideMark/>
          </w:tcPr>
          <w:p w14:paraId="0FB5934E" w14:textId="77777777" w:rsidR="00985874" w:rsidRPr="00985874" w:rsidRDefault="00985874">
            <w:r w:rsidRPr="00985874">
              <w:rPr>
                <w:rFonts w:hint="eastAsia"/>
              </w:rPr>
              <w:t>SOX2</w:t>
            </w:r>
          </w:p>
        </w:tc>
        <w:tc>
          <w:tcPr>
            <w:tcW w:w="1350" w:type="dxa"/>
            <w:noWrap/>
            <w:hideMark/>
          </w:tcPr>
          <w:p w14:paraId="43E0C112" w14:textId="77777777" w:rsidR="00985874" w:rsidRPr="00985874" w:rsidRDefault="00985874" w:rsidP="00985874">
            <w:r w:rsidRPr="00985874">
              <w:rPr>
                <w:rFonts w:hint="eastAsia"/>
              </w:rPr>
              <w:t>0.99992</w:t>
            </w:r>
          </w:p>
        </w:tc>
        <w:tc>
          <w:tcPr>
            <w:tcW w:w="3741" w:type="dxa"/>
            <w:noWrap/>
            <w:hideMark/>
          </w:tcPr>
          <w:p w14:paraId="205BB00D" w14:textId="77777777" w:rsidR="00985874" w:rsidRPr="00985874" w:rsidRDefault="00985874">
            <w:r w:rsidRPr="00985874">
              <w:rPr>
                <w:rFonts w:hint="eastAsia"/>
              </w:rPr>
              <w:t>0.99983-1.00002</w:t>
            </w:r>
          </w:p>
        </w:tc>
        <w:tc>
          <w:tcPr>
            <w:tcW w:w="1701" w:type="dxa"/>
            <w:noWrap/>
            <w:hideMark/>
          </w:tcPr>
          <w:p w14:paraId="787D9466" w14:textId="77777777" w:rsidR="00985874" w:rsidRPr="00985874" w:rsidRDefault="00985874" w:rsidP="00985874">
            <w:r w:rsidRPr="00985874">
              <w:rPr>
                <w:rFonts w:hint="eastAsia"/>
              </w:rPr>
              <w:t>0.11301</w:t>
            </w:r>
          </w:p>
        </w:tc>
      </w:tr>
      <w:tr w:rsidR="00985874" w:rsidRPr="00985874" w14:paraId="29EECE42" w14:textId="77777777" w:rsidTr="00985874">
        <w:trPr>
          <w:trHeight w:val="270"/>
        </w:trPr>
        <w:tc>
          <w:tcPr>
            <w:tcW w:w="1680" w:type="dxa"/>
            <w:noWrap/>
            <w:hideMark/>
          </w:tcPr>
          <w:p w14:paraId="60C634B0" w14:textId="77777777" w:rsidR="00985874" w:rsidRPr="00985874" w:rsidRDefault="00985874">
            <w:r w:rsidRPr="00985874">
              <w:rPr>
                <w:rFonts w:hint="eastAsia"/>
              </w:rPr>
              <w:t>SOX4</w:t>
            </w:r>
          </w:p>
        </w:tc>
        <w:tc>
          <w:tcPr>
            <w:tcW w:w="1350" w:type="dxa"/>
            <w:noWrap/>
            <w:hideMark/>
          </w:tcPr>
          <w:p w14:paraId="2EE03D79" w14:textId="77777777" w:rsidR="00985874" w:rsidRPr="00985874" w:rsidRDefault="00985874" w:rsidP="00985874">
            <w:r w:rsidRPr="00985874">
              <w:rPr>
                <w:rFonts w:hint="eastAsia"/>
              </w:rPr>
              <w:t>0.99995</w:t>
            </w:r>
          </w:p>
        </w:tc>
        <w:tc>
          <w:tcPr>
            <w:tcW w:w="3741" w:type="dxa"/>
            <w:noWrap/>
            <w:hideMark/>
          </w:tcPr>
          <w:p w14:paraId="6BA31642" w14:textId="77777777" w:rsidR="00985874" w:rsidRPr="00985874" w:rsidRDefault="00985874">
            <w:r w:rsidRPr="00985874">
              <w:rPr>
                <w:rFonts w:hint="eastAsia"/>
              </w:rPr>
              <w:t>0.99984-1.00006</w:t>
            </w:r>
          </w:p>
        </w:tc>
        <w:tc>
          <w:tcPr>
            <w:tcW w:w="1701" w:type="dxa"/>
            <w:noWrap/>
            <w:hideMark/>
          </w:tcPr>
          <w:p w14:paraId="6A99D0DE" w14:textId="77777777" w:rsidR="00985874" w:rsidRPr="00985874" w:rsidRDefault="00985874" w:rsidP="00985874">
            <w:r w:rsidRPr="00985874">
              <w:rPr>
                <w:rFonts w:hint="eastAsia"/>
              </w:rPr>
              <w:t>0.35681</w:t>
            </w:r>
          </w:p>
        </w:tc>
      </w:tr>
      <w:tr w:rsidR="00985874" w:rsidRPr="00985874" w14:paraId="36CC1B0F" w14:textId="77777777" w:rsidTr="00985874">
        <w:trPr>
          <w:trHeight w:val="270"/>
        </w:trPr>
        <w:tc>
          <w:tcPr>
            <w:tcW w:w="1680" w:type="dxa"/>
            <w:noWrap/>
            <w:hideMark/>
          </w:tcPr>
          <w:p w14:paraId="496B8C3F" w14:textId="77777777" w:rsidR="00985874" w:rsidRPr="00985874" w:rsidRDefault="00985874">
            <w:r w:rsidRPr="00985874">
              <w:rPr>
                <w:rFonts w:hint="eastAsia"/>
              </w:rPr>
              <w:t>SOX5</w:t>
            </w:r>
          </w:p>
        </w:tc>
        <w:tc>
          <w:tcPr>
            <w:tcW w:w="1350" w:type="dxa"/>
            <w:noWrap/>
            <w:hideMark/>
          </w:tcPr>
          <w:p w14:paraId="3DF037A9" w14:textId="77777777" w:rsidR="00985874" w:rsidRPr="00985874" w:rsidRDefault="00985874" w:rsidP="00985874">
            <w:r w:rsidRPr="00985874">
              <w:rPr>
                <w:rFonts w:hint="eastAsia"/>
              </w:rPr>
              <w:t>0.99559</w:t>
            </w:r>
          </w:p>
        </w:tc>
        <w:tc>
          <w:tcPr>
            <w:tcW w:w="3741" w:type="dxa"/>
            <w:noWrap/>
            <w:hideMark/>
          </w:tcPr>
          <w:p w14:paraId="43942204" w14:textId="77777777" w:rsidR="00985874" w:rsidRPr="00985874" w:rsidRDefault="00985874">
            <w:r w:rsidRPr="00985874">
              <w:rPr>
                <w:rFonts w:hint="eastAsia"/>
              </w:rPr>
              <w:t>0.99162-0.99957</w:t>
            </w:r>
          </w:p>
        </w:tc>
        <w:tc>
          <w:tcPr>
            <w:tcW w:w="1701" w:type="dxa"/>
            <w:noWrap/>
            <w:hideMark/>
          </w:tcPr>
          <w:p w14:paraId="24E9C234" w14:textId="77777777" w:rsidR="00985874" w:rsidRPr="00985874" w:rsidRDefault="00985874" w:rsidP="00985874">
            <w:r w:rsidRPr="00985874">
              <w:rPr>
                <w:rFonts w:hint="eastAsia"/>
              </w:rPr>
              <w:t>0.02982</w:t>
            </w:r>
          </w:p>
        </w:tc>
      </w:tr>
      <w:tr w:rsidR="00985874" w:rsidRPr="00985874" w14:paraId="016CEDB7" w14:textId="77777777" w:rsidTr="00985874">
        <w:trPr>
          <w:trHeight w:val="270"/>
        </w:trPr>
        <w:tc>
          <w:tcPr>
            <w:tcW w:w="1680" w:type="dxa"/>
            <w:noWrap/>
            <w:hideMark/>
          </w:tcPr>
          <w:p w14:paraId="4F36E3F1" w14:textId="77777777" w:rsidR="00985874" w:rsidRPr="00985874" w:rsidRDefault="00985874">
            <w:r w:rsidRPr="00985874">
              <w:rPr>
                <w:rFonts w:hint="eastAsia"/>
              </w:rPr>
              <w:t>CRTC1</w:t>
            </w:r>
          </w:p>
        </w:tc>
        <w:tc>
          <w:tcPr>
            <w:tcW w:w="1350" w:type="dxa"/>
            <w:noWrap/>
            <w:hideMark/>
          </w:tcPr>
          <w:p w14:paraId="07D3780F" w14:textId="77777777" w:rsidR="00985874" w:rsidRPr="00985874" w:rsidRDefault="00985874" w:rsidP="00985874">
            <w:r w:rsidRPr="00985874">
              <w:rPr>
                <w:rFonts w:hint="eastAsia"/>
              </w:rPr>
              <w:t>0.99836</w:t>
            </w:r>
          </w:p>
        </w:tc>
        <w:tc>
          <w:tcPr>
            <w:tcW w:w="3741" w:type="dxa"/>
            <w:noWrap/>
            <w:hideMark/>
          </w:tcPr>
          <w:p w14:paraId="56B19351" w14:textId="77777777" w:rsidR="00985874" w:rsidRPr="00985874" w:rsidRDefault="00985874">
            <w:r w:rsidRPr="00985874">
              <w:rPr>
                <w:rFonts w:hint="eastAsia"/>
              </w:rPr>
              <w:t>0.99701-0.99971</w:t>
            </w:r>
          </w:p>
        </w:tc>
        <w:tc>
          <w:tcPr>
            <w:tcW w:w="1701" w:type="dxa"/>
            <w:noWrap/>
            <w:hideMark/>
          </w:tcPr>
          <w:p w14:paraId="756D6948" w14:textId="77777777" w:rsidR="00985874" w:rsidRPr="00985874" w:rsidRDefault="00985874" w:rsidP="00985874">
            <w:r w:rsidRPr="00985874">
              <w:rPr>
                <w:rFonts w:hint="eastAsia"/>
              </w:rPr>
              <w:t>0.01702</w:t>
            </w:r>
          </w:p>
        </w:tc>
      </w:tr>
      <w:tr w:rsidR="00985874" w:rsidRPr="00985874" w14:paraId="71717DDF" w14:textId="77777777" w:rsidTr="00985874">
        <w:trPr>
          <w:trHeight w:val="270"/>
        </w:trPr>
        <w:tc>
          <w:tcPr>
            <w:tcW w:w="1680" w:type="dxa"/>
            <w:noWrap/>
            <w:hideMark/>
          </w:tcPr>
          <w:p w14:paraId="4AE83103" w14:textId="77777777" w:rsidR="00985874" w:rsidRPr="00985874" w:rsidRDefault="00985874">
            <w:r w:rsidRPr="00985874">
              <w:rPr>
                <w:rFonts w:hint="eastAsia"/>
              </w:rPr>
              <w:t>BTAF1</w:t>
            </w:r>
          </w:p>
        </w:tc>
        <w:tc>
          <w:tcPr>
            <w:tcW w:w="1350" w:type="dxa"/>
            <w:noWrap/>
            <w:hideMark/>
          </w:tcPr>
          <w:p w14:paraId="48AD2E63" w14:textId="77777777" w:rsidR="00985874" w:rsidRPr="00985874" w:rsidRDefault="00985874" w:rsidP="00985874">
            <w:r w:rsidRPr="00985874">
              <w:rPr>
                <w:rFonts w:hint="eastAsia"/>
              </w:rPr>
              <w:t>1.00016</w:t>
            </w:r>
          </w:p>
        </w:tc>
        <w:tc>
          <w:tcPr>
            <w:tcW w:w="3741" w:type="dxa"/>
            <w:noWrap/>
            <w:hideMark/>
          </w:tcPr>
          <w:p w14:paraId="36D9594B" w14:textId="77777777" w:rsidR="00985874" w:rsidRPr="00985874" w:rsidRDefault="00985874">
            <w:r w:rsidRPr="00985874">
              <w:rPr>
                <w:rFonts w:hint="eastAsia"/>
              </w:rPr>
              <w:t>0.99963-1.0007</w:t>
            </w:r>
          </w:p>
        </w:tc>
        <w:tc>
          <w:tcPr>
            <w:tcW w:w="1701" w:type="dxa"/>
            <w:noWrap/>
            <w:hideMark/>
          </w:tcPr>
          <w:p w14:paraId="4B43571B" w14:textId="77777777" w:rsidR="00985874" w:rsidRPr="00985874" w:rsidRDefault="00985874" w:rsidP="00985874">
            <w:r w:rsidRPr="00985874">
              <w:rPr>
                <w:rFonts w:hint="eastAsia"/>
              </w:rPr>
              <w:t>0.54332</w:t>
            </w:r>
          </w:p>
        </w:tc>
      </w:tr>
      <w:tr w:rsidR="00985874" w:rsidRPr="00985874" w14:paraId="61429B59" w14:textId="77777777" w:rsidTr="00985874">
        <w:trPr>
          <w:trHeight w:val="270"/>
        </w:trPr>
        <w:tc>
          <w:tcPr>
            <w:tcW w:w="1680" w:type="dxa"/>
            <w:noWrap/>
            <w:hideMark/>
          </w:tcPr>
          <w:p w14:paraId="29F6D6C3" w14:textId="77777777" w:rsidR="00985874" w:rsidRPr="00985874" w:rsidRDefault="00985874">
            <w:r w:rsidRPr="00985874">
              <w:rPr>
                <w:rFonts w:hint="eastAsia"/>
              </w:rPr>
              <w:lastRenderedPageBreak/>
              <w:t>MSC</w:t>
            </w:r>
          </w:p>
        </w:tc>
        <w:tc>
          <w:tcPr>
            <w:tcW w:w="1350" w:type="dxa"/>
            <w:noWrap/>
            <w:hideMark/>
          </w:tcPr>
          <w:p w14:paraId="7D99CF54" w14:textId="77777777" w:rsidR="00985874" w:rsidRPr="00985874" w:rsidRDefault="00985874" w:rsidP="00985874">
            <w:r w:rsidRPr="00985874">
              <w:rPr>
                <w:rFonts w:hint="eastAsia"/>
              </w:rPr>
              <w:t>1.00005</w:t>
            </w:r>
          </w:p>
        </w:tc>
        <w:tc>
          <w:tcPr>
            <w:tcW w:w="3741" w:type="dxa"/>
            <w:noWrap/>
            <w:hideMark/>
          </w:tcPr>
          <w:p w14:paraId="10B3B737" w14:textId="77777777" w:rsidR="00985874" w:rsidRPr="00985874" w:rsidRDefault="00985874">
            <w:r w:rsidRPr="00985874">
              <w:rPr>
                <w:rFonts w:hint="eastAsia"/>
              </w:rPr>
              <w:t>0.99972-1.00038</w:t>
            </w:r>
          </w:p>
        </w:tc>
        <w:tc>
          <w:tcPr>
            <w:tcW w:w="1701" w:type="dxa"/>
            <w:noWrap/>
            <w:hideMark/>
          </w:tcPr>
          <w:p w14:paraId="59886975" w14:textId="77777777" w:rsidR="00985874" w:rsidRPr="00985874" w:rsidRDefault="00985874" w:rsidP="00985874">
            <w:r w:rsidRPr="00985874">
              <w:rPr>
                <w:rFonts w:hint="eastAsia"/>
              </w:rPr>
              <w:t>0.7632</w:t>
            </w:r>
          </w:p>
        </w:tc>
      </w:tr>
      <w:tr w:rsidR="00985874" w:rsidRPr="00985874" w14:paraId="1BCFA97F" w14:textId="77777777" w:rsidTr="00985874">
        <w:trPr>
          <w:trHeight w:val="270"/>
        </w:trPr>
        <w:tc>
          <w:tcPr>
            <w:tcW w:w="1680" w:type="dxa"/>
            <w:noWrap/>
            <w:hideMark/>
          </w:tcPr>
          <w:p w14:paraId="534E8A1C" w14:textId="77777777" w:rsidR="00985874" w:rsidRPr="00985874" w:rsidRDefault="00985874">
            <w:r w:rsidRPr="00985874">
              <w:rPr>
                <w:rFonts w:hint="eastAsia"/>
              </w:rPr>
              <w:t>NR1H3</w:t>
            </w:r>
          </w:p>
        </w:tc>
        <w:tc>
          <w:tcPr>
            <w:tcW w:w="1350" w:type="dxa"/>
            <w:noWrap/>
            <w:hideMark/>
          </w:tcPr>
          <w:p w14:paraId="071539C7" w14:textId="77777777" w:rsidR="00985874" w:rsidRPr="00985874" w:rsidRDefault="00985874" w:rsidP="00985874">
            <w:r w:rsidRPr="00985874">
              <w:rPr>
                <w:rFonts w:hint="eastAsia"/>
              </w:rPr>
              <w:t>1.00044</w:t>
            </w:r>
          </w:p>
        </w:tc>
        <w:tc>
          <w:tcPr>
            <w:tcW w:w="3741" w:type="dxa"/>
            <w:noWrap/>
            <w:hideMark/>
          </w:tcPr>
          <w:p w14:paraId="54564675" w14:textId="77777777" w:rsidR="00985874" w:rsidRPr="00985874" w:rsidRDefault="00985874">
            <w:r w:rsidRPr="00985874">
              <w:rPr>
                <w:rFonts w:hint="eastAsia"/>
              </w:rPr>
              <w:t>0.99985-1.00102</w:t>
            </w:r>
          </w:p>
        </w:tc>
        <w:tc>
          <w:tcPr>
            <w:tcW w:w="1701" w:type="dxa"/>
            <w:noWrap/>
            <w:hideMark/>
          </w:tcPr>
          <w:p w14:paraId="0CD9D511" w14:textId="77777777" w:rsidR="00985874" w:rsidRPr="00985874" w:rsidRDefault="00985874" w:rsidP="00985874">
            <w:r w:rsidRPr="00985874">
              <w:rPr>
                <w:rFonts w:hint="eastAsia"/>
              </w:rPr>
              <w:t>0.14296</w:t>
            </w:r>
          </w:p>
        </w:tc>
      </w:tr>
      <w:tr w:rsidR="00985874" w:rsidRPr="00985874" w14:paraId="0E332A93" w14:textId="77777777" w:rsidTr="00985874">
        <w:trPr>
          <w:trHeight w:val="270"/>
        </w:trPr>
        <w:tc>
          <w:tcPr>
            <w:tcW w:w="1680" w:type="dxa"/>
            <w:noWrap/>
            <w:hideMark/>
          </w:tcPr>
          <w:p w14:paraId="08A62915" w14:textId="77777777" w:rsidR="00985874" w:rsidRPr="00985874" w:rsidRDefault="00985874">
            <w:r w:rsidRPr="00985874">
              <w:rPr>
                <w:rFonts w:hint="eastAsia"/>
              </w:rPr>
              <w:t>SLC2A4RG</w:t>
            </w:r>
          </w:p>
        </w:tc>
        <w:tc>
          <w:tcPr>
            <w:tcW w:w="1350" w:type="dxa"/>
            <w:noWrap/>
            <w:hideMark/>
          </w:tcPr>
          <w:p w14:paraId="6982CA17" w14:textId="77777777" w:rsidR="00985874" w:rsidRPr="00985874" w:rsidRDefault="00985874" w:rsidP="00985874">
            <w:r w:rsidRPr="00985874">
              <w:rPr>
                <w:rFonts w:hint="eastAsia"/>
              </w:rPr>
              <w:t>1.00018</w:t>
            </w:r>
          </w:p>
        </w:tc>
        <w:tc>
          <w:tcPr>
            <w:tcW w:w="3741" w:type="dxa"/>
            <w:noWrap/>
            <w:hideMark/>
          </w:tcPr>
          <w:p w14:paraId="598FCEC9" w14:textId="77777777" w:rsidR="00985874" w:rsidRPr="00985874" w:rsidRDefault="00985874">
            <w:r w:rsidRPr="00985874">
              <w:rPr>
                <w:rFonts w:hint="eastAsia"/>
              </w:rPr>
              <w:t>1-1.00035</w:t>
            </w:r>
          </w:p>
        </w:tc>
        <w:tc>
          <w:tcPr>
            <w:tcW w:w="1701" w:type="dxa"/>
            <w:noWrap/>
            <w:hideMark/>
          </w:tcPr>
          <w:p w14:paraId="7CFCED93" w14:textId="77777777" w:rsidR="00985874" w:rsidRPr="00985874" w:rsidRDefault="00985874" w:rsidP="00985874">
            <w:r w:rsidRPr="00985874">
              <w:rPr>
                <w:rFonts w:hint="eastAsia"/>
              </w:rPr>
              <w:t>0.04859</w:t>
            </w:r>
          </w:p>
        </w:tc>
      </w:tr>
      <w:tr w:rsidR="00985874" w:rsidRPr="00985874" w14:paraId="301DBB0F" w14:textId="77777777" w:rsidTr="00985874">
        <w:trPr>
          <w:trHeight w:val="270"/>
        </w:trPr>
        <w:tc>
          <w:tcPr>
            <w:tcW w:w="1680" w:type="dxa"/>
            <w:noWrap/>
            <w:hideMark/>
          </w:tcPr>
          <w:p w14:paraId="5BF4FAC7" w14:textId="77777777" w:rsidR="00985874" w:rsidRPr="00985874" w:rsidRDefault="00985874">
            <w:r w:rsidRPr="00985874">
              <w:rPr>
                <w:rFonts w:hint="eastAsia"/>
              </w:rPr>
              <w:t>RFXAP</w:t>
            </w:r>
          </w:p>
        </w:tc>
        <w:tc>
          <w:tcPr>
            <w:tcW w:w="1350" w:type="dxa"/>
            <w:noWrap/>
            <w:hideMark/>
          </w:tcPr>
          <w:p w14:paraId="60459908" w14:textId="77777777" w:rsidR="00985874" w:rsidRPr="00985874" w:rsidRDefault="00985874" w:rsidP="00985874">
            <w:r w:rsidRPr="00985874">
              <w:rPr>
                <w:rFonts w:hint="eastAsia"/>
              </w:rPr>
              <w:t>1.00096</w:t>
            </w:r>
          </w:p>
        </w:tc>
        <w:tc>
          <w:tcPr>
            <w:tcW w:w="3741" w:type="dxa"/>
            <w:noWrap/>
            <w:hideMark/>
          </w:tcPr>
          <w:p w14:paraId="690CA198" w14:textId="77777777" w:rsidR="00985874" w:rsidRPr="00985874" w:rsidRDefault="00985874">
            <w:r w:rsidRPr="00985874">
              <w:rPr>
                <w:rFonts w:hint="eastAsia"/>
              </w:rPr>
              <w:t>0.99624-1.00569</w:t>
            </w:r>
          </w:p>
        </w:tc>
        <w:tc>
          <w:tcPr>
            <w:tcW w:w="1701" w:type="dxa"/>
            <w:noWrap/>
            <w:hideMark/>
          </w:tcPr>
          <w:p w14:paraId="24A02E52" w14:textId="77777777" w:rsidR="00985874" w:rsidRPr="00985874" w:rsidRDefault="00985874" w:rsidP="00985874">
            <w:r w:rsidRPr="00985874">
              <w:rPr>
                <w:rFonts w:hint="eastAsia"/>
              </w:rPr>
              <w:t>0.69189</w:t>
            </w:r>
          </w:p>
        </w:tc>
      </w:tr>
      <w:tr w:rsidR="00985874" w:rsidRPr="00985874" w14:paraId="2C8D52FE" w14:textId="77777777" w:rsidTr="00985874">
        <w:trPr>
          <w:trHeight w:val="270"/>
        </w:trPr>
        <w:tc>
          <w:tcPr>
            <w:tcW w:w="1680" w:type="dxa"/>
            <w:noWrap/>
            <w:hideMark/>
          </w:tcPr>
          <w:p w14:paraId="7F9DFBEC" w14:textId="77777777" w:rsidR="00985874" w:rsidRPr="00985874" w:rsidRDefault="00985874">
            <w:r w:rsidRPr="00985874">
              <w:rPr>
                <w:rFonts w:hint="eastAsia"/>
              </w:rPr>
              <w:t>ELF1</w:t>
            </w:r>
          </w:p>
        </w:tc>
        <w:tc>
          <w:tcPr>
            <w:tcW w:w="1350" w:type="dxa"/>
            <w:noWrap/>
            <w:hideMark/>
          </w:tcPr>
          <w:p w14:paraId="6AD685E4" w14:textId="77777777" w:rsidR="00985874" w:rsidRPr="00985874" w:rsidRDefault="00985874" w:rsidP="00985874">
            <w:r w:rsidRPr="00985874">
              <w:rPr>
                <w:rFonts w:hint="eastAsia"/>
              </w:rPr>
              <w:t>0.99992</w:t>
            </w:r>
          </w:p>
        </w:tc>
        <w:tc>
          <w:tcPr>
            <w:tcW w:w="3741" w:type="dxa"/>
            <w:noWrap/>
            <w:hideMark/>
          </w:tcPr>
          <w:p w14:paraId="42DB7117" w14:textId="77777777" w:rsidR="00985874" w:rsidRPr="00985874" w:rsidRDefault="00985874">
            <w:r w:rsidRPr="00985874">
              <w:rPr>
                <w:rFonts w:hint="eastAsia"/>
              </w:rPr>
              <w:t>0.99964-1.0002</w:t>
            </w:r>
          </w:p>
        </w:tc>
        <w:tc>
          <w:tcPr>
            <w:tcW w:w="1701" w:type="dxa"/>
            <w:noWrap/>
            <w:hideMark/>
          </w:tcPr>
          <w:p w14:paraId="778E6388" w14:textId="77777777" w:rsidR="00985874" w:rsidRPr="00985874" w:rsidRDefault="00985874" w:rsidP="00985874">
            <w:r w:rsidRPr="00985874">
              <w:rPr>
                <w:rFonts w:hint="eastAsia"/>
              </w:rPr>
              <w:t>0.57938</w:t>
            </w:r>
          </w:p>
        </w:tc>
      </w:tr>
      <w:tr w:rsidR="00985874" w:rsidRPr="00985874" w14:paraId="095BF372" w14:textId="77777777" w:rsidTr="00985874">
        <w:trPr>
          <w:trHeight w:val="270"/>
        </w:trPr>
        <w:tc>
          <w:tcPr>
            <w:tcW w:w="1680" w:type="dxa"/>
            <w:noWrap/>
            <w:hideMark/>
          </w:tcPr>
          <w:p w14:paraId="44B5940B" w14:textId="77777777" w:rsidR="00985874" w:rsidRPr="00985874" w:rsidRDefault="00985874">
            <w:r w:rsidRPr="00985874">
              <w:rPr>
                <w:rFonts w:hint="eastAsia"/>
              </w:rPr>
              <w:t>ELF3</w:t>
            </w:r>
          </w:p>
        </w:tc>
        <w:tc>
          <w:tcPr>
            <w:tcW w:w="1350" w:type="dxa"/>
            <w:noWrap/>
            <w:hideMark/>
          </w:tcPr>
          <w:p w14:paraId="04FD4590" w14:textId="77777777" w:rsidR="00985874" w:rsidRPr="00985874" w:rsidRDefault="00985874" w:rsidP="00985874">
            <w:r w:rsidRPr="00985874">
              <w:rPr>
                <w:rFonts w:hint="eastAsia"/>
              </w:rPr>
              <w:t>0.99996</w:t>
            </w:r>
          </w:p>
        </w:tc>
        <w:tc>
          <w:tcPr>
            <w:tcW w:w="3741" w:type="dxa"/>
            <w:noWrap/>
            <w:hideMark/>
          </w:tcPr>
          <w:p w14:paraId="03625772" w14:textId="77777777" w:rsidR="00985874" w:rsidRPr="00985874" w:rsidRDefault="00985874">
            <w:r w:rsidRPr="00985874">
              <w:rPr>
                <w:rFonts w:hint="eastAsia"/>
              </w:rPr>
              <w:t>0.99991-1.00002</w:t>
            </w:r>
          </w:p>
        </w:tc>
        <w:tc>
          <w:tcPr>
            <w:tcW w:w="1701" w:type="dxa"/>
            <w:noWrap/>
            <w:hideMark/>
          </w:tcPr>
          <w:p w14:paraId="6EC15161" w14:textId="77777777" w:rsidR="00985874" w:rsidRPr="00985874" w:rsidRDefault="00985874" w:rsidP="00985874">
            <w:r w:rsidRPr="00985874">
              <w:rPr>
                <w:rFonts w:hint="eastAsia"/>
              </w:rPr>
              <w:t>0.20548</w:t>
            </w:r>
          </w:p>
        </w:tc>
      </w:tr>
      <w:tr w:rsidR="00985874" w:rsidRPr="00985874" w14:paraId="78F15A99" w14:textId="77777777" w:rsidTr="00985874">
        <w:trPr>
          <w:trHeight w:val="270"/>
        </w:trPr>
        <w:tc>
          <w:tcPr>
            <w:tcW w:w="1680" w:type="dxa"/>
            <w:noWrap/>
            <w:hideMark/>
          </w:tcPr>
          <w:p w14:paraId="279723F9" w14:textId="77777777" w:rsidR="00985874" w:rsidRPr="00985874" w:rsidRDefault="00985874">
            <w:r w:rsidRPr="00985874">
              <w:rPr>
                <w:rFonts w:hint="eastAsia"/>
              </w:rPr>
              <w:t>ELF2</w:t>
            </w:r>
          </w:p>
        </w:tc>
        <w:tc>
          <w:tcPr>
            <w:tcW w:w="1350" w:type="dxa"/>
            <w:noWrap/>
            <w:hideMark/>
          </w:tcPr>
          <w:p w14:paraId="6C4BCCD7" w14:textId="77777777" w:rsidR="00985874" w:rsidRPr="00985874" w:rsidRDefault="00985874" w:rsidP="00985874">
            <w:r w:rsidRPr="00985874">
              <w:rPr>
                <w:rFonts w:hint="eastAsia"/>
              </w:rPr>
              <w:t>0.99914</w:t>
            </w:r>
          </w:p>
        </w:tc>
        <w:tc>
          <w:tcPr>
            <w:tcW w:w="3741" w:type="dxa"/>
            <w:noWrap/>
            <w:hideMark/>
          </w:tcPr>
          <w:p w14:paraId="32FE3597" w14:textId="77777777" w:rsidR="00985874" w:rsidRPr="00985874" w:rsidRDefault="00985874">
            <w:r w:rsidRPr="00985874">
              <w:rPr>
                <w:rFonts w:hint="eastAsia"/>
              </w:rPr>
              <w:t>0.99814-1.00013</w:t>
            </w:r>
          </w:p>
        </w:tc>
        <w:tc>
          <w:tcPr>
            <w:tcW w:w="1701" w:type="dxa"/>
            <w:noWrap/>
            <w:hideMark/>
          </w:tcPr>
          <w:p w14:paraId="5D5AA178" w14:textId="77777777" w:rsidR="00985874" w:rsidRPr="00985874" w:rsidRDefault="00985874" w:rsidP="00985874">
            <w:r w:rsidRPr="00985874">
              <w:rPr>
                <w:rFonts w:hint="eastAsia"/>
              </w:rPr>
              <w:t>0.08913</w:t>
            </w:r>
          </w:p>
        </w:tc>
      </w:tr>
      <w:tr w:rsidR="00985874" w:rsidRPr="00985874" w14:paraId="1A9796C6" w14:textId="77777777" w:rsidTr="00985874">
        <w:trPr>
          <w:trHeight w:val="270"/>
        </w:trPr>
        <w:tc>
          <w:tcPr>
            <w:tcW w:w="1680" w:type="dxa"/>
            <w:noWrap/>
            <w:hideMark/>
          </w:tcPr>
          <w:p w14:paraId="5E2D8FE6" w14:textId="77777777" w:rsidR="00985874" w:rsidRPr="00985874" w:rsidRDefault="00985874">
            <w:r w:rsidRPr="00985874">
              <w:rPr>
                <w:rFonts w:hint="eastAsia"/>
              </w:rPr>
              <w:t>ELF4</w:t>
            </w:r>
          </w:p>
        </w:tc>
        <w:tc>
          <w:tcPr>
            <w:tcW w:w="1350" w:type="dxa"/>
            <w:noWrap/>
            <w:hideMark/>
          </w:tcPr>
          <w:p w14:paraId="14F64F30" w14:textId="77777777" w:rsidR="00985874" w:rsidRPr="00985874" w:rsidRDefault="00985874" w:rsidP="00985874">
            <w:r w:rsidRPr="00985874">
              <w:rPr>
                <w:rFonts w:hint="eastAsia"/>
              </w:rPr>
              <w:t>0.99993</w:t>
            </w:r>
          </w:p>
        </w:tc>
        <w:tc>
          <w:tcPr>
            <w:tcW w:w="3741" w:type="dxa"/>
            <w:noWrap/>
            <w:hideMark/>
          </w:tcPr>
          <w:p w14:paraId="484895BD" w14:textId="77777777" w:rsidR="00985874" w:rsidRPr="00985874" w:rsidRDefault="00985874">
            <w:r w:rsidRPr="00985874">
              <w:rPr>
                <w:rFonts w:hint="eastAsia"/>
              </w:rPr>
              <w:t>0.9997-1.00016</w:t>
            </w:r>
          </w:p>
        </w:tc>
        <w:tc>
          <w:tcPr>
            <w:tcW w:w="1701" w:type="dxa"/>
            <w:noWrap/>
            <w:hideMark/>
          </w:tcPr>
          <w:p w14:paraId="23A5616F" w14:textId="77777777" w:rsidR="00985874" w:rsidRPr="00985874" w:rsidRDefault="00985874" w:rsidP="00985874">
            <w:r w:rsidRPr="00985874">
              <w:rPr>
                <w:rFonts w:hint="eastAsia"/>
              </w:rPr>
              <w:t>0.53934</w:t>
            </w:r>
          </w:p>
        </w:tc>
      </w:tr>
      <w:tr w:rsidR="00985874" w:rsidRPr="00985874" w14:paraId="1D0222B4" w14:textId="77777777" w:rsidTr="00985874">
        <w:trPr>
          <w:trHeight w:val="270"/>
        </w:trPr>
        <w:tc>
          <w:tcPr>
            <w:tcW w:w="1680" w:type="dxa"/>
            <w:noWrap/>
            <w:hideMark/>
          </w:tcPr>
          <w:p w14:paraId="447FED4A" w14:textId="77777777" w:rsidR="00985874" w:rsidRPr="00985874" w:rsidRDefault="00985874">
            <w:r w:rsidRPr="00985874">
              <w:rPr>
                <w:rFonts w:hint="eastAsia"/>
              </w:rPr>
              <w:t>AIP</w:t>
            </w:r>
          </w:p>
        </w:tc>
        <w:tc>
          <w:tcPr>
            <w:tcW w:w="1350" w:type="dxa"/>
            <w:noWrap/>
            <w:hideMark/>
          </w:tcPr>
          <w:p w14:paraId="7ABF1508" w14:textId="77777777" w:rsidR="00985874" w:rsidRPr="00985874" w:rsidRDefault="00985874" w:rsidP="00985874">
            <w:r w:rsidRPr="00985874">
              <w:rPr>
                <w:rFonts w:hint="eastAsia"/>
              </w:rPr>
              <w:t>1.00016</w:t>
            </w:r>
          </w:p>
        </w:tc>
        <w:tc>
          <w:tcPr>
            <w:tcW w:w="3741" w:type="dxa"/>
            <w:noWrap/>
            <w:hideMark/>
          </w:tcPr>
          <w:p w14:paraId="0F96DC5B" w14:textId="77777777" w:rsidR="00985874" w:rsidRPr="00985874" w:rsidRDefault="00985874">
            <w:r w:rsidRPr="00985874">
              <w:rPr>
                <w:rFonts w:hint="eastAsia"/>
              </w:rPr>
              <w:t>0.99997-1.00036</w:t>
            </w:r>
          </w:p>
        </w:tc>
        <w:tc>
          <w:tcPr>
            <w:tcW w:w="1701" w:type="dxa"/>
            <w:noWrap/>
            <w:hideMark/>
          </w:tcPr>
          <w:p w14:paraId="299039B2" w14:textId="77777777" w:rsidR="00985874" w:rsidRPr="00985874" w:rsidRDefault="00985874" w:rsidP="00985874">
            <w:r w:rsidRPr="00985874">
              <w:rPr>
                <w:rFonts w:hint="eastAsia"/>
              </w:rPr>
              <w:t>0.10506</w:t>
            </w:r>
          </w:p>
        </w:tc>
      </w:tr>
      <w:tr w:rsidR="00985874" w:rsidRPr="00985874" w14:paraId="4F221954" w14:textId="77777777" w:rsidTr="00985874">
        <w:trPr>
          <w:trHeight w:val="270"/>
        </w:trPr>
        <w:tc>
          <w:tcPr>
            <w:tcW w:w="1680" w:type="dxa"/>
            <w:noWrap/>
            <w:hideMark/>
          </w:tcPr>
          <w:p w14:paraId="75FA2057" w14:textId="77777777" w:rsidR="00985874" w:rsidRPr="00985874" w:rsidRDefault="00985874">
            <w:r w:rsidRPr="00985874">
              <w:rPr>
                <w:rFonts w:hint="eastAsia"/>
              </w:rPr>
              <w:t>RNF14</w:t>
            </w:r>
          </w:p>
        </w:tc>
        <w:tc>
          <w:tcPr>
            <w:tcW w:w="1350" w:type="dxa"/>
            <w:noWrap/>
            <w:hideMark/>
          </w:tcPr>
          <w:p w14:paraId="17B7985A" w14:textId="77777777" w:rsidR="00985874" w:rsidRPr="00985874" w:rsidRDefault="00985874" w:rsidP="00985874">
            <w:r w:rsidRPr="00985874">
              <w:rPr>
                <w:rFonts w:hint="eastAsia"/>
              </w:rPr>
              <w:t>1.00045</w:t>
            </w:r>
          </w:p>
        </w:tc>
        <w:tc>
          <w:tcPr>
            <w:tcW w:w="3741" w:type="dxa"/>
            <w:noWrap/>
            <w:hideMark/>
          </w:tcPr>
          <w:p w14:paraId="795C7A27" w14:textId="77777777" w:rsidR="00985874" w:rsidRPr="00985874" w:rsidRDefault="00985874">
            <w:r w:rsidRPr="00985874">
              <w:rPr>
                <w:rFonts w:hint="eastAsia"/>
              </w:rPr>
              <w:t>0.99994-1.00096</w:t>
            </w:r>
          </w:p>
        </w:tc>
        <w:tc>
          <w:tcPr>
            <w:tcW w:w="1701" w:type="dxa"/>
            <w:noWrap/>
            <w:hideMark/>
          </w:tcPr>
          <w:p w14:paraId="6BC7129E" w14:textId="77777777" w:rsidR="00985874" w:rsidRPr="00985874" w:rsidRDefault="00985874" w:rsidP="00985874">
            <w:r w:rsidRPr="00985874">
              <w:rPr>
                <w:rFonts w:hint="eastAsia"/>
              </w:rPr>
              <w:t>0.08354</w:t>
            </w:r>
          </w:p>
        </w:tc>
      </w:tr>
      <w:tr w:rsidR="00985874" w:rsidRPr="00985874" w14:paraId="6AC9C7BD" w14:textId="77777777" w:rsidTr="00985874">
        <w:trPr>
          <w:trHeight w:val="270"/>
        </w:trPr>
        <w:tc>
          <w:tcPr>
            <w:tcW w:w="1680" w:type="dxa"/>
            <w:noWrap/>
            <w:hideMark/>
          </w:tcPr>
          <w:p w14:paraId="6A3294F0" w14:textId="77777777" w:rsidR="00985874" w:rsidRPr="00985874" w:rsidRDefault="00985874">
            <w:r w:rsidRPr="00985874">
              <w:rPr>
                <w:rFonts w:hint="eastAsia"/>
              </w:rPr>
              <w:t>FOXQ1</w:t>
            </w:r>
          </w:p>
        </w:tc>
        <w:tc>
          <w:tcPr>
            <w:tcW w:w="1350" w:type="dxa"/>
            <w:noWrap/>
            <w:hideMark/>
          </w:tcPr>
          <w:p w14:paraId="3188AAD5" w14:textId="77777777" w:rsidR="00985874" w:rsidRPr="00985874" w:rsidRDefault="00985874" w:rsidP="00985874">
            <w:r w:rsidRPr="00985874">
              <w:rPr>
                <w:rFonts w:hint="eastAsia"/>
              </w:rPr>
              <w:t>0.99987</w:t>
            </w:r>
          </w:p>
        </w:tc>
        <w:tc>
          <w:tcPr>
            <w:tcW w:w="3741" w:type="dxa"/>
            <w:noWrap/>
            <w:hideMark/>
          </w:tcPr>
          <w:p w14:paraId="630E7994" w14:textId="77777777" w:rsidR="00985874" w:rsidRPr="00985874" w:rsidRDefault="00985874">
            <w:r w:rsidRPr="00985874">
              <w:rPr>
                <w:rFonts w:hint="eastAsia"/>
              </w:rPr>
              <w:t>0.9995-1.00025</w:t>
            </w:r>
          </w:p>
        </w:tc>
        <w:tc>
          <w:tcPr>
            <w:tcW w:w="1701" w:type="dxa"/>
            <w:noWrap/>
            <w:hideMark/>
          </w:tcPr>
          <w:p w14:paraId="3D5B188E" w14:textId="77777777" w:rsidR="00985874" w:rsidRPr="00985874" w:rsidRDefault="00985874" w:rsidP="00985874">
            <w:r w:rsidRPr="00985874">
              <w:rPr>
                <w:rFonts w:hint="eastAsia"/>
              </w:rPr>
              <w:t>0.51017</w:t>
            </w:r>
          </w:p>
        </w:tc>
      </w:tr>
      <w:tr w:rsidR="00985874" w:rsidRPr="00985874" w14:paraId="334F3D67" w14:textId="77777777" w:rsidTr="00985874">
        <w:trPr>
          <w:trHeight w:val="270"/>
        </w:trPr>
        <w:tc>
          <w:tcPr>
            <w:tcW w:w="1680" w:type="dxa"/>
            <w:noWrap/>
            <w:hideMark/>
          </w:tcPr>
          <w:p w14:paraId="5A009ACA" w14:textId="77777777" w:rsidR="00985874" w:rsidRPr="00985874" w:rsidRDefault="00985874">
            <w:r w:rsidRPr="00985874">
              <w:rPr>
                <w:rFonts w:hint="eastAsia"/>
              </w:rPr>
              <w:t>HLX</w:t>
            </w:r>
          </w:p>
        </w:tc>
        <w:tc>
          <w:tcPr>
            <w:tcW w:w="1350" w:type="dxa"/>
            <w:noWrap/>
            <w:hideMark/>
          </w:tcPr>
          <w:p w14:paraId="643F1E68" w14:textId="77777777" w:rsidR="00985874" w:rsidRPr="00985874" w:rsidRDefault="00985874" w:rsidP="00985874">
            <w:r w:rsidRPr="00985874">
              <w:rPr>
                <w:rFonts w:hint="eastAsia"/>
              </w:rPr>
              <w:t>0.99985</w:t>
            </w:r>
          </w:p>
        </w:tc>
        <w:tc>
          <w:tcPr>
            <w:tcW w:w="3741" w:type="dxa"/>
            <w:noWrap/>
            <w:hideMark/>
          </w:tcPr>
          <w:p w14:paraId="647E729E" w14:textId="77777777" w:rsidR="00985874" w:rsidRPr="00985874" w:rsidRDefault="00985874">
            <w:r w:rsidRPr="00985874">
              <w:rPr>
                <w:rFonts w:hint="eastAsia"/>
              </w:rPr>
              <w:t>0.99809-1.00161</w:t>
            </w:r>
          </w:p>
        </w:tc>
        <w:tc>
          <w:tcPr>
            <w:tcW w:w="1701" w:type="dxa"/>
            <w:noWrap/>
            <w:hideMark/>
          </w:tcPr>
          <w:p w14:paraId="61FFF462" w14:textId="77777777" w:rsidR="00985874" w:rsidRPr="00985874" w:rsidRDefault="00985874" w:rsidP="00985874">
            <w:r w:rsidRPr="00985874">
              <w:rPr>
                <w:rFonts w:hint="eastAsia"/>
              </w:rPr>
              <w:t>0.864</w:t>
            </w:r>
          </w:p>
        </w:tc>
      </w:tr>
      <w:tr w:rsidR="00985874" w:rsidRPr="00985874" w14:paraId="575E25FC" w14:textId="77777777" w:rsidTr="00985874">
        <w:trPr>
          <w:trHeight w:val="270"/>
        </w:trPr>
        <w:tc>
          <w:tcPr>
            <w:tcW w:w="1680" w:type="dxa"/>
            <w:noWrap/>
            <w:hideMark/>
          </w:tcPr>
          <w:p w14:paraId="01F35E2E" w14:textId="77777777" w:rsidR="00985874" w:rsidRPr="00985874" w:rsidRDefault="00985874">
            <w:r w:rsidRPr="00985874">
              <w:rPr>
                <w:rFonts w:hint="eastAsia"/>
              </w:rPr>
              <w:t>HLF</w:t>
            </w:r>
          </w:p>
        </w:tc>
        <w:tc>
          <w:tcPr>
            <w:tcW w:w="1350" w:type="dxa"/>
            <w:noWrap/>
            <w:hideMark/>
          </w:tcPr>
          <w:p w14:paraId="7070C24E" w14:textId="77777777" w:rsidR="00985874" w:rsidRPr="00985874" w:rsidRDefault="00985874" w:rsidP="00985874">
            <w:r w:rsidRPr="00985874">
              <w:rPr>
                <w:rFonts w:hint="eastAsia"/>
              </w:rPr>
              <w:t>0.99945</w:t>
            </w:r>
          </w:p>
        </w:tc>
        <w:tc>
          <w:tcPr>
            <w:tcW w:w="3741" w:type="dxa"/>
            <w:noWrap/>
            <w:hideMark/>
          </w:tcPr>
          <w:p w14:paraId="30DB2200" w14:textId="77777777" w:rsidR="00985874" w:rsidRPr="00985874" w:rsidRDefault="00985874">
            <w:r w:rsidRPr="00985874">
              <w:rPr>
                <w:rFonts w:hint="eastAsia"/>
              </w:rPr>
              <w:t>0.99892-0.99999</w:t>
            </w:r>
          </w:p>
        </w:tc>
        <w:tc>
          <w:tcPr>
            <w:tcW w:w="1701" w:type="dxa"/>
            <w:noWrap/>
            <w:hideMark/>
          </w:tcPr>
          <w:p w14:paraId="61B4278D" w14:textId="77777777" w:rsidR="00985874" w:rsidRPr="00985874" w:rsidRDefault="00985874" w:rsidP="00985874">
            <w:r w:rsidRPr="00985874">
              <w:rPr>
                <w:rFonts w:hint="eastAsia"/>
              </w:rPr>
              <w:t>0.0464</w:t>
            </w:r>
          </w:p>
        </w:tc>
      </w:tr>
      <w:tr w:rsidR="00985874" w:rsidRPr="00985874" w14:paraId="09F2AEEA" w14:textId="77777777" w:rsidTr="00985874">
        <w:trPr>
          <w:trHeight w:val="270"/>
        </w:trPr>
        <w:tc>
          <w:tcPr>
            <w:tcW w:w="1680" w:type="dxa"/>
            <w:noWrap/>
            <w:hideMark/>
          </w:tcPr>
          <w:p w14:paraId="51E4259D" w14:textId="77777777" w:rsidR="00985874" w:rsidRPr="00985874" w:rsidRDefault="00985874">
            <w:r w:rsidRPr="00985874">
              <w:rPr>
                <w:rFonts w:hint="eastAsia"/>
              </w:rPr>
              <w:t>SIX1</w:t>
            </w:r>
          </w:p>
        </w:tc>
        <w:tc>
          <w:tcPr>
            <w:tcW w:w="1350" w:type="dxa"/>
            <w:noWrap/>
            <w:hideMark/>
          </w:tcPr>
          <w:p w14:paraId="3883D58C" w14:textId="77777777" w:rsidR="00985874" w:rsidRPr="00985874" w:rsidRDefault="00985874" w:rsidP="00985874">
            <w:r w:rsidRPr="00985874">
              <w:rPr>
                <w:rFonts w:hint="eastAsia"/>
              </w:rPr>
              <w:t>0.9995</w:t>
            </w:r>
          </w:p>
        </w:tc>
        <w:tc>
          <w:tcPr>
            <w:tcW w:w="3741" w:type="dxa"/>
            <w:noWrap/>
            <w:hideMark/>
          </w:tcPr>
          <w:p w14:paraId="34A429B6" w14:textId="77777777" w:rsidR="00985874" w:rsidRPr="00985874" w:rsidRDefault="00985874">
            <w:r w:rsidRPr="00985874">
              <w:rPr>
                <w:rFonts w:hint="eastAsia"/>
              </w:rPr>
              <w:t>0.99882-1.00017</w:t>
            </w:r>
          </w:p>
        </w:tc>
        <w:tc>
          <w:tcPr>
            <w:tcW w:w="1701" w:type="dxa"/>
            <w:noWrap/>
            <w:hideMark/>
          </w:tcPr>
          <w:p w14:paraId="18E0FA65" w14:textId="77777777" w:rsidR="00985874" w:rsidRPr="00985874" w:rsidRDefault="00985874" w:rsidP="00985874">
            <w:r w:rsidRPr="00985874">
              <w:rPr>
                <w:rFonts w:hint="eastAsia"/>
              </w:rPr>
              <w:t>0.1451</w:t>
            </w:r>
          </w:p>
        </w:tc>
      </w:tr>
      <w:tr w:rsidR="00985874" w:rsidRPr="00985874" w14:paraId="72AEBE64" w14:textId="77777777" w:rsidTr="00985874">
        <w:trPr>
          <w:trHeight w:val="270"/>
        </w:trPr>
        <w:tc>
          <w:tcPr>
            <w:tcW w:w="1680" w:type="dxa"/>
            <w:noWrap/>
            <w:hideMark/>
          </w:tcPr>
          <w:p w14:paraId="3E2CFFA7" w14:textId="77777777" w:rsidR="00985874" w:rsidRPr="00985874" w:rsidRDefault="00985874">
            <w:r w:rsidRPr="00985874">
              <w:rPr>
                <w:rFonts w:hint="eastAsia"/>
              </w:rPr>
              <w:t>KHDRBS1</w:t>
            </w:r>
          </w:p>
        </w:tc>
        <w:tc>
          <w:tcPr>
            <w:tcW w:w="1350" w:type="dxa"/>
            <w:noWrap/>
            <w:hideMark/>
          </w:tcPr>
          <w:p w14:paraId="5F588FCB" w14:textId="77777777" w:rsidR="00985874" w:rsidRPr="00985874" w:rsidRDefault="00985874" w:rsidP="00985874">
            <w:r w:rsidRPr="00985874">
              <w:rPr>
                <w:rFonts w:hint="eastAsia"/>
              </w:rPr>
              <w:t>1.00023</w:t>
            </w:r>
          </w:p>
        </w:tc>
        <w:tc>
          <w:tcPr>
            <w:tcW w:w="3741" w:type="dxa"/>
            <w:noWrap/>
            <w:hideMark/>
          </w:tcPr>
          <w:p w14:paraId="63914EB0" w14:textId="77777777" w:rsidR="00985874" w:rsidRPr="00985874" w:rsidRDefault="00985874">
            <w:r w:rsidRPr="00985874">
              <w:rPr>
                <w:rFonts w:hint="eastAsia"/>
              </w:rPr>
              <w:t>0.99998-1.00049</w:t>
            </w:r>
          </w:p>
        </w:tc>
        <w:tc>
          <w:tcPr>
            <w:tcW w:w="1701" w:type="dxa"/>
            <w:noWrap/>
            <w:hideMark/>
          </w:tcPr>
          <w:p w14:paraId="58849E03" w14:textId="77777777" w:rsidR="00985874" w:rsidRPr="00985874" w:rsidRDefault="00985874" w:rsidP="00985874">
            <w:r w:rsidRPr="00985874">
              <w:rPr>
                <w:rFonts w:hint="eastAsia"/>
              </w:rPr>
              <w:t>0.07385</w:t>
            </w:r>
          </w:p>
        </w:tc>
      </w:tr>
      <w:tr w:rsidR="00985874" w:rsidRPr="00985874" w14:paraId="28ACB03B" w14:textId="77777777" w:rsidTr="00985874">
        <w:trPr>
          <w:trHeight w:val="270"/>
        </w:trPr>
        <w:tc>
          <w:tcPr>
            <w:tcW w:w="1680" w:type="dxa"/>
            <w:noWrap/>
            <w:hideMark/>
          </w:tcPr>
          <w:p w14:paraId="34CAF259" w14:textId="77777777" w:rsidR="00985874" w:rsidRPr="00985874" w:rsidRDefault="00985874">
            <w:r w:rsidRPr="00985874">
              <w:rPr>
                <w:rFonts w:hint="eastAsia"/>
              </w:rPr>
              <w:t>MYBL1</w:t>
            </w:r>
          </w:p>
        </w:tc>
        <w:tc>
          <w:tcPr>
            <w:tcW w:w="1350" w:type="dxa"/>
            <w:noWrap/>
            <w:hideMark/>
          </w:tcPr>
          <w:p w14:paraId="68C00916" w14:textId="77777777" w:rsidR="00985874" w:rsidRPr="00985874" w:rsidRDefault="00985874" w:rsidP="00985874">
            <w:r w:rsidRPr="00985874">
              <w:rPr>
                <w:rFonts w:hint="eastAsia"/>
              </w:rPr>
              <w:t>1.0018</w:t>
            </w:r>
          </w:p>
        </w:tc>
        <w:tc>
          <w:tcPr>
            <w:tcW w:w="3741" w:type="dxa"/>
            <w:noWrap/>
            <w:hideMark/>
          </w:tcPr>
          <w:p w14:paraId="2A297925" w14:textId="77777777" w:rsidR="00985874" w:rsidRPr="00985874" w:rsidRDefault="00985874">
            <w:r w:rsidRPr="00985874">
              <w:rPr>
                <w:rFonts w:hint="eastAsia"/>
              </w:rPr>
              <w:t>0.99964-1.00397</w:t>
            </w:r>
          </w:p>
        </w:tc>
        <w:tc>
          <w:tcPr>
            <w:tcW w:w="1701" w:type="dxa"/>
            <w:noWrap/>
            <w:hideMark/>
          </w:tcPr>
          <w:p w14:paraId="1419465A" w14:textId="77777777" w:rsidR="00985874" w:rsidRPr="00985874" w:rsidRDefault="00985874" w:rsidP="00985874">
            <w:r w:rsidRPr="00985874">
              <w:rPr>
                <w:rFonts w:hint="eastAsia"/>
              </w:rPr>
              <w:t>0.10274</w:t>
            </w:r>
          </w:p>
        </w:tc>
      </w:tr>
      <w:tr w:rsidR="00985874" w:rsidRPr="00985874" w14:paraId="1F7FB032" w14:textId="77777777" w:rsidTr="00985874">
        <w:trPr>
          <w:trHeight w:val="270"/>
        </w:trPr>
        <w:tc>
          <w:tcPr>
            <w:tcW w:w="1680" w:type="dxa"/>
            <w:noWrap/>
            <w:hideMark/>
          </w:tcPr>
          <w:p w14:paraId="03F1907E" w14:textId="77777777" w:rsidR="00985874" w:rsidRPr="00985874" w:rsidRDefault="00985874">
            <w:r w:rsidRPr="00985874">
              <w:rPr>
                <w:rFonts w:hint="eastAsia"/>
              </w:rPr>
              <w:t>MYBL2</w:t>
            </w:r>
          </w:p>
        </w:tc>
        <w:tc>
          <w:tcPr>
            <w:tcW w:w="1350" w:type="dxa"/>
            <w:noWrap/>
            <w:hideMark/>
          </w:tcPr>
          <w:p w14:paraId="6540E912" w14:textId="77777777" w:rsidR="00985874" w:rsidRPr="00985874" w:rsidRDefault="00985874" w:rsidP="00985874">
            <w:r w:rsidRPr="00985874">
              <w:rPr>
                <w:rFonts w:hint="eastAsia"/>
              </w:rPr>
              <w:t>1.0001</w:t>
            </w:r>
          </w:p>
        </w:tc>
        <w:tc>
          <w:tcPr>
            <w:tcW w:w="3741" w:type="dxa"/>
            <w:noWrap/>
            <w:hideMark/>
          </w:tcPr>
          <w:p w14:paraId="063A3354" w14:textId="77777777" w:rsidR="00985874" w:rsidRPr="00985874" w:rsidRDefault="00985874">
            <w:r w:rsidRPr="00985874">
              <w:rPr>
                <w:rFonts w:hint="eastAsia"/>
              </w:rPr>
              <w:t>1.00002-1.00019</w:t>
            </w:r>
          </w:p>
        </w:tc>
        <w:tc>
          <w:tcPr>
            <w:tcW w:w="1701" w:type="dxa"/>
            <w:noWrap/>
            <w:hideMark/>
          </w:tcPr>
          <w:p w14:paraId="01CFE48D" w14:textId="77777777" w:rsidR="00985874" w:rsidRPr="00985874" w:rsidRDefault="00985874" w:rsidP="00985874">
            <w:r w:rsidRPr="00985874">
              <w:rPr>
                <w:rFonts w:hint="eastAsia"/>
              </w:rPr>
              <w:t>0.02162</w:t>
            </w:r>
          </w:p>
        </w:tc>
      </w:tr>
      <w:tr w:rsidR="00985874" w:rsidRPr="00985874" w14:paraId="2146B3E7" w14:textId="77777777" w:rsidTr="00985874">
        <w:trPr>
          <w:trHeight w:val="270"/>
        </w:trPr>
        <w:tc>
          <w:tcPr>
            <w:tcW w:w="1680" w:type="dxa"/>
            <w:noWrap/>
            <w:hideMark/>
          </w:tcPr>
          <w:p w14:paraId="00971FC6" w14:textId="77777777" w:rsidR="00985874" w:rsidRPr="00985874" w:rsidRDefault="00985874">
            <w:r w:rsidRPr="00985874">
              <w:rPr>
                <w:rFonts w:hint="eastAsia"/>
              </w:rPr>
              <w:t>SRF</w:t>
            </w:r>
          </w:p>
        </w:tc>
        <w:tc>
          <w:tcPr>
            <w:tcW w:w="1350" w:type="dxa"/>
            <w:noWrap/>
            <w:hideMark/>
          </w:tcPr>
          <w:p w14:paraId="40AA9C7D" w14:textId="77777777" w:rsidR="00985874" w:rsidRPr="00985874" w:rsidRDefault="00985874" w:rsidP="00985874">
            <w:r w:rsidRPr="00985874">
              <w:rPr>
                <w:rFonts w:hint="eastAsia"/>
              </w:rPr>
              <w:t>1.00029</w:t>
            </w:r>
          </w:p>
        </w:tc>
        <w:tc>
          <w:tcPr>
            <w:tcW w:w="3741" w:type="dxa"/>
            <w:noWrap/>
            <w:hideMark/>
          </w:tcPr>
          <w:p w14:paraId="6C422BAB" w14:textId="77777777" w:rsidR="00985874" w:rsidRPr="00985874" w:rsidRDefault="00985874">
            <w:r w:rsidRPr="00985874">
              <w:rPr>
                <w:rFonts w:hint="eastAsia"/>
              </w:rPr>
              <w:t>1.00002-1.00055</w:t>
            </w:r>
          </w:p>
        </w:tc>
        <w:tc>
          <w:tcPr>
            <w:tcW w:w="1701" w:type="dxa"/>
            <w:noWrap/>
            <w:hideMark/>
          </w:tcPr>
          <w:p w14:paraId="419236A2" w14:textId="77777777" w:rsidR="00985874" w:rsidRPr="00985874" w:rsidRDefault="00985874" w:rsidP="00985874">
            <w:r w:rsidRPr="00985874">
              <w:rPr>
                <w:rFonts w:hint="eastAsia"/>
              </w:rPr>
              <w:t>0.03299</w:t>
            </w:r>
          </w:p>
        </w:tc>
      </w:tr>
      <w:tr w:rsidR="00985874" w:rsidRPr="00985874" w14:paraId="73ACD856" w14:textId="77777777" w:rsidTr="00985874">
        <w:trPr>
          <w:trHeight w:val="270"/>
        </w:trPr>
        <w:tc>
          <w:tcPr>
            <w:tcW w:w="1680" w:type="dxa"/>
            <w:noWrap/>
            <w:hideMark/>
          </w:tcPr>
          <w:p w14:paraId="30707099" w14:textId="77777777" w:rsidR="00985874" w:rsidRPr="00985874" w:rsidRDefault="00985874">
            <w:r w:rsidRPr="00985874">
              <w:rPr>
                <w:rFonts w:hint="eastAsia"/>
              </w:rPr>
              <w:t>EIF2AK2</w:t>
            </w:r>
          </w:p>
        </w:tc>
        <w:tc>
          <w:tcPr>
            <w:tcW w:w="1350" w:type="dxa"/>
            <w:noWrap/>
            <w:hideMark/>
          </w:tcPr>
          <w:p w14:paraId="649C6297" w14:textId="77777777" w:rsidR="00985874" w:rsidRPr="00985874" w:rsidRDefault="00985874" w:rsidP="00985874">
            <w:r w:rsidRPr="00985874">
              <w:rPr>
                <w:rFonts w:hint="eastAsia"/>
              </w:rPr>
              <w:t>1.00006</w:t>
            </w:r>
          </w:p>
        </w:tc>
        <w:tc>
          <w:tcPr>
            <w:tcW w:w="3741" w:type="dxa"/>
            <w:noWrap/>
            <w:hideMark/>
          </w:tcPr>
          <w:p w14:paraId="5E7F1FDB" w14:textId="77777777" w:rsidR="00985874" w:rsidRPr="00985874" w:rsidRDefault="00985874">
            <w:r w:rsidRPr="00985874">
              <w:rPr>
                <w:rFonts w:hint="eastAsia"/>
              </w:rPr>
              <w:t>0.99991-1.00021</w:t>
            </w:r>
          </w:p>
        </w:tc>
        <w:tc>
          <w:tcPr>
            <w:tcW w:w="1701" w:type="dxa"/>
            <w:noWrap/>
            <w:hideMark/>
          </w:tcPr>
          <w:p w14:paraId="4DF60F11" w14:textId="77777777" w:rsidR="00985874" w:rsidRPr="00985874" w:rsidRDefault="00985874" w:rsidP="00985874">
            <w:r w:rsidRPr="00985874">
              <w:rPr>
                <w:rFonts w:hint="eastAsia"/>
              </w:rPr>
              <w:t>0.40425</w:t>
            </w:r>
          </w:p>
        </w:tc>
      </w:tr>
      <w:tr w:rsidR="00985874" w:rsidRPr="00985874" w14:paraId="602BC3C0" w14:textId="77777777" w:rsidTr="00985874">
        <w:trPr>
          <w:trHeight w:val="270"/>
        </w:trPr>
        <w:tc>
          <w:tcPr>
            <w:tcW w:w="1680" w:type="dxa"/>
            <w:noWrap/>
            <w:hideMark/>
          </w:tcPr>
          <w:p w14:paraId="48F4614A" w14:textId="77777777" w:rsidR="00985874" w:rsidRPr="00985874" w:rsidRDefault="00985874">
            <w:r w:rsidRPr="00985874">
              <w:rPr>
                <w:rFonts w:hint="eastAsia"/>
              </w:rPr>
              <w:t>HNF4G</w:t>
            </w:r>
          </w:p>
        </w:tc>
        <w:tc>
          <w:tcPr>
            <w:tcW w:w="1350" w:type="dxa"/>
            <w:noWrap/>
            <w:hideMark/>
          </w:tcPr>
          <w:p w14:paraId="62452C12" w14:textId="77777777" w:rsidR="00985874" w:rsidRPr="00985874" w:rsidRDefault="00985874" w:rsidP="00985874">
            <w:r w:rsidRPr="00985874">
              <w:rPr>
                <w:rFonts w:hint="eastAsia"/>
              </w:rPr>
              <w:t>1.00059</w:t>
            </w:r>
          </w:p>
        </w:tc>
        <w:tc>
          <w:tcPr>
            <w:tcW w:w="3741" w:type="dxa"/>
            <w:noWrap/>
            <w:hideMark/>
          </w:tcPr>
          <w:p w14:paraId="12B8A6BA" w14:textId="77777777" w:rsidR="00985874" w:rsidRPr="00985874" w:rsidRDefault="00985874">
            <w:r w:rsidRPr="00985874">
              <w:rPr>
                <w:rFonts w:hint="eastAsia"/>
              </w:rPr>
              <w:t>0.99571-1.00549</w:t>
            </w:r>
          </w:p>
        </w:tc>
        <w:tc>
          <w:tcPr>
            <w:tcW w:w="1701" w:type="dxa"/>
            <w:noWrap/>
            <w:hideMark/>
          </w:tcPr>
          <w:p w14:paraId="50E0EE88" w14:textId="77777777" w:rsidR="00985874" w:rsidRPr="00985874" w:rsidRDefault="00985874" w:rsidP="00985874">
            <w:r w:rsidRPr="00985874">
              <w:rPr>
                <w:rFonts w:hint="eastAsia"/>
              </w:rPr>
              <w:t>0.81325</w:t>
            </w:r>
          </w:p>
        </w:tc>
      </w:tr>
      <w:tr w:rsidR="00985874" w:rsidRPr="00985874" w14:paraId="4E78BE17" w14:textId="77777777" w:rsidTr="00985874">
        <w:trPr>
          <w:trHeight w:val="270"/>
        </w:trPr>
        <w:tc>
          <w:tcPr>
            <w:tcW w:w="1680" w:type="dxa"/>
            <w:noWrap/>
            <w:hideMark/>
          </w:tcPr>
          <w:p w14:paraId="0A018F9E" w14:textId="77777777" w:rsidR="00985874" w:rsidRPr="00985874" w:rsidRDefault="00985874">
            <w:r w:rsidRPr="00985874">
              <w:rPr>
                <w:rFonts w:hint="eastAsia"/>
              </w:rPr>
              <w:t>MLX</w:t>
            </w:r>
          </w:p>
        </w:tc>
        <w:tc>
          <w:tcPr>
            <w:tcW w:w="1350" w:type="dxa"/>
            <w:noWrap/>
            <w:hideMark/>
          </w:tcPr>
          <w:p w14:paraId="78EF6554" w14:textId="77777777" w:rsidR="00985874" w:rsidRPr="00985874" w:rsidRDefault="00985874" w:rsidP="00985874">
            <w:r w:rsidRPr="00985874">
              <w:rPr>
                <w:rFonts w:hint="eastAsia"/>
              </w:rPr>
              <w:t>1.00071</w:t>
            </w:r>
          </w:p>
        </w:tc>
        <w:tc>
          <w:tcPr>
            <w:tcW w:w="3741" w:type="dxa"/>
            <w:noWrap/>
            <w:hideMark/>
          </w:tcPr>
          <w:p w14:paraId="130F4BEB" w14:textId="77777777" w:rsidR="00985874" w:rsidRPr="00985874" w:rsidRDefault="00985874">
            <w:r w:rsidRPr="00985874">
              <w:rPr>
                <w:rFonts w:hint="eastAsia"/>
              </w:rPr>
              <w:t>1.00029-1.00113</w:t>
            </w:r>
          </w:p>
        </w:tc>
        <w:tc>
          <w:tcPr>
            <w:tcW w:w="1701" w:type="dxa"/>
            <w:noWrap/>
            <w:hideMark/>
          </w:tcPr>
          <w:p w14:paraId="4CE02859" w14:textId="77777777" w:rsidR="00985874" w:rsidRPr="00985874" w:rsidRDefault="00985874" w:rsidP="00985874">
            <w:r w:rsidRPr="00985874">
              <w:rPr>
                <w:rFonts w:hint="eastAsia"/>
              </w:rPr>
              <w:t>0.00086</w:t>
            </w:r>
          </w:p>
        </w:tc>
      </w:tr>
      <w:tr w:rsidR="00985874" w:rsidRPr="00985874" w14:paraId="5BD56B59" w14:textId="77777777" w:rsidTr="00985874">
        <w:trPr>
          <w:trHeight w:val="270"/>
        </w:trPr>
        <w:tc>
          <w:tcPr>
            <w:tcW w:w="1680" w:type="dxa"/>
            <w:noWrap/>
            <w:hideMark/>
          </w:tcPr>
          <w:p w14:paraId="09215771" w14:textId="77777777" w:rsidR="00985874" w:rsidRPr="00985874" w:rsidRDefault="00985874">
            <w:r w:rsidRPr="00985874">
              <w:rPr>
                <w:rFonts w:hint="eastAsia"/>
              </w:rPr>
              <w:t>DEAF1</w:t>
            </w:r>
          </w:p>
        </w:tc>
        <w:tc>
          <w:tcPr>
            <w:tcW w:w="1350" w:type="dxa"/>
            <w:noWrap/>
            <w:hideMark/>
          </w:tcPr>
          <w:p w14:paraId="5F2450C8" w14:textId="77777777" w:rsidR="00985874" w:rsidRPr="00985874" w:rsidRDefault="00985874" w:rsidP="00985874">
            <w:r w:rsidRPr="00985874">
              <w:rPr>
                <w:rFonts w:hint="eastAsia"/>
              </w:rPr>
              <w:t>0.9994</w:t>
            </w:r>
          </w:p>
        </w:tc>
        <w:tc>
          <w:tcPr>
            <w:tcW w:w="3741" w:type="dxa"/>
            <w:noWrap/>
            <w:hideMark/>
          </w:tcPr>
          <w:p w14:paraId="0F3BF47B" w14:textId="77777777" w:rsidR="00985874" w:rsidRPr="00985874" w:rsidRDefault="00985874">
            <w:r w:rsidRPr="00985874">
              <w:rPr>
                <w:rFonts w:hint="eastAsia"/>
              </w:rPr>
              <w:t>0.99876-1.00005</w:t>
            </w:r>
          </w:p>
        </w:tc>
        <w:tc>
          <w:tcPr>
            <w:tcW w:w="1701" w:type="dxa"/>
            <w:noWrap/>
            <w:hideMark/>
          </w:tcPr>
          <w:p w14:paraId="0A1ED4C6" w14:textId="77777777" w:rsidR="00985874" w:rsidRPr="00985874" w:rsidRDefault="00985874" w:rsidP="00985874">
            <w:r w:rsidRPr="00985874">
              <w:rPr>
                <w:rFonts w:hint="eastAsia"/>
              </w:rPr>
              <w:t>0.06972</w:t>
            </w:r>
          </w:p>
        </w:tc>
      </w:tr>
      <w:tr w:rsidR="00985874" w:rsidRPr="00985874" w14:paraId="09F11060" w14:textId="77777777" w:rsidTr="00985874">
        <w:trPr>
          <w:trHeight w:val="270"/>
        </w:trPr>
        <w:tc>
          <w:tcPr>
            <w:tcW w:w="1680" w:type="dxa"/>
            <w:noWrap/>
            <w:hideMark/>
          </w:tcPr>
          <w:p w14:paraId="258410BF" w14:textId="77777777" w:rsidR="00985874" w:rsidRPr="00985874" w:rsidRDefault="00985874">
            <w:r w:rsidRPr="00985874">
              <w:rPr>
                <w:rFonts w:hint="eastAsia"/>
              </w:rPr>
              <w:t>MECP2</w:t>
            </w:r>
          </w:p>
        </w:tc>
        <w:tc>
          <w:tcPr>
            <w:tcW w:w="1350" w:type="dxa"/>
            <w:noWrap/>
            <w:hideMark/>
          </w:tcPr>
          <w:p w14:paraId="568339F0" w14:textId="77777777" w:rsidR="00985874" w:rsidRPr="00985874" w:rsidRDefault="00985874" w:rsidP="00985874">
            <w:r w:rsidRPr="00985874">
              <w:rPr>
                <w:rFonts w:hint="eastAsia"/>
              </w:rPr>
              <w:t>0.99989</w:t>
            </w:r>
          </w:p>
        </w:tc>
        <w:tc>
          <w:tcPr>
            <w:tcW w:w="3741" w:type="dxa"/>
            <w:noWrap/>
            <w:hideMark/>
          </w:tcPr>
          <w:p w14:paraId="0352A221" w14:textId="77777777" w:rsidR="00985874" w:rsidRPr="00985874" w:rsidRDefault="00985874">
            <w:r w:rsidRPr="00985874">
              <w:rPr>
                <w:rFonts w:hint="eastAsia"/>
              </w:rPr>
              <w:t>0.99943-1.00036</w:t>
            </w:r>
          </w:p>
        </w:tc>
        <w:tc>
          <w:tcPr>
            <w:tcW w:w="1701" w:type="dxa"/>
            <w:noWrap/>
            <w:hideMark/>
          </w:tcPr>
          <w:p w14:paraId="14227BB8" w14:textId="77777777" w:rsidR="00985874" w:rsidRPr="00985874" w:rsidRDefault="00985874" w:rsidP="00985874">
            <w:r w:rsidRPr="00985874">
              <w:rPr>
                <w:rFonts w:hint="eastAsia"/>
              </w:rPr>
              <w:t>0.64947</w:t>
            </w:r>
          </w:p>
        </w:tc>
      </w:tr>
      <w:tr w:rsidR="00985874" w:rsidRPr="00985874" w14:paraId="227511E4" w14:textId="77777777" w:rsidTr="00985874">
        <w:trPr>
          <w:trHeight w:val="270"/>
        </w:trPr>
        <w:tc>
          <w:tcPr>
            <w:tcW w:w="1680" w:type="dxa"/>
            <w:noWrap/>
            <w:hideMark/>
          </w:tcPr>
          <w:p w14:paraId="000DE4C8" w14:textId="77777777" w:rsidR="00985874" w:rsidRPr="00985874" w:rsidRDefault="00985874">
            <w:r w:rsidRPr="00985874">
              <w:rPr>
                <w:rFonts w:hint="eastAsia"/>
              </w:rPr>
              <w:t>GZF1</w:t>
            </w:r>
          </w:p>
        </w:tc>
        <w:tc>
          <w:tcPr>
            <w:tcW w:w="1350" w:type="dxa"/>
            <w:noWrap/>
            <w:hideMark/>
          </w:tcPr>
          <w:p w14:paraId="300E7F16" w14:textId="77777777" w:rsidR="00985874" w:rsidRPr="00985874" w:rsidRDefault="00985874" w:rsidP="00985874">
            <w:r w:rsidRPr="00985874">
              <w:rPr>
                <w:rFonts w:hint="eastAsia"/>
              </w:rPr>
              <w:t>1.00019</w:t>
            </w:r>
          </w:p>
        </w:tc>
        <w:tc>
          <w:tcPr>
            <w:tcW w:w="3741" w:type="dxa"/>
            <w:noWrap/>
            <w:hideMark/>
          </w:tcPr>
          <w:p w14:paraId="372E2BD6" w14:textId="77777777" w:rsidR="00985874" w:rsidRPr="00985874" w:rsidRDefault="00985874">
            <w:r w:rsidRPr="00985874">
              <w:rPr>
                <w:rFonts w:hint="eastAsia"/>
              </w:rPr>
              <w:t>0.99878-1.00159</w:t>
            </w:r>
          </w:p>
        </w:tc>
        <w:tc>
          <w:tcPr>
            <w:tcW w:w="1701" w:type="dxa"/>
            <w:noWrap/>
            <w:hideMark/>
          </w:tcPr>
          <w:p w14:paraId="015484BE" w14:textId="77777777" w:rsidR="00985874" w:rsidRPr="00985874" w:rsidRDefault="00985874" w:rsidP="00985874">
            <w:r w:rsidRPr="00985874">
              <w:rPr>
                <w:rFonts w:hint="eastAsia"/>
              </w:rPr>
              <w:t>0.79449</w:t>
            </w:r>
          </w:p>
        </w:tc>
      </w:tr>
      <w:tr w:rsidR="00985874" w:rsidRPr="00985874" w14:paraId="752E1301" w14:textId="77777777" w:rsidTr="00985874">
        <w:trPr>
          <w:trHeight w:val="270"/>
        </w:trPr>
        <w:tc>
          <w:tcPr>
            <w:tcW w:w="1680" w:type="dxa"/>
            <w:noWrap/>
            <w:hideMark/>
          </w:tcPr>
          <w:p w14:paraId="003C1965" w14:textId="77777777" w:rsidR="00985874" w:rsidRPr="00985874" w:rsidRDefault="00985874">
            <w:r w:rsidRPr="00985874">
              <w:rPr>
                <w:rFonts w:hint="eastAsia"/>
              </w:rPr>
              <w:t>ATM</w:t>
            </w:r>
          </w:p>
        </w:tc>
        <w:tc>
          <w:tcPr>
            <w:tcW w:w="1350" w:type="dxa"/>
            <w:noWrap/>
            <w:hideMark/>
          </w:tcPr>
          <w:p w14:paraId="1CA6F433" w14:textId="77777777" w:rsidR="00985874" w:rsidRPr="00985874" w:rsidRDefault="00985874" w:rsidP="00985874">
            <w:r w:rsidRPr="00985874">
              <w:rPr>
                <w:rFonts w:hint="eastAsia"/>
              </w:rPr>
              <w:t>0.99973</w:t>
            </w:r>
          </w:p>
        </w:tc>
        <w:tc>
          <w:tcPr>
            <w:tcW w:w="3741" w:type="dxa"/>
            <w:noWrap/>
            <w:hideMark/>
          </w:tcPr>
          <w:p w14:paraId="4BF302B6" w14:textId="77777777" w:rsidR="00985874" w:rsidRPr="00985874" w:rsidRDefault="00985874">
            <w:r w:rsidRPr="00985874">
              <w:rPr>
                <w:rFonts w:hint="eastAsia"/>
              </w:rPr>
              <w:t>0.99921-1.00026</w:t>
            </w:r>
          </w:p>
        </w:tc>
        <w:tc>
          <w:tcPr>
            <w:tcW w:w="1701" w:type="dxa"/>
            <w:noWrap/>
            <w:hideMark/>
          </w:tcPr>
          <w:p w14:paraId="44BBD6D9" w14:textId="77777777" w:rsidR="00985874" w:rsidRPr="00985874" w:rsidRDefault="00985874" w:rsidP="00985874">
            <w:r w:rsidRPr="00985874">
              <w:rPr>
                <w:rFonts w:hint="eastAsia"/>
              </w:rPr>
              <w:t>0.32274</w:t>
            </w:r>
          </w:p>
        </w:tc>
      </w:tr>
      <w:tr w:rsidR="00985874" w:rsidRPr="00985874" w14:paraId="66C76982" w14:textId="77777777" w:rsidTr="00985874">
        <w:trPr>
          <w:trHeight w:val="270"/>
        </w:trPr>
        <w:tc>
          <w:tcPr>
            <w:tcW w:w="1680" w:type="dxa"/>
            <w:noWrap/>
            <w:hideMark/>
          </w:tcPr>
          <w:p w14:paraId="039BF4D8" w14:textId="77777777" w:rsidR="00985874" w:rsidRPr="00985874" w:rsidRDefault="00985874">
            <w:r w:rsidRPr="00985874">
              <w:rPr>
                <w:rFonts w:hint="eastAsia"/>
              </w:rPr>
              <w:t>TBX21</w:t>
            </w:r>
          </w:p>
        </w:tc>
        <w:tc>
          <w:tcPr>
            <w:tcW w:w="1350" w:type="dxa"/>
            <w:noWrap/>
            <w:hideMark/>
          </w:tcPr>
          <w:p w14:paraId="110CB01A" w14:textId="77777777" w:rsidR="00985874" w:rsidRPr="00985874" w:rsidRDefault="00985874" w:rsidP="00985874">
            <w:r w:rsidRPr="00985874">
              <w:rPr>
                <w:rFonts w:hint="eastAsia"/>
              </w:rPr>
              <w:t>1.00009</w:t>
            </w:r>
          </w:p>
        </w:tc>
        <w:tc>
          <w:tcPr>
            <w:tcW w:w="3741" w:type="dxa"/>
            <w:noWrap/>
            <w:hideMark/>
          </w:tcPr>
          <w:p w14:paraId="2ECCA0AD" w14:textId="77777777" w:rsidR="00985874" w:rsidRPr="00985874" w:rsidRDefault="00985874">
            <w:r w:rsidRPr="00985874">
              <w:rPr>
                <w:rFonts w:hint="eastAsia"/>
              </w:rPr>
              <w:t>0.99472-1.00548</w:t>
            </w:r>
          </w:p>
        </w:tc>
        <w:tc>
          <w:tcPr>
            <w:tcW w:w="1701" w:type="dxa"/>
            <w:noWrap/>
            <w:hideMark/>
          </w:tcPr>
          <w:p w14:paraId="7B3CCE68" w14:textId="77777777" w:rsidR="00985874" w:rsidRPr="00985874" w:rsidRDefault="00985874" w:rsidP="00985874">
            <w:r w:rsidRPr="00985874">
              <w:rPr>
                <w:rFonts w:hint="eastAsia"/>
              </w:rPr>
              <w:t>0.97482</w:t>
            </w:r>
          </w:p>
        </w:tc>
      </w:tr>
      <w:tr w:rsidR="00985874" w:rsidRPr="00985874" w14:paraId="10A30C21" w14:textId="77777777" w:rsidTr="00985874">
        <w:trPr>
          <w:trHeight w:val="270"/>
        </w:trPr>
        <w:tc>
          <w:tcPr>
            <w:tcW w:w="1680" w:type="dxa"/>
            <w:noWrap/>
            <w:hideMark/>
          </w:tcPr>
          <w:p w14:paraId="0B2798A4" w14:textId="77777777" w:rsidR="00985874" w:rsidRPr="00985874" w:rsidRDefault="00985874">
            <w:r w:rsidRPr="00985874">
              <w:rPr>
                <w:rFonts w:hint="eastAsia"/>
              </w:rPr>
              <w:t>KLF13</w:t>
            </w:r>
          </w:p>
        </w:tc>
        <w:tc>
          <w:tcPr>
            <w:tcW w:w="1350" w:type="dxa"/>
            <w:noWrap/>
            <w:hideMark/>
          </w:tcPr>
          <w:p w14:paraId="09177B16" w14:textId="77777777" w:rsidR="00985874" w:rsidRPr="00985874" w:rsidRDefault="00985874" w:rsidP="00985874">
            <w:r w:rsidRPr="00985874">
              <w:rPr>
                <w:rFonts w:hint="eastAsia"/>
              </w:rPr>
              <w:t>0.99993</w:t>
            </w:r>
          </w:p>
        </w:tc>
        <w:tc>
          <w:tcPr>
            <w:tcW w:w="3741" w:type="dxa"/>
            <w:noWrap/>
            <w:hideMark/>
          </w:tcPr>
          <w:p w14:paraId="64D9B49C" w14:textId="77777777" w:rsidR="00985874" w:rsidRPr="00985874" w:rsidRDefault="00985874">
            <w:r w:rsidRPr="00985874">
              <w:rPr>
                <w:rFonts w:hint="eastAsia"/>
              </w:rPr>
              <w:t>0.99982-1.00003</w:t>
            </w:r>
          </w:p>
        </w:tc>
        <w:tc>
          <w:tcPr>
            <w:tcW w:w="1701" w:type="dxa"/>
            <w:noWrap/>
            <w:hideMark/>
          </w:tcPr>
          <w:p w14:paraId="0EF2B8AA" w14:textId="77777777" w:rsidR="00985874" w:rsidRPr="00985874" w:rsidRDefault="00985874" w:rsidP="00985874">
            <w:r w:rsidRPr="00985874">
              <w:rPr>
                <w:rFonts w:hint="eastAsia"/>
              </w:rPr>
              <w:t>0.18262</w:t>
            </w:r>
          </w:p>
        </w:tc>
      </w:tr>
      <w:tr w:rsidR="00985874" w:rsidRPr="00985874" w14:paraId="4BA7E8F2" w14:textId="77777777" w:rsidTr="00985874">
        <w:trPr>
          <w:trHeight w:val="270"/>
        </w:trPr>
        <w:tc>
          <w:tcPr>
            <w:tcW w:w="1680" w:type="dxa"/>
            <w:noWrap/>
            <w:hideMark/>
          </w:tcPr>
          <w:p w14:paraId="5A151492" w14:textId="77777777" w:rsidR="00985874" w:rsidRPr="00985874" w:rsidRDefault="00985874">
            <w:r w:rsidRPr="00985874">
              <w:rPr>
                <w:rFonts w:hint="eastAsia"/>
              </w:rPr>
              <w:t>KLF12</w:t>
            </w:r>
          </w:p>
        </w:tc>
        <w:tc>
          <w:tcPr>
            <w:tcW w:w="1350" w:type="dxa"/>
            <w:noWrap/>
            <w:hideMark/>
          </w:tcPr>
          <w:p w14:paraId="75C302EC" w14:textId="77777777" w:rsidR="00985874" w:rsidRPr="00985874" w:rsidRDefault="00985874" w:rsidP="00985874">
            <w:r w:rsidRPr="00985874">
              <w:rPr>
                <w:rFonts w:hint="eastAsia"/>
              </w:rPr>
              <w:t>0.99984</w:t>
            </w:r>
          </w:p>
        </w:tc>
        <w:tc>
          <w:tcPr>
            <w:tcW w:w="3741" w:type="dxa"/>
            <w:noWrap/>
            <w:hideMark/>
          </w:tcPr>
          <w:p w14:paraId="5554086D" w14:textId="77777777" w:rsidR="00985874" w:rsidRPr="00985874" w:rsidRDefault="00985874">
            <w:r w:rsidRPr="00985874">
              <w:rPr>
                <w:rFonts w:hint="eastAsia"/>
              </w:rPr>
              <w:t>0.99895-1.00074</w:t>
            </w:r>
          </w:p>
        </w:tc>
        <w:tc>
          <w:tcPr>
            <w:tcW w:w="1701" w:type="dxa"/>
            <w:noWrap/>
            <w:hideMark/>
          </w:tcPr>
          <w:p w14:paraId="13D41EA2" w14:textId="77777777" w:rsidR="00985874" w:rsidRPr="00985874" w:rsidRDefault="00985874" w:rsidP="00985874">
            <w:r w:rsidRPr="00985874">
              <w:rPr>
                <w:rFonts w:hint="eastAsia"/>
              </w:rPr>
              <w:t>0.73154</w:t>
            </w:r>
          </w:p>
        </w:tc>
      </w:tr>
      <w:tr w:rsidR="00985874" w:rsidRPr="00985874" w14:paraId="038C6104" w14:textId="77777777" w:rsidTr="00985874">
        <w:trPr>
          <w:trHeight w:val="270"/>
        </w:trPr>
        <w:tc>
          <w:tcPr>
            <w:tcW w:w="1680" w:type="dxa"/>
            <w:noWrap/>
            <w:hideMark/>
          </w:tcPr>
          <w:p w14:paraId="03A05952" w14:textId="77777777" w:rsidR="00985874" w:rsidRPr="00985874" w:rsidRDefault="00985874">
            <w:r w:rsidRPr="00985874">
              <w:rPr>
                <w:rFonts w:hint="eastAsia"/>
              </w:rPr>
              <w:t>KLF11</w:t>
            </w:r>
          </w:p>
        </w:tc>
        <w:tc>
          <w:tcPr>
            <w:tcW w:w="1350" w:type="dxa"/>
            <w:noWrap/>
            <w:hideMark/>
          </w:tcPr>
          <w:p w14:paraId="398F4441" w14:textId="77777777" w:rsidR="00985874" w:rsidRPr="00985874" w:rsidRDefault="00985874" w:rsidP="00985874">
            <w:r w:rsidRPr="00985874">
              <w:rPr>
                <w:rFonts w:hint="eastAsia"/>
              </w:rPr>
              <w:t>0.99913</w:t>
            </w:r>
          </w:p>
        </w:tc>
        <w:tc>
          <w:tcPr>
            <w:tcW w:w="3741" w:type="dxa"/>
            <w:noWrap/>
            <w:hideMark/>
          </w:tcPr>
          <w:p w14:paraId="483A448F" w14:textId="77777777" w:rsidR="00985874" w:rsidRPr="00985874" w:rsidRDefault="00985874">
            <w:r w:rsidRPr="00985874">
              <w:rPr>
                <w:rFonts w:hint="eastAsia"/>
              </w:rPr>
              <w:t>0.99841-0.99986</w:t>
            </w:r>
          </w:p>
        </w:tc>
        <w:tc>
          <w:tcPr>
            <w:tcW w:w="1701" w:type="dxa"/>
            <w:noWrap/>
            <w:hideMark/>
          </w:tcPr>
          <w:p w14:paraId="7E64FEB5" w14:textId="77777777" w:rsidR="00985874" w:rsidRPr="00985874" w:rsidRDefault="00985874" w:rsidP="00985874">
            <w:r w:rsidRPr="00985874">
              <w:rPr>
                <w:rFonts w:hint="eastAsia"/>
              </w:rPr>
              <w:t>0.01868</w:t>
            </w:r>
          </w:p>
        </w:tc>
      </w:tr>
      <w:tr w:rsidR="00985874" w:rsidRPr="00985874" w14:paraId="1EFFDC5E" w14:textId="77777777" w:rsidTr="00985874">
        <w:trPr>
          <w:trHeight w:val="270"/>
        </w:trPr>
        <w:tc>
          <w:tcPr>
            <w:tcW w:w="1680" w:type="dxa"/>
            <w:noWrap/>
            <w:hideMark/>
          </w:tcPr>
          <w:p w14:paraId="3B728249" w14:textId="77777777" w:rsidR="00985874" w:rsidRPr="00985874" w:rsidRDefault="00985874">
            <w:r w:rsidRPr="00985874">
              <w:rPr>
                <w:rFonts w:hint="eastAsia"/>
              </w:rPr>
              <w:t>KLF15</w:t>
            </w:r>
          </w:p>
        </w:tc>
        <w:tc>
          <w:tcPr>
            <w:tcW w:w="1350" w:type="dxa"/>
            <w:noWrap/>
            <w:hideMark/>
          </w:tcPr>
          <w:p w14:paraId="32FD0E53" w14:textId="77777777" w:rsidR="00985874" w:rsidRPr="00985874" w:rsidRDefault="00985874" w:rsidP="00985874">
            <w:r w:rsidRPr="00985874">
              <w:rPr>
                <w:rFonts w:hint="eastAsia"/>
              </w:rPr>
              <w:t>0.99813</w:t>
            </w:r>
          </w:p>
        </w:tc>
        <w:tc>
          <w:tcPr>
            <w:tcW w:w="3741" w:type="dxa"/>
            <w:noWrap/>
            <w:hideMark/>
          </w:tcPr>
          <w:p w14:paraId="311B5DE5" w14:textId="77777777" w:rsidR="00985874" w:rsidRPr="00985874" w:rsidRDefault="00985874">
            <w:r w:rsidRPr="00985874">
              <w:rPr>
                <w:rFonts w:hint="eastAsia"/>
              </w:rPr>
              <w:t>0.99525-1.00101</w:t>
            </w:r>
          </w:p>
        </w:tc>
        <w:tc>
          <w:tcPr>
            <w:tcW w:w="1701" w:type="dxa"/>
            <w:noWrap/>
            <w:hideMark/>
          </w:tcPr>
          <w:p w14:paraId="01EDE892" w14:textId="77777777" w:rsidR="00985874" w:rsidRPr="00985874" w:rsidRDefault="00985874" w:rsidP="00985874">
            <w:r w:rsidRPr="00985874">
              <w:rPr>
                <w:rFonts w:hint="eastAsia"/>
              </w:rPr>
              <w:t>0.20223</w:t>
            </w:r>
          </w:p>
        </w:tc>
      </w:tr>
      <w:tr w:rsidR="00985874" w:rsidRPr="00985874" w14:paraId="3F9BB3A5" w14:textId="77777777" w:rsidTr="00985874">
        <w:trPr>
          <w:trHeight w:val="270"/>
        </w:trPr>
        <w:tc>
          <w:tcPr>
            <w:tcW w:w="1680" w:type="dxa"/>
            <w:noWrap/>
            <w:hideMark/>
          </w:tcPr>
          <w:p w14:paraId="58B5C5E3" w14:textId="77777777" w:rsidR="00985874" w:rsidRPr="00985874" w:rsidRDefault="00985874">
            <w:r w:rsidRPr="00985874">
              <w:rPr>
                <w:rFonts w:hint="eastAsia"/>
              </w:rPr>
              <w:t>HHEX</w:t>
            </w:r>
          </w:p>
        </w:tc>
        <w:tc>
          <w:tcPr>
            <w:tcW w:w="1350" w:type="dxa"/>
            <w:noWrap/>
            <w:hideMark/>
          </w:tcPr>
          <w:p w14:paraId="507567BC" w14:textId="77777777" w:rsidR="00985874" w:rsidRPr="00985874" w:rsidRDefault="00985874" w:rsidP="00985874">
            <w:r w:rsidRPr="00985874">
              <w:rPr>
                <w:rFonts w:hint="eastAsia"/>
              </w:rPr>
              <w:t>0.99924</w:t>
            </w:r>
          </w:p>
        </w:tc>
        <w:tc>
          <w:tcPr>
            <w:tcW w:w="3741" w:type="dxa"/>
            <w:noWrap/>
            <w:hideMark/>
          </w:tcPr>
          <w:p w14:paraId="43198212" w14:textId="77777777" w:rsidR="00985874" w:rsidRPr="00985874" w:rsidRDefault="00985874">
            <w:r w:rsidRPr="00985874">
              <w:rPr>
                <w:rFonts w:hint="eastAsia"/>
              </w:rPr>
              <w:t>0.99731-1.00118</w:t>
            </w:r>
          </w:p>
        </w:tc>
        <w:tc>
          <w:tcPr>
            <w:tcW w:w="1701" w:type="dxa"/>
            <w:noWrap/>
            <w:hideMark/>
          </w:tcPr>
          <w:p w14:paraId="449FC029" w14:textId="77777777" w:rsidR="00985874" w:rsidRPr="00985874" w:rsidRDefault="00985874" w:rsidP="00985874">
            <w:r w:rsidRPr="00985874">
              <w:rPr>
                <w:rFonts w:hint="eastAsia"/>
              </w:rPr>
              <w:t>0.44485</w:t>
            </w:r>
          </w:p>
        </w:tc>
      </w:tr>
      <w:tr w:rsidR="00985874" w:rsidRPr="00985874" w14:paraId="2546EAE6" w14:textId="77777777" w:rsidTr="00985874">
        <w:trPr>
          <w:trHeight w:val="270"/>
        </w:trPr>
        <w:tc>
          <w:tcPr>
            <w:tcW w:w="1680" w:type="dxa"/>
            <w:noWrap/>
            <w:hideMark/>
          </w:tcPr>
          <w:p w14:paraId="5347971C" w14:textId="77777777" w:rsidR="00985874" w:rsidRPr="00985874" w:rsidRDefault="00985874">
            <w:r w:rsidRPr="00985874">
              <w:rPr>
                <w:rFonts w:hint="eastAsia"/>
              </w:rPr>
              <w:t>DNMT3A</w:t>
            </w:r>
          </w:p>
        </w:tc>
        <w:tc>
          <w:tcPr>
            <w:tcW w:w="1350" w:type="dxa"/>
            <w:noWrap/>
            <w:hideMark/>
          </w:tcPr>
          <w:p w14:paraId="7C7CE2A9" w14:textId="77777777" w:rsidR="00985874" w:rsidRPr="00985874" w:rsidRDefault="00985874" w:rsidP="00985874">
            <w:r w:rsidRPr="00985874">
              <w:rPr>
                <w:rFonts w:hint="eastAsia"/>
              </w:rPr>
              <w:t>0.9995</w:t>
            </w:r>
          </w:p>
        </w:tc>
        <w:tc>
          <w:tcPr>
            <w:tcW w:w="3741" w:type="dxa"/>
            <w:noWrap/>
            <w:hideMark/>
          </w:tcPr>
          <w:p w14:paraId="5E107743" w14:textId="77777777" w:rsidR="00985874" w:rsidRPr="00985874" w:rsidRDefault="00985874">
            <w:r w:rsidRPr="00985874">
              <w:rPr>
                <w:rFonts w:hint="eastAsia"/>
              </w:rPr>
              <w:t>0.99896-1.00005</w:t>
            </w:r>
          </w:p>
        </w:tc>
        <w:tc>
          <w:tcPr>
            <w:tcW w:w="1701" w:type="dxa"/>
            <w:noWrap/>
            <w:hideMark/>
          </w:tcPr>
          <w:p w14:paraId="38BC2792" w14:textId="77777777" w:rsidR="00985874" w:rsidRPr="00985874" w:rsidRDefault="00985874" w:rsidP="00985874">
            <w:r w:rsidRPr="00985874">
              <w:rPr>
                <w:rFonts w:hint="eastAsia"/>
              </w:rPr>
              <w:t>0.0726</w:t>
            </w:r>
          </w:p>
        </w:tc>
      </w:tr>
      <w:tr w:rsidR="00985874" w:rsidRPr="00985874" w14:paraId="43818509" w14:textId="77777777" w:rsidTr="00985874">
        <w:trPr>
          <w:trHeight w:val="270"/>
        </w:trPr>
        <w:tc>
          <w:tcPr>
            <w:tcW w:w="1680" w:type="dxa"/>
            <w:noWrap/>
            <w:hideMark/>
          </w:tcPr>
          <w:p w14:paraId="2CAE51BF" w14:textId="77777777" w:rsidR="00985874" w:rsidRPr="00985874" w:rsidRDefault="00985874">
            <w:r w:rsidRPr="00985874">
              <w:rPr>
                <w:rFonts w:hint="eastAsia"/>
              </w:rPr>
              <w:t>ZNF175</w:t>
            </w:r>
          </w:p>
        </w:tc>
        <w:tc>
          <w:tcPr>
            <w:tcW w:w="1350" w:type="dxa"/>
            <w:noWrap/>
            <w:hideMark/>
          </w:tcPr>
          <w:p w14:paraId="3682DE36" w14:textId="77777777" w:rsidR="00985874" w:rsidRPr="00985874" w:rsidRDefault="00985874" w:rsidP="00985874">
            <w:r w:rsidRPr="00985874">
              <w:rPr>
                <w:rFonts w:hint="eastAsia"/>
              </w:rPr>
              <w:t>0.99859</w:t>
            </w:r>
          </w:p>
        </w:tc>
        <w:tc>
          <w:tcPr>
            <w:tcW w:w="3741" w:type="dxa"/>
            <w:noWrap/>
            <w:hideMark/>
          </w:tcPr>
          <w:p w14:paraId="55937E94" w14:textId="77777777" w:rsidR="00985874" w:rsidRPr="00985874" w:rsidRDefault="00985874">
            <w:r w:rsidRPr="00985874">
              <w:rPr>
                <w:rFonts w:hint="eastAsia"/>
              </w:rPr>
              <w:t>0.9954-1.00179</w:t>
            </w:r>
          </w:p>
        </w:tc>
        <w:tc>
          <w:tcPr>
            <w:tcW w:w="1701" w:type="dxa"/>
            <w:noWrap/>
            <w:hideMark/>
          </w:tcPr>
          <w:p w14:paraId="166BE01D" w14:textId="77777777" w:rsidR="00985874" w:rsidRPr="00985874" w:rsidRDefault="00985874" w:rsidP="00985874">
            <w:r w:rsidRPr="00985874">
              <w:rPr>
                <w:rFonts w:hint="eastAsia"/>
              </w:rPr>
              <w:t>0.38803</w:t>
            </w:r>
          </w:p>
        </w:tc>
      </w:tr>
      <w:tr w:rsidR="00985874" w:rsidRPr="00985874" w14:paraId="09F47289" w14:textId="77777777" w:rsidTr="00985874">
        <w:trPr>
          <w:trHeight w:val="270"/>
        </w:trPr>
        <w:tc>
          <w:tcPr>
            <w:tcW w:w="1680" w:type="dxa"/>
            <w:noWrap/>
            <w:hideMark/>
          </w:tcPr>
          <w:p w14:paraId="5AD99591" w14:textId="77777777" w:rsidR="00985874" w:rsidRPr="00985874" w:rsidRDefault="00985874">
            <w:r w:rsidRPr="00985874">
              <w:rPr>
                <w:rFonts w:hint="eastAsia"/>
              </w:rPr>
              <w:t>NFIL3</w:t>
            </w:r>
          </w:p>
        </w:tc>
        <w:tc>
          <w:tcPr>
            <w:tcW w:w="1350" w:type="dxa"/>
            <w:noWrap/>
            <w:hideMark/>
          </w:tcPr>
          <w:p w14:paraId="684BB9B5" w14:textId="77777777" w:rsidR="00985874" w:rsidRPr="00985874" w:rsidRDefault="00985874" w:rsidP="00985874">
            <w:r w:rsidRPr="00985874">
              <w:rPr>
                <w:rFonts w:hint="eastAsia"/>
              </w:rPr>
              <w:t>1.00009</w:t>
            </w:r>
          </w:p>
        </w:tc>
        <w:tc>
          <w:tcPr>
            <w:tcW w:w="3741" w:type="dxa"/>
            <w:noWrap/>
            <w:hideMark/>
          </w:tcPr>
          <w:p w14:paraId="3C205362" w14:textId="77777777" w:rsidR="00985874" w:rsidRPr="00985874" w:rsidRDefault="00985874">
            <w:r w:rsidRPr="00985874">
              <w:rPr>
                <w:rFonts w:hint="eastAsia"/>
              </w:rPr>
              <w:t>0.9998-1.00038</w:t>
            </w:r>
          </w:p>
        </w:tc>
        <w:tc>
          <w:tcPr>
            <w:tcW w:w="1701" w:type="dxa"/>
            <w:noWrap/>
            <w:hideMark/>
          </w:tcPr>
          <w:p w14:paraId="3F2BAF64" w14:textId="77777777" w:rsidR="00985874" w:rsidRPr="00985874" w:rsidRDefault="00985874" w:rsidP="00985874">
            <w:r w:rsidRPr="00985874">
              <w:rPr>
                <w:rFonts w:hint="eastAsia"/>
              </w:rPr>
              <w:t>0.5512</w:t>
            </w:r>
          </w:p>
        </w:tc>
      </w:tr>
      <w:tr w:rsidR="00985874" w:rsidRPr="00985874" w14:paraId="5578096A" w14:textId="77777777" w:rsidTr="00985874">
        <w:trPr>
          <w:trHeight w:val="270"/>
        </w:trPr>
        <w:tc>
          <w:tcPr>
            <w:tcW w:w="1680" w:type="dxa"/>
            <w:noWrap/>
            <w:hideMark/>
          </w:tcPr>
          <w:p w14:paraId="01DAB822" w14:textId="77777777" w:rsidR="00985874" w:rsidRPr="00985874" w:rsidRDefault="00985874">
            <w:r w:rsidRPr="00985874">
              <w:rPr>
                <w:rFonts w:hint="eastAsia"/>
              </w:rPr>
              <w:t>PTTG1</w:t>
            </w:r>
          </w:p>
        </w:tc>
        <w:tc>
          <w:tcPr>
            <w:tcW w:w="1350" w:type="dxa"/>
            <w:noWrap/>
            <w:hideMark/>
          </w:tcPr>
          <w:p w14:paraId="3ED692F8" w14:textId="77777777" w:rsidR="00985874" w:rsidRPr="00985874" w:rsidRDefault="00985874" w:rsidP="00985874">
            <w:r w:rsidRPr="00985874">
              <w:rPr>
                <w:rFonts w:hint="eastAsia"/>
              </w:rPr>
              <w:t>1.00008</w:t>
            </w:r>
          </w:p>
        </w:tc>
        <w:tc>
          <w:tcPr>
            <w:tcW w:w="3741" w:type="dxa"/>
            <w:noWrap/>
            <w:hideMark/>
          </w:tcPr>
          <w:p w14:paraId="48D10ACA" w14:textId="77777777" w:rsidR="00985874" w:rsidRPr="00985874" w:rsidRDefault="00985874">
            <w:r w:rsidRPr="00985874">
              <w:rPr>
                <w:rFonts w:hint="eastAsia"/>
              </w:rPr>
              <w:t>0.99995-1.00021</w:t>
            </w:r>
          </w:p>
        </w:tc>
        <w:tc>
          <w:tcPr>
            <w:tcW w:w="1701" w:type="dxa"/>
            <w:noWrap/>
            <w:hideMark/>
          </w:tcPr>
          <w:p w14:paraId="1697B7EF" w14:textId="77777777" w:rsidR="00985874" w:rsidRPr="00985874" w:rsidRDefault="00985874" w:rsidP="00985874">
            <w:r w:rsidRPr="00985874">
              <w:rPr>
                <w:rFonts w:hint="eastAsia"/>
              </w:rPr>
              <w:t>0.2319</w:t>
            </w:r>
          </w:p>
        </w:tc>
      </w:tr>
      <w:tr w:rsidR="00985874" w:rsidRPr="00985874" w14:paraId="5E3323A8" w14:textId="77777777" w:rsidTr="00985874">
        <w:trPr>
          <w:trHeight w:val="270"/>
        </w:trPr>
        <w:tc>
          <w:tcPr>
            <w:tcW w:w="1680" w:type="dxa"/>
            <w:noWrap/>
            <w:hideMark/>
          </w:tcPr>
          <w:p w14:paraId="790E0D2F" w14:textId="77777777" w:rsidR="00985874" w:rsidRPr="00985874" w:rsidRDefault="00985874">
            <w:r w:rsidRPr="00985874">
              <w:rPr>
                <w:rFonts w:hint="eastAsia"/>
              </w:rPr>
              <w:t>E2F6</w:t>
            </w:r>
          </w:p>
        </w:tc>
        <w:tc>
          <w:tcPr>
            <w:tcW w:w="1350" w:type="dxa"/>
            <w:noWrap/>
            <w:hideMark/>
          </w:tcPr>
          <w:p w14:paraId="2B1CB092" w14:textId="77777777" w:rsidR="00985874" w:rsidRPr="00985874" w:rsidRDefault="00985874" w:rsidP="00985874">
            <w:r w:rsidRPr="00985874">
              <w:rPr>
                <w:rFonts w:hint="eastAsia"/>
              </w:rPr>
              <w:t>1.00085</w:t>
            </w:r>
          </w:p>
        </w:tc>
        <w:tc>
          <w:tcPr>
            <w:tcW w:w="3741" w:type="dxa"/>
            <w:noWrap/>
            <w:hideMark/>
          </w:tcPr>
          <w:p w14:paraId="06AEAB7B" w14:textId="77777777" w:rsidR="00985874" w:rsidRPr="00985874" w:rsidRDefault="00985874">
            <w:r w:rsidRPr="00985874">
              <w:rPr>
                <w:rFonts w:hint="eastAsia"/>
              </w:rPr>
              <w:t>0.99881-1.00289</w:t>
            </w:r>
          </w:p>
        </w:tc>
        <w:tc>
          <w:tcPr>
            <w:tcW w:w="1701" w:type="dxa"/>
            <w:noWrap/>
            <w:hideMark/>
          </w:tcPr>
          <w:p w14:paraId="75F54A5F" w14:textId="77777777" w:rsidR="00985874" w:rsidRPr="00985874" w:rsidRDefault="00985874" w:rsidP="00985874">
            <w:r w:rsidRPr="00985874">
              <w:rPr>
                <w:rFonts w:hint="eastAsia"/>
              </w:rPr>
              <w:t>0.41598</w:t>
            </w:r>
          </w:p>
        </w:tc>
      </w:tr>
      <w:tr w:rsidR="00985874" w:rsidRPr="00985874" w14:paraId="25A0BF7D" w14:textId="77777777" w:rsidTr="00985874">
        <w:trPr>
          <w:trHeight w:val="270"/>
        </w:trPr>
        <w:tc>
          <w:tcPr>
            <w:tcW w:w="1680" w:type="dxa"/>
            <w:noWrap/>
            <w:hideMark/>
          </w:tcPr>
          <w:p w14:paraId="6AEBDBB0" w14:textId="77777777" w:rsidR="00985874" w:rsidRPr="00985874" w:rsidRDefault="00985874">
            <w:r w:rsidRPr="00985874">
              <w:rPr>
                <w:rFonts w:hint="eastAsia"/>
              </w:rPr>
              <w:t>E2F5</w:t>
            </w:r>
          </w:p>
        </w:tc>
        <w:tc>
          <w:tcPr>
            <w:tcW w:w="1350" w:type="dxa"/>
            <w:noWrap/>
            <w:hideMark/>
          </w:tcPr>
          <w:p w14:paraId="7557F235" w14:textId="77777777" w:rsidR="00985874" w:rsidRPr="00985874" w:rsidRDefault="00985874" w:rsidP="00985874">
            <w:r w:rsidRPr="00985874">
              <w:rPr>
                <w:rFonts w:hint="eastAsia"/>
              </w:rPr>
              <w:t>1.00138</w:t>
            </w:r>
          </w:p>
        </w:tc>
        <w:tc>
          <w:tcPr>
            <w:tcW w:w="3741" w:type="dxa"/>
            <w:noWrap/>
            <w:hideMark/>
          </w:tcPr>
          <w:p w14:paraId="49F3E473" w14:textId="77777777" w:rsidR="00985874" w:rsidRPr="00985874" w:rsidRDefault="00985874">
            <w:r w:rsidRPr="00985874">
              <w:rPr>
                <w:rFonts w:hint="eastAsia"/>
              </w:rPr>
              <w:t>0.9992-1.00356</w:t>
            </w:r>
          </w:p>
        </w:tc>
        <w:tc>
          <w:tcPr>
            <w:tcW w:w="1701" w:type="dxa"/>
            <w:noWrap/>
            <w:hideMark/>
          </w:tcPr>
          <w:p w14:paraId="2C8FD9BC" w14:textId="77777777" w:rsidR="00985874" w:rsidRPr="00985874" w:rsidRDefault="00985874" w:rsidP="00985874">
            <w:r w:rsidRPr="00985874">
              <w:rPr>
                <w:rFonts w:hint="eastAsia"/>
              </w:rPr>
              <w:t>0.21555</w:t>
            </w:r>
          </w:p>
        </w:tc>
      </w:tr>
      <w:tr w:rsidR="00985874" w:rsidRPr="00985874" w14:paraId="4D9817EE" w14:textId="77777777" w:rsidTr="00985874">
        <w:trPr>
          <w:trHeight w:val="270"/>
        </w:trPr>
        <w:tc>
          <w:tcPr>
            <w:tcW w:w="1680" w:type="dxa"/>
            <w:noWrap/>
            <w:hideMark/>
          </w:tcPr>
          <w:p w14:paraId="22DEEF1C" w14:textId="77777777" w:rsidR="00985874" w:rsidRPr="00985874" w:rsidRDefault="00985874">
            <w:r w:rsidRPr="00985874">
              <w:rPr>
                <w:rFonts w:hint="eastAsia"/>
              </w:rPr>
              <w:t>E2F4</w:t>
            </w:r>
          </w:p>
        </w:tc>
        <w:tc>
          <w:tcPr>
            <w:tcW w:w="1350" w:type="dxa"/>
            <w:noWrap/>
            <w:hideMark/>
          </w:tcPr>
          <w:p w14:paraId="5D87D0B3" w14:textId="77777777" w:rsidR="00985874" w:rsidRPr="00985874" w:rsidRDefault="00985874" w:rsidP="00985874">
            <w:r w:rsidRPr="00985874">
              <w:rPr>
                <w:rFonts w:hint="eastAsia"/>
              </w:rPr>
              <w:t>1.00037</w:t>
            </w:r>
          </w:p>
        </w:tc>
        <w:tc>
          <w:tcPr>
            <w:tcW w:w="3741" w:type="dxa"/>
            <w:noWrap/>
            <w:hideMark/>
          </w:tcPr>
          <w:p w14:paraId="3E5E4077" w14:textId="77777777" w:rsidR="00985874" w:rsidRPr="00985874" w:rsidRDefault="00985874">
            <w:r w:rsidRPr="00985874">
              <w:rPr>
                <w:rFonts w:hint="eastAsia"/>
              </w:rPr>
              <w:t>1.00012-1.00062</w:t>
            </w:r>
          </w:p>
        </w:tc>
        <w:tc>
          <w:tcPr>
            <w:tcW w:w="1701" w:type="dxa"/>
            <w:noWrap/>
            <w:hideMark/>
          </w:tcPr>
          <w:p w14:paraId="40DBDC1D" w14:textId="77777777" w:rsidR="00985874" w:rsidRPr="00985874" w:rsidRDefault="00985874" w:rsidP="00985874">
            <w:r w:rsidRPr="00985874">
              <w:rPr>
                <w:rFonts w:hint="eastAsia"/>
              </w:rPr>
              <w:t>0.0033</w:t>
            </w:r>
          </w:p>
        </w:tc>
      </w:tr>
      <w:tr w:rsidR="00985874" w:rsidRPr="00985874" w14:paraId="1C6419EE" w14:textId="77777777" w:rsidTr="00985874">
        <w:trPr>
          <w:trHeight w:val="270"/>
        </w:trPr>
        <w:tc>
          <w:tcPr>
            <w:tcW w:w="1680" w:type="dxa"/>
            <w:noWrap/>
            <w:hideMark/>
          </w:tcPr>
          <w:p w14:paraId="5EDAE5AB" w14:textId="77777777" w:rsidR="00985874" w:rsidRPr="00985874" w:rsidRDefault="00985874">
            <w:r w:rsidRPr="00985874">
              <w:rPr>
                <w:rFonts w:hint="eastAsia"/>
              </w:rPr>
              <w:t>E2F3</w:t>
            </w:r>
          </w:p>
        </w:tc>
        <w:tc>
          <w:tcPr>
            <w:tcW w:w="1350" w:type="dxa"/>
            <w:noWrap/>
            <w:hideMark/>
          </w:tcPr>
          <w:p w14:paraId="0EA9B3A8" w14:textId="77777777" w:rsidR="00985874" w:rsidRPr="00985874" w:rsidRDefault="00985874" w:rsidP="00985874">
            <w:r w:rsidRPr="00985874">
              <w:rPr>
                <w:rFonts w:hint="eastAsia"/>
              </w:rPr>
              <w:t>1.00028</w:t>
            </w:r>
          </w:p>
        </w:tc>
        <w:tc>
          <w:tcPr>
            <w:tcW w:w="3741" w:type="dxa"/>
            <w:noWrap/>
            <w:hideMark/>
          </w:tcPr>
          <w:p w14:paraId="1F5DE20A" w14:textId="77777777" w:rsidR="00985874" w:rsidRPr="00985874" w:rsidRDefault="00985874">
            <w:r w:rsidRPr="00985874">
              <w:rPr>
                <w:rFonts w:hint="eastAsia"/>
              </w:rPr>
              <w:t>0.99946-1.0011</w:t>
            </w:r>
          </w:p>
        </w:tc>
        <w:tc>
          <w:tcPr>
            <w:tcW w:w="1701" w:type="dxa"/>
            <w:noWrap/>
            <w:hideMark/>
          </w:tcPr>
          <w:p w14:paraId="6FB56156" w14:textId="77777777" w:rsidR="00985874" w:rsidRPr="00985874" w:rsidRDefault="00985874" w:rsidP="00985874">
            <w:r w:rsidRPr="00985874">
              <w:rPr>
                <w:rFonts w:hint="eastAsia"/>
              </w:rPr>
              <w:t>0.50332</w:t>
            </w:r>
          </w:p>
        </w:tc>
      </w:tr>
      <w:tr w:rsidR="00985874" w:rsidRPr="00985874" w14:paraId="129D0530" w14:textId="77777777" w:rsidTr="00985874">
        <w:trPr>
          <w:trHeight w:val="270"/>
        </w:trPr>
        <w:tc>
          <w:tcPr>
            <w:tcW w:w="1680" w:type="dxa"/>
            <w:noWrap/>
            <w:hideMark/>
          </w:tcPr>
          <w:p w14:paraId="47437256" w14:textId="77777777" w:rsidR="00985874" w:rsidRPr="00985874" w:rsidRDefault="00985874">
            <w:r w:rsidRPr="00985874">
              <w:rPr>
                <w:rFonts w:hint="eastAsia"/>
              </w:rPr>
              <w:t>E2F2</w:t>
            </w:r>
          </w:p>
        </w:tc>
        <w:tc>
          <w:tcPr>
            <w:tcW w:w="1350" w:type="dxa"/>
            <w:noWrap/>
            <w:hideMark/>
          </w:tcPr>
          <w:p w14:paraId="018633E6" w14:textId="77777777" w:rsidR="00985874" w:rsidRPr="00985874" w:rsidRDefault="00985874" w:rsidP="00985874">
            <w:r w:rsidRPr="00985874">
              <w:rPr>
                <w:rFonts w:hint="eastAsia"/>
              </w:rPr>
              <w:t>1.00024</w:t>
            </w:r>
          </w:p>
        </w:tc>
        <w:tc>
          <w:tcPr>
            <w:tcW w:w="3741" w:type="dxa"/>
            <w:noWrap/>
            <w:hideMark/>
          </w:tcPr>
          <w:p w14:paraId="1481AC30" w14:textId="77777777" w:rsidR="00985874" w:rsidRPr="00985874" w:rsidRDefault="00985874">
            <w:r w:rsidRPr="00985874">
              <w:rPr>
                <w:rFonts w:hint="eastAsia"/>
              </w:rPr>
              <w:t>0.99972-1.00077</w:t>
            </w:r>
          </w:p>
        </w:tc>
        <w:tc>
          <w:tcPr>
            <w:tcW w:w="1701" w:type="dxa"/>
            <w:noWrap/>
            <w:hideMark/>
          </w:tcPr>
          <w:p w14:paraId="4DB778AB" w14:textId="77777777" w:rsidR="00985874" w:rsidRPr="00985874" w:rsidRDefault="00985874" w:rsidP="00985874">
            <w:r w:rsidRPr="00985874">
              <w:rPr>
                <w:rFonts w:hint="eastAsia"/>
              </w:rPr>
              <w:t>0.35949</w:t>
            </w:r>
          </w:p>
        </w:tc>
      </w:tr>
      <w:tr w:rsidR="00985874" w:rsidRPr="00985874" w14:paraId="685F19E2" w14:textId="77777777" w:rsidTr="00985874">
        <w:trPr>
          <w:trHeight w:val="270"/>
        </w:trPr>
        <w:tc>
          <w:tcPr>
            <w:tcW w:w="1680" w:type="dxa"/>
            <w:noWrap/>
            <w:hideMark/>
          </w:tcPr>
          <w:p w14:paraId="2CDCC221" w14:textId="77777777" w:rsidR="00985874" w:rsidRPr="00985874" w:rsidRDefault="00985874">
            <w:r w:rsidRPr="00985874">
              <w:rPr>
                <w:rFonts w:hint="eastAsia"/>
              </w:rPr>
              <w:t>E2F1</w:t>
            </w:r>
          </w:p>
        </w:tc>
        <w:tc>
          <w:tcPr>
            <w:tcW w:w="1350" w:type="dxa"/>
            <w:noWrap/>
            <w:hideMark/>
          </w:tcPr>
          <w:p w14:paraId="2C102E9A" w14:textId="77777777" w:rsidR="00985874" w:rsidRPr="00985874" w:rsidRDefault="00985874" w:rsidP="00985874">
            <w:r w:rsidRPr="00985874">
              <w:rPr>
                <w:rFonts w:hint="eastAsia"/>
              </w:rPr>
              <w:t>1.00007</w:t>
            </w:r>
          </w:p>
        </w:tc>
        <w:tc>
          <w:tcPr>
            <w:tcW w:w="3741" w:type="dxa"/>
            <w:noWrap/>
            <w:hideMark/>
          </w:tcPr>
          <w:p w14:paraId="03D88FC8" w14:textId="77777777" w:rsidR="00985874" w:rsidRPr="00985874" w:rsidRDefault="00985874">
            <w:r w:rsidRPr="00985874">
              <w:rPr>
                <w:rFonts w:hint="eastAsia"/>
              </w:rPr>
              <w:t>0.99986-1.00028</w:t>
            </w:r>
          </w:p>
        </w:tc>
        <w:tc>
          <w:tcPr>
            <w:tcW w:w="1701" w:type="dxa"/>
            <w:noWrap/>
            <w:hideMark/>
          </w:tcPr>
          <w:p w14:paraId="2610AA39" w14:textId="77777777" w:rsidR="00985874" w:rsidRPr="00985874" w:rsidRDefault="00985874" w:rsidP="00985874">
            <w:r w:rsidRPr="00985874">
              <w:rPr>
                <w:rFonts w:hint="eastAsia"/>
              </w:rPr>
              <w:t>0.53238</w:t>
            </w:r>
          </w:p>
        </w:tc>
      </w:tr>
      <w:tr w:rsidR="00985874" w:rsidRPr="00985874" w14:paraId="5167496D" w14:textId="77777777" w:rsidTr="00985874">
        <w:trPr>
          <w:trHeight w:val="270"/>
        </w:trPr>
        <w:tc>
          <w:tcPr>
            <w:tcW w:w="1680" w:type="dxa"/>
            <w:noWrap/>
            <w:hideMark/>
          </w:tcPr>
          <w:p w14:paraId="2370D064" w14:textId="77777777" w:rsidR="00985874" w:rsidRPr="00985874" w:rsidRDefault="00985874">
            <w:r w:rsidRPr="00985874">
              <w:rPr>
                <w:rFonts w:hint="eastAsia"/>
              </w:rPr>
              <w:t>E2F8</w:t>
            </w:r>
          </w:p>
        </w:tc>
        <w:tc>
          <w:tcPr>
            <w:tcW w:w="1350" w:type="dxa"/>
            <w:noWrap/>
            <w:hideMark/>
          </w:tcPr>
          <w:p w14:paraId="39F74546" w14:textId="77777777" w:rsidR="00985874" w:rsidRPr="00985874" w:rsidRDefault="00985874" w:rsidP="00985874">
            <w:r w:rsidRPr="00985874">
              <w:rPr>
                <w:rFonts w:hint="eastAsia"/>
              </w:rPr>
              <w:t>0.99984</w:t>
            </w:r>
          </w:p>
        </w:tc>
        <w:tc>
          <w:tcPr>
            <w:tcW w:w="3741" w:type="dxa"/>
            <w:noWrap/>
            <w:hideMark/>
          </w:tcPr>
          <w:p w14:paraId="5E296A11" w14:textId="77777777" w:rsidR="00985874" w:rsidRPr="00985874" w:rsidRDefault="00985874">
            <w:r w:rsidRPr="00985874">
              <w:rPr>
                <w:rFonts w:hint="eastAsia"/>
              </w:rPr>
              <w:t>0.99858-1.00111</w:t>
            </w:r>
          </w:p>
        </w:tc>
        <w:tc>
          <w:tcPr>
            <w:tcW w:w="1701" w:type="dxa"/>
            <w:noWrap/>
            <w:hideMark/>
          </w:tcPr>
          <w:p w14:paraId="75D6EDA2" w14:textId="77777777" w:rsidR="00985874" w:rsidRPr="00985874" w:rsidRDefault="00985874" w:rsidP="00985874">
            <w:r w:rsidRPr="00985874">
              <w:rPr>
                <w:rFonts w:hint="eastAsia"/>
              </w:rPr>
              <w:t>0.80911</w:t>
            </w:r>
          </w:p>
        </w:tc>
      </w:tr>
      <w:tr w:rsidR="00985874" w:rsidRPr="00985874" w14:paraId="1D8E8BE4" w14:textId="77777777" w:rsidTr="00985874">
        <w:trPr>
          <w:trHeight w:val="270"/>
        </w:trPr>
        <w:tc>
          <w:tcPr>
            <w:tcW w:w="1680" w:type="dxa"/>
            <w:noWrap/>
            <w:hideMark/>
          </w:tcPr>
          <w:p w14:paraId="0278B1E5" w14:textId="77777777" w:rsidR="00985874" w:rsidRPr="00985874" w:rsidRDefault="00985874">
            <w:r w:rsidRPr="00985874">
              <w:rPr>
                <w:rFonts w:hint="eastAsia"/>
              </w:rPr>
              <w:t>TBP</w:t>
            </w:r>
          </w:p>
        </w:tc>
        <w:tc>
          <w:tcPr>
            <w:tcW w:w="1350" w:type="dxa"/>
            <w:noWrap/>
            <w:hideMark/>
          </w:tcPr>
          <w:p w14:paraId="6B4D42C1" w14:textId="77777777" w:rsidR="00985874" w:rsidRPr="00985874" w:rsidRDefault="00985874" w:rsidP="00985874">
            <w:r w:rsidRPr="00985874">
              <w:rPr>
                <w:rFonts w:hint="eastAsia"/>
              </w:rPr>
              <w:t>1.00181</w:t>
            </w:r>
          </w:p>
        </w:tc>
        <w:tc>
          <w:tcPr>
            <w:tcW w:w="3741" w:type="dxa"/>
            <w:noWrap/>
            <w:hideMark/>
          </w:tcPr>
          <w:p w14:paraId="0E06D889" w14:textId="77777777" w:rsidR="00985874" w:rsidRPr="00985874" w:rsidRDefault="00985874">
            <w:r w:rsidRPr="00985874">
              <w:rPr>
                <w:rFonts w:hint="eastAsia"/>
              </w:rPr>
              <w:t>1.0004-1.00322</w:t>
            </w:r>
          </w:p>
        </w:tc>
        <w:tc>
          <w:tcPr>
            <w:tcW w:w="1701" w:type="dxa"/>
            <w:noWrap/>
            <w:hideMark/>
          </w:tcPr>
          <w:p w14:paraId="37ADB1E6" w14:textId="77777777" w:rsidR="00985874" w:rsidRPr="00985874" w:rsidRDefault="00985874" w:rsidP="00985874">
            <w:r w:rsidRPr="00985874">
              <w:rPr>
                <w:rFonts w:hint="eastAsia"/>
              </w:rPr>
              <w:t>0.01176</w:t>
            </w:r>
          </w:p>
        </w:tc>
      </w:tr>
      <w:tr w:rsidR="00985874" w:rsidRPr="00985874" w14:paraId="6B6B72CD" w14:textId="77777777" w:rsidTr="00985874">
        <w:trPr>
          <w:trHeight w:val="270"/>
        </w:trPr>
        <w:tc>
          <w:tcPr>
            <w:tcW w:w="1680" w:type="dxa"/>
            <w:noWrap/>
            <w:hideMark/>
          </w:tcPr>
          <w:p w14:paraId="00995A50" w14:textId="77777777" w:rsidR="00985874" w:rsidRPr="00985874" w:rsidRDefault="00985874">
            <w:r w:rsidRPr="00985874">
              <w:rPr>
                <w:rFonts w:hint="eastAsia"/>
              </w:rPr>
              <w:lastRenderedPageBreak/>
              <w:t>RBBP7</w:t>
            </w:r>
          </w:p>
        </w:tc>
        <w:tc>
          <w:tcPr>
            <w:tcW w:w="1350" w:type="dxa"/>
            <w:noWrap/>
            <w:hideMark/>
          </w:tcPr>
          <w:p w14:paraId="162A502F" w14:textId="77777777" w:rsidR="00985874" w:rsidRPr="00985874" w:rsidRDefault="00985874" w:rsidP="00985874">
            <w:r w:rsidRPr="00985874">
              <w:rPr>
                <w:rFonts w:hint="eastAsia"/>
              </w:rPr>
              <w:t>1.00011</w:t>
            </w:r>
          </w:p>
        </w:tc>
        <w:tc>
          <w:tcPr>
            <w:tcW w:w="3741" w:type="dxa"/>
            <w:noWrap/>
            <w:hideMark/>
          </w:tcPr>
          <w:p w14:paraId="7052D97D" w14:textId="77777777" w:rsidR="00985874" w:rsidRPr="00985874" w:rsidRDefault="00985874">
            <w:r w:rsidRPr="00985874">
              <w:rPr>
                <w:rFonts w:hint="eastAsia"/>
              </w:rPr>
              <w:t>0.99994-1.00028</w:t>
            </w:r>
          </w:p>
        </w:tc>
        <w:tc>
          <w:tcPr>
            <w:tcW w:w="1701" w:type="dxa"/>
            <w:noWrap/>
            <w:hideMark/>
          </w:tcPr>
          <w:p w14:paraId="356E8184" w14:textId="77777777" w:rsidR="00985874" w:rsidRPr="00985874" w:rsidRDefault="00985874" w:rsidP="00985874">
            <w:r w:rsidRPr="00985874">
              <w:rPr>
                <w:rFonts w:hint="eastAsia"/>
              </w:rPr>
              <w:t>0.21818</w:t>
            </w:r>
          </w:p>
        </w:tc>
      </w:tr>
      <w:tr w:rsidR="00985874" w:rsidRPr="00985874" w14:paraId="40A63A50" w14:textId="77777777" w:rsidTr="00985874">
        <w:trPr>
          <w:trHeight w:val="270"/>
        </w:trPr>
        <w:tc>
          <w:tcPr>
            <w:tcW w:w="1680" w:type="dxa"/>
            <w:noWrap/>
            <w:hideMark/>
          </w:tcPr>
          <w:p w14:paraId="1420181D" w14:textId="77777777" w:rsidR="00985874" w:rsidRPr="00985874" w:rsidRDefault="00985874">
            <w:r w:rsidRPr="00985874">
              <w:rPr>
                <w:rFonts w:hint="eastAsia"/>
              </w:rPr>
              <w:t>MLLT3</w:t>
            </w:r>
          </w:p>
        </w:tc>
        <w:tc>
          <w:tcPr>
            <w:tcW w:w="1350" w:type="dxa"/>
            <w:noWrap/>
            <w:hideMark/>
          </w:tcPr>
          <w:p w14:paraId="2E49CAE8" w14:textId="77777777" w:rsidR="00985874" w:rsidRPr="00985874" w:rsidRDefault="00985874" w:rsidP="00985874">
            <w:r w:rsidRPr="00985874">
              <w:rPr>
                <w:rFonts w:hint="eastAsia"/>
              </w:rPr>
              <w:t>1.00003</w:t>
            </w:r>
          </w:p>
        </w:tc>
        <w:tc>
          <w:tcPr>
            <w:tcW w:w="3741" w:type="dxa"/>
            <w:noWrap/>
            <w:hideMark/>
          </w:tcPr>
          <w:p w14:paraId="5FF9ECDD" w14:textId="77777777" w:rsidR="00985874" w:rsidRPr="00985874" w:rsidRDefault="00985874">
            <w:r w:rsidRPr="00985874">
              <w:rPr>
                <w:rFonts w:hint="eastAsia"/>
              </w:rPr>
              <w:t>0.99919-1.00086</w:t>
            </w:r>
          </w:p>
        </w:tc>
        <w:tc>
          <w:tcPr>
            <w:tcW w:w="1701" w:type="dxa"/>
            <w:noWrap/>
            <w:hideMark/>
          </w:tcPr>
          <w:p w14:paraId="1200B82C" w14:textId="77777777" w:rsidR="00985874" w:rsidRPr="00985874" w:rsidRDefault="00985874" w:rsidP="00985874">
            <w:r w:rsidRPr="00985874">
              <w:rPr>
                <w:rFonts w:hint="eastAsia"/>
              </w:rPr>
              <w:t>0.95206</w:t>
            </w:r>
          </w:p>
        </w:tc>
      </w:tr>
      <w:tr w:rsidR="00985874" w:rsidRPr="00985874" w14:paraId="0B3F27B7" w14:textId="77777777" w:rsidTr="00985874">
        <w:trPr>
          <w:trHeight w:val="270"/>
        </w:trPr>
        <w:tc>
          <w:tcPr>
            <w:tcW w:w="1680" w:type="dxa"/>
            <w:noWrap/>
            <w:hideMark/>
          </w:tcPr>
          <w:p w14:paraId="4417F018" w14:textId="77777777" w:rsidR="00985874" w:rsidRPr="00985874" w:rsidRDefault="00985874">
            <w:r w:rsidRPr="00985874">
              <w:rPr>
                <w:rFonts w:hint="eastAsia"/>
              </w:rPr>
              <w:t>CDX1</w:t>
            </w:r>
          </w:p>
        </w:tc>
        <w:tc>
          <w:tcPr>
            <w:tcW w:w="1350" w:type="dxa"/>
            <w:noWrap/>
            <w:hideMark/>
          </w:tcPr>
          <w:p w14:paraId="6562AB2C" w14:textId="77777777" w:rsidR="00985874" w:rsidRPr="00985874" w:rsidRDefault="00985874" w:rsidP="00985874">
            <w:r w:rsidRPr="00985874">
              <w:rPr>
                <w:rFonts w:hint="eastAsia"/>
              </w:rPr>
              <w:t>1.00474</w:t>
            </w:r>
          </w:p>
        </w:tc>
        <w:tc>
          <w:tcPr>
            <w:tcW w:w="3741" w:type="dxa"/>
            <w:noWrap/>
            <w:hideMark/>
          </w:tcPr>
          <w:p w14:paraId="154DAAC0" w14:textId="77777777" w:rsidR="00985874" w:rsidRPr="00985874" w:rsidRDefault="00985874">
            <w:r w:rsidRPr="00985874">
              <w:rPr>
                <w:rFonts w:hint="eastAsia"/>
              </w:rPr>
              <w:t>1.00058-1.00892</w:t>
            </w:r>
          </w:p>
        </w:tc>
        <w:tc>
          <w:tcPr>
            <w:tcW w:w="1701" w:type="dxa"/>
            <w:noWrap/>
            <w:hideMark/>
          </w:tcPr>
          <w:p w14:paraId="5F9C5393" w14:textId="77777777" w:rsidR="00985874" w:rsidRPr="00985874" w:rsidRDefault="00985874" w:rsidP="00985874">
            <w:r w:rsidRPr="00985874">
              <w:rPr>
                <w:rFonts w:hint="eastAsia"/>
              </w:rPr>
              <w:t>0.02542</w:t>
            </w:r>
          </w:p>
        </w:tc>
      </w:tr>
      <w:tr w:rsidR="00985874" w:rsidRPr="00985874" w14:paraId="30ADE31C" w14:textId="77777777" w:rsidTr="00985874">
        <w:trPr>
          <w:trHeight w:val="270"/>
        </w:trPr>
        <w:tc>
          <w:tcPr>
            <w:tcW w:w="1680" w:type="dxa"/>
            <w:noWrap/>
            <w:hideMark/>
          </w:tcPr>
          <w:p w14:paraId="10E34DE2" w14:textId="77777777" w:rsidR="00985874" w:rsidRPr="00985874" w:rsidRDefault="00985874">
            <w:r w:rsidRPr="00985874">
              <w:rPr>
                <w:rFonts w:hint="eastAsia"/>
              </w:rPr>
              <w:t>TLE3</w:t>
            </w:r>
          </w:p>
        </w:tc>
        <w:tc>
          <w:tcPr>
            <w:tcW w:w="1350" w:type="dxa"/>
            <w:noWrap/>
            <w:hideMark/>
          </w:tcPr>
          <w:p w14:paraId="7B2F85A1" w14:textId="77777777" w:rsidR="00985874" w:rsidRPr="00985874" w:rsidRDefault="00985874" w:rsidP="00985874">
            <w:r w:rsidRPr="00985874">
              <w:rPr>
                <w:rFonts w:hint="eastAsia"/>
              </w:rPr>
              <w:t>0.99991</w:t>
            </w:r>
          </w:p>
        </w:tc>
        <w:tc>
          <w:tcPr>
            <w:tcW w:w="3741" w:type="dxa"/>
            <w:noWrap/>
            <w:hideMark/>
          </w:tcPr>
          <w:p w14:paraId="692669F9" w14:textId="77777777" w:rsidR="00985874" w:rsidRPr="00985874" w:rsidRDefault="00985874">
            <w:r w:rsidRPr="00985874">
              <w:rPr>
                <w:rFonts w:hint="eastAsia"/>
              </w:rPr>
              <w:t>0.9997-1.00012</w:t>
            </w:r>
          </w:p>
        </w:tc>
        <w:tc>
          <w:tcPr>
            <w:tcW w:w="1701" w:type="dxa"/>
            <w:noWrap/>
            <w:hideMark/>
          </w:tcPr>
          <w:p w14:paraId="01BC524C" w14:textId="77777777" w:rsidR="00985874" w:rsidRPr="00985874" w:rsidRDefault="00985874" w:rsidP="00985874">
            <w:r w:rsidRPr="00985874">
              <w:rPr>
                <w:rFonts w:hint="eastAsia"/>
              </w:rPr>
              <w:t>0.39496</w:t>
            </w:r>
          </w:p>
        </w:tc>
      </w:tr>
      <w:tr w:rsidR="00985874" w:rsidRPr="00985874" w14:paraId="49E87AD6" w14:textId="77777777" w:rsidTr="00985874">
        <w:trPr>
          <w:trHeight w:val="270"/>
        </w:trPr>
        <w:tc>
          <w:tcPr>
            <w:tcW w:w="1680" w:type="dxa"/>
            <w:noWrap/>
            <w:hideMark/>
          </w:tcPr>
          <w:p w14:paraId="19EE772D" w14:textId="77777777" w:rsidR="00985874" w:rsidRPr="00985874" w:rsidRDefault="00985874">
            <w:r w:rsidRPr="00985874">
              <w:rPr>
                <w:rFonts w:hint="eastAsia"/>
              </w:rPr>
              <w:t>TFPT</w:t>
            </w:r>
          </w:p>
        </w:tc>
        <w:tc>
          <w:tcPr>
            <w:tcW w:w="1350" w:type="dxa"/>
            <w:noWrap/>
            <w:hideMark/>
          </w:tcPr>
          <w:p w14:paraId="6C5EC732" w14:textId="77777777" w:rsidR="00985874" w:rsidRPr="00985874" w:rsidRDefault="00985874" w:rsidP="00985874">
            <w:r w:rsidRPr="00985874">
              <w:rPr>
                <w:rFonts w:hint="eastAsia"/>
              </w:rPr>
              <w:t>1.00035</w:t>
            </w:r>
          </w:p>
        </w:tc>
        <w:tc>
          <w:tcPr>
            <w:tcW w:w="3741" w:type="dxa"/>
            <w:noWrap/>
            <w:hideMark/>
          </w:tcPr>
          <w:p w14:paraId="0B0CBECE" w14:textId="77777777" w:rsidR="00985874" w:rsidRPr="00985874" w:rsidRDefault="00985874">
            <w:r w:rsidRPr="00985874">
              <w:rPr>
                <w:rFonts w:hint="eastAsia"/>
              </w:rPr>
              <w:t>0.99989-1.00081</w:t>
            </w:r>
          </w:p>
        </w:tc>
        <w:tc>
          <w:tcPr>
            <w:tcW w:w="1701" w:type="dxa"/>
            <w:noWrap/>
            <w:hideMark/>
          </w:tcPr>
          <w:p w14:paraId="03009F36" w14:textId="77777777" w:rsidR="00985874" w:rsidRPr="00985874" w:rsidRDefault="00985874" w:rsidP="00985874">
            <w:r w:rsidRPr="00985874">
              <w:rPr>
                <w:rFonts w:hint="eastAsia"/>
              </w:rPr>
              <w:t>0.13097</w:t>
            </w:r>
          </w:p>
        </w:tc>
      </w:tr>
      <w:tr w:rsidR="00985874" w:rsidRPr="00985874" w14:paraId="72728E68" w14:textId="77777777" w:rsidTr="00985874">
        <w:trPr>
          <w:trHeight w:val="270"/>
        </w:trPr>
        <w:tc>
          <w:tcPr>
            <w:tcW w:w="1680" w:type="dxa"/>
            <w:noWrap/>
            <w:hideMark/>
          </w:tcPr>
          <w:p w14:paraId="76BD41A0" w14:textId="77777777" w:rsidR="00985874" w:rsidRPr="00985874" w:rsidRDefault="00985874">
            <w:r w:rsidRPr="00985874">
              <w:rPr>
                <w:rFonts w:hint="eastAsia"/>
              </w:rPr>
              <w:t>MBD1</w:t>
            </w:r>
          </w:p>
        </w:tc>
        <w:tc>
          <w:tcPr>
            <w:tcW w:w="1350" w:type="dxa"/>
            <w:noWrap/>
            <w:hideMark/>
          </w:tcPr>
          <w:p w14:paraId="558B9ED2" w14:textId="77777777" w:rsidR="00985874" w:rsidRPr="00985874" w:rsidRDefault="00985874" w:rsidP="00985874">
            <w:r w:rsidRPr="00985874">
              <w:rPr>
                <w:rFonts w:hint="eastAsia"/>
              </w:rPr>
              <w:t>0.99993</w:t>
            </w:r>
          </w:p>
        </w:tc>
        <w:tc>
          <w:tcPr>
            <w:tcW w:w="3741" w:type="dxa"/>
            <w:noWrap/>
            <w:hideMark/>
          </w:tcPr>
          <w:p w14:paraId="6858B654" w14:textId="77777777" w:rsidR="00985874" w:rsidRPr="00985874" w:rsidRDefault="00985874">
            <w:r w:rsidRPr="00985874">
              <w:rPr>
                <w:rFonts w:hint="eastAsia"/>
              </w:rPr>
              <w:t>0.99972-1.00014</w:t>
            </w:r>
          </w:p>
        </w:tc>
        <w:tc>
          <w:tcPr>
            <w:tcW w:w="1701" w:type="dxa"/>
            <w:noWrap/>
            <w:hideMark/>
          </w:tcPr>
          <w:p w14:paraId="2E579EC4" w14:textId="77777777" w:rsidR="00985874" w:rsidRPr="00985874" w:rsidRDefault="00985874" w:rsidP="00985874">
            <w:r w:rsidRPr="00985874">
              <w:rPr>
                <w:rFonts w:hint="eastAsia"/>
              </w:rPr>
              <w:t>0.51367</w:t>
            </w:r>
          </w:p>
        </w:tc>
      </w:tr>
      <w:tr w:rsidR="00985874" w:rsidRPr="00985874" w14:paraId="1A1140F6" w14:textId="77777777" w:rsidTr="00985874">
        <w:trPr>
          <w:trHeight w:val="270"/>
        </w:trPr>
        <w:tc>
          <w:tcPr>
            <w:tcW w:w="1680" w:type="dxa"/>
            <w:noWrap/>
            <w:hideMark/>
          </w:tcPr>
          <w:p w14:paraId="2FCE1761" w14:textId="77777777" w:rsidR="00985874" w:rsidRPr="00985874" w:rsidRDefault="00985874">
            <w:r w:rsidRPr="00985874">
              <w:rPr>
                <w:rFonts w:hint="eastAsia"/>
              </w:rPr>
              <w:t>MBD2</w:t>
            </w:r>
          </w:p>
        </w:tc>
        <w:tc>
          <w:tcPr>
            <w:tcW w:w="1350" w:type="dxa"/>
            <w:noWrap/>
            <w:hideMark/>
          </w:tcPr>
          <w:p w14:paraId="1063B7C9" w14:textId="77777777" w:rsidR="00985874" w:rsidRPr="00985874" w:rsidRDefault="00985874" w:rsidP="00985874">
            <w:r w:rsidRPr="00985874">
              <w:rPr>
                <w:rFonts w:hint="eastAsia"/>
              </w:rPr>
              <w:t>1.00009</w:t>
            </w:r>
          </w:p>
        </w:tc>
        <w:tc>
          <w:tcPr>
            <w:tcW w:w="3741" w:type="dxa"/>
            <w:noWrap/>
            <w:hideMark/>
          </w:tcPr>
          <w:p w14:paraId="5C8E61CD" w14:textId="77777777" w:rsidR="00985874" w:rsidRPr="00985874" w:rsidRDefault="00985874">
            <w:r w:rsidRPr="00985874">
              <w:rPr>
                <w:rFonts w:hint="eastAsia"/>
              </w:rPr>
              <w:t>0.99988-1.00031</w:t>
            </w:r>
          </w:p>
        </w:tc>
        <w:tc>
          <w:tcPr>
            <w:tcW w:w="1701" w:type="dxa"/>
            <w:noWrap/>
            <w:hideMark/>
          </w:tcPr>
          <w:p w14:paraId="5D4ACFC3" w14:textId="77777777" w:rsidR="00985874" w:rsidRPr="00985874" w:rsidRDefault="00985874" w:rsidP="00985874">
            <w:r w:rsidRPr="00985874">
              <w:rPr>
                <w:rFonts w:hint="eastAsia"/>
              </w:rPr>
              <w:t>0.38859</w:t>
            </w:r>
          </w:p>
        </w:tc>
      </w:tr>
      <w:tr w:rsidR="00985874" w:rsidRPr="00985874" w14:paraId="679EC7FC" w14:textId="77777777" w:rsidTr="00985874">
        <w:trPr>
          <w:trHeight w:val="270"/>
        </w:trPr>
        <w:tc>
          <w:tcPr>
            <w:tcW w:w="1680" w:type="dxa"/>
            <w:noWrap/>
            <w:hideMark/>
          </w:tcPr>
          <w:p w14:paraId="22F5DE08" w14:textId="77777777" w:rsidR="00985874" w:rsidRPr="00985874" w:rsidRDefault="00985874">
            <w:r w:rsidRPr="00985874">
              <w:rPr>
                <w:rFonts w:hint="eastAsia"/>
              </w:rPr>
              <w:t>IRF3</w:t>
            </w:r>
          </w:p>
        </w:tc>
        <w:tc>
          <w:tcPr>
            <w:tcW w:w="1350" w:type="dxa"/>
            <w:noWrap/>
            <w:hideMark/>
          </w:tcPr>
          <w:p w14:paraId="4D53A961" w14:textId="77777777" w:rsidR="00985874" w:rsidRPr="00985874" w:rsidRDefault="00985874" w:rsidP="00985874">
            <w:r w:rsidRPr="00985874">
              <w:rPr>
                <w:rFonts w:hint="eastAsia"/>
              </w:rPr>
              <w:t>1.00019</w:t>
            </w:r>
          </w:p>
        </w:tc>
        <w:tc>
          <w:tcPr>
            <w:tcW w:w="3741" w:type="dxa"/>
            <w:noWrap/>
            <w:hideMark/>
          </w:tcPr>
          <w:p w14:paraId="1D95CB3A" w14:textId="77777777" w:rsidR="00985874" w:rsidRPr="00985874" w:rsidRDefault="00985874">
            <w:r w:rsidRPr="00985874">
              <w:rPr>
                <w:rFonts w:hint="eastAsia"/>
              </w:rPr>
              <w:t>0.99999-1.00038</w:t>
            </w:r>
          </w:p>
        </w:tc>
        <w:tc>
          <w:tcPr>
            <w:tcW w:w="1701" w:type="dxa"/>
            <w:noWrap/>
            <w:hideMark/>
          </w:tcPr>
          <w:p w14:paraId="16A23382" w14:textId="77777777" w:rsidR="00985874" w:rsidRPr="00985874" w:rsidRDefault="00985874" w:rsidP="00985874">
            <w:r w:rsidRPr="00985874">
              <w:rPr>
                <w:rFonts w:hint="eastAsia"/>
              </w:rPr>
              <w:t>0.05931</w:t>
            </w:r>
          </w:p>
        </w:tc>
      </w:tr>
      <w:tr w:rsidR="00985874" w:rsidRPr="00985874" w14:paraId="0E8A21D2" w14:textId="77777777" w:rsidTr="00985874">
        <w:trPr>
          <w:trHeight w:val="270"/>
        </w:trPr>
        <w:tc>
          <w:tcPr>
            <w:tcW w:w="1680" w:type="dxa"/>
            <w:noWrap/>
            <w:hideMark/>
          </w:tcPr>
          <w:p w14:paraId="516AEC82" w14:textId="77777777" w:rsidR="00985874" w:rsidRPr="00985874" w:rsidRDefault="00985874">
            <w:r w:rsidRPr="00985874">
              <w:rPr>
                <w:rFonts w:hint="eastAsia"/>
              </w:rPr>
              <w:t>IRF1</w:t>
            </w:r>
          </w:p>
        </w:tc>
        <w:tc>
          <w:tcPr>
            <w:tcW w:w="1350" w:type="dxa"/>
            <w:noWrap/>
            <w:hideMark/>
          </w:tcPr>
          <w:p w14:paraId="0E000887" w14:textId="77777777" w:rsidR="00985874" w:rsidRPr="00985874" w:rsidRDefault="00985874" w:rsidP="00985874">
            <w:r w:rsidRPr="00985874">
              <w:rPr>
                <w:rFonts w:hint="eastAsia"/>
              </w:rPr>
              <w:t>1.00003</w:t>
            </w:r>
          </w:p>
        </w:tc>
        <w:tc>
          <w:tcPr>
            <w:tcW w:w="3741" w:type="dxa"/>
            <w:noWrap/>
            <w:hideMark/>
          </w:tcPr>
          <w:p w14:paraId="3253D998" w14:textId="77777777" w:rsidR="00985874" w:rsidRPr="00985874" w:rsidRDefault="00985874">
            <w:r w:rsidRPr="00985874">
              <w:rPr>
                <w:rFonts w:hint="eastAsia"/>
              </w:rPr>
              <w:t>0.99994-1.00011</w:t>
            </w:r>
          </w:p>
        </w:tc>
        <w:tc>
          <w:tcPr>
            <w:tcW w:w="1701" w:type="dxa"/>
            <w:noWrap/>
            <w:hideMark/>
          </w:tcPr>
          <w:p w14:paraId="55CF58AF" w14:textId="77777777" w:rsidR="00985874" w:rsidRPr="00985874" w:rsidRDefault="00985874" w:rsidP="00985874">
            <w:r w:rsidRPr="00985874">
              <w:rPr>
                <w:rFonts w:hint="eastAsia"/>
              </w:rPr>
              <w:t>0.54376</w:t>
            </w:r>
          </w:p>
        </w:tc>
      </w:tr>
      <w:tr w:rsidR="00985874" w:rsidRPr="00985874" w14:paraId="6F068329" w14:textId="77777777" w:rsidTr="00985874">
        <w:trPr>
          <w:trHeight w:val="270"/>
        </w:trPr>
        <w:tc>
          <w:tcPr>
            <w:tcW w:w="1680" w:type="dxa"/>
            <w:noWrap/>
            <w:hideMark/>
          </w:tcPr>
          <w:p w14:paraId="64402C82" w14:textId="77777777" w:rsidR="00985874" w:rsidRPr="00985874" w:rsidRDefault="00985874">
            <w:r w:rsidRPr="00985874">
              <w:rPr>
                <w:rFonts w:hint="eastAsia"/>
              </w:rPr>
              <w:t>IRF7</w:t>
            </w:r>
          </w:p>
        </w:tc>
        <w:tc>
          <w:tcPr>
            <w:tcW w:w="1350" w:type="dxa"/>
            <w:noWrap/>
            <w:hideMark/>
          </w:tcPr>
          <w:p w14:paraId="0CF8726A" w14:textId="77777777" w:rsidR="00985874" w:rsidRPr="00985874" w:rsidRDefault="00985874" w:rsidP="00985874">
            <w:r w:rsidRPr="00985874">
              <w:rPr>
                <w:rFonts w:hint="eastAsia"/>
              </w:rPr>
              <w:t>1.00007</w:t>
            </w:r>
          </w:p>
        </w:tc>
        <w:tc>
          <w:tcPr>
            <w:tcW w:w="3741" w:type="dxa"/>
            <w:noWrap/>
            <w:hideMark/>
          </w:tcPr>
          <w:p w14:paraId="3249F14C" w14:textId="77777777" w:rsidR="00985874" w:rsidRPr="00985874" w:rsidRDefault="00985874">
            <w:r w:rsidRPr="00985874">
              <w:rPr>
                <w:rFonts w:hint="eastAsia"/>
              </w:rPr>
              <w:t>0.99996-1.00019</w:t>
            </w:r>
          </w:p>
        </w:tc>
        <w:tc>
          <w:tcPr>
            <w:tcW w:w="1701" w:type="dxa"/>
            <w:noWrap/>
            <w:hideMark/>
          </w:tcPr>
          <w:p w14:paraId="59BAD191" w14:textId="77777777" w:rsidR="00985874" w:rsidRPr="00985874" w:rsidRDefault="00985874" w:rsidP="00985874">
            <w:r w:rsidRPr="00985874">
              <w:rPr>
                <w:rFonts w:hint="eastAsia"/>
              </w:rPr>
              <w:t>0.20046</w:t>
            </w:r>
          </w:p>
        </w:tc>
      </w:tr>
      <w:tr w:rsidR="00985874" w:rsidRPr="00985874" w14:paraId="32064BE4" w14:textId="77777777" w:rsidTr="00985874">
        <w:trPr>
          <w:trHeight w:val="270"/>
        </w:trPr>
        <w:tc>
          <w:tcPr>
            <w:tcW w:w="1680" w:type="dxa"/>
            <w:noWrap/>
            <w:hideMark/>
          </w:tcPr>
          <w:p w14:paraId="67E2B3C7" w14:textId="77777777" w:rsidR="00985874" w:rsidRPr="00985874" w:rsidRDefault="00985874">
            <w:r w:rsidRPr="00985874">
              <w:rPr>
                <w:rFonts w:hint="eastAsia"/>
              </w:rPr>
              <w:t>IRF6</w:t>
            </w:r>
          </w:p>
        </w:tc>
        <w:tc>
          <w:tcPr>
            <w:tcW w:w="1350" w:type="dxa"/>
            <w:noWrap/>
            <w:hideMark/>
          </w:tcPr>
          <w:p w14:paraId="7F17CB1B" w14:textId="77777777" w:rsidR="00985874" w:rsidRPr="00985874" w:rsidRDefault="00985874" w:rsidP="00985874">
            <w:r w:rsidRPr="00985874">
              <w:rPr>
                <w:rFonts w:hint="eastAsia"/>
              </w:rPr>
              <w:t>1.00004</w:t>
            </w:r>
          </w:p>
        </w:tc>
        <w:tc>
          <w:tcPr>
            <w:tcW w:w="3741" w:type="dxa"/>
            <w:noWrap/>
            <w:hideMark/>
          </w:tcPr>
          <w:p w14:paraId="4ED7C7A3" w14:textId="77777777" w:rsidR="00985874" w:rsidRPr="00985874" w:rsidRDefault="00985874">
            <w:r w:rsidRPr="00985874">
              <w:rPr>
                <w:rFonts w:hint="eastAsia"/>
              </w:rPr>
              <w:t>0.99999-1.00008</w:t>
            </w:r>
          </w:p>
        </w:tc>
        <w:tc>
          <w:tcPr>
            <w:tcW w:w="1701" w:type="dxa"/>
            <w:noWrap/>
            <w:hideMark/>
          </w:tcPr>
          <w:p w14:paraId="4712A9BB" w14:textId="77777777" w:rsidR="00985874" w:rsidRPr="00985874" w:rsidRDefault="00985874" w:rsidP="00985874">
            <w:r w:rsidRPr="00985874">
              <w:rPr>
                <w:rFonts w:hint="eastAsia"/>
              </w:rPr>
              <w:t>0.10461</w:t>
            </w:r>
          </w:p>
        </w:tc>
      </w:tr>
      <w:tr w:rsidR="00985874" w:rsidRPr="00985874" w14:paraId="2A31DC6C" w14:textId="77777777" w:rsidTr="00985874">
        <w:trPr>
          <w:trHeight w:val="270"/>
        </w:trPr>
        <w:tc>
          <w:tcPr>
            <w:tcW w:w="1680" w:type="dxa"/>
            <w:noWrap/>
            <w:hideMark/>
          </w:tcPr>
          <w:p w14:paraId="369A4551" w14:textId="77777777" w:rsidR="00985874" w:rsidRPr="00985874" w:rsidRDefault="00985874">
            <w:r w:rsidRPr="00985874">
              <w:rPr>
                <w:rFonts w:hint="eastAsia"/>
              </w:rPr>
              <w:t>IRF4</w:t>
            </w:r>
          </w:p>
        </w:tc>
        <w:tc>
          <w:tcPr>
            <w:tcW w:w="1350" w:type="dxa"/>
            <w:noWrap/>
            <w:hideMark/>
          </w:tcPr>
          <w:p w14:paraId="576205F2" w14:textId="77777777" w:rsidR="00985874" w:rsidRPr="00985874" w:rsidRDefault="00985874" w:rsidP="00985874">
            <w:r w:rsidRPr="00985874">
              <w:rPr>
                <w:rFonts w:hint="eastAsia"/>
              </w:rPr>
              <w:t>0.99967</w:t>
            </w:r>
          </w:p>
        </w:tc>
        <w:tc>
          <w:tcPr>
            <w:tcW w:w="3741" w:type="dxa"/>
            <w:noWrap/>
            <w:hideMark/>
          </w:tcPr>
          <w:p w14:paraId="668B06BA" w14:textId="77777777" w:rsidR="00985874" w:rsidRPr="00985874" w:rsidRDefault="00985874">
            <w:r w:rsidRPr="00985874">
              <w:rPr>
                <w:rFonts w:hint="eastAsia"/>
              </w:rPr>
              <w:t>0.99884-1.00051</w:t>
            </w:r>
          </w:p>
        </w:tc>
        <w:tc>
          <w:tcPr>
            <w:tcW w:w="1701" w:type="dxa"/>
            <w:noWrap/>
            <w:hideMark/>
          </w:tcPr>
          <w:p w14:paraId="7E8E0A66" w14:textId="77777777" w:rsidR="00985874" w:rsidRPr="00985874" w:rsidRDefault="00985874" w:rsidP="00985874">
            <w:r w:rsidRPr="00985874">
              <w:rPr>
                <w:rFonts w:hint="eastAsia"/>
              </w:rPr>
              <w:t>0.44685</w:t>
            </w:r>
          </w:p>
        </w:tc>
      </w:tr>
      <w:tr w:rsidR="00985874" w:rsidRPr="00985874" w14:paraId="46BC5100" w14:textId="77777777" w:rsidTr="00985874">
        <w:trPr>
          <w:trHeight w:val="270"/>
        </w:trPr>
        <w:tc>
          <w:tcPr>
            <w:tcW w:w="1680" w:type="dxa"/>
            <w:noWrap/>
            <w:hideMark/>
          </w:tcPr>
          <w:p w14:paraId="55E1EE54" w14:textId="77777777" w:rsidR="00985874" w:rsidRPr="00985874" w:rsidRDefault="00985874">
            <w:r w:rsidRPr="00985874">
              <w:rPr>
                <w:rFonts w:hint="eastAsia"/>
              </w:rPr>
              <w:t>IRF9</w:t>
            </w:r>
          </w:p>
        </w:tc>
        <w:tc>
          <w:tcPr>
            <w:tcW w:w="1350" w:type="dxa"/>
            <w:noWrap/>
            <w:hideMark/>
          </w:tcPr>
          <w:p w14:paraId="5780F736" w14:textId="77777777" w:rsidR="00985874" w:rsidRPr="00985874" w:rsidRDefault="00985874" w:rsidP="00985874">
            <w:r w:rsidRPr="00985874">
              <w:rPr>
                <w:rFonts w:hint="eastAsia"/>
              </w:rPr>
              <w:t>1.00175</w:t>
            </w:r>
          </w:p>
        </w:tc>
        <w:tc>
          <w:tcPr>
            <w:tcW w:w="3741" w:type="dxa"/>
            <w:noWrap/>
            <w:hideMark/>
          </w:tcPr>
          <w:p w14:paraId="0998C5A3" w14:textId="77777777" w:rsidR="00985874" w:rsidRPr="00985874" w:rsidRDefault="00985874">
            <w:r w:rsidRPr="00985874">
              <w:rPr>
                <w:rFonts w:hint="eastAsia"/>
              </w:rPr>
              <w:t>0.99993-1.00357</w:t>
            </w:r>
          </w:p>
        </w:tc>
        <w:tc>
          <w:tcPr>
            <w:tcW w:w="1701" w:type="dxa"/>
            <w:noWrap/>
            <w:hideMark/>
          </w:tcPr>
          <w:p w14:paraId="44E2AAB9" w14:textId="77777777" w:rsidR="00985874" w:rsidRPr="00985874" w:rsidRDefault="00985874" w:rsidP="00985874">
            <w:r w:rsidRPr="00985874">
              <w:rPr>
                <w:rFonts w:hint="eastAsia"/>
              </w:rPr>
              <w:t>0.05921</w:t>
            </w:r>
          </w:p>
        </w:tc>
      </w:tr>
      <w:tr w:rsidR="00985874" w:rsidRPr="00985874" w14:paraId="3CC1642B" w14:textId="77777777" w:rsidTr="00985874">
        <w:trPr>
          <w:trHeight w:val="270"/>
        </w:trPr>
        <w:tc>
          <w:tcPr>
            <w:tcW w:w="1680" w:type="dxa"/>
            <w:noWrap/>
            <w:hideMark/>
          </w:tcPr>
          <w:p w14:paraId="417C4604" w14:textId="77777777" w:rsidR="00985874" w:rsidRPr="00985874" w:rsidRDefault="00985874">
            <w:r w:rsidRPr="00985874">
              <w:rPr>
                <w:rFonts w:hint="eastAsia"/>
              </w:rPr>
              <w:t>IRF8</w:t>
            </w:r>
          </w:p>
        </w:tc>
        <w:tc>
          <w:tcPr>
            <w:tcW w:w="1350" w:type="dxa"/>
            <w:noWrap/>
            <w:hideMark/>
          </w:tcPr>
          <w:p w14:paraId="5796D933" w14:textId="77777777" w:rsidR="00985874" w:rsidRPr="00985874" w:rsidRDefault="00985874" w:rsidP="00985874">
            <w:r w:rsidRPr="00985874">
              <w:rPr>
                <w:rFonts w:hint="eastAsia"/>
              </w:rPr>
              <w:t>0.99987</w:t>
            </w:r>
          </w:p>
        </w:tc>
        <w:tc>
          <w:tcPr>
            <w:tcW w:w="3741" w:type="dxa"/>
            <w:noWrap/>
            <w:hideMark/>
          </w:tcPr>
          <w:p w14:paraId="511759E2" w14:textId="77777777" w:rsidR="00985874" w:rsidRPr="00985874" w:rsidRDefault="00985874">
            <w:r w:rsidRPr="00985874">
              <w:rPr>
                <w:rFonts w:hint="eastAsia"/>
              </w:rPr>
              <w:t>0.99931-1.00043</w:t>
            </w:r>
          </w:p>
        </w:tc>
        <w:tc>
          <w:tcPr>
            <w:tcW w:w="1701" w:type="dxa"/>
            <w:noWrap/>
            <w:hideMark/>
          </w:tcPr>
          <w:p w14:paraId="07E02393" w14:textId="77777777" w:rsidR="00985874" w:rsidRPr="00985874" w:rsidRDefault="00985874" w:rsidP="00985874">
            <w:r w:rsidRPr="00985874">
              <w:rPr>
                <w:rFonts w:hint="eastAsia"/>
              </w:rPr>
              <w:t>0.65584</w:t>
            </w:r>
          </w:p>
        </w:tc>
      </w:tr>
      <w:tr w:rsidR="00985874" w:rsidRPr="00985874" w14:paraId="72E7CA6D" w14:textId="77777777" w:rsidTr="00985874">
        <w:trPr>
          <w:trHeight w:val="270"/>
        </w:trPr>
        <w:tc>
          <w:tcPr>
            <w:tcW w:w="1680" w:type="dxa"/>
            <w:noWrap/>
            <w:hideMark/>
          </w:tcPr>
          <w:p w14:paraId="622C8E13" w14:textId="77777777" w:rsidR="00985874" w:rsidRPr="00985874" w:rsidRDefault="00985874">
            <w:r w:rsidRPr="00985874">
              <w:rPr>
                <w:rFonts w:hint="eastAsia"/>
              </w:rPr>
              <w:t>ZBTB17</w:t>
            </w:r>
          </w:p>
        </w:tc>
        <w:tc>
          <w:tcPr>
            <w:tcW w:w="1350" w:type="dxa"/>
            <w:noWrap/>
            <w:hideMark/>
          </w:tcPr>
          <w:p w14:paraId="6253618A" w14:textId="77777777" w:rsidR="00985874" w:rsidRPr="00985874" w:rsidRDefault="00985874" w:rsidP="00985874">
            <w:r w:rsidRPr="00985874">
              <w:rPr>
                <w:rFonts w:hint="eastAsia"/>
              </w:rPr>
              <w:t>1.00043</w:t>
            </w:r>
          </w:p>
        </w:tc>
        <w:tc>
          <w:tcPr>
            <w:tcW w:w="3741" w:type="dxa"/>
            <w:noWrap/>
            <w:hideMark/>
          </w:tcPr>
          <w:p w14:paraId="33D1E7E4" w14:textId="77777777" w:rsidR="00985874" w:rsidRPr="00985874" w:rsidRDefault="00985874">
            <w:r w:rsidRPr="00985874">
              <w:rPr>
                <w:rFonts w:hint="eastAsia"/>
              </w:rPr>
              <w:t>0.99979-1.00108</w:t>
            </w:r>
          </w:p>
        </w:tc>
        <w:tc>
          <w:tcPr>
            <w:tcW w:w="1701" w:type="dxa"/>
            <w:noWrap/>
            <w:hideMark/>
          </w:tcPr>
          <w:p w14:paraId="16B9D9DE" w14:textId="77777777" w:rsidR="00985874" w:rsidRPr="00985874" w:rsidRDefault="00985874" w:rsidP="00985874">
            <w:r w:rsidRPr="00985874">
              <w:rPr>
                <w:rFonts w:hint="eastAsia"/>
              </w:rPr>
              <w:t>0.18961</w:t>
            </w:r>
          </w:p>
        </w:tc>
      </w:tr>
      <w:tr w:rsidR="00985874" w:rsidRPr="00985874" w14:paraId="5C8F9367" w14:textId="77777777" w:rsidTr="00985874">
        <w:trPr>
          <w:trHeight w:val="270"/>
        </w:trPr>
        <w:tc>
          <w:tcPr>
            <w:tcW w:w="1680" w:type="dxa"/>
            <w:noWrap/>
            <w:hideMark/>
          </w:tcPr>
          <w:p w14:paraId="414D9AF4" w14:textId="77777777" w:rsidR="00985874" w:rsidRPr="00985874" w:rsidRDefault="00985874">
            <w:r w:rsidRPr="00985874">
              <w:rPr>
                <w:rFonts w:hint="eastAsia"/>
              </w:rPr>
              <w:t>ZBTB16</w:t>
            </w:r>
          </w:p>
        </w:tc>
        <w:tc>
          <w:tcPr>
            <w:tcW w:w="1350" w:type="dxa"/>
            <w:noWrap/>
            <w:hideMark/>
          </w:tcPr>
          <w:p w14:paraId="593E5715" w14:textId="77777777" w:rsidR="00985874" w:rsidRPr="00985874" w:rsidRDefault="00985874" w:rsidP="00985874">
            <w:r w:rsidRPr="00985874">
              <w:rPr>
                <w:rFonts w:hint="eastAsia"/>
              </w:rPr>
              <w:t>0.99842</w:t>
            </w:r>
          </w:p>
        </w:tc>
        <w:tc>
          <w:tcPr>
            <w:tcW w:w="3741" w:type="dxa"/>
            <w:noWrap/>
            <w:hideMark/>
          </w:tcPr>
          <w:p w14:paraId="479FB5AB" w14:textId="77777777" w:rsidR="00985874" w:rsidRPr="00985874" w:rsidRDefault="00985874">
            <w:r w:rsidRPr="00985874">
              <w:rPr>
                <w:rFonts w:hint="eastAsia"/>
              </w:rPr>
              <w:t>0.99626-1.00059</w:t>
            </w:r>
          </w:p>
        </w:tc>
        <w:tc>
          <w:tcPr>
            <w:tcW w:w="1701" w:type="dxa"/>
            <w:noWrap/>
            <w:hideMark/>
          </w:tcPr>
          <w:p w14:paraId="55093052" w14:textId="77777777" w:rsidR="00985874" w:rsidRPr="00985874" w:rsidRDefault="00985874" w:rsidP="00985874">
            <w:r w:rsidRPr="00985874">
              <w:rPr>
                <w:rFonts w:hint="eastAsia"/>
              </w:rPr>
              <w:t>0.15276</w:t>
            </w:r>
          </w:p>
        </w:tc>
      </w:tr>
      <w:tr w:rsidR="00985874" w:rsidRPr="00985874" w14:paraId="5DED2B55" w14:textId="77777777" w:rsidTr="00985874">
        <w:trPr>
          <w:trHeight w:val="270"/>
        </w:trPr>
        <w:tc>
          <w:tcPr>
            <w:tcW w:w="1680" w:type="dxa"/>
            <w:noWrap/>
            <w:hideMark/>
          </w:tcPr>
          <w:p w14:paraId="0B16B98D" w14:textId="77777777" w:rsidR="00985874" w:rsidRPr="00985874" w:rsidRDefault="00985874">
            <w:r w:rsidRPr="00985874">
              <w:rPr>
                <w:rFonts w:hint="eastAsia"/>
              </w:rPr>
              <w:t>NRF1</w:t>
            </w:r>
          </w:p>
        </w:tc>
        <w:tc>
          <w:tcPr>
            <w:tcW w:w="1350" w:type="dxa"/>
            <w:noWrap/>
            <w:hideMark/>
          </w:tcPr>
          <w:p w14:paraId="01D9159E" w14:textId="77777777" w:rsidR="00985874" w:rsidRPr="00985874" w:rsidRDefault="00985874" w:rsidP="00985874">
            <w:r w:rsidRPr="00985874">
              <w:rPr>
                <w:rFonts w:hint="eastAsia"/>
              </w:rPr>
              <w:t>1.0002</w:t>
            </w:r>
          </w:p>
        </w:tc>
        <w:tc>
          <w:tcPr>
            <w:tcW w:w="3741" w:type="dxa"/>
            <w:noWrap/>
            <w:hideMark/>
          </w:tcPr>
          <w:p w14:paraId="001EF524" w14:textId="77777777" w:rsidR="00985874" w:rsidRPr="00985874" w:rsidRDefault="00985874">
            <w:r w:rsidRPr="00985874">
              <w:rPr>
                <w:rFonts w:hint="eastAsia"/>
              </w:rPr>
              <w:t>0.99814-1.00227</w:t>
            </w:r>
          </w:p>
        </w:tc>
        <w:tc>
          <w:tcPr>
            <w:tcW w:w="1701" w:type="dxa"/>
            <w:noWrap/>
            <w:hideMark/>
          </w:tcPr>
          <w:p w14:paraId="3EAF1609" w14:textId="77777777" w:rsidR="00985874" w:rsidRPr="00985874" w:rsidRDefault="00985874" w:rsidP="00985874">
            <w:r w:rsidRPr="00985874">
              <w:rPr>
                <w:rFonts w:hint="eastAsia"/>
              </w:rPr>
              <w:t>0.84821</w:t>
            </w:r>
          </w:p>
        </w:tc>
      </w:tr>
      <w:tr w:rsidR="00985874" w:rsidRPr="00985874" w14:paraId="4689FA06" w14:textId="77777777" w:rsidTr="00985874">
        <w:trPr>
          <w:trHeight w:val="270"/>
        </w:trPr>
        <w:tc>
          <w:tcPr>
            <w:tcW w:w="1680" w:type="dxa"/>
            <w:noWrap/>
            <w:hideMark/>
          </w:tcPr>
          <w:p w14:paraId="6EA4442D" w14:textId="77777777" w:rsidR="00985874" w:rsidRPr="00985874" w:rsidRDefault="00985874">
            <w:r w:rsidRPr="00985874">
              <w:rPr>
                <w:rFonts w:hint="eastAsia"/>
              </w:rPr>
              <w:t>SERTAD1</w:t>
            </w:r>
          </w:p>
        </w:tc>
        <w:tc>
          <w:tcPr>
            <w:tcW w:w="1350" w:type="dxa"/>
            <w:noWrap/>
            <w:hideMark/>
          </w:tcPr>
          <w:p w14:paraId="2ED86C8F" w14:textId="77777777" w:rsidR="00985874" w:rsidRPr="00985874" w:rsidRDefault="00985874" w:rsidP="00985874">
            <w:r w:rsidRPr="00985874">
              <w:rPr>
                <w:rFonts w:hint="eastAsia"/>
              </w:rPr>
              <w:t>1.00012</w:t>
            </w:r>
          </w:p>
        </w:tc>
        <w:tc>
          <w:tcPr>
            <w:tcW w:w="3741" w:type="dxa"/>
            <w:noWrap/>
            <w:hideMark/>
          </w:tcPr>
          <w:p w14:paraId="3FC96751" w14:textId="77777777" w:rsidR="00985874" w:rsidRPr="00985874" w:rsidRDefault="00985874">
            <w:r w:rsidRPr="00985874">
              <w:rPr>
                <w:rFonts w:hint="eastAsia"/>
              </w:rPr>
              <w:t>0.99984-1.00041</w:t>
            </w:r>
          </w:p>
        </w:tc>
        <w:tc>
          <w:tcPr>
            <w:tcW w:w="1701" w:type="dxa"/>
            <w:noWrap/>
            <w:hideMark/>
          </w:tcPr>
          <w:p w14:paraId="2C8D5F33" w14:textId="77777777" w:rsidR="00985874" w:rsidRPr="00985874" w:rsidRDefault="00985874" w:rsidP="00985874">
            <w:r w:rsidRPr="00985874">
              <w:rPr>
                <w:rFonts w:hint="eastAsia"/>
              </w:rPr>
              <w:t>0.39444</w:t>
            </w:r>
          </w:p>
        </w:tc>
      </w:tr>
      <w:tr w:rsidR="00985874" w:rsidRPr="00985874" w14:paraId="18DEA433" w14:textId="77777777" w:rsidTr="00985874">
        <w:trPr>
          <w:trHeight w:val="270"/>
        </w:trPr>
        <w:tc>
          <w:tcPr>
            <w:tcW w:w="1680" w:type="dxa"/>
            <w:noWrap/>
            <w:hideMark/>
          </w:tcPr>
          <w:p w14:paraId="3649917F" w14:textId="77777777" w:rsidR="00985874" w:rsidRPr="00985874" w:rsidRDefault="00985874">
            <w:r w:rsidRPr="00985874">
              <w:rPr>
                <w:rFonts w:hint="eastAsia"/>
              </w:rPr>
              <w:t>FOSL1</w:t>
            </w:r>
          </w:p>
        </w:tc>
        <w:tc>
          <w:tcPr>
            <w:tcW w:w="1350" w:type="dxa"/>
            <w:noWrap/>
            <w:hideMark/>
          </w:tcPr>
          <w:p w14:paraId="3F5F7C65" w14:textId="77777777" w:rsidR="00985874" w:rsidRPr="00985874" w:rsidRDefault="00985874" w:rsidP="00985874">
            <w:r w:rsidRPr="00985874">
              <w:rPr>
                <w:rFonts w:hint="eastAsia"/>
              </w:rPr>
              <w:t>1.00002</w:t>
            </w:r>
          </w:p>
        </w:tc>
        <w:tc>
          <w:tcPr>
            <w:tcW w:w="3741" w:type="dxa"/>
            <w:noWrap/>
            <w:hideMark/>
          </w:tcPr>
          <w:p w14:paraId="4D33FE91" w14:textId="77777777" w:rsidR="00985874" w:rsidRPr="00985874" w:rsidRDefault="00985874">
            <w:r w:rsidRPr="00985874">
              <w:rPr>
                <w:rFonts w:hint="eastAsia"/>
              </w:rPr>
              <w:t>0.99994-1.0001</w:t>
            </w:r>
          </w:p>
        </w:tc>
        <w:tc>
          <w:tcPr>
            <w:tcW w:w="1701" w:type="dxa"/>
            <w:noWrap/>
            <w:hideMark/>
          </w:tcPr>
          <w:p w14:paraId="5EB9CC47" w14:textId="77777777" w:rsidR="00985874" w:rsidRPr="00985874" w:rsidRDefault="00985874" w:rsidP="00985874">
            <w:r w:rsidRPr="00985874">
              <w:rPr>
                <w:rFonts w:hint="eastAsia"/>
              </w:rPr>
              <w:t>0.62714</w:t>
            </w:r>
          </w:p>
        </w:tc>
      </w:tr>
      <w:tr w:rsidR="00985874" w:rsidRPr="00985874" w14:paraId="4AB201CA" w14:textId="77777777" w:rsidTr="00985874">
        <w:trPr>
          <w:trHeight w:val="270"/>
        </w:trPr>
        <w:tc>
          <w:tcPr>
            <w:tcW w:w="1680" w:type="dxa"/>
            <w:noWrap/>
            <w:hideMark/>
          </w:tcPr>
          <w:p w14:paraId="304DFB4A" w14:textId="77777777" w:rsidR="00985874" w:rsidRPr="00985874" w:rsidRDefault="00985874">
            <w:r w:rsidRPr="00985874">
              <w:rPr>
                <w:rFonts w:hint="eastAsia"/>
              </w:rPr>
              <w:t>FOSL2</w:t>
            </w:r>
          </w:p>
        </w:tc>
        <w:tc>
          <w:tcPr>
            <w:tcW w:w="1350" w:type="dxa"/>
            <w:noWrap/>
            <w:hideMark/>
          </w:tcPr>
          <w:p w14:paraId="3AAE19A7" w14:textId="77777777" w:rsidR="00985874" w:rsidRPr="00985874" w:rsidRDefault="00985874" w:rsidP="00985874">
            <w:r w:rsidRPr="00985874">
              <w:rPr>
                <w:rFonts w:hint="eastAsia"/>
              </w:rPr>
              <w:t>0.99991</w:t>
            </w:r>
          </w:p>
        </w:tc>
        <w:tc>
          <w:tcPr>
            <w:tcW w:w="3741" w:type="dxa"/>
            <w:noWrap/>
            <w:hideMark/>
          </w:tcPr>
          <w:p w14:paraId="441AF85B" w14:textId="77777777" w:rsidR="00985874" w:rsidRPr="00985874" w:rsidRDefault="00985874">
            <w:r w:rsidRPr="00985874">
              <w:rPr>
                <w:rFonts w:hint="eastAsia"/>
              </w:rPr>
              <w:t>0.99984-0.99998</w:t>
            </w:r>
          </w:p>
        </w:tc>
        <w:tc>
          <w:tcPr>
            <w:tcW w:w="1701" w:type="dxa"/>
            <w:noWrap/>
            <w:hideMark/>
          </w:tcPr>
          <w:p w14:paraId="59B688FC" w14:textId="77777777" w:rsidR="00985874" w:rsidRPr="00985874" w:rsidRDefault="00985874" w:rsidP="00985874">
            <w:r w:rsidRPr="00985874">
              <w:rPr>
                <w:rFonts w:hint="eastAsia"/>
              </w:rPr>
              <w:t>0.01108</w:t>
            </w:r>
          </w:p>
        </w:tc>
      </w:tr>
      <w:tr w:rsidR="00985874" w:rsidRPr="00985874" w14:paraId="793D1A25" w14:textId="77777777" w:rsidTr="00985874">
        <w:trPr>
          <w:trHeight w:val="270"/>
        </w:trPr>
        <w:tc>
          <w:tcPr>
            <w:tcW w:w="1680" w:type="dxa"/>
            <w:noWrap/>
            <w:hideMark/>
          </w:tcPr>
          <w:p w14:paraId="29FB7ED9" w14:textId="77777777" w:rsidR="00985874" w:rsidRPr="00985874" w:rsidRDefault="00985874">
            <w:r w:rsidRPr="00985874">
              <w:rPr>
                <w:rFonts w:hint="eastAsia"/>
              </w:rPr>
              <w:t>MAX</w:t>
            </w:r>
          </w:p>
        </w:tc>
        <w:tc>
          <w:tcPr>
            <w:tcW w:w="1350" w:type="dxa"/>
            <w:noWrap/>
            <w:hideMark/>
          </w:tcPr>
          <w:p w14:paraId="303E03DB" w14:textId="77777777" w:rsidR="00985874" w:rsidRPr="00985874" w:rsidRDefault="00985874" w:rsidP="00985874">
            <w:r w:rsidRPr="00985874">
              <w:rPr>
                <w:rFonts w:hint="eastAsia"/>
              </w:rPr>
              <w:t>1.00004</w:t>
            </w:r>
          </w:p>
        </w:tc>
        <w:tc>
          <w:tcPr>
            <w:tcW w:w="3741" w:type="dxa"/>
            <w:noWrap/>
            <w:hideMark/>
          </w:tcPr>
          <w:p w14:paraId="5626A4CD" w14:textId="77777777" w:rsidR="00985874" w:rsidRPr="00985874" w:rsidRDefault="00985874">
            <w:r w:rsidRPr="00985874">
              <w:rPr>
                <w:rFonts w:hint="eastAsia"/>
              </w:rPr>
              <w:t>0.9997-1.00038</w:t>
            </w:r>
          </w:p>
        </w:tc>
        <w:tc>
          <w:tcPr>
            <w:tcW w:w="1701" w:type="dxa"/>
            <w:noWrap/>
            <w:hideMark/>
          </w:tcPr>
          <w:p w14:paraId="238D27D0" w14:textId="77777777" w:rsidR="00985874" w:rsidRPr="00985874" w:rsidRDefault="00985874" w:rsidP="00985874">
            <w:r w:rsidRPr="00985874">
              <w:rPr>
                <w:rFonts w:hint="eastAsia"/>
              </w:rPr>
              <w:t>0.80841</w:t>
            </w:r>
          </w:p>
        </w:tc>
      </w:tr>
      <w:tr w:rsidR="00985874" w:rsidRPr="00985874" w14:paraId="1C38195A" w14:textId="77777777" w:rsidTr="00985874">
        <w:trPr>
          <w:trHeight w:val="270"/>
        </w:trPr>
        <w:tc>
          <w:tcPr>
            <w:tcW w:w="1680" w:type="dxa"/>
            <w:noWrap/>
            <w:hideMark/>
          </w:tcPr>
          <w:p w14:paraId="3820F780" w14:textId="77777777" w:rsidR="00985874" w:rsidRPr="00985874" w:rsidRDefault="00985874">
            <w:r w:rsidRPr="00985874">
              <w:rPr>
                <w:rFonts w:hint="eastAsia"/>
              </w:rPr>
              <w:t>MAZ</w:t>
            </w:r>
          </w:p>
        </w:tc>
        <w:tc>
          <w:tcPr>
            <w:tcW w:w="1350" w:type="dxa"/>
            <w:noWrap/>
            <w:hideMark/>
          </w:tcPr>
          <w:p w14:paraId="63C3BF4B" w14:textId="77777777" w:rsidR="00985874" w:rsidRPr="00985874" w:rsidRDefault="00985874" w:rsidP="00985874">
            <w:r w:rsidRPr="00985874">
              <w:rPr>
                <w:rFonts w:hint="eastAsia"/>
              </w:rPr>
              <w:t>1.0001</w:t>
            </w:r>
          </w:p>
        </w:tc>
        <w:tc>
          <w:tcPr>
            <w:tcW w:w="3741" w:type="dxa"/>
            <w:noWrap/>
            <w:hideMark/>
          </w:tcPr>
          <w:p w14:paraId="678E7942" w14:textId="77777777" w:rsidR="00985874" w:rsidRPr="00985874" w:rsidRDefault="00985874">
            <w:r w:rsidRPr="00985874">
              <w:rPr>
                <w:rFonts w:hint="eastAsia"/>
              </w:rPr>
              <w:t>0.99972-1.00048</w:t>
            </w:r>
          </w:p>
        </w:tc>
        <w:tc>
          <w:tcPr>
            <w:tcW w:w="1701" w:type="dxa"/>
            <w:noWrap/>
            <w:hideMark/>
          </w:tcPr>
          <w:p w14:paraId="5FCED116" w14:textId="77777777" w:rsidR="00985874" w:rsidRPr="00985874" w:rsidRDefault="00985874" w:rsidP="00985874">
            <w:r w:rsidRPr="00985874">
              <w:rPr>
                <w:rFonts w:hint="eastAsia"/>
              </w:rPr>
              <w:t>0.60523</w:t>
            </w:r>
          </w:p>
        </w:tc>
      </w:tr>
      <w:tr w:rsidR="00985874" w:rsidRPr="00985874" w14:paraId="27A08D0F" w14:textId="77777777" w:rsidTr="00985874">
        <w:trPr>
          <w:trHeight w:val="270"/>
        </w:trPr>
        <w:tc>
          <w:tcPr>
            <w:tcW w:w="1680" w:type="dxa"/>
            <w:noWrap/>
            <w:hideMark/>
          </w:tcPr>
          <w:p w14:paraId="2F315BCD" w14:textId="77777777" w:rsidR="00985874" w:rsidRPr="00985874" w:rsidRDefault="00985874">
            <w:r w:rsidRPr="00985874">
              <w:rPr>
                <w:rFonts w:hint="eastAsia"/>
              </w:rPr>
              <w:t>MAF</w:t>
            </w:r>
          </w:p>
        </w:tc>
        <w:tc>
          <w:tcPr>
            <w:tcW w:w="1350" w:type="dxa"/>
            <w:noWrap/>
            <w:hideMark/>
          </w:tcPr>
          <w:p w14:paraId="139B939A" w14:textId="77777777" w:rsidR="00985874" w:rsidRPr="00985874" w:rsidRDefault="00985874" w:rsidP="00985874">
            <w:r w:rsidRPr="00985874">
              <w:rPr>
                <w:rFonts w:hint="eastAsia"/>
              </w:rPr>
              <w:t>1.00002</w:t>
            </w:r>
          </w:p>
        </w:tc>
        <w:tc>
          <w:tcPr>
            <w:tcW w:w="3741" w:type="dxa"/>
            <w:noWrap/>
            <w:hideMark/>
          </w:tcPr>
          <w:p w14:paraId="527A4366" w14:textId="77777777" w:rsidR="00985874" w:rsidRPr="00985874" w:rsidRDefault="00985874">
            <w:r w:rsidRPr="00985874">
              <w:rPr>
                <w:rFonts w:hint="eastAsia"/>
              </w:rPr>
              <w:t>0.99992-1.00011</w:t>
            </w:r>
          </w:p>
        </w:tc>
        <w:tc>
          <w:tcPr>
            <w:tcW w:w="1701" w:type="dxa"/>
            <w:noWrap/>
            <w:hideMark/>
          </w:tcPr>
          <w:p w14:paraId="377892B2" w14:textId="77777777" w:rsidR="00985874" w:rsidRPr="00985874" w:rsidRDefault="00985874" w:rsidP="00985874">
            <w:r w:rsidRPr="00985874">
              <w:rPr>
                <w:rFonts w:hint="eastAsia"/>
              </w:rPr>
              <w:t>0.73386</w:t>
            </w:r>
          </w:p>
        </w:tc>
      </w:tr>
      <w:tr w:rsidR="00985874" w:rsidRPr="00985874" w14:paraId="6D6E89BC" w14:textId="77777777" w:rsidTr="00985874">
        <w:trPr>
          <w:trHeight w:val="270"/>
        </w:trPr>
        <w:tc>
          <w:tcPr>
            <w:tcW w:w="1680" w:type="dxa"/>
            <w:noWrap/>
            <w:hideMark/>
          </w:tcPr>
          <w:p w14:paraId="55503C7C" w14:textId="77777777" w:rsidR="00985874" w:rsidRPr="00985874" w:rsidRDefault="00985874">
            <w:r w:rsidRPr="00985874">
              <w:rPr>
                <w:rFonts w:hint="eastAsia"/>
              </w:rPr>
              <w:t>MAL</w:t>
            </w:r>
          </w:p>
        </w:tc>
        <w:tc>
          <w:tcPr>
            <w:tcW w:w="1350" w:type="dxa"/>
            <w:noWrap/>
            <w:hideMark/>
          </w:tcPr>
          <w:p w14:paraId="022D3831" w14:textId="77777777" w:rsidR="00985874" w:rsidRPr="00985874" w:rsidRDefault="00985874" w:rsidP="00985874">
            <w:r w:rsidRPr="00985874">
              <w:rPr>
                <w:rFonts w:hint="eastAsia"/>
              </w:rPr>
              <w:t>0.99999</w:t>
            </w:r>
          </w:p>
        </w:tc>
        <w:tc>
          <w:tcPr>
            <w:tcW w:w="3741" w:type="dxa"/>
            <w:noWrap/>
            <w:hideMark/>
          </w:tcPr>
          <w:p w14:paraId="1BD16CCC" w14:textId="77777777" w:rsidR="00985874" w:rsidRPr="00985874" w:rsidRDefault="00985874">
            <w:r w:rsidRPr="00985874">
              <w:rPr>
                <w:rFonts w:hint="eastAsia"/>
              </w:rPr>
              <w:t>0.99997-1.00001</w:t>
            </w:r>
          </w:p>
        </w:tc>
        <w:tc>
          <w:tcPr>
            <w:tcW w:w="1701" w:type="dxa"/>
            <w:noWrap/>
            <w:hideMark/>
          </w:tcPr>
          <w:p w14:paraId="4C477C0B" w14:textId="77777777" w:rsidR="00985874" w:rsidRPr="00985874" w:rsidRDefault="00985874" w:rsidP="00985874">
            <w:r w:rsidRPr="00985874">
              <w:rPr>
                <w:rFonts w:hint="eastAsia"/>
              </w:rPr>
              <w:t>0.23214</w:t>
            </w:r>
          </w:p>
        </w:tc>
      </w:tr>
      <w:tr w:rsidR="00985874" w:rsidRPr="00985874" w14:paraId="5841E125" w14:textId="77777777" w:rsidTr="00985874">
        <w:trPr>
          <w:trHeight w:val="270"/>
        </w:trPr>
        <w:tc>
          <w:tcPr>
            <w:tcW w:w="1680" w:type="dxa"/>
            <w:noWrap/>
            <w:hideMark/>
          </w:tcPr>
          <w:p w14:paraId="44A6E609" w14:textId="77777777" w:rsidR="00985874" w:rsidRPr="00985874" w:rsidRDefault="00985874">
            <w:r w:rsidRPr="00985874">
              <w:rPr>
                <w:rFonts w:hint="eastAsia"/>
              </w:rPr>
              <w:t>IRF2</w:t>
            </w:r>
          </w:p>
        </w:tc>
        <w:tc>
          <w:tcPr>
            <w:tcW w:w="1350" w:type="dxa"/>
            <w:noWrap/>
            <w:hideMark/>
          </w:tcPr>
          <w:p w14:paraId="51D3C11C" w14:textId="77777777" w:rsidR="00985874" w:rsidRPr="00985874" w:rsidRDefault="00985874" w:rsidP="00985874">
            <w:r w:rsidRPr="00985874">
              <w:rPr>
                <w:rFonts w:hint="eastAsia"/>
              </w:rPr>
              <w:t>0.99984</w:t>
            </w:r>
          </w:p>
        </w:tc>
        <w:tc>
          <w:tcPr>
            <w:tcW w:w="3741" w:type="dxa"/>
            <w:noWrap/>
            <w:hideMark/>
          </w:tcPr>
          <w:p w14:paraId="43A420D8" w14:textId="77777777" w:rsidR="00985874" w:rsidRPr="00985874" w:rsidRDefault="00985874">
            <w:r w:rsidRPr="00985874">
              <w:rPr>
                <w:rFonts w:hint="eastAsia"/>
              </w:rPr>
              <w:t>0.9993-1.00038</w:t>
            </w:r>
          </w:p>
        </w:tc>
        <w:tc>
          <w:tcPr>
            <w:tcW w:w="1701" w:type="dxa"/>
            <w:noWrap/>
            <w:hideMark/>
          </w:tcPr>
          <w:p w14:paraId="0A8CD7DD" w14:textId="77777777" w:rsidR="00985874" w:rsidRPr="00985874" w:rsidRDefault="00985874" w:rsidP="00985874">
            <w:r w:rsidRPr="00985874">
              <w:rPr>
                <w:rFonts w:hint="eastAsia"/>
              </w:rPr>
              <w:t>0.55529</w:t>
            </w:r>
          </w:p>
        </w:tc>
      </w:tr>
      <w:tr w:rsidR="00985874" w:rsidRPr="00985874" w14:paraId="72728AAF" w14:textId="77777777" w:rsidTr="00985874">
        <w:trPr>
          <w:trHeight w:val="270"/>
        </w:trPr>
        <w:tc>
          <w:tcPr>
            <w:tcW w:w="1680" w:type="dxa"/>
            <w:noWrap/>
            <w:hideMark/>
          </w:tcPr>
          <w:p w14:paraId="72673A8E" w14:textId="77777777" w:rsidR="00985874" w:rsidRPr="00985874" w:rsidRDefault="00985874">
            <w:r w:rsidRPr="00985874">
              <w:rPr>
                <w:rFonts w:hint="eastAsia"/>
              </w:rPr>
              <w:t>IRF5</w:t>
            </w:r>
          </w:p>
        </w:tc>
        <w:tc>
          <w:tcPr>
            <w:tcW w:w="1350" w:type="dxa"/>
            <w:noWrap/>
            <w:hideMark/>
          </w:tcPr>
          <w:p w14:paraId="7D3E4BEC" w14:textId="77777777" w:rsidR="00985874" w:rsidRPr="00985874" w:rsidRDefault="00985874" w:rsidP="00985874">
            <w:r w:rsidRPr="00985874">
              <w:rPr>
                <w:rFonts w:hint="eastAsia"/>
              </w:rPr>
              <w:t>1.00013</w:t>
            </w:r>
          </w:p>
        </w:tc>
        <w:tc>
          <w:tcPr>
            <w:tcW w:w="3741" w:type="dxa"/>
            <w:noWrap/>
            <w:hideMark/>
          </w:tcPr>
          <w:p w14:paraId="59F3A421" w14:textId="77777777" w:rsidR="00985874" w:rsidRPr="00985874" w:rsidRDefault="00985874">
            <w:r w:rsidRPr="00985874">
              <w:rPr>
                <w:rFonts w:hint="eastAsia"/>
              </w:rPr>
              <w:t>0.99952-1.00073</w:t>
            </w:r>
          </w:p>
        </w:tc>
        <w:tc>
          <w:tcPr>
            <w:tcW w:w="1701" w:type="dxa"/>
            <w:noWrap/>
            <w:hideMark/>
          </w:tcPr>
          <w:p w14:paraId="72EC6884" w14:textId="77777777" w:rsidR="00985874" w:rsidRPr="00985874" w:rsidRDefault="00985874" w:rsidP="00985874">
            <w:r w:rsidRPr="00985874">
              <w:rPr>
                <w:rFonts w:hint="eastAsia"/>
              </w:rPr>
              <w:t>0.67706</w:t>
            </w:r>
          </w:p>
        </w:tc>
      </w:tr>
      <w:tr w:rsidR="00985874" w:rsidRPr="00985874" w14:paraId="01DDB4D0" w14:textId="77777777" w:rsidTr="00985874">
        <w:trPr>
          <w:trHeight w:val="270"/>
        </w:trPr>
        <w:tc>
          <w:tcPr>
            <w:tcW w:w="1680" w:type="dxa"/>
            <w:noWrap/>
            <w:hideMark/>
          </w:tcPr>
          <w:p w14:paraId="2F3F49CC" w14:textId="77777777" w:rsidR="00985874" w:rsidRPr="00985874" w:rsidRDefault="00985874">
            <w:r w:rsidRPr="00985874">
              <w:rPr>
                <w:rFonts w:hint="eastAsia"/>
              </w:rPr>
              <w:t>TBL1X</w:t>
            </w:r>
          </w:p>
        </w:tc>
        <w:tc>
          <w:tcPr>
            <w:tcW w:w="1350" w:type="dxa"/>
            <w:noWrap/>
            <w:hideMark/>
          </w:tcPr>
          <w:p w14:paraId="29FED214" w14:textId="77777777" w:rsidR="00985874" w:rsidRPr="00985874" w:rsidRDefault="00985874" w:rsidP="00985874">
            <w:r w:rsidRPr="00985874">
              <w:rPr>
                <w:rFonts w:hint="eastAsia"/>
              </w:rPr>
              <w:t>0.99967</w:t>
            </w:r>
          </w:p>
        </w:tc>
        <w:tc>
          <w:tcPr>
            <w:tcW w:w="3741" w:type="dxa"/>
            <w:noWrap/>
            <w:hideMark/>
          </w:tcPr>
          <w:p w14:paraId="2FCE213C" w14:textId="77777777" w:rsidR="00985874" w:rsidRPr="00985874" w:rsidRDefault="00985874">
            <w:r w:rsidRPr="00985874">
              <w:rPr>
                <w:rFonts w:hint="eastAsia"/>
              </w:rPr>
              <w:t>0.99931-1.00003</w:t>
            </w:r>
          </w:p>
        </w:tc>
        <w:tc>
          <w:tcPr>
            <w:tcW w:w="1701" w:type="dxa"/>
            <w:noWrap/>
            <w:hideMark/>
          </w:tcPr>
          <w:p w14:paraId="11DDB7B7" w14:textId="77777777" w:rsidR="00985874" w:rsidRPr="00985874" w:rsidRDefault="00985874" w:rsidP="00985874">
            <w:r w:rsidRPr="00985874">
              <w:rPr>
                <w:rFonts w:hint="eastAsia"/>
              </w:rPr>
              <w:t>0.07119</w:t>
            </w:r>
          </w:p>
        </w:tc>
      </w:tr>
      <w:tr w:rsidR="00985874" w:rsidRPr="00985874" w14:paraId="2D177CFA" w14:textId="77777777" w:rsidTr="00985874">
        <w:trPr>
          <w:trHeight w:val="270"/>
        </w:trPr>
        <w:tc>
          <w:tcPr>
            <w:tcW w:w="1680" w:type="dxa"/>
            <w:noWrap/>
            <w:hideMark/>
          </w:tcPr>
          <w:p w14:paraId="316E2E0F" w14:textId="77777777" w:rsidR="00985874" w:rsidRPr="00985874" w:rsidRDefault="00985874">
            <w:r w:rsidRPr="00985874">
              <w:rPr>
                <w:rFonts w:hint="eastAsia"/>
              </w:rPr>
              <w:t>SMARCA1</w:t>
            </w:r>
          </w:p>
        </w:tc>
        <w:tc>
          <w:tcPr>
            <w:tcW w:w="1350" w:type="dxa"/>
            <w:noWrap/>
            <w:hideMark/>
          </w:tcPr>
          <w:p w14:paraId="6AE9CC84" w14:textId="77777777" w:rsidR="00985874" w:rsidRPr="00985874" w:rsidRDefault="00985874" w:rsidP="00985874">
            <w:r w:rsidRPr="00985874">
              <w:rPr>
                <w:rFonts w:hint="eastAsia"/>
              </w:rPr>
              <w:t>0.99994</w:t>
            </w:r>
          </w:p>
        </w:tc>
        <w:tc>
          <w:tcPr>
            <w:tcW w:w="3741" w:type="dxa"/>
            <w:noWrap/>
            <w:hideMark/>
          </w:tcPr>
          <w:p w14:paraId="2657D758" w14:textId="77777777" w:rsidR="00985874" w:rsidRPr="00985874" w:rsidRDefault="00985874">
            <w:r w:rsidRPr="00985874">
              <w:rPr>
                <w:rFonts w:hint="eastAsia"/>
              </w:rPr>
              <w:t>0.9996-1.00029</w:t>
            </w:r>
          </w:p>
        </w:tc>
        <w:tc>
          <w:tcPr>
            <w:tcW w:w="1701" w:type="dxa"/>
            <w:noWrap/>
            <w:hideMark/>
          </w:tcPr>
          <w:p w14:paraId="12ED1A52" w14:textId="77777777" w:rsidR="00985874" w:rsidRPr="00985874" w:rsidRDefault="00985874" w:rsidP="00985874">
            <w:r w:rsidRPr="00985874">
              <w:rPr>
                <w:rFonts w:hint="eastAsia"/>
              </w:rPr>
              <w:t>0.73711</w:t>
            </w:r>
          </w:p>
        </w:tc>
      </w:tr>
      <w:tr w:rsidR="00985874" w:rsidRPr="00985874" w14:paraId="7715BAD5" w14:textId="77777777" w:rsidTr="00985874">
        <w:trPr>
          <w:trHeight w:val="270"/>
        </w:trPr>
        <w:tc>
          <w:tcPr>
            <w:tcW w:w="1680" w:type="dxa"/>
            <w:noWrap/>
            <w:hideMark/>
          </w:tcPr>
          <w:p w14:paraId="79225DB5" w14:textId="77777777" w:rsidR="00985874" w:rsidRPr="00985874" w:rsidRDefault="00985874">
            <w:r w:rsidRPr="00985874">
              <w:rPr>
                <w:rFonts w:hint="eastAsia"/>
              </w:rPr>
              <w:t>SMARCA4</w:t>
            </w:r>
          </w:p>
        </w:tc>
        <w:tc>
          <w:tcPr>
            <w:tcW w:w="1350" w:type="dxa"/>
            <w:noWrap/>
            <w:hideMark/>
          </w:tcPr>
          <w:p w14:paraId="3671CF42" w14:textId="77777777" w:rsidR="00985874" w:rsidRPr="00985874" w:rsidRDefault="00985874" w:rsidP="00985874">
            <w:r w:rsidRPr="00985874">
              <w:rPr>
                <w:rFonts w:hint="eastAsia"/>
              </w:rPr>
              <w:t>0.99982</w:t>
            </w:r>
          </w:p>
        </w:tc>
        <w:tc>
          <w:tcPr>
            <w:tcW w:w="3741" w:type="dxa"/>
            <w:noWrap/>
            <w:hideMark/>
          </w:tcPr>
          <w:p w14:paraId="4728DD09" w14:textId="77777777" w:rsidR="00985874" w:rsidRPr="00985874" w:rsidRDefault="00985874">
            <w:r w:rsidRPr="00985874">
              <w:rPr>
                <w:rFonts w:hint="eastAsia"/>
              </w:rPr>
              <w:t>0.99967-0.99996</w:t>
            </w:r>
          </w:p>
        </w:tc>
        <w:tc>
          <w:tcPr>
            <w:tcW w:w="1701" w:type="dxa"/>
            <w:noWrap/>
            <w:hideMark/>
          </w:tcPr>
          <w:p w14:paraId="05B475BE" w14:textId="77777777" w:rsidR="00985874" w:rsidRPr="00985874" w:rsidRDefault="00985874" w:rsidP="00985874">
            <w:r w:rsidRPr="00985874">
              <w:rPr>
                <w:rFonts w:hint="eastAsia"/>
              </w:rPr>
              <w:t>0.01274</w:t>
            </w:r>
          </w:p>
        </w:tc>
      </w:tr>
      <w:tr w:rsidR="00985874" w:rsidRPr="00985874" w14:paraId="4BF7D998" w14:textId="77777777" w:rsidTr="00985874">
        <w:trPr>
          <w:trHeight w:val="270"/>
        </w:trPr>
        <w:tc>
          <w:tcPr>
            <w:tcW w:w="1680" w:type="dxa"/>
            <w:noWrap/>
            <w:hideMark/>
          </w:tcPr>
          <w:p w14:paraId="17AD8228" w14:textId="77777777" w:rsidR="00985874" w:rsidRPr="00985874" w:rsidRDefault="00985874">
            <w:r w:rsidRPr="00985874">
              <w:rPr>
                <w:rFonts w:hint="eastAsia"/>
              </w:rPr>
              <w:t>PA2G4</w:t>
            </w:r>
          </w:p>
        </w:tc>
        <w:tc>
          <w:tcPr>
            <w:tcW w:w="1350" w:type="dxa"/>
            <w:noWrap/>
            <w:hideMark/>
          </w:tcPr>
          <w:p w14:paraId="7666E6E9" w14:textId="77777777" w:rsidR="00985874" w:rsidRPr="00985874" w:rsidRDefault="00985874" w:rsidP="00985874">
            <w:r w:rsidRPr="00985874">
              <w:rPr>
                <w:rFonts w:hint="eastAsia"/>
              </w:rPr>
              <w:t>1.00003</w:t>
            </w:r>
          </w:p>
        </w:tc>
        <w:tc>
          <w:tcPr>
            <w:tcW w:w="3741" w:type="dxa"/>
            <w:noWrap/>
            <w:hideMark/>
          </w:tcPr>
          <w:p w14:paraId="64B56331" w14:textId="77777777" w:rsidR="00985874" w:rsidRPr="00985874" w:rsidRDefault="00985874">
            <w:r w:rsidRPr="00985874">
              <w:rPr>
                <w:rFonts w:hint="eastAsia"/>
              </w:rPr>
              <w:t>0.99995-1.00011</w:t>
            </w:r>
          </w:p>
        </w:tc>
        <w:tc>
          <w:tcPr>
            <w:tcW w:w="1701" w:type="dxa"/>
            <w:noWrap/>
            <w:hideMark/>
          </w:tcPr>
          <w:p w14:paraId="1DAB3408" w14:textId="77777777" w:rsidR="00985874" w:rsidRPr="00985874" w:rsidRDefault="00985874" w:rsidP="00985874">
            <w:r w:rsidRPr="00985874">
              <w:rPr>
                <w:rFonts w:hint="eastAsia"/>
              </w:rPr>
              <w:t>0.48555</w:t>
            </w:r>
          </w:p>
        </w:tc>
      </w:tr>
      <w:tr w:rsidR="00985874" w:rsidRPr="00985874" w14:paraId="041557E4" w14:textId="77777777" w:rsidTr="00985874">
        <w:trPr>
          <w:trHeight w:val="270"/>
        </w:trPr>
        <w:tc>
          <w:tcPr>
            <w:tcW w:w="1680" w:type="dxa"/>
            <w:noWrap/>
            <w:hideMark/>
          </w:tcPr>
          <w:p w14:paraId="7E636904" w14:textId="77777777" w:rsidR="00985874" w:rsidRPr="00985874" w:rsidRDefault="00985874">
            <w:r w:rsidRPr="00985874">
              <w:rPr>
                <w:rFonts w:hint="eastAsia"/>
              </w:rPr>
              <w:t>HOXC9</w:t>
            </w:r>
          </w:p>
        </w:tc>
        <w:tc>
          <w:tcPr>
            <w:tcW w:w="1350" w:type="dxa"/>
            <w:noWrap/>
            <w:hideMark/>
          </w:tcPr>
          <w:p w14:paraId="46C0C5A0" w14:textId="77777777" w:rsidR="00985874" w:rsidRPr="00985874" w:rsidRDefault="00985874" w:rsidP="00985874">
            <w:r w:rsidRPr="00985874">
              <w:rPr>
                <w:rFonts w:hint="eastAsia"/>
              </w:rPr>
              <w:t>1.00151</w:t>
            </w:r>
          </w:p>
        </w:tc>
        <w:tc>
          <w:tcPr>
            <w:tcW w:w="3741" w:type="dxa"/>
            <w:noWrap/>
            <w:hideMark/>
          </w:tcPr>
          <w:p w14:paraId="6C6A58AC" w14:textId="77777777" w:rsidR="00985874" w:rsidRPr="00985874" w:rsidRDefault="00985874">
            <w:r w:rsidRPr="00985874">
              <w:rPr>
                <w:rFonts w:hint="eastAsia"/>
              </w:rPr>
              <w:t>0.99875-1.00427</w:t>
            </w:r>
          </w:p>
        </w:tc>
        <w:tc>
          <w:tcPr>
            <w:tcW w:w="1701" w:type="dxa"/>
            <w:noWrap/>
            <w:hideMark/>
          </w:tcPr>
          <w:p w14:paraId="46D8BE9D" w14:textId="77777777" w:rsidR="00985874" w:rsidRPr="00985874" w:rsidRDefault="00985874" w:rsidP="00985874">
            <w:r w:rsidRPr="00985874">
              <w:rPr>
                <w:rFonts w:hint="eastAsia"/>
              </w:rPr>
              <w:t>0.28339</w:t>
            </w:r>
          </w:p>
        </w:tc>
      </w:tr>
      <w:tr w:rsidR="00985874" w:rsidRPr="00985874" w14:paraId="19146D18" w14:textId="77777777" w:rsidTr="00985874">
        <w:trPr>
          <w:trHeight w:val="270"/>
        </w:trPr>
        <w:tc>
          <w:tcPr>
            <w:tcW w:w="1680" w:type="dxa"/>
            <w:noWrap/>
            <w:hideMark/>
          </w:tcPr>
          <w:p w14:paraId="41D98AEA" w14:textId="77777777" w:rsidR="00985874" w:rsidRPr="00985874" w:rsidRDefault="00985874">
            <w:r w:rsidRPr="00985874">
              <w:rPr>
                <w:rFonts w:hint="eastAsia"/>
              </w:rPr>
              <w:t>HOXC8</w:t>
            </w:r>
          </w:p>
        </w:tc>
        <w:tc>
          <w:tcPr>
            <w:tcW w:w="1350" w:type="dxa"/>
            <w:noWrap/>
            <w:hideMark/>
          </w:tcPr>
          <w:p w14:paraId="51B2F89E" w14:textId="77777777" w:rsidR="00985874" w:rsidRPr="00985874" w:rsidRDefault="00985874" w:rsidP="00985874">
            <w:r w:rsidRPr="00985874">
              <w:rPr>
                <w:rFonts w:hint="eastAsia"/>
              </w:rPr>
              <w:t>0.9998</w:t>
            </w:r>
          </w:p>
        </w:tc>
        <w:tc>
          <w:tcPr>
            <w:tcW w:w="3741" w:type="dxa"/>
            <w:noWrap/>
            <w:hideMark/>
          </w:tcPr>
          <w:p w14:paraId="59F8956C" w14:textId="77777777" w:rsidR="00985874" w:rsidRPr="00985874" w:rsidRDefault="00985874">
            <w:r w:rsidRPr="00985874">
              <w:rPr>
                <w:rFonts w:hint="eastAsia"/>
              </w:rPr>
              <w:t>0.99626-1.00334</w:t>
            </w:r>
          </w:p>
        </w:tc>
        <w:tc>
          <w:tcPr>
            <w:tcW w:w="1701" w:type="dxa"/>
            <w:noWrap/>
            <w:hideMark/>
          </w:tcPr>
          <w:p w14:paraId="308929C6" w14:textId="77777777" w:rsidR="00985874" w:rsidRPr="00985874" w:rsidRDefault="00985874" w:rsidP="00985874">
            <w:r w:rsidRPr="00985874">
              <w:rPr>
                <w:rFonts w:hint="eastAsia"/>
              </w:rPr>
              <w:t>0.91029</w:t>
            </w:r>
          </w:p>
        </w:tc>
      </w:tr>
      <w:tr w:rsidR="00985874" w:rsidRPr="00985874" w14:paraId="6EF6735A" w14:textId="77777777" w:rsidTr="00985874">
        <w:trPr>
          <w:trHeight w:val="270"/>
        </w:trPr>
        <w:tc>
          <w:tcPr>
            <w:tcW w:w="1680" w:type="dxa"/>
            <w:noWrap/>
            <w:hideMark/>
          </w:tcPr>
          <w:p w14:paraId="3FA9F53B" w14:textId="77777777" w:rsidR="00985874" w:rsidRPr="00985874" w:rsidRDefault="00985874">
            <w:r w:rsidRPr="00985874">
              <w:rPr>
                <w:rFonts w:hint="eastAsia"/>
              </w:rPr>
              <w:t>HOXC6</w:t>
            </w:r>
          </w:p>
        </w:tc>
        <w:tc>
          <w:tcPr>
            <w:tcW w:w="1350" w:type="dxa"/>
            <w:noWrap/>
            <w:hideMark/>
          </w:tcPr>
          <w:p w14:paraId="7631A528" w14:textId="77777777" w:rsidR="00985874" w:rsidRPr="00985874" w:rsidRDefault="00985874" w:rsidP="00985874">
            <w:r w:rsidRPr="00985874">
              <w:rPr>
                <w:rFonts w:hint="eastAsia"/>
              </w:rPr>
              <w:t>0.99826</w:t>
            </w:r>
          </w:p>
        </w:tc>
        <w:tc>
          <w:tcPr>
            <w:tcW w:w="3741" w:type="dxa"/>
            <w:noWrap/>
            <w:hideMark/>
          </w:tcPr>
          <w:p w14:paraId="6999EFBB" w14:textId="77777777" w:rsidR="00985874" w:rsidRPr="00985874" w:rsidRDefault="00985874">
            <w:r w:rsidRPr="00985874">
              <w:rPr>
                <w:rFonts w:hint="eastAsia"/>
              </w:rPr>
              <w:t>0.99531-1.00122</w:t>
            </w:r>
          </w:p>
        </w:tc>
        <w:tc>
          <w:tcPr>
            <w:tcW w:w="1701" w:type="dxa"/>
            <w:noWrap/>
            <w:hideMark/>
          </w:tcPr>
          <w:p w14:paraId="518ED10B" w14:textId="77777777" w:rsidR="00985874" w:rsidRPr="00985874" w:rsidRDefault="00985874" w:rsidP="00985874">
            <w:r w:rsidRPr="00985874">
              <w:rPr>
                <w:rFonts w:hint="eastAsia"/>
              </w:rPr>
              <w:t>0.24958</w:t>
            </w:r>
          </w:p>
        </w:tc>
      </w:tr>
      <w:tr w:rsidR="00985874" w:rsidRPr="00985874" w14:paraId="6B335613" w14:textId="77777777" w:rsidTr="00985874">
        <w:trPr>
          <w:trHeight w:val="270"/>
        </w:trPr>
        <w:tc>
          <w:tcPr>
            <w:tcW w:w="1680" w:type="dxa"/>
            <w:noWrap/>
            <w:hideMark/>
          </w:tcPr>
          <w:p w14:paraId="7FB43429" w14:textId="77777777" w:rsidR="00985874" w:rsidRPr="00985874" w:rsidRDefault="00985874">
            <w:r w:rsidRPr="00985874">
              <w:rPr>
                <w:rFonts w:hint="eastAsia"/>
              </w:rPr>
              <w:t>MSX1</w:t>
            </w:r>
          </w:p>
        </w:tc>
        <w:tc>
          <w:tcPr>
            <w:tcW w:w="1350" w:type="dxa"/>
            <w:noWrap/>
            <w:hideMark/>
          </w:tcPr>
          <w:p w14:paraId="3F41FB76" w14:textId="77777777" w:rsidR="00985874" w:rsidRPr="00985874" w:rsidRDefault="00985874" w:rsidP="00985874">
            <w:r w:rsidRPr="00985874">
              <w:rPr>
                <w:rFonts w:hint="eastAsia"/>
              </w:rPr>
              <w:t>1.00005</w:t>
            </w:r>
          </w:p>
        </w:tc>
        <w:tc>
          <w:tcPr>
            <w:tcW w:w="3741" w:type="dxa"/>
            <w:noWrap/>
            <w:hideMark/>
          </w:tcPr>
          <w:p w14:paraId="6158AD5D" w14:textId="77777777" w:rsidR="00985874" w:rsidRPr="00985874" w:rsidRDefault="00985874">
            <w:r w:rsidRPr="00985874">
              <w:rPr>
                <w:rFonts w:hint="eastAsia"/>
              </w:rPr>
              <w:t>0.99888-1.00122</w:t>
            </w:r>
          </w:p>
        </w:tc>
        <w:tc>
          <w:tcPr>
            <w:tcW w:w="1701" w:type="dxa"/>
            <w:noWrap/>
            <w:hideMark/>
          </w:tcPr>
          <w:p w14:paraId="21FFBE46" w14:textId="77777777" w:rsidR="00985874" w:rsidRPr="00985874" w:rsidRDefault="00985874" w:rsidP="00985874">
            <w:r w:rsidRPr="00985874">
              <w:rPr>
                <w:rFonts w:hint="eastAsia"/>
              </w:rPr>
              <w:t>0.93739</w:t>
            </w:r>
          </w:p>
        </w:tc>
      </w:tr>
      <w:tr w:rsidR="00985874" w:rsidRPr="00985874" w14:paraId="1E8D9A47" w14:textId="77777777" w:rsidTr="00985874">
        <w:trPr>
          <w:trHeight w:val="270"/>
        </w:trPr>
        <w:tc>
          <w:tcPr>
            <w:tcW w:w="1680" w:type="dxa"/>
            <w:noWrap/>
            <w:hideMark/>
          </w:tcPr>
          <w:p w14:paraId="2B79FE28" w14:textId="77777777" w:rsidR="00985874" w:rsidRPr="00985874" w:rsidRDefault="00985874">
            <w:r w:rsidRPr="00985874">
              <w:rPr>
                <w:rFonts w:hint="eastAsia"/>
              </w:rPr>
              <w:t>MSX2</w:t>
            </w:r>
          </w:p>
        </w:tc>
        <w:tc>
          <w:tcPr>
            <w:tcW w:w="1350" w:type="dxa"/>
            <w:noWrap/>
            <w:hideMark/>
          </w:tcPr>
          <w:p w14:paraId="021803B3" w14:textId="77777777" w:rsidR="00985874" w:rsidRPr="00985874" w:rsidRDefault="00985874" w:rsidP="00985874">
            <w:r w:rsidRPr="00985874">
              <w:rPr>
                <w:rFonts w:hint="eastAsia"/>
              </w:rPr>
              <w:t>1.00057</w:t>
            </w:r>
          </w:p>
        </w:tc>
        <w:tc>
          <w:tcPr>
            <w:tcW w:w="3741" w:type="dxa"/>
            <w:noWrap/>
            <w:hideMark/>
          </w:tcPr>
          <w:p w14:paraId="6E52A239" w14:textId="77777777" w:rsidR="00985874" w:rsidRPr="00985874" w:rsidRDefault="00985874">
            <w:r w:rsidRPr="00985874">
              <w:rPr>
                <w:rFonts w:hint="eastAsia"/>
              </w:rPr>
              <w:t>0.99955-1.00158</w:t>
            </w:r>
          </w:p>
        </w:tc>
        <w:tc>
          <w:tcPr>
            <w:tcW w:w="1701" w:type="dxa"/>
            <w:noWrap/>
            <w:hideMark/>
          </w:tcPr>
          <w:p w14:paraId="73264763" w14:textId="77777777" w:rsidR="00985874" w:rsidRPr="00985874" w:rsidRDefault="00985874" w:rsidP="00985874">
            <w:r w:rsidRPr="00985874">
              <w:rPr>
                <w:rFonts w:hint="eastAsia"/>
              </w:rPr>
              <w:t>0.27614</w:t>
            </w:r>
          </w:p>
        </w:tc>
      </w:tr>
      <w:tr w:rsidR="00985874" w:rsidRPr="00985874" w14:paraId="20F089CB" w14:textId="77777777" w:rsidTr="00985874">
        <w:trPr>
          <w:trHeight w:val="270"/>
        </w:trPr>
        <w:tc>
          <w:tcPr>
            <w:tcW w:w="1680" w:type="dxa"/>
            <w:noWrap/>
            <w:hideMark/>
          </w:tcPr>
          <w:p w14:paraId="39644C44" w14:textId="77777777" w:rsidR="00985874" w:rsidRPr="00985874" w:rsidRDefault="00985874">
            <w:r w:rsidRPr="00985874">
              <w:rPr>
                <w:rFonts w:hint="eastAsia"/>
              </w:rPr>
              <w:t>SIN3A</w:t>
            </w:r>
          </w:p>
        </w:tc>
        <w:tc>
          <w:tcPr>
            <w:tcW w:w="1350" w:type="dxa"/>
            <w:noWrap/>
            <w:hideMark/>
          </w:tcPr>
          <w:p w14:paraId="57CEA890" w14:textId="77777777" w:rsidR="00985874" w:rsidRPr="00985874" w:rsidRDefault="00985874" w:rsidP="00985874">
            <w:r w:rsidRPr="00985874">
              <w:rPr>
                <w:rFonts w:hint="eastAsia"/>
              </w:rPr>
              <w:t>0.99981</w:t>
            </w:r>
          </w:p>
        </w:tc>
        <w:tc>
          <w:tcPr>
            <w:tcW w:w="3741" w:type="dxa"/>
            <w:noWrap/>
            <w:hideMark/>
          </w:tcPr>
          <w:p w14:paraId="2E2590AD" w14:textId="77777777" w:rsidR="00985874" w:rsidRPr="00985874" w:rsidRDefault="00985874">
            <w:r w:rsidRPr="00985874">
              <w:rPr>
                <w:rFonts w:hint="eastAsia"/>
              </w:rPr>
              <w:t>0.99943-1.00019</w:t>
            </w:r>
          </w:p>
        </w:tc>
        <w:tc>
          <w:tcPr>
            <w:tcW w:w="1701" w:type="dxa"/>
            <w:noWrap/>
            <w:hideMark/>
          </w:tcPr>
          <w:p w14:paraId="722C1A0E" w14:textId="77777777" w:rsidR="00985874" w:rsidRPr="00985874" w:rsidRDefault="00985874" w:rsidP="00985874">
            <w:r w:rsidRPr="00985874">
              <w:rPr>
                <w:rFonts w:hint="eastAsia"/>
              </w:rPr>
              <w:t>0.33459</w:t>
            </w:r>
          </w:p>
        </w:tc>
      </w:tr>
      <w:tr w:rsidR="00985874" w:rsidRPr="00985874" w14:paraId="5746DDC0" w14:textId="77777777" w:rsidTr="00985874">
        <w:trPr>
          <w:trHeight w:val="270"/>
        </w:trPr>
        <w:tc>
          <w:tcPr>
            <w:tcW w:w="1680" w:type="dxa"/>
            <w:noWrap/>
            <w:hideMark/>
          </w:tcPr>
          <w:p w14:paraId="46E2EA37" w14:textId="77777777" w:rsidR="00985874" w:rsidRPr="00985874" w:rsidRDefault="00985874">
            <w:r w:rsidRPr="00985874">
              <w:rPr>
                <w:rFonts w:hint="eastAsia"/>
              </w:rPr>
              <w:t>ZIC2</w:t>
            </w:r>
          </w:p>
        </w:tc>
        <w:tc>
          <w:tcPr>
            <w:tcW w:w="1350" w:type="dxa"/>
            <w:noWrap/>
            <w:hideMark/>
          </w:tcPr>
          <w:p w14:paraId="0A402609" w14:textId="77777777" w:rsidR="00985874" w:rsidRPr="00985874" w:rsidRDefault="00985874" w:rsidP="00985874">
            <w:r w:rsidRPr="00985874">
              <w:rPr>
                <w:rFonts w:hint="eastAsia"/>
              </w:rPr>
              <w:t>0.99974</w:t>
            </w:r>
          </w:p>
        </w:tc>
        <w:tc>
          <w:tcPr>
            <w:tcW w:w="3741" w:type="dxa"/>
            <w:noWrap/>
            <w:hideMark/>
          </w:tcPr>
          <w:p w14:paraId="59FFE9E1" w14:textId="77777777" w:rsidR="00985874" w:rsidRPr="00985874" w:rsidRDefault="00985874">
            <w:r w:rsidRPr="00985874">
              <w:rPr>
                <w:rFonts w:hint="eastAsia"/>
              </w:rPr>
              <w:t>0.99878-1.00069</w:t>
            </w:r>
          </w:p>
        </w:tc>
        <w:tc>
          <w:tcPr>
            <w:tcW w:w="1701" w:type="dxa"/>
            <w:noWrap/>
            <w:hideMark/>
          </w:tcPr>
          <w:p w14:paraId="49BC48EF" w14:textId="77777777" w:rsidR="00985874" w:rsidRPr="00985874" w:rsidRDefault="00985874" w:rsidP="00985874">
            <w:r w:rsidRPr="00985874">
              <w:rPr>
                <w:rFonts w:hint="eastAsia"/>
              </w:rPr>
              <w:t>0.58649</w:t>
            </w:r>
          </w:p>
        </w:tc>
      </w:tr>
      <w:tr w:rsidR="00985874" w:rsidRPr="00985874" w14:paraId="614C828A" w14:textId="77777777" w:rsidTr="00985874">
        <w:trPr>
          <w:trHeight w:val="270"/>
        </w:trPr>
        <w:tc>
          <w:tcPr>
            <w:tcW w:w="1680" w:type="dxa"/>
            <w:noWrap/>
            <w:hideMark/>
          </w:tcPr>
          <w:p w14:paraId="54B6024A" w14:textId="77777777" w:rsidR="00985874" w:rsidRPr="00985874" w:rsidRDefault="00985874">
            <w:r w:rsidRPr="00985874">
              <w:rPr>
                <w:rFonts w:hint="eastAsia"/>
              </w:rPr>
              <w:t>ING4</w:t>
            </w:r>
          </w:p>
        </w:tc>
        <w:tc>
          <w:tcPr>
            <w:tcW w:w="1350" w:type="dxa"/>
            <w:noWrap/>
            <w:hideMark/>
          </w:tcPr>
          <w:p w14:paraId="6582AE2B" w14:textId="77777777" w:rsidR="00985874" w:rsidRPr="00985874" w:rsidRDefault="00985874" w:rsidP="00985874">
            <w:r w:rsidRPr="00985874">
              <w:rPr>
                <w:rFonts w:hint="eastAsia"/>
              </w:rPr>
              <w:t>0.99997</w:t>
            </w:r>
          </w:p>
        </w:tc>
        <w:tc>
          <w:tcPr>
            <w:tcW w:w="3741" w:type="dxa"/>
            <w:noWrap/>
            <w:hideMark/>
          </w:tcPr>
          <w:p w14:paraId="616086EE" w14:textId="77777777" w:rsidR="00985874" w:rsidRPr="00985874" w:rsidRDefault="00985874">
            <w:r w:rsidRPr="00985874">
              <w:rPr>
                <w:rFonts w:hint="eastAsia"/>
              </w:rPr>
              <w:t>0.99934-1.0006</w:t>
            </w:r>
          </w:p>
        </w:tc>
        <w:tc>
          <w:tcPr>
            <w:tcW w:w="1701" w:type="dxa"/>
            <w:noWrap/>
            <w:hideMark/>
          </w:tcPr>
          <w:p w14:paraId="4F253419" w14:textId="77777777" w:rsidR="00985874" w:rsidRPr="00985874" w:rsidRDefault="00985874" w:rsidP="00985874">
            <w:r w:rsidRPr="00985874">
              <w:rPr>
                <w:rFonts w:hint="eastAsia"/>
              </w:rPr>
              <w:t>0.92759</w:t>
            </w:r>
          </w:p>
        </w:tc>
      </w:tr>
      <w:tr w:rsidR="00985874" w:rsidRPr="00985874" w14:paraId="274685A0" w14:textId="77777777" w:rsidTr="00985874">
        <w:trPr>
          <w:trHeight w:val="270"/>
        </w:trPr>
        <w:tc>
          <w:tcPr>
            <w:tcW w:w="1680" w:type="dxa"/>
            <w:noWrap/>
            <w:hideMark/>
          </w:tcPr>
          <w:p w14:paraId="4F38D1B5" w14:textId="77777777" w:rsidR="00985874" w:rsidRPr="00985874" w:rsidRDefault="00985874">
            <w:r w:rsidRPr="00985874">
              <w:rPr>
                <w:rFonts w:hint="eastAsia"/>
              </w:rPr>
              <w:t>ING1</w:t>
            </w:r>
          </w:p>
        </w:tc>
        <w:tc>
          <w:tcPr>
            <w:tcW w:w="1350" w:type="dxa"/>
            <w:noWrap/>
            <w:hideMark/>
          </w:tcPr>
          <w:p w14:paraId="51D1E3F8" w14:textId="77777777" w:rsidR="00985874" w:rsidRPr="00985874" w:rsidRDefault="00985874" w:rsidP="00985874">
            <w:r w:rsidRPr="00985874">
              <w:rPr>
                <w:rFonts w:hint="eastAsia"/>
              </w:rPr>
              <w:t>0.99989</w:t>
            </w:r>
          </w:p>
        </w:tc>
        <w:tc>
          <w:tcPr>
            <w:tcW w:w="3741" w:type="dxa"/>
            <w:noWrap/>
            <w:hideMark/>
          </w:tcPr>
          <w:p w14:paraId="7C238B6A" w14:textId="77777777" w:rsidR="00985874" w:rsidRPr="00985874" w:rsidRDefault="00985874">
            <w:r w:rsidRPr="00985874">
              <w:rPr>
                <w:rFonts w:hint="eastAsia"/>
              </w:rPr>
              <w:t>0.99916-1.00063</w:t>
            </w:r>
          </w:p>
        </w:tc>
        <w:tc>
          <w:tcPr>
            <w:tcW w:w="1701" w:type="dxa"/>
            <w:noWrap/>
            <w:hideMark/>
          </w:tcPr>
          <w:p w14:paraId="7AA8580B" w14:textId="77777777" w:rsidR="00985874" w:rsidRPr="00985874" w:rsidRDefault="00985874" w:rsidP="00985874">
            <w:r w:rsidRPr="00985874">
              <w:rPr>
                <w:rFonts w:hint="eastAsia"/>
              </w:rPr>
              <w:t>0.77675</w:t>
            </w:r>
          </w:p>
        </w:tc>
      </w:tr>
      <w:tr w:rsidR="00985874" w:rsidRPr="00985874" w14:paraId="532EFC46" w14:textId="77777777" w:rsidTr="00985874">
        <w:trPr>
          <w:trHeight w:val="270"/>
        </w:trPr>
        <w:tc>
          <w:tcPr>
            <w:tcW w:w="1680" w:type="dxa"/>
            <w:noWrap/>
            <w:hideMark/>
          </w:tcPr>
          <w:p w14:paraId="578106B1" w14:textId="77777777" w:rsidR="00985874" w:rsidRPr="00985874" w:rsidRDefault="00985874">
            <w:r w:rsidRPr="00985874">
              <w:rPr>
                <w:rFonts w:hint="eastAsia"/>
              </w:rPr>
              <w:t>ING2</w:t>
            </w:r>
          </w:p>
        </w:tc>
        <w:tc>
          <w:tcPr>
            <w:tcW w:w="1350" w:type="dxa"/>
            <w:noWrap/>
            <w:hideMark/>
          </w:tcPr>
          <w:p w14:paraId="0BEA9DA7" w14:textId="77777777" w:rsidR="00985874" w:rsidRPr="00985874" w:rsidRDefault="00985874" w:rsidP="00985874">
            <w:r w:rsidRPr="00985874">
              <w:rPr>
                <w:rFonts w:hint="eastAsia"/>
              </w:rPr>
              <w:t>1.00081</w:t>
            </w:r>
          </w:p>
        </w:tc>
        <w:tc>
          <w:tcPr>
            <w:tcW w:w="3741" w:type="dxa"/>
            <w:noWrap/>
            <w:hideMark/>
          </w:tcPr>
          <w:p w14:paraId="42AED1FB" w14:textId="77777777" w:rsidR="00985874" w:rsidRPr="00985874" w:rsidRDefault="00985874">
            <w:r w:rsidRPr="00985874">
              <w:rPr>
                <w:rFonts w:hint="eastAsia"/>
              </w:rPr>
              <w:t>0.99947-1.00214</w:t>
            </w:r>
          </w:p>
        </w:tc>
        <w:tc>
          <w:tcPr>
            <w:tcW w:w="1701" w:type="dxa"/>
            <w:noWrap/>
            <w:hideMark/>
          </w:tcPr>
          <w:p w14:paraId="47BA5A82" w14:textId="77777777" w:rsidR="00985874" w:rsidRPr="00985874" w:rsidRDefault="00985874" w:rsidP="00985874">
            <w:r w:rsidRPr="00985874">
              <w:rPr>
                <w:rFonts w:hint="eastAsia"/>
              </w:rPr>
              <w:t>0.23522</w:t>
            </w:r>
          </w:p>
        </w:tc>
      </w:tr>
      <w:tr w:rsidR="00985874" w:rsidRPr="00985874" w14:paraId="4E1E594A" w14:textId="77777777" w:rsidTr="00985874">
        <w:trPr>
          <w:trHeight w:val="270"/>
        </w:trPr>
        <w:tc>
          <w:tcPr>
            <w:tcW w:w="1680" w:type="dxa"/>
            <w:noWrap/>
            <w:hideMark/>
          </w:tcPr>
          <w:p w14:paraId="4C90FB78" w14:textId="77777777" w:rsidR="00985874" w:rsidRPr="00985874" w:rsidRDefault="00985874">
            <w:r w:rsidRPr="00985874">
              <w:rPr>
                <w:rFonts w:hint="eastAsia"/>
              </w:rPr>
              <w:t>SNIP1</w:t>
            </w:r>
          </w:p>
        </w:tc>
        <w:tc>
          <w:tcPr>
            <w:tcW w:w="1350" w:type="dxa"/>
            <w:noWrap/>
            <w:hideMark/>
          </w:tcPr>
          <w:p w14:paraId="710C15F7" w14:textId="77777777" w:rsidR="00985874" w:rsidRPr="00985874" w:rsidRDefault="00985874" w:rsidP="00985874">
            <w:r w:rsidRPr="00985874">
              <w:rPr>
                <w:rFonts w:hint="eastAsia"/>
              </w:rPr>
              <w:t>0.99985</w:t>
            </w:r>
          </w:p>
        </w:tc>
        <w:tc>
          <w:tcPr>
            <w:tcW w:w="3741" w:type="dxa"/>
            <w:noWrap/>
            <w:hideMark/>
          </w:tcPr>
          <w:p w14:paraId="77B389BB" w14:textId="77777777" w:rsidR="00985874" w:rsidRPr="00985874" w:rsidRDefault="00985874">
            <w:r w:rsidRPr="00985874">
              <w:rPr>
                <w:rFonts w:hint="eastAsia"/>
              </w:rPr>
              <w:t>0.99818-1.00151</w:t>
            </w:r>
          </w:p>
        </w:tc>
        <w:tc>
          <w:tcPr>
            <w:tcW w:w="1701" w:type="dxa"/>
            <w:noWrap/>
            <w:hideMark/>
          </w:tcPr>
          <w:p w14:paraId="3DB7C571" w14:textId="77777777" w:rsidR="00985874" w:rsidRPr="00985874" w:rsidRDefault="00985874" w:rsidP="00985874">
            <w:r w:rsidRPr="00985874">
              <w:rPr>
                <w:rFonts w:hint="eastAsia"/>
              </w:rPr>
              <w:t>0.85545</w:t>
            </w:r>
          </w:p>
        </w:tc>
      </w:tr>
      <w:tr w:rsidR="00985874" w:rsidRPr="00985874" w14:paraId="2184EFB9" w14:textId="77777777" w:rsidTr="00985874">
        <w:trPr>
          <w:trHeight w:val="270"/>
        </w:trPr>
        <w:tc>
          <w:tcPr>
            <w:tcW w:w="1680" w:type="dxa"/>
            <w:noWrap/>
            <w:hideMark/>
          </w:tcPr>
          <w:p w14:paraId="7D545288" w14:textId="77777777" w:rsidR="00985874" w:rsidRPr="00985874" w:rsidRDefault="00985874">
            <w:r w:rsidRPr="00985874">
              <w:rPr>
                <w:rFonts w:hint="eastAsia"/>
              </w:rPr>
              <w:t>NCOR2</w:t>
            </w:r>
          </w:p>
        </w:tc>
        <w:tc>
          <w:tcPr>
            <w:tcW w:w="1350" w:type="dxa"/>
            <w:noWrap/>
            <w:hideMark/>
          </w:tcPr>
          <w:p w14:paraId="26EF25C4" w14:textId="77777777" w:rsidR="00985874" w:rsidRPr="00985874" w:rsidRDefault="00985874" w:rsidP="00985874">
            <w:r w:rsidRPr="00985874">
              <w:rPr>
                <w:rFonts w:hint="eastAsia"/>
              </w:rPr>
              <w:t>0.99991</w:t>
            </w:r>
          </w:p>
        </w:tc>
        <w:tc>
          <w:tcPr>
            <w:tcW w:w="3741" w:type="dxa"/>
            <w:noWrap/>
            <w:hideMark/>
          </w:tcPr>
          <w:p w14:paraId="3F889B82" w14:textId="77777777" w:rsidR="00985874" w:rsidRPr="00985874" w:rsidRDefault="00985874">
            <w:r w:rsidRPr="00985874">
              <w:rPr>
                <w:rFonts w:hint="eastAsia"/>
              </w:rPr>
              <w:t>0.9998-1.00001</w:t>
            </w:r>
          </w:p>
        </w:tc>
        <w:tc>
          <w:tcPr>
            <w:tcW w:w="1701" w:type="dxa"/>
            <w:noWrap/>
            <w:hideMark/>
          </w:tcPr>
          <w:p w14:paraId="76C292C1" w14:textId="77777777" w:rsidR="00985874" w:rsidRPr="00985874" w:rsidRDefault="00985874" w:rsidP="00985874">
            <w:r w:rsidRPr="00985874">
              <w:rPr>
                <w:rFonts w:hint="eastAsia"/>
              </w:rPr>
              <w:t>0.08574</w:t>
            </w:r>
          </w:p>
        </w:tc>
      </w:tr>
      <w:tr w:rsidR="00985874" w:rsidRPr="00985874" w14:paraId="29DF5199" w14:textId="77777777" w:rsidTr="00985874">
        <w:trPr>
          <w:trHeight w:val="270"/>
        </w:trPr>
        <w:tc>
          <w:tcPr>
            <w:tcW w:w="1680" w:type="dxa"/>
            <w:noWrap/>
            <w:hideMark/>
          </w:tcPr>
          <w:p w14:paraId="03ED5E8F" w14:textId="77777777" w:rsidR="00985874" w:rsidRPr="00985874" w:rsidRDefault="00985874">
            <w:r w:rsidRPr="00985874">
              <w:rPr>
                <w:rFonts w:hint="eastAsia"/>
              </w:rPr>
              <w:t>SUPT3H</w:t>
            </w:r>
          </w:p>
        </w:tc>
        <w:tc>
          <w:tcPr>
            <w:tcW w:w="1350" w:type="dxa"/>
            <w:noWrap/>
            <w:hideMark/>
          </w:tcPr>
          <w:p w14:paraId="445138F7" w14:textId="77777777" w:rsidR="00985874" w:rsidRPr="00985874" w:rsidRDefault="00985874" w:rsidP="00985874">
            <w:r w:rsidRPr="00985874">
              <w:rPr>
                <w:rFonts w:hint="eastAsia"/>
              </w:rPr>
              <w:t>1.0023</w:t>
            </w:r>
          </w:p>
        </w:tc>
        <w:tc>
          <w:tcPr>
            <w:tcW w:w="3741" w:type="dxa"/>
            <w:noWrap/>
            <w:hideMark/>
          </w:tcPr>
          <w:p w14:paraId="7B032B3A" w14:textId="77777777" w:rsidR="00985874" w:rsidRPr="00985874" w:rsidRDefault="00985874">
            <w:r w:rsidRPr="00985874">
              <w:rPr>
                <w:rFonts w:hint="eastAsia"/>
              </w:rPr>
              <w:t>1.00083-1.00376</w:t>
            </w:r>
          </w:p>
        </w:tc>
        <w:tc>
          <w:tcPr>
            <w:tcW w:w="1701" w:type="dxa"/>
            <w:noWrap/>
            <w:hideMark/>
          </w:tcPr>
          <w:p w14:paraId="439E458F" w14:textId="77777777" w:rsidR="00985874" w:rsidRPr="00985874" w:rsidRDefault="00985874" w:rsidP="00985874">
            <w:r w:rsidRPr="00985874">
              <w:rPr>
                <w:rFonts w:hint="eastAsia"/>
              </w:rPr>
              <w:t>0.0021</w:t>
            </w:r>
          </w:p>
        </w:tc>
      </w:tr>
      <w:tr w:rsidR="00985874" w:rsidRPr="00985874" w14:paraId="1191B2C2" w14:textId="77777777" w:rsidTr="00985874">
        <w:trPr>
          <w:trHeight w:val="270"/>
        </w:trPr>
        <w:tc>
          <w:tcPr>
            <w:tcW w:w="1680" w:type="dxa"/>
            <w:noWrap/>
            <w:hideMark/>
          </w:tcPr>
          <w:p w14:paraId="774A1B78" w14:textId="77777777" w:rsidR="00985874" w:rsidRPr="00985874" w:rsidRDefault="00985874">
            <w:r w:rsidRPr="00985874">
              <w:rPr>
                <w:rFonts w:hint="eastAsia"/>
              </w:rPr>
              <w:lastRenderedPageBreak/>
              <w:t>RB1CC1</w:t>
            </w:r>
          </w:p>
        </w:tc>
        <w:tc>
          <w:tcPr>
            <w:tcW w:w="1350" w:type="dxa"/>
            <w:noWrap/>
            <w:hideMark/>
          </w:tcPr>
          <w:p w14:paraId="710CAFF8" w14:textId="77777777" w:rsidR="00985874" w:rsidRPr="00985874" w:rsidRDefault="00985874" w:rsidP="00985874">
            <w:r w:rsidRPr="00985874">
              <w:rPr>
                <w:rFonts w:hint="eastAsia"/>
              </w:rPr>
              <w:t>1</w:t>
            </w:r>
          </w:p>
        </w:tc>
        <w:tc>
          <w:tcPr>
            <w:tcW w:w="3741" w:type="dxa"/>
            <w:noWrap/>
            <w:hideMark/>
          </w:tcPr>
          <w:p w14:paraId="0EC7B428" w14:textId="77777777" w:rsidR="00985874" w:rsidRPr="00985874" w:rsidRDefault="00985874">
            <w:r w:rsidRPr="00985874">
              <w:rPr>
                <w:rFonts w:hint="eastAsia"/>
              </w:rPr>
              <w:t>0.99975-1.00026</w:t>
            </w:r>
          </w:p>
        </w:tc>
        <w:tc>
          <w:tcPr>
            <w:tcW w:w="1701" w:type="dxa"/>
            <w:noWrap/>
            <w:hideMark/>
          </w:tcPr>
          <w:p w14:paraId="1E572E23" w14:textId="77777777" w:rsidR="00985874" w:rsidRPr="00985874" w:rsidRDefault="00985874" w:rsidP="00985874">
            <w:r w:rsidRPr="00985874">
              <w:rPr>
                <w:rFonts w:hint="eastAsia"/>
              </w:rPr>
              <w:t>0.96985</w:t>
            </w:r>
          </w:p>
        </w:tc>
      </w:tr>
      <w:tr w:rsidR="00985874" w:rsidRPr="00985874" w14:paraId="3B59802D" w14:textId="77777777" w:rsidTr="00985874">
        <w:trPr>
          <w:trHeight w:val="270"/>
        </w:trPr>
        <w:tc>
          <w:tcPr>
            <w:tcW w:w="1680" w:type="dxa"/>
            <w:noWrap/>
            <w:hideMark/>
          </w:tcPr>
          <w:p w14:paraId="1D837F3D" w14:textId="77777777" w:rsidR="00985874" w:rsidRPr="00985874" w:rsidRDefault="00985874">
            <w:r w:rsidRPr="00985874">
              <w:rPr>
                <w:rFonts w:hint="eastAsia"/>
              </w:rPr>
              <w:t>TFEB</w:t>
            </w:r>
          </w:p>
        </w:tc>
        <w:tc>
          <w:tcPr>
            <w:tcW w:w="1350" w:type="dxa"/>
            <w:noWrap/>
            <w:hideMark/>
          </w:tcPr>
          <w:p w14:paraId="58B51AEE" w14:textId="77777777" w:rsidR="00985874" w:rsidRPr="00985874" w:rsidRDefault="00985874" w:rsidP="00985874">
            <w:r w:rsidRPr="00985874">
              <w:rPr>
                <w:rFonts w:hint="eastAsia"/>
              </w:rPr>
              <w:t>1.00017</w:t>
            </w:r>
          </w:p>
        </w:tc>
        <w:tc>
          <w:tcPr>
            <w:tcW w:w="3741" w:type="dxa"/>
            <w:noWrap/>
            <w:hideMark/>
          </w:tcPr>
          <w:p w14:paraId="36D6F926" w14:textId="77777777" w:rsidR="00985874" w:rsidRPr="00985874" w:rsidRDefault="00985874">
            <w:r w:rsidRPr="00985874">
              <w:rPr>
                <w:rFonts w:hint="eastAsia"/>
              </w:rPr>
              <w:t>0.99963-1.0007</w:t>
            </w:r>
          </w:p>
        </w:tc>
        <w:tc>
          <w:tcPr>
            <w:tcW w:w="1701" w:type="dxa"/>
            <w:noWrap/>
            <w:hideMark/>
          </w:tcPr>
          <w:p w14:paraId="7020F4BA" w14:textId="77777777" w:rsidR="00985874" w:rsidRPr="00985874" w:rsidRDefault="00985874" w:rsidP="00985874">
            <w:r w:rsidRPr="00985874">
              <w:rPr>
                <w:rFonts w:hint="eastAsia"/>
              </w:rPr>
              <w:t>0.53787</w:t>
            </w:r>
          </w:p>
        </w:tc>
      </w:tr>
      <w:tr w:rsidR="00985874" w:rsidRPr="00985874" w14:paraId="32957AF4" w14:textId="77777777" w:rsidTr="00985874">
        <w:trPr>
          <w:trHeight w:val="270"/>
        </w:trPr>
        <w:tc>
          <w:tcPr>
            <w:tcW w:w="1680" w:type="dxa"/>
            <w:noWrap/>
            <w:hideMark/>
          </w:tcPr>
          <w:p w14:paraId="73971AE2" w14:textId="77777777" w:rsidR="00985874" w:rsidRPr="00985874" w:rsidRDefault="00985874">
            <w:r w:rsidRPr="00985874">
              <w:rPr>
                <w:rFonts w:hint="eastAsia"/>
              </w:rPr>
              <w:t>LEF1</w:t>
            </w:r>
          </w:p>
        </w:tc>
        <w:tc>
          <w:tcPr>
            <w:tcW w:w="1350" w:type="dxa"/>
            <w:noWrap/>
            <w:hideMark/>
          </w:tcPr>
          <w:p w14:paraId="06EF3675" w14:textId="77777777" w:rsidR="00985874" w:rsidRPr="00985874" w:rsidRDefault="00985874" w:rsidP="00985874">
            <w:r w:rsidRPr="00985874">
              <w:rPr>
                <w:rFonts w:hint="eastAsia"/>
              </w:rPr>
              <w:t>0.99987</w:t>
            </w:r>
          </w:p>
        </w:tc>
        <w:tc>
          <w:tcPr>
            <w:tcW w:w="3741" w:type="dxa"/>
            <w:noWrap/>
            <w:hideMark/>
          </w:tcPr>
          <w:p w14:paraId="2208DEC7" w14:textId="77777777" w:rsidR="00985874" w:rsidRPr="00985874" w:rsidRDefault="00985874">
            <w:r w:rsidRPr="00985874">
              <w:rPr>
                <w:rFonts w:hint="eastAsia"/>
              </w:rPr>
              <w:t>0.9992-1.00054</w:t>
            </w:r>
          </w:p>
        </w:tc>
        <w:tc>
          <w:tcPr>
            <w:tcW w:w="1701" w:type="dxa"/>
            <w:noWrap/>
            <w:hideMark/>
          </w:tcPr>
          <w:p w14:paraId="49573B94" w14:textId="77777777" w:rsidR="00985874" w:rsidRPr="00985874" w:rsidRDefault="00985874" w:rsidP="00985874">
            <w:r w:rsidRPr="00985874">
              <w:rPr>
                <w:rFonts w:hint="eastAsia"/>
              </w:rPr>
              <w:t>0.69848</w:t>
            </w:r>
          </w:p>
        </w:tc>
      </w:tr>
      <w:tr w:rsidR="00985874" w:rsidRPr="00985874" w14:paraId="5459BF13" w14:textId="77777777" w:rsidTr="00985874">
        <w:trPr>
          <w:trHeight w:val="270"/>
        </w:trPr>
        <w:tc>
          <w:tcPr>
            <w:tcW w:w="1680" w:type="dxa"/>
            <w:noWrap/>
            <w:hideMark/>
          </w:tcPr>
          <w:p w14:paraId="2B9AA27B" w14:textId="77777777" w:rsidR="00985874" w:rsidRPr="00985874" w:rsidRDefault="00985874">
            <w:r w:rsidRPr="00985874">
              <w:rPr>
                <w:rFonts w:hint="eastAsia"/>
              </w:rPr>
              <w:t>PGR</w:t>
            </w:r>
          </w:p>
        </w:tc>
        <w:tc>
          <w:tcPr>
            <w:tcW w:w="1350" w:type="dxa"/>
            <w:noWrap/>
            <w:hideMark/>
          </w:tcPr>
          <w:p w14:paraId="6658193B" w14:textId="77777777" w:rsidR="00985874" w:rsidRPr="00985874" w:rsidRDefault="00985874" w:rsidP="00985874">
            <w:r w:rsidRPr="00985874">
              <w:rPr>
                <w:rFonts w:hint="eastAsia"/>
              </w:rPr>
              <w:t>0.99937</w:t>
            </w:r>
          </w:p>
        </w:tc>
        <w:tc>
          <w:tcPr>
            <w:tcW w:w="3741" w:type="dxa"/>
            <w:noWrap/>
            <w:hideMark/>
          </w:tcPr>
          <w:p w14:paraId="5CCCD063" w14:textId="77777777" w:rsidR="00985874" w:rsidRPr="00985874" w:rsidRDefault="00985874">
            <w:r w:rsidRPr="00985874">
              <w:rPr>
                <w:rFonts w:hint="eastAsia"/>
              </w:rPr>
              <w:t>0.9974-1.00135</w:t>
            </w:r>
          </w:p>
        </w:tc>
        <w:tc>
          <w:tcPr>
            <w:tcW w:w="1701" w:type="dxa"/>
            <w:noWrap/>
            <w:hideMark/>
          </w:tcPr>
          <w:p w14:paraId="38634BA5" w14:textId="77777777" w:rsidR="00985874" w:rsidRPr="00985874" w:rsidRDefault="00985874" w:rsidP="00985874">
            <w:r w:rsidRPr="00985874">
              <w:rPr>
                <w:rFonts w:hint="eastAsia"/>
              </w:rPr>
              <w:t>0.53461</w:t>
            </w:r>
          </w:p>
        </w:tc>
      </w:tr>
      <w:tr w:rsidR="00985874" w:rsidRPr="00985874" w14:paraId="16303BC5" w14:textId="77777777" w:rsidTr="00985874">
        <w:trPr>
          <w:trHeight w:val="270"/>
        </w:trPr>
        <w:tc>
          <w:tcPr>
            <w:tcW w:w="1680" w:type="dxa"/>
            <w:noWrap/>
            <w:hideMark/>
          </w:tcPr>
          <w:p w14:paraId="12041658" w14:textId="77777777" w:rsidR="00985874" w:rsidRPr="00985874" w:rsidRDefault="00985874">
            <w:r w:rsidRPr="00985874">
              <w:rPr>
                <w:rFonts w:hint="eastAsia"/>
              </w:rPr>
              <w:t>BMI1</w:t>
            </w:r>
          </w:p>
        </w:tc>
        <w:tc>
          <w:tcPr>
            <w:tcW w:w="1350" w:type="dxa"/>
            <w:noWrap/>
            <w:hideMark/>
          </w:tcPr>
          <w:p w14:paraId="41D9EAA9" w14:textId="77777777" w:rsidR="00985874" w:rsidRPr="00985874" w:rsidRDefault="00985874" w:rsidP="00985874">
            <w:r w:rsidRPr="00985874">
              <w:rPr>
                <w:rFonts w:hint="eastAsia"/>
              </w:rPr>
              <w:t>1.00027</w:t>
            </w:r>
          </w:p>
        </w:tc>
        <w:tc>
          <w:tcPr>
            <w:tcW w:w="3741" w:type="dxa"/>
            <w:noWrap/>
            <w:hideMark/>
          </w:tcPr>
          <w:p w14:paraId="600C342D" w14:textId="77777777" w:rsidR="00985874" w:rsidRPr="00985874" w:rsidRDefault="00985874">
            <w:r w:rsidRPr="00985874">
              <w:rPr>
                <w:rFonts w:hint="eastAsia"/>
              </w:rPr>
              <w:t>0.9996-1.00093</w:t>
            </w:r>
          </w:p>
        </w:tc>
        <w:tc>
          <w:tcPr>
            <w:tcW w:w="1701" w:type="dxa"/>
            <w:noWrap/>
            <w:hideMark/>
          </w:tcPr>
          <w:p w14:paraId="4F3A99EF" w14:textId="77777777" w:rsidR="00985874" w:rsidRPr="00985874" w:rsidRDefault="00985874" w:rsidP="00985874">
            <w:r w:rsidRPr="00985874">
              <w:rPr>
                <w:rFonts w:hint="eastAsia"/>
              </w:rPr>
              <w:t>0.43402</w:t>
            </w:r>
          </w:p>
        </w:tc>
      </w:tr>
      <w:tr w:rsidR="00985874" w:rsidRPr="00985874" w14:paraId="118E2641" w14:textId="77777777" w:rsidTr="00985874">
        <w:trPr>
          <w:trHeight w:val="270"/>
        </w:trPr>
        <w:tc>
          <w:tcPr>
            <w:tcW w:w="1680" w:type="dxa"/>
            <w:noWrap/>
            <w:hideMark/>
          </w:tcPr>
          <w:p w14:paraId="5371B527" w14:textId="77777777" w:rsidR="00985874" w:rsidRPr="00985874" w:rsidRDefault="00985874">
            <w:r w:rsidRPr="00985874">
              <w:rPr>
                <w:rFonts w:hint="eastAsia"/>
              </w:rPr>
              <w:t>CBFB</w:t>
            </w:r>
          </w:p>
        </w:tc>
        <w:tc>
          <w:tcPr>
            <w:tcW w:w="1350" w:type="dxa"/>
            <w:noWrap/>
            <w:hideMark/>
          </w:tcPr>
          <w:p w14:paraId="4C3F8909" w14:textId="77777777" w:rsidR="00985874" w:rsidRPr="00985874" w:rsidRDefault="00985874" w:rsidP="00985874">
            <w:r w:rsidRPr="00985874">
              <w:rPr>
                <w:rFonts w:hint="eastAsia"/>
              </w:rPr>
              <w:t>1.00049</w:t>
            </w:r>
          </w:p>
        </w:tc>
        <w:tc>
          <w:tcPr>
            <w:tcW w:w="3741" w:type="dxa"/>
            <w:noWrap/>
            <w:hideMark/>
          </w:tcPr>
          <w:p w14:paraId="3C78FF61" w14:textId="77777777" w:rsidR="00985874" w:rsidRPr="00985874" w:rsidRDefault="00985874">
            <w:r w:rsidRPr="00985874">
              <w:rPr>
                <w:rFonts w:hint="eastAsia"/>
              </w:rPr>
              <w:t>1.00006-1.00092</w:t>
            </w:r>
          </w:p>
        </w:tc>
        <w:tc>
          <w:tcPr>
            <w:tcW w:w="1701" w:type="dxa"/>
            <w:noWrap/>
            <w:hideMark/>
          </w:tcPr>
          <w:p w14:paraId="08E9EF4E" w14:textId="77777777" w:rsidR="00985874" w:rsidRPr="00985874" w:rsidRDefault="00985874" w:rsidP="00985874">
            <w:r w:rsidRPr="00985874">
              <w:rPr>
                <w:rFonts w:hint="eastAsia"/>
              </w:rPr>
              <w:t>0.02584</w:t>
            </w:r>
          </w:p>
        </w:tc>
      </w:tr>
      <w:tr w:rsidR="00985874" w:rsidRPr="00985874" w14:paraId="1F5DB13F" w14:textId="77777777" w:rsidTr="00985874">
        <w:trPr>
          <w:trHeight w:val="270"/>
        </w:trPr>
        <w:tc>
          <w:tcPr>
            <w:tcW w:w="1680" w:type="dxa"/>
            <w:noWrap/>
            <w:hideMark/>
          </w:tcPr>
          <w:p w14:paraId="155E57D1" w14:textId="77777777" w:rsidR="00985874" w:rsidRPr="00985874" w:rsidRDefault="00985874">
            <w:r w:rsidRPr="00985874">
              <w:rPr>
                <w:rFonts w:hint="eastAsia"/>
              </w:rPr>
              <w:t>ZNF24</w:t>
            </w:r>
          </w:p>
        </w:tc>
        <w:tc>
          <w:tcPr>
            <w:tcW w:w="1350" w:type="dxa"/>
            <w:noWrap/>
            <w:hideMark/>
          </w:tcPr>
          <w:p w14:paraId="5F5BBC59" w14:textId="77777777" w:rsidR="00985874" w:rsidRPr="00985874" w:rsidRDefault="00985874" w:rsidP="00985874">
            <w:r w:rsidRPr="00985874">
              <w:rPr>
                <w:rFonts w:hint="eastAsia"/>
              </w:rPr>
              <w:t>0.99998</w:t>
            </w:r>
          </w:p>
        </w:tc>
        <w:tc>
          <w:tcPr>
            <w:tcW w:w="3741" w:type="dxa"/>
            <w:noWrap/>
            <w:hideMark/>
          </w:tcPr>
          <w:p w14:paraId="5D5590DA" w14:textId="77777777" w:rsidR="00985874" w:rsidRPr="00985874" w:rsidRDefault="00985874">
            <w:r w:rsidRPr="00985874">
              <w:rPr>
                <w:rFonts w:hint="eastAsia"/>
              </w:rPr>
              <w:t>0.99963-1.00032</w:t>
            </w:r>
          </w:p>
        </w:tc>
        <w:tc>
          <w:tcPr>
            <w:tcW w:w="1701" w:type="dxa"/>
            <w:noWrap/>
            <w:hideMark/>
          </w:tcPr>
          <w:p w14:paraId="36A2D1F7" w14:textId="77777777" w:rsidR="00985874" w:rsidRPr="00985874" w:rsidRDefault="00985874" w:rsidP="00985874">
            <w:r w:rsidRPr="00985874">
              <w:rPr>
                <w:rFonts w:hint="eastAsia"/>
              </w:rPr>
              <w:t>0.88952</w:t>
            </w:r>
          </w:p>
        </w:tc>
      </w:tr>
      <w:tr w:rsidR="00985874" w:rsidRPr="00985874" w14:paraId="722B5FCA" w14:textId="77777777" w:rsidTr="00985874">
        <w:trPr>
          <w:trHeight w:val="270"/>
        </w:trPr>
        <w:tc>
          <w:tcPr>
            <w:tcW w:w="1680" w:type="dxa"/>
            <w:noWrap/>
            <w:hideMark/>
          </w:tcPr>
          <w:p w14:paraId="6865806C" w14:textId="77777777" w:rsidR="00985874" w:rsidRPr="00985874" w:rsidRDefault="00985874">
            <w:r w:rsidRPr="00985874">
              <w:rPr>
                <w:rFonts w:hint="eastAsia"/>
              </w:rPr>
              <w:t>ARNT</w:t>
            </w:r>
          </w:p>
        </w:tc>
        <w:tc>
          <w:tcPr>
            <w:tcW w:w="1350" w:type="dxa"/>
            <w:noWrap/>
            <w:hideMark/>
          </w:tcPr>
          <w:p w14:paraId="18FC9477" w14:textId="77777777" w:rsidR="00985874" w:rsidRPr="00985874" w:rsidRDefault="00985874" w:rsidP="00985874">
            <w:r w:rsidRPr="00985874">
              <w:rPr>
                <w:rFonts w:hint="eastAsia"/>
              </w:rPr>
              <w:t>0.99983</w:t>
            </w:r>
          </w:p>
        </w:tc>
        <w:tc>
          <w:tcPr>
            <w:tcW w:w="3741" w:type="dxa"/>
            <w:noWrap/>
            <w:hideMark/>
          </w:tcPr>
          <w:p w14:paraId="2CD85BEB" w14:textId="77777777" w:rsidR="00985874" w:rsidRPr="00985874" w:rsidRDefault="00985874">
            <w:r w:rsidRPr="00985874">
              <w:rPr>
                <w:rFonts w:hint="eastAsia"/>
              </w:rPr>
              <w:t>0.99925-1.00041</w:t>
            </w:r>
          </w:p>
        </w:tc>
        <w:tc>
          <w:tcPr>
            <w:tcW w:w="1701" w:type="dxa"/>
            <w:noWrap/>
            <w:hideMark/>
          </w:tcPr>
          <w:p w14:paraId="034B132D" w14:textId="77777777" w:rsidR="00985874" w:rsidRPr="00985874" w:rsidRDefault="00985874" w:rsidP="00985874">
            <w:r w:rsidRPr="00985874">
              <w:rPr>
                <w:rFonts w:hint="eastAsia"/>
              </w:rPr>
              <w:t>0.56063</w:t>
            </w:r>
          </w:p>
        </w:tc>
      </w:tr>
      <w:tr w:rsidR="00985874" w:rsidRPr="00985874" w14:paraId="18CCA0E5" w14:textId="77777777" w:rsidTr="00985874">
        <w:trPr>
          <w:trHeight w:val="270"/>
        </w:trPr>
        <w:tc>
          <w:tcPr>
            <w:tcW w:w="1680" w:type="dxa"/>
            <w:noWrap/>
            <w:hideMark/>
          </w:tcPr>
          <w:p w14:paraId="0506BC4E" w14:textId="77777777" w:rsidR="00985874" w:rsidRPr="00985874" w:rsidRDefault="00985874">
            <w:r w:rsidRPr="00985874">
              <w:rPr>
                <w:rFonts w:hint="eastAsia"/>
              </w:rPr>
              <w:t>RUNX2</w:t>
            </w:r>
          </w:p>
        </w:tc>
        <w:tc>
          <w:tcPr>
            <w:tcW w:w="1350" w:type="dxa"/>
            <w:noWrap/>
            <w:hideMark/>
          </w:tcPr>
          <w:p w14:paraId="6E72A060" w14:textId="77777777" w:rsidR="00985874" w:rsidRPr="00985874" w:rsidRDefault="00985874" w:rsidP="00985874">
            <w:r w:rsidRPr="00985874">
              <w:rPr>
                <w:rFonts w:hint="eastAsia"/>
              </w:rPr>
              <w:t>1.00005</w:t>
            </w:r>
          </w:p>
        </w:tc>
        <w:tc>
          <w:tcPr>
            <w:tcW w:w="3741" w:type="dxa"/>
            <w:noWrap/>
            <w:hideMark/>
          </w:tcPr>
          <w:p w14:paraId="3E7F6AE0" w14:textId="77777777" w:rsidR="00985874" w:rsidRPr="00985874" w:rsidRDefault="00985874">
            <w:r w:rsidRPr="00985874">
              <w:rPr>
                <w:rFonts w:hint="eastAsia"/>
              </w:rPr>
              <w:t>0.99955-1.00055</w:t>
            </w:r>
          </w:p>
        </w:tc>
        <w:tc>
          <w:tcPr>
            <w:tcW w:w="1701" w:type="dxa"/>
            <w:noWrap/>
            <w:hideMark/>
          </w:tcPr>
          <w:p w14:paraId="3933F1B6" w14:textId="77777777" w:rsidR="00985874" w:rsidRPr="00985874" w:rsidRDefault="00985874" w:rsidP="00985874">
            <w:r w:rsidRPr="00985874">
              <w:rPr>
                <w:rFonts w:hint="eastAsia"/>
              </w:rPr>
              <w:t>0.83244</w:t>
            </w:r>
          </w:p>
        </w:tc>
      </w:tr>
      <w:tr w:rsidR="00985874" w:rsidRPr="00985874" w14:paraId="5D11EBE2" w14:textId="77777777" w:rsidTr="00985874">
        <w:trPr>
          <w:trHeight w:val="270"/>
        </w:trPr>
        <w:tc>
          <w:tcPr>
            <w:tcW w:w="1680" w:type="dxa"/>
            <w:noWrap/>
            <w:hideMark/>
          </w:tcPr>
          <w:p w14:paraId="7D45397E" w14:textId="77777777" w:rsidR="00985874" w:rsidRPr="00985874" w:rsidRDefault="00985874">
            <w:r w:rsidRPr="00985874">
              <w:rPr>
                <w:rFonts w:hint="eastAsia"/>
              </w:rPr>
              <w:t>RUNX3</w:t>
            </w:r>
          </w:p>
        </w:tc>
        <w:tc>
          <w:tcPr>
            <w:tcW w:w="1350" w:type="dxa"/>
            <w:noWrap/>
            <w:hideMark/>
          </w:tcPr>
          <w:p w14:paraId="63BBA1D7" w14:textId="77777777" w:rsidR="00985874" w:rsidRPr="00985874" w:rsidRDefault="00985874" w:rsidP="00985874">
            <w:r w:rsidRPr="00985874">
              <w:rPr>
                <w:rFonts w:hint="eastAsia"/>
              </w:rPr>
              <w:t>0.99987</w:t>
            </w:r>
          </w:p>
        </w:tc>
        <w:tc>
          <w:tcPr>
            <w:tcW w:w="3741" w:type="dxa"/>
            <w:noWrap/>
            <w:hideMark/>
          </w:tcPr>
          <w:p w14:paraId="303C93BE" w14:textId="77777777" w:rsidR="00985874" w:rsidRPr="00985874" w:rsidRDefault="00985874">
            <w:r w:rsidRPr="00985874">
              <w:rPr>
                <w:rFonts w:hint="eastAsia"/>
              </w:rPr>
              <w:t>0.99959-1.00014</w:t>
            </w:r>
          </w:p>
        </w:tc>
        <w:tc>
          <w:tcPr>
            <w:tcW w:w="1701" w:type="dxa"/>
            <w:noWrap/>
            <w:hideMark/>
          </w:tcPr>
          <w:p w14:paraId="1EFCA350" w14:textId="77777777" w:rsidR="00985874" w:rsidRPr="00985874" w:rsidRDefault="00985874" w:rsidP="00985874">
            <w:r w:rsidRPr="00985874">
              <w:rPr>
                <w:rFonts w:hint="eastAsia"/>
              </w:rPr>
              <w:t>0.34001</w:t>
            </w:r>
          </w:p>
        </w:tc>
      </w:tr>
      <w:tr w:rsidR="00985874" w:rsidRPr="00985874" w14:paraId="7DEFD055" w14:textId="77777777" w:rsidTr="00985874">
        <w:trPr>
          <w:trHeight w:val="270"/>
        </w:trPr>
        <w:tc>
          <w:tcPr>
            <w:tcW w:w="1680" w:type="dxa"/>
            <w:noWrap/>
            <w:hideMark/>
          </w:tcPr>
          <w:p w14:paraId="1393234F" w14:textId="77777777" w:rsidR="00985874" w:rsidRPr="00985874" w:rsidRDefault="00985874">
            <w:r w:rsidRPr="00985874">
              <w:rPr>
                <w:rFonts w:hint="eastAsia"/>
              </w:rPr>
              <w:t>ESR2</w:t>
            </w:r>
          </w:p>
        </w:tc>
        <w:tc>
          <w:tcPr>
            <w:tcW w:w="1350" w:type="dxa"/>
            <w:noWrap/>
            <w:hideMark/>
          </w:tcPr>
          <w:p w14:paraId="0EBE37E3" w14:textId="77777777" w:rsidR="00985874" w:rsidRPr="00985874" w:rsidRDefault="00985874" w:rsidP="00985874">
            <w:r w:rsidRPr="00985874">
              <w:rPr>
                <w:rFonts w:hint="eastAsia"/>
              </w:rPr>
              <w:t>0.99996</w:t>
            </w:r>
          </w:p>
        </w:tc>
        <w:tc>
          <w:tcPr>
            <w:tcW w:w="3741" w:type="dxa"/>
            <w:noWrap/>
            <w:hideMark/>
          </w:tcPr>
          <w:p w14:paraId="3272BD0F" w14:textId="77777777" w:rsidR="00985874" w:rsidRPr="00985874" w:rsidRDefault="00985874">
            <w:r w:rsidRPr="00985874">
              <w:rPr>
                <w:rFonts w:hint="eastAsia"/>
              </w:rPr>
              <w:t>0.99161-1.00838</w:t>
            </w:r>
          </w:p>
        </w:tc>
        <w:tc>
          <w:tcPr>
            <w:tcW w:w="1701" w:type="dxa"/>
            <w:noWrap/>
            <w:hideMark/>
          </w:tcPr>
          <w:p w14:paraId="76CBA7C3" w14:textId="77777777" w:rsidR="00985874" w:rsidRPr="00985874" w:rsidRDefault="00985874" w:rsidP="00985874">
            <w:r w:rsidRPr="00985874">
              <w:rPr>
                <w:rFonts w:hint="eastAsia"/>
              </w:rPr>
              <w:t>0.99284</w:t>
            </w:r>
          </w:p>
        </w:tc>
      </w:tr>
      <w:tr w:rsidR="00985874" w:rsidRPr="00985874" w14:paraId="7AE824E2" w14:textId="77777777" w:rsidTr="00985874">
        <w:trPr>
          <w:trHeight w:val="270"/>
        </w:trPr>
        <w:tc>
          <w:tcPr>
            <w:tcW w:w="1680" w:type="dxa"/>
            <w:noWrap/>
            <w:hideMark/>
          </w:tcPr>
          <w:p w14:paraId="74184DAE" w14:textId="77777777" w:rsidR="00985874" w:rsidRPr="00985874" w:rsidRDefault="00985874">
            <w:r w:rsidRPr="00985874">
              <w:rPr>
                <w:rFonts w:hint="eastAsia"/>
              </w:rPr>
              <w:t>ESR1</w:t>
            </w:r>
          </w:p>
        </w:tc>
        <w:tc>
          <w:tcPr>
            <w:tcW w:w="1350" w:type="dxa"/>
            <w:noWrap/>
            <w:hideMark/>
          </w:tcPr>
          <w:p w14:paraId="6368EF57" w14:textId="77777777" w:rsidR="00985874" w:rsidRPr="00985874" w:rsidRDefault="00985874" w:rsidP="00985874">
            <w:r w:rsidRPr="00985874">
              <w:rPr>
                <w:rFonts w:hint="eastAsia"/>
              </w:rPr>
              <w:t>0.99903</w:t>
            </w:r>
          </w:p>
        </w:tc>
        <w:tc>
          <w:tcPr>
            <w:tcW w:w="3741" w:type="dxa"/>
            <w:noWrap/>
            <w:hideMark/>
          </w:tcPr>
          <w:p w14:paraId="4BB2C26F" w14:textId="77777777" w:rsidR="00985874" w:rsidRPr="00985874" w:rsidRDefault="00985874">
            <w:r w:rsidRPr="00985874">
              <w:rPr>
                <w:rFonts w:hint="eastAsia"/>
              </w:rPr>
              <w:t>0.99785-1.00022</w:t>
            </w:r>
          </w:p>
        </w:tc>
        <w:tc>
          <w:tcPr>
            <w:tcW w:w="1701" w:type="dxa"/>
            <w:noWrap/>
            <w:hideMark/>
          </w:tcPr>
          <w:p w14:paraId="23D9F065" w14:textId="77777777" w:rsidR="00985874" w:rsidRPr="00985874" w:rsidRDefault="00985874" w:rsidP="00985874">
            <w:r w:rsidRPr="00985874">
              <w:rPr>
                <w:rFonts w:hint="eastAsia"/>
              </w:rPr>
              <w:t>0.11155</w:t>
            </w:r>
          </w:p>
        </w:tc>
      </w:tr>
      <w:tr w:rsidR="00985874" w:rsidRPr="00985874" w14:paraId="1AB26675" w14:textId="77777777" w:rsidTr="00985874">
        <w:trPr>
          <w:trHeight w:val="270"/>
        </w:trPr>
        <w:tc>
          <w:tcPr>
            <w:tcW w:w="1680" w:type="dxa"/>
            <w:noWrap/>
            <w:hideMark/>
          </w:tcPr>
          <w:p w14:paraId="36DBFC45" w14:textId="77777777" w:rsidR="00985874" w:rsidRPr="00985874" w:rsidRDefault="00985874">
            <w:r w:rsidRPr="00985874">
              <w:rPr>
                <w:rFonts w:hint="eastAsia"/>
              </w:rPr>
              <w:t>TBX2</w:t>
            </w:r>
          </w:p>
        </w:tc>
        <w:tc>
          <w:tcPr>
            <w:tcW w:w="1350" w:type="dxa"/>
            <w:noWrap/>
            <w:hideMark/>
          </w:tcPr>
          <w:p w14:paraId="3069BACF" w14:textId="77777777" w:rsidR="00985874" w:rsidRPr="00985874" w:rsidRDefault="00985874" w:rsidP="00985874">
            <w:r w:rsidRPr="00985874">
              <w:rPr>
                <w:rFonts w:hint="eastAsia"/>
              </w:rPr>
              <w:t>0.99993</w:t>
            </w:r>
          </w:p>
        </w:tc>
        <w:tc>
          <w:tcPr>
            <w:tcW w:w="3741" w:type="dxa"/>
            <w:noWrap/>
            <w:hideMark/>
          </w:tcPr>
          <w:p w14:paraId="63306593" w14:textId="77777777" w:rsidR="00985874" w:rsidRPr="00985874" w:rsidRDefault="00985874">
            <w:r w:rsidRPr="00985874">
              <w:rPr>
                <w:rFonts w:hint="eastAsia"/>
              </w:rPr>
              <w:t>0.99946-1.0004</w:t>
            </w:r>
          </w:p>
        </w:tc>
        <w:tc>
          <w:tcPr>
            <w:tcW w:w="1701" w:type="dxa"/>
            <w:noWrap/>
            <w:hideMark/>
          </w:tcPr>
          <w:p w14:paraId="52B59217" w14:textId="77777777" w:rsidR="00985874" w:rsidRPr="00985874" w:rsidRDefault="00985874" w:rsidP="00985874">
            <w:r w:rsidRPr="00985874">
              <w:rPr>
                <w:rFonts w:hint="eastAsia"/>
              </w:rPr>
              <w:t>0.77578</w:t>
            </w:r>
          </w:p>
        </w:tc>
      </w:tr>
      <w:tr w:rsidR="00985874" w:rsidRPr="00985874" w14:paraId="326D2FFE" w14:textId="77777777" w:rsidTr="00985874">
        <w:trPr>
          <w:trHeight w:val="270"/>
        </w:trPr>
        <w:tc>
          <w:tcPr>
            <w:tcW w:w="1680" w:type="dxa"/>
            <w:noWrap/>
            <w:hideMark/>
          </w:tcPr>
          <w:p w14:paraId="491151C6" w14:textId="77777777" w:rsidR="00985874" w:rsidRPr="00985874" w:rsidRDefault="00985874">
            <w:r w:rsidRPr="00985874">
              <w:rPr>
                <w:rFonts w:hint="eastAsia"/>
              </w:rPr>
              <w:t>TBX3</w:t>
            </w:r>
          </w:p>
        </w:tc>
        <w:tc>
          <w:tcPr>
            <w:tcW w:w="1350" w:type="dxa"/>
            <w:noWrap/>
            <w:hideMark/>
          </w:tcPr>
          <w:p w14:paraId="387AE668" w14:textId="77777777" w:rsidR="00985874" w:rsidRPr="00985874" w:rsidRDefault="00985874" w:rsidP="00985874">
            <w:r w:rsidRPr="00985874">
              <w:rPr>
                <w:rFonts w:hint="eastAsia"/>
              </w:rPr>
              <w:t>0.99997</w:t>
            </w:r>
          </w:p>
        </w:tc>
        <w:tc>
          <w:tcPr>
            <w:tcW w:w="3741" w:type="dxa"/>
            <w:noWrap/>
            <w:hideMark/>
          </w:tcPr>
          <w:p w14:paraId="5DE5F693" w14:textId="77777777" w:rsidR="00985874" w:rsidRPr="00985874" w:rsidRDefault="00985874">
            <w:r w:rsidRPr="00985874">
              <w:rPr>
                <w:rFonts w:hint="eastAsia"/>
              </w:rPr>
              <w:t>0.99944-1.0005</w:t>
            </w:r>
          </w:p>
        </w:tc>
        <w:tc>
          <w:tcPr>
            <w:tcW w:w="1701" w:type="dxa"/>
            <w:noWrap/>
            <w:hideMark/>
          </w:tcPr>
          <w:p w14:paraId="5A315A97" w14:textId="77777777" w:rsidR="00985874" w:rsidRPr="00985874" w:rsidRDefault="00985874" w:rsidP="00985874">
            <w:r w:rsidRPr="00985874">
              <w:rPr>
                <w:rFonts w:hint="eastAsia"/>
              </w:rPr>
              <w:t>0.91419</w:t>
            </w:r>
          </w:p>
        </w:tc>
      </w:tr>
      <w:tr w:rsidR="00985874" w:rsidRPr="00985874" w14:paraId="3DD08DAD" w14:textId="77777777" w:rsidTr="00985874">
        <w:trPr>
          <w:trHeight w:val="270"/>
        </w:trPr>
        <w:tc>
          <w:tcPr>
            <w:tcW w:w="1680" w:type="dxa"/>
            <w:noWrap/>
            <w:hideMark/>
          </w:tcPr>
          <w:p w14:paraId="21D6F4A6" w14:textId="77777777" w:rsidR="00985874" w:rsidRPr="00985874" w:rsidRDefault="00985874">
            <w:r w:rsidRPr="00985874">
              <w:rPr>
                <w:rFonts w:hint="eastAsia"/>
              </w:rPr>
              <w:t>BDP1</w:t>
            </w:r>
          </w:p>
        </w:tc>
        <w:tc>
          <w:tcPr>
            <w:tcW w:w="1350" w:type="dxa"/>
            <w:noWrap/>
            <w:hideMark/>
          </w:tcPr>
          <w:p w14:paraId="4E7441D2" w14:textId="77777777" w:rsidR="00985874" w:rsidRPr="00985874" w:rsidRDefault="00985874" w:rsidP="00985874">
            <w:r w:rsidRPr="00985874">
              <w:rPr>
                <w:rFonts w:hint="eastAsia"/>
              </w:rPr>
              <w:t>0.99966</w:t>
            </w:r>
          </w:p>
        </w:tc>
        <w:tc>
          <w:tcPr>
            <w:tcW w:w="3741" w:type="dxa"/>
            <w:noWrap/>
            <w:hideMark/>
          </w:tcPr>
          <w:p w14:paraId="5D0DF3FF" w14:textId="77777777" w:rsidR="00985874" w:rsidRPr="00985874" w:rsidRDefault="00985874">
            <w:r w:rsidRPr="00985874">
              <w:rPr>
                <w:rFonts w:hint="eastAsia"/>
              </w:rPr>
              <w:t>0.99898-1.00034</w:t>
            </w:r>
          </w:p>
        </w:tc>
        <w:tc>
          <w:tcPr>
            <w:tcW w:w="1701" w:type="dxa"/>
            <w:noWrap/>
            <w:hideMark/>
          </w:tcPr>
          <w:p w14:paraId="7B566E40" w14:textId="77777777" w:rsidR="00985874" w:rsidRPr="00985874" w:rsidRDefault="00985874" w:rsidP="00985874">
            <w:r w:rsidRPr="00985874">
              <w:rPr>
                <w:rFonts w:hint="eastAsia"/>
              </w:rPr>
              <w:t>0.32348</w:t>
            </w:r>
          </w:p>
        </w:tc>
      </w:tr>
      <w:tr w:rsidR="00985874" w:rsidRPr="00985874" w14:paraId="3E9F70B9" w14:textId="77777777" w:rsidTr="00985874">
        <w:trPr>
          <w:trHeight w:val="270"/>
        </w:trPr>
        <w:tc>
          <w:tcPr>
            <w:tcW w:w="1680" w:type="dxa"/>
            <w:noWrap/>
            <w:hideMark/>
          </w:tcPr>
          <w:p w14:paraId="04D80C94" w14:textId="77777777" w:rsidR="00985874" w:rsidRPr="00985874" w:rsidRDefault="00985874">
            <w:r w:rsidRPr="00985874">
              <w:rPr>
                <w:rFonts w:hint="eastAsia"/>
              </w:rPr>
              <w:t>RFWD2</w:t>
            </w:r>
          </w:p>
        </w:tc>
        <w:tc>
          <w:tcPr>
            <w:tcW w:w="1350" w:type="dxa"/>
            <w:noWrap/>
            <w:hideMark/>
          </w:tcPr>
          <w:p w14:paraId="6F673E5D" w14:textId="77777777" w:rsidR="00985874" w:rsidRPr="00985874" w:rsidRDefault="00985874" w:rsidP="00985874">
            <w:r w:rsidRPr="00985874">
              <w:rPr>
                <w:rFonts w:hint="eastAsia"/>
              </w:rPr>
              <w:t>1.0002</w:t>
            </w:r>
          </w:p>
        </w:tc>
        <w:tc>
          <w:tcPr>
            <w:tcW w:w="3741" w:type="dxa"/>
            <w:noWrap/>
            <w:hideMark/>
          </w:tcPr>
          <w:p w14:paraId="66D06341" w14:textId="77777777" w:rsidR="00985874" w:rsidRPr="00985874" w:rsidRDefault="00985874">
            <w:r w:rsidRPr="00985874">
              <w:rPr>
                <w:rFonts w:hint="eastAsia"/>
              </w:rPr>
              <w:t>0.99967-1.00073</w:t>
            </w:r>
          </w:p>
        </w:tc>
        <w:tc>
          <w:tcPr>
            <w:tcW w:w="1701" w:type="dxa"/>
            <w:noWrap/>
            <w:hideMark/>
          </w:tcPr>
          <w:p w14:paraId="637C9CFD" w14:textId="77777777" w:rsidR="00985874" w:rsidRPr="00985874" w:rsidRDefault="00985874" w:rsidP="00985874">
            <w:r w:rsidRPr="00985874">
              <w:rPr>
                <w:rFonts w:hint="eastAsia"/>
              </w:rPr>
              <w:t>0.46571</w:t>
            </w:r>
          </w:p>
        </w:tc>
      </w:tr>
      <w:tr w:rsidR="00985874" w:rsidRPr="00985874" w14:paraId="4EBBAF69" w14:textId="77777777" w:rsidTr="00985874">
        <w:trPr>
          <w:trHeight w:val="270"/>
        </w:trPr>
        <w:tc>
          <w:tcPr>
            <w:tcW w:w="1680" w:type="dxa"/>
            <w:noWrap/>
            <w:hideMark/>
          </w:tcPr>
          <w:p w14:paraId="05B448BF" w14:textId="77777777" w:rsidR="00985874" w:rsidRPr="00985874" w:rsidRDefault="00985874">
            <w:r w:rsidRPr="00985874">
              <w:rPr>
                <w:rFonts w:hint="eastAsia"/>
              </w:rPr>
              <w:t>AR</w:t>
            </w:r>
          </w:p>
        </w:tc>
        <w:tc>
          <w:tcPr>
            <w:tcW w:w="1350" w:type="dxa"/>
            <w:noWrap/>
            <w:hideMark/>
          </w:tcPr>
          <w:p w14:paraId="70576B33" w14:textId="77777777" w:rsidR="00985874" w:rsidRPr="00985874" w:rsidRDefault="00985874" w:rsidP="00985874">
            <w:r w:rsidRPr="00985874">
              <w:rPr>
                <w:rFonts w:hint="eastAsia"/>
              </w:rPr>
              <w:t>0.99918</w:t>
            </w:r>
          </w:p>
        </w:tc>
        <w:tc>
          <w:tcPr>
            <w:tcW w:w="3741" w:type="dxa"/>
            <w:noWrap/>
            <w:hideMark/>
          </w:tcPr>
          <w:p w14:paraId="64B87CFC" w14:textId="77777777" w:rsidR="00985874" w:rsidRPr="00985874" w:rsidRDefault="00985874">
            <w:r w:rsidRPr="00985874">
              <w:rPr>
                <w:rFonts w:hint="eastAsia"/>
              </w:rPr>
              <w:t>0.99804-1.00032</w:t>
            </w:r>
          </w:p>
        </w:tc>
        <w:tc>
          <w:tcPr>
            <w:tcW w:w="1701" w:type="dxa"/>
            <w:noWrap/>
            <w:hideMark/>
          </w:tcPr>
          <w:p w14:paraId="149FBA53" w14:textId="77777777" w:rsidR="00985874" w:rsidRPr="00985874" w:rsidRDefault="00985874" w:rsidP="00985874">
            <w:r w:rsidRPr="00985874">
              <w:rPr>
                <w:rFonts w:hint="eastAsia"/>
              </w:rPr>
              <w:t>0.1569</w:t>
            </w:r>
          </w:p>
        </w:tc>
      </w:tr>
      <w:tr w:rsidR="00985874" w:rsidRPr="00985874" w14:paraId="75CBA5D1" w14:textId="77777777" w:rsidTr="00985874">
        <w:trPr>
          <w:trHeight w:val="270"/>
        </w:trPr>
        <w:tc>
          <w:tcPr>
            <w:tcW w:w="1680" w:type="dxa"/>
            <w:noWrap/>
            <w:hideMark/>
          </w:tcPr>
          <w:p w14:paraId="11451DE6" w14:textId="77777777" w:rsidR="00985874" w:rsidRPr="00985874" w:rsidRDefault="00985874">
            <w:r w:rsidRPr="00985874">
              <w:rPr>
                <w:rFonts w:hint="eastAsia"/>
              </w:rPr>
              <w:t>CREB3L4</w:t>
            </w:r>
          </w:p>
        </w:tc>
        <w:tc>
          <w:tcPr>
            <w:tcW w:w="1350" w:type="dxa"/>
            <w:noWrap/>
            <w:hideMark/>
          </w:tcPr>
          <w:p w14:paraId="2398B05C" w14:textId="77777777" w:rsidR="00985874" w:rsidRPr="00985874" w:rsidRDefault="00985874" w:rsidP="00985874">
            <w:r w:rsidRPr="00985874">
              <w:rPr>
                <w:rFonts w:hint="eastAsia"/>
              </w:rPr>
              <w:t>1.00016</w:t>
            </w:r>
          </w:p>
        </w:tc>
        <w:tc>
          <w:tcPr>
            <w:tcW w:w="3741" w:type="dxa"/>
            <w:noWrap/>
            <w:hideMark/>
          </w:tcPr>
          <w:p w14:paraId="33B28EEB" w14:textId="77777777" w:rsidR="00985874" w:rsidRPr="00985874" w:rsidRDefault="00985874">
            <w:r w:rsidRPr="00985874">
              <w:rPr>
                <w:rFonts w:hint="eastAsia"/>
              </w:rPr>
              <w:t>0.99961-1.00072</w:t>
            </w:r>
          </w:p>
        </w:tc>
        <w:tc>
          <w:tcPr>
            <w:tcW w:w="1701" w:type="dxa"/>
            <w:noWrap/>
            <w:hideMark/>
          </w:tcPr>
          <w:p w14:paraId="64218A83" w14:textId="77777777" w:rsidR="00985874" w:rsidRPr="00985874" w:rsidRDefault="00985874" w:rsidP="00985874">
            <w:r w:rsidRPr="00985874">
              <w:rPr>
                <w:rFonts w:hint="eastAsia"/>
              </w:rPr>
              <w:t>0.56708</w:t>
            </w:r>
          </w:p>
        </w:tc>
      </w:tr>
      <w:tr w:rsidR="00985874" w:rsidRPr="00985874" w14:paraId="14992183" w14:textId="77777777" w:rsidTr="00985874">
        <w:trPr>
          <w:trHeight w:val="270"/>
        </w:trPr>
        <w:tc>
          <w:tcPr>
            <w:tcW w:w="1680" w:type="dxa"/>
            <w:noWrap/>
            <w:hideMark/>
          </w:tcPr>
          <w:p w14:paraId="20A54827" w14:textId="77777777" w:rsidR="00985874" w:rsidRPr="00985874" w:rsidRDefault="00985874">
            <w:r w:rsidRPr="00985874">
              <w:rPr>
                <w:rFonts w:hint="eastAsia"/>
              </w:rPr>
              <w:t>CNOT8</w:t>
            </w:r>
          </w:p>
        </w:tc>
        <w:tc>
          <w:tcPr>
            <w:tcW w:w="1350" w:type="dxa"/>
            <w:noWrap/>
            <w:hideMark/>
          </w:tcPr>
          <w:p w14:paraId="7FCDB224" w14:textId="77777777" w:rsidR="00985874" w:rsidRPr="00985874" w:rsidRDefault="00985874" w:rsidP="00985874">
            <w:r w:rsidRPr="00985874">
              <w:rPr>
                <w:rFonts w:hint="eastAsia"/>
              </w:rPr>
              <w:t>1.00058</w:t>
            </w:r>
          </w:p>
        </w:tc>
        <w:tc>
          <w:tcPr>
            <w:tcW w:w="3741" w:type="dxa"/>
            <w:noWrap/>
            <w:hideMark/>
          </w:tcPr>
          <w:p w14:paraId="11381534" w14:textId="77777777" w:rsidR="00985874" w:rsidRPr="00985874" w:rsidRDefault="00985874">
            <w:r w:rsidRPr="00985874">
              <w:rPr>
                <w:rFonts w:hint="eastAsia"/>
              </w:rPr>
              <w:t>1.00002-1.00113</w:t>
            </w:r>
          </w:p>
        </w:tc>
        <w:tc>
          <w:tcPr>
            <w:tcW w:w="1701" w:type="dxa"/>
            <w:noWrap/>
            <w:hideMark/>
          </w:tcPr>
          <w:p w14:paraId="2F9224C3" w14:textId="77777777" w:rsidR="00985874" w:rsidRPr="00985874" w:rsidRDefault="00985874" w:rsidP="00985874">
            <w:r w:rsidRPr="00985874">
              <w:rPr>
                <w:rFonts w:hint="eastAsia"/>
              </w:rPr>
              <w:t>0.04058</w:t>
            </w:r>
          </w:p>
        </w:tc>
      </w:tr>
      <w:tr w:rsidR="00985874" w:rsidRPr="00985874" w14:paraId="5C40838B" w14:textId="77777777" w:rsidTr="00985874">
        <w:trPr>
          <w:trHeight w:val="270"/>
        </w:trPr>
        <w:tc>
          <w:tcPr>
            <w:tcW w:w="1680" w:type="dxa"/>
            <w:noWrap/>
            <w:hideMark/>
          </w:tcPr>
          <w:p w14:paraId="51A75BCE" w14:textId="77777777" w:rsidR="00985874" w:rsidRPr="00985874" w:rsidRDefault="00985874">
            <w:r w:rsidRPr="00985874">
              <w:rPr>
                <w:rFonts w:hint="eastAsia"/>
              </w:rPr>
              <w:t>CNOT7</w:t>
            </w:r>
          </w:p>
        </w:tc>
        <w:tc>
          <w:tcPr>
            <w:tcW w:w="1350" w:type="dxa"/>
            <w:noWrap/>
            <w:hideMark/>
          </w:tcPr>
          <w:p w14:paraId="1C79D70A" w14:textId="77777777" w:rsidR="00985874" w:rsidRPr="00985874" w:rsidRDefault="00985874" w:rsidP="00985874">
            <w:r w:rsidRPr="00985874">
              <w:rPr>
                <w:rFonts w:hint="eastAsia"/>
              </w:rPr>
              <w:t>0.99971</w:t>
            </w:r>
          </w:p>
        </w:tc>
        <w:tc>
          <w:tcPr>
            <w:tcW w:w="3741" w:type="dxa"/>
            <w:noWrap/>
            <w:hideMark/>
          </w:tcPr>
          <w:p w14:paraId="093B4F03" w14:textId="77777777" w:rsidR="00985874" w:rsidRPr="00985874" w:rsidRDefault="00985874">
            <w:r w:rsidRPr="00985874">
              <w:rPr>
                <w:rFonts w:hint="eastAsia"/>
              </w:rPr>
              <w:t>0.99932-1.00009</w:t>
            </w:r>
          </w:p>
        </w:tc>
        <w:tc>
          <w:tcPr>
            <w:tcW w:w="1701" w:type="dxa"/>
            <w:noWrap/>
            <w:hideMark/>
          </w:tcPr>
          <w:p w14:paraId="4352D84B" w14:textId="77777777" w:rsidR="00985874" w:rsidRPr="00985874" w:rsidRDefault="00985874" w:rsidP="00985874">
            <w:r w:rsidRPr="00985874">
              <w:rPr>
                <w:rFonts w:hint="eastAsia"/>
              </w:rPr>
              <w:t>0.13726</w:t>
            </w:r>
          </w:p>
        </w:tc>
      </w:tr>
      <w:tr w:rsidR="00985874" w:rsidRPr="00985874" w14:paraId="77A454C7" w14:textId="77777777" w:rsidTr="00985874">
        <w:trPr>
          <w:trHeight w:val="270"/>
        </w:trPr>
        <w:tc>
          <w:tcPr>
            <w:tcW w:w="1680" w:type="dxa"/>
            <w:noWrap/>
            <w:hideMark/>
          </w:tcPr>
          <w:p w14:paraId="32036495" w14:textId="77777777" w:rsidR="00985874" w:rsidRPr="00985874" w:rsidRDefault="00985874">
            <w:r w:rsidRPr="00985874">
              <w:rPr>
                <w:rFonts w:hint="eastAsia"/>
              </w:rPr>
              <w:t>EAPP</w:t>
            </w:r>
          </w:p>
        </w:tc>
        <w:tc>
          <w:tcPr>
            <w:tcW w:w="1350" w:type="dxa"/>
            <w:noWrap/>
            <w:hideMark/>
          </w:tcPr>
          <w:p w14:paraId="47366FFC" w14:textId="77777777" w:rsidR="00985874" w:rsidRPr="00985874" w:rsidRDefault="00985874" w:rsidP="00985874">
            <w:r w:rsidRPr="00985874">
              <w:rPr>
                <w:rFonts w:hint="eastAsia"/>
              </w:rPr>
              <w:t>1.00088</w:t>
            </w:r>
          </w:p>
        </w:tc>
        <w:tc>
          <w:tcPr>
            <w:tcW w:w="3741" w:type="dxa"/>
            <w:noWrap/>
            <w:hideMark/>
          </w:tcPr>
          <w:p w14:paraId="0E72F7CF" w14:textId="77777777" w:rsidR="00985874" w:rsidRPr="00985874" w:rsidRDefault="00985874">
            <w:r w:rsidRPr="00985874">
              <w:rPr>
                <w:rFonts w:hint="eastAsia"/>
              </w:rPr>
              <w:t>1.00035-1.00141</w:t>
            </w:r>
          </w:p>
        </w:tc>
        <w:tc>
          <w:tcPr>
            <w:tcW w:w="1701" w:type="dxa"/>
            <w:noWrap/>
            <w:hideMark/>
          </w:tcPr>
          <w:p w14:paraId="6B996AD5" w14:textId="77777777" w:rsidR="00985874" w:rsidRPr="00985874" w:rsidRDefault="00985874" w:rsidP="00985874">
            <w:r w:rsidRPr="00985874">
              <w:rPr>
                <w:rFonts w:hint="eastAsia"/>
              </w:rPr>
              <w:t>0.00119</w:t>
            </w:r>
          </w:p>
        </w:tc>
      </w:tr>
      <w:tr w:rsidR="00985874" w:rsidRPr="00985874" w14:paraId="06AF0C03" w14:textId="77777777" w:rsidTr="00985874">
        <w:trPr>
          <w:trHeight w:val="270"/>
        </w:trPr>
        <w:tc>
          <w:tcPr>
            <w:tcW w:w="1680" w:type="dxa"/>
            <w:noWrap/>
            <w:hideMark/>
          </w:tcPr>
          <w:p w14:paraId="7655499B" w14:textId="77777777" w:rsidR="00985874" w:rsidRPr="00985874" w:rsidRDefault="00985874">
            <w:r w:rsidRPr="00985874">
              <w:rPr>
                <w:rFonts w:hint="eastAsia"/>
              </w:rPr>
              <w:t>EGF</w:t>
            </w:r>
          </w:p>
        </w:tc>
        <w:tc>
          <w:tcPr>
            <w:tcW w:w="1350" w:type="dxa"/>
            <w:noWrap/>
            <w:hideMark/>
          </w:tcPr>
          <w:p w14:paraId="40F5AE21" w14:textId="77777777" w:rsidR="00985874" w:rsidRPr="00985874" w:rsidRDefault="00985874" w:rsidP="00985874">
            <w:r w:rsidRPr="00985874">
              <w:rPr>
                <w:rFonts w:hint="eastAsia"/>
              </w:rPr>
              <w:t>0.99934</w:t>
            </w:r>
          </w:p>
        </w:tc>
        <w:tc>
          <w:tcPr>
            <w:tcW w:w="3741" w:type="dxa"/>
            <w:noWrap/>
            <w:hideMark/>
          </w:tcPr>
          <w:p w14:paraId="2C25F457" w14:textId="77777777" w:rsidR="00985874" w:rsidRPr="00985874" w:rsidRDefault="00985874">
            <w:r w:rsidRPr="00985874">
              <w:rPr>
                <w:rFonts w:hint="eastAsia"/>
              </w:rPr>
              <w:t>0.998-1.00069</w:t>
            </w:r>
          </w:p>
        </w:tc>
        <w:tc>
          <w:tcPr>
            <w:tcW w:w="1701" w:type="dxa"/>
            <w:noWrap/>
            <w:hideMark/>
          </w:tcPr>
          <w:p w14:paraId="471B8AF7" w14:textId="77777777" w:rsidR="00985874" w:rsidRPr="00985874" w:rsidRDefault="00985874" w:rsidP="00985874">
            <w:r w:rsidRPr="00985874">
              <w:rPr>
                <w:rFonts w:hint="eastAsia"/>
              </w:rPr>
              <w:t>0.34008</w:t>
            </w:r>
          </w:p>
        </w:tc>
      </w:tr>
      <w:tr w:rsidR="00985874" w:rsidRPr="00985874" w14:paraId="4A9929A3" w14:textId="77777777" w:rsidTr="00985874">
        <w:trPr>
          <w:trHeight w:val="270"/>
        </w:trPr>
        <w:tc>
          <w:tcPr>
            <w:tcW w:w="1680" w:type="dxa"/>
            <w:noWrap/>
            <w:hideMark/>
          </w:tcPr>
          <w:p w14:paraId="046C803F" w14:textId="77777777" w:rsidR="00985874" w:rsidRPr="00985874" w:rsidRDefault="00985874">
            <w:r w:rsidRPr="00985874">
              <w:rPr>
                <w:rFonts w:hint="eastAsia"/>
              </w:rPr>
              <w:t>GSC</w:t>
            </w:r>
          </w:p>
        </w:tc>
        <w:tc>
          <w:tcPr>
            <w:tcW w:w="1350" w:type="dxa"/>
            <w:noWrap/>
            <w:hideMark/>
          </w:tcPr>
          <w:p w14:paraId="5180AA5B" w14:textId="77777777" w:rsidR="00985874" w:rsidRPr="00985874" w:rsidRDefault="00985874" w:rsidP="00985874">
            <w:r w:rsidRPr="00985874">
              <w:rPr>
                <w:rFonts w:hint="eastAsia"/>
              </w:rPr>
              <w:t>0.9974</w:t>
            </w:r>
          </w:p>
        </w:tc>
        <w:tc>
          <w:tcPr>
            <w:tcW w:w="3741" w:type="dxa"/>
            <w:noWrap/>
            <w:hideMark/>
          </w:tcPr>
          <w:p w14:paraId="50144B1C" w14:textId="77777777" w:rsidR="00985874" w:rsidRPr="00985874" w:rsidRDefault="00985874">
            <w:r w:rsidRPr="00985874">
              <w:rPr>
                <w:rFonts w:hint="eastAsia"/>
              </w:rPr>
              <w:t>0.98777-1.00711</w:t>
            </w:r>
          </w:p>
        </w:tc>
        <w:tc>
          <w:tcPr>
            <w:tcW w:w="1701" w:type="dxa"/>
            <w:noWrap/>
            <w:hideMark/>
          </w:tcPr>
          <w:p w14:paraId="35925A26" w14:textId="77777777" w:rsidR="00985874" w:rsidRPr="00985874" w:rsidRDefault="00985874" w:rsidP="00985874">
            <w:r w:rsidRPr="00985874">
              <w:rPr>
                <w:rFonts w:hint="eastAsia"/>
              </w:rPr>
              <w:t>0.59826</w:t>
            </w:r>
          </w:p>
        </w:tc>
      </w:tr>
      <w:tr w:rsidR="00985874" w:rsidRPr="00985874" w14:paraId="1B8A3E86" w14:textId="77777777" w:rsidTr="00985874">
        <w:trPr>
          <w:trHeight w:val="270"/>
        </w:trPr>
        <w:tc>
          <w:tcPr>
            <w:tcW w:w="1680" w:type="dxa"/>
            <w:noWrap/>
            <w:hideMark/>
          </w:tcPr>
          <w:p w14:paraId="70DF3724" w14:textId="77777777" w:rsidR="00985874" w:rsidRPr="00985874" w:rsidRDefault="00985874">
            <w:r w:rsidRPr="00985874">
              <w:rPr>
                <w:rFonts w:hint="eastAsia"/>
              </w:rPr>
              <w:t>NFATC3</w:t>
            </w:r>
          </w:p>
        </w:tc>
        <w:tc>
          <w:tcPr>
            <w:tcW w:w="1350" w:type="dxa"/>
            <w:noWrap/>
            <w:hideMark/>
          </w:tcPr>
          <w:p w14:paraId="3E53539E" w14:textId="77777777" w:rsidR="00985874" w:rsidRPr="00985874" w:rsidRDefault="00985874" w:rsidP="00985874">
            <w:r w:rsidRPr="00985874">
              <w:rPr>
                <w:rFonts w:hint="eastAsia"/>
              </w:rPr>
              <w:t>0.99873</w:t>
            </w:r>
          </w:p>
        </w:tc>
        <w:tc>
          <w:tcPr>
            <w:tcW w:w="3741" w:type="dxa"/>
            <w:noWrap/>
            <w:hideMark/>
          </w:tcPr>
          <w:p w14:paraId="1DBBB1D6" w14:textId="77777777" w:rsidR="00985874" w:rsidRPr="00985874" w:rsidRDefault="00985874">
            <w:r w:rsidRPr="00985874">
              <w:rPr>
                <w:rFonts w:hint="eastAsia"/>
              </w:rPr>
              <w:t>0.99797-0.99949</w:t>
            </w:r>
          </w:p>
        </w:tc>
        <w:tc>
          <w:tcPr>
            <w:tcW w:w="1701" w:type="dxa"/>
            <w:noWrap/>
            <w:hideMark/>
          </w:tcPr>
          <w:p w14:paraId="44A225A0" w14:textId="77777777" w:rsidR="00985874" w:rsidRPr="00985874" w:rsidRDefault="00985874" w:rsidP="00985874">
            <w:r w:rsidRPr="00985874">
              <w:rPr>
                <w:rFonts w:hint="eastAsia"/>
              </w:rPr>
              <w:t>0.00107</w:t>
            </w:r>
          </w:p>
        </w:tc>
      </w:tr>
      <w:tr w:rsidR="00985874" w:rsidRPr="00985874" w14:paraId="2B8AB7B8" w14:textId="77777777" w:rsidTr="00985874">
        <w:trPr>
          <w:trHeight w:val="270"/>
        </w:trPr>
        <w:tc>
          <w:tcPr>
            <w:tcW w:w="1680" w:type="dxa"/>
            <w:noWrap/>
            <w:hideMark/>
          </w:tcPr>
          <w:p w14:paraId="218D5487" w14:textId="77777777" w:rsidR="00985874" w:rsidRPr="00985874" w:rsidRDefault="00985874">
            <w:r w:rsidRPr="00985874">
              <w:rPr>
                <w:rFonts w:hint="eastAsia"/>
              </w:rPr>
              <w:t>ID4</w:t>
            </w:r>
          </w:p>
        </w:tc>
        <w:tc>
          <w:tcPr>
            <w:tcW w:w="1350" w:type="dxa"/>
            <w:noWrap/>
            <w:hideMark/>
          </w:tcPr>
          <w:p w14:paraId="45F07B36" w14:textId="77777777" w:rsidR="00985874" w:rsidRPr="00985874" w:rsidRDefault="00985874" w:rsidP="00985874">
            <w:r w:rsidRPr="00985874">
              <w:rPr>
                <w:rFonts w:hint="eastAsia"/>
              </w:rPr>
              <w:t>0.99932</w:t>
            </w:r>
          </w:p>
        </w:tc>
        <w:tc>
          <w:tcPr>
            <w:tcW w:w="3741" w:type="dxa"/>
            <w:noWrap/>
            <w:hideMark/>
          </w:tcPr>
          <w:p w14:paraId="35B39AFD" w14:textId="77777777" w:rsidR="00985874" w:rsidRPr="00985874" w:rsidRDefault="00985874">
            <w:r w:rsidRPr="00985874">
              <w:rPr>
                <w:rFonts w:hint="eastAsia"/>
              </w:rPr>
              <w:t>0.99857-1.00008</w:t>
            </w:r>
          </w:p>
        </w:tc>
        <w:tc>
          <w:tcPr>
            <w:tcW w:w="1701" w:type="dxa"/>
            <w:noWrap/>
            <w:hideMark/>
          </w:tcPr>
          <w:p w14:paraId="464DA39E" w14:textId="77777777" w:rsidR="00985874" w:rsidRPr="00985874" w:rsidRDefault="00985874" w:rsidP="00985874">
            <w:r w:rsidRPr="00985874">
              <w:rPr>
                <w:rFonts w:hint="eastAsia"/>
              </w:rPr>
              <w:t>0.07992</w:t>
            </w:r>
          </w:p>
        </w:tc>
      </w:tr>
      <w:tr w:rsidR="00985874" w:rsidRPr="00985874" w14:paraId="4038229E" w14:textId="77777777" w:rsidTr="00985874">
        <w:trPr>
          <w:trHeight w:val="270"/>
        </w:trPr>
        <w:tc>
          <w:tcPr>
            <w:tcW w:w="1680" w:type="dxa"/>
            <w:noWrap/>
            <w:hideMark/>
          </w:tcPr>
          <w:p w14:paraId="03B6E716" w14:textId="77777777" w:rsidR="00985874" w:rsidRPr="00985874" w:rsidRDefault="00985874">
            <w:r w:rsidRPr="00985874">
              <w:rPr>
                <w:rFonts w:hint="eastAsia"/>
              </w:rPr>
              <w:t>ID2</w:t>
            </w:r>
          </w:p>
        </w:tc>
        <w:tc>
          <w:tcPr>
            <w:tcW w:w="1350" w:type="dxa"/>
            <w:noWrap/>
            <w:hideMark/>
          </w:tcPr>
          <w:p w14:paraId="1ACBF749" w14:textId="77777777" w:rsidR="00985874" w:rsidRPr="00985874" w:rsidRDefault="00985874" w:rsidP="00985874">
            <w:r w:rsidRPr="00985874">
              <w:rPr>
                <w:rFonts w:hint="eastAsia"/>
              </w:rPr>
              <w:t>0.99947</w:t>
            </w:r>
          </w:p>
        </w:tc>
        <w:tc>
          <w:tcPr>
            <w:tcW w:w="3741" w:type="dxa"/>
            <w:noWrap/>
            <w:hideMark/>
          </w:tcPr>
          <w:p w14:paraId="1DDA5927" w14:textId="77777777" w:rsidR="00985874" w:rsidRPr="00985874" w:rsidRDefault="00985874">
            <w:r w:rsidRPr="00985874">
              <w:rPr>
                <w:rFonts w:hint="eastAsia"/>
              </w:rPr>
              <w:t>0.99904-0.99991</w:t>
            </w:r>
          </w:p>
        </w:tc>
        <w:tc>
          <w:tcPr>
            <w:tcW w:w="1701" w:type="dxa"/>
            <w:noWrap/>
            <w:hideMark/>
          </w:tcPr>
          <w:p w14:paraId="5C9AF865" w14:textId="77777777" w:rsidR="00985874" w:rsidRPr="00985874" w:rsidRDefault="00985874" w:rsidP="00985874">
            <w:r w:rsidRPr="00985874">
              <w:rPr>
                <w:rFonts w:hint="eastAsia"/>
              </w:rPr>
              <w:t>0.01691</w:t>
            </w:r>
          </w:p>
        </w:tc>
      </w:tr>
      <w:tr w:rsidR="00985874" w:rsidRPr="00985874" w14:paraId="27E3F953" w14:textId="77777777" w:rsidTr="00985874">
        <w:trPr>
          <w:trHeight w:val="270"/>
        </w:trPr>
        <w:tc>
          <w:tcPr>
            <w:tcW w:w="1680" w:type="dxa"/>
            <w:noWrap/>
            <w:hideMark/>
          </w:tcPr>
          <w:p w14:paraId="4494DEC4" w14:textId="77777777" w:rsidR="00985874" w:rsidRPr="00985874" w:rsidRDefault="00985874">
            <w:r w:rsidRPr="00985874">
              <w:rPr>
                <w:rFonts w:hint="eastAsia"/>
              </w:rPr>
              <w:t>ID3</w:t>
            </w:r>
          </w:p>
        </w:tc>
        <w:tc>
          <w:tcPr>
            <w:tcW w:w="1350" w:type="dxa"/>
            <w:noWrap/>
            <w:hideMark/>
          </w:tcPr>
          <w:p w14:paraId="1E32D71A" w14:textId="77777777" w:rsidR="00985874" w:rsidRPr="00985874" w:rsidRDefault="00985874" w:rsidP="00985874">
            <w:r w:rsidRPr="00985874">
              <w:rPr>
                <w:rFonts w:hint="eastAsia"/>
              </w:rPr>
              <w:t>1.00004</w:t>
            </w:r>
          </w:p>
        </w:tc>
        <w:tc>
          <w:tcPr>
            <w:tcW w:w="3741" w:type="dxa"/>
            <w:noWrap/>
            <w:hideMark/>
          </w:tcPr>
          <w:p w14:paraId="1F72C861" w14:textId="77777777" w:rsidR="00985874" w:rsidRPr="00985874" w:rsidRDefault="00985874">
            <w:r w:rsidRPr="00985874">
              <w:rPr>
                <w:rFonts w:hint="eastAsia"/>
              </w:rPr>
              <w:t>0.99988-1.0002</w:t>
            </w:r>
          </w:p>
        </w:tc>
        <w:tc>
          <w:tcPr>
            <w:tcW w:w="1701" w:type="dxa"/>
            <w:noWrap/>
            <w:hideMark/>
          </w:tcPr>
          <w:p w14:paraId="117DF31A" w14:textId="77777777" w:rsidR="00985874" w:rsidRPr="00985874" w:rsidRDefault="00985874" w:rsidP="00985874">
            <w:r w:rsidRPr="00985874">
              <w:rPr>
                <w:rFonts w:hint="eastAsia"/>
              </w:rPr>
              <w:t>0.60806</w:t>
            </w:r>
          </w:p>
        </w:tc>
      </w:tr>
      <w:tr w:rsidR="00985874" w:rsidRPr="00985874" w14:paraId="21962BC6" w14:textId="77777777" w:rsidTr="00985874">
        <w:trPr>
          <w:trHeight w:val="270"/>
        </w:trPr>
        <w:tc>
          <w:tcPr>
            <w:tcW w:w="1680" w:type="dxa"/>
            <w:noWrap/>
            <w:hideMark/>
          </w:tcPr>
          <w:p w14:paraId="6FE0A690" w14:textId="77777777" w:rsidR="00985874" w:rsidRPr="00985874" w:rsidRDefault="00985874">
            <w:r w:rsidRPr="00985874">
              <w:rPr>
                <w:rFonts w:hint="eastAsia"/>
              </w:rPr>
              <w:t>ID1</w:t>
            </w:r>
          </w:p>
        </w:tc>
        <w:tc>
          <w:tcPr>
            <w:tcW w:w="1350" w:type="dxa"/>
            <w:noWrap/>
            <w:hideMark/>
          </w:tcPr>
          <w:p w14:paraId="1862D21C" w14:textId="77777777" w:rsidR="00985874" w:rsidRPr="00985874" w:rsidRDefault="00985874" w:rsidP="00985874">
            <w:r w:rsidRPr="00985874">
              <w:rPr>
                <w:rFonts w:hint="eastAsia"/>
              </w:rPr>
              <w:t>0.99998</w:t>
            </w:r>
          </w:p>
        </w:tc>
        <w:tc>
          <w:tcPr>
            <w:tcW w:w="3741" w:type="dxa"/>
            <w:noWrap/>
            <w:hideMark/>
          </w:tcPr>
          <w:p w14:paraId="22232FF3" w14:textId="77777777" w:rsidR="00985874" w:rsidRPr="00985874" w:rsidRDefault="00985874">
            <w:r w:rsidRPr="00985874">
              <w:rPr>
                <w:rFonts w:hint="eastAsia"/>
              </w:rPr>
              <w:t>0.99991-1.00005</w:t>
            </w:r>
          </w:p>
        </w:tc>
        <w:tc>
          <w:tcPr>
            <w:tcW w:w="1701" w:type="dxa"/>
            <w:noWrap/>
            <w:hideMark/>
          </w:tcPr>
          <w:p w14:paraId="3AF34476" w14:textId="77777777" w:rsidR="00985874" w:rsidRPr="00985874" w:rsidRDefault="00985874" w:rsidP="00985874">
            <w:r w:rsidRPr="00985874">
              <w:rPr>
                <w:rFonts w:hint="eastAsia"/>
              </w:rPr>
              <w:t>0.58427</w:t>
            </w:r>
          </w:p>
        </w:tc>
      </w:tr>
      <w:tr w:rsidR="00985874" w:rsidRPr="00985874" w14:paraId="17C603CB" w14:textId="77777777" w:rsidTr="00985874">
        <w:trPr>
          <w:trHeight w:val="270"/>
        </w:trPr>
        <w:tc>
          <w:tcPr>
            <w:tcW w:w="1680" w:type="dxa"/>
            <w:noWrap/>
            <w:hideMark/>
          </w:tcPr>
          <w:p w14:paraId="191A1AA8" w14:textId="77777777" w:rsidR="00985874" w:rsidRPr="00985874" w:rsidRDefault="00985874">
            <w:r w:rsidRPr="00985874">
              <w:rPr>
                <w:rFonts w:hint="eastAsia"/>
              </w:rPr>
              <w:t>GLI2</w:t>
            </w:r>
          </w:p>
        </w:tc>
        <w:tc>
          <w:tcPr>
            <w:tcW w:w="1350" w:type="dxa"/>
            <w:noWrap/>
            <w:hideMark/>
          </w:tcPr>
          <w:p w14:paraId="197D5CB3" w14:textId="77777777" w:rsidR="00985874" w:rsidRPr="00985874" w:rsidRDefault="00985874" w:rsidP="00985874">
            <w:r w:rsidRPr="00985874">
              <w:rPr>
                <w:rFonts w:hint="eastAsia"/>
              </w:rPr>
              <w:t>1.00008</w:t>
            </w:r>
          </w:p>
        </w:tc>
        <w:tc>
          <w:tcPr>
            <w:tcW w:w="3741" w:type="dxa"/>
            <w:noWrap/>
            <w:hideMark/>
          </w:tcPr>
          <w:p w14:paraId="795A054F" w14:textId="77777777" w:rsidR="00985874" w:rsidRPr="00985874" w:rsidRDefault="00985874">
            <w:r w:rsidRPr="00985874">
              <w:rPr>
                <w:rFonts w:hint="eastAsia"/>
              </w:rPr>
              <w:t>0.9999-1.00025</w:t>
            </w:r>
          </w:p>
        </w:tc>
        <w:tc>
          <w:tcPr>
            <w:tcW w:w="1701" w:type="dxa"/>
            <w:noWrap/>
            <w:hideMark/>
          </w:tcPr>
          <w:p w14:paraId="0D8A9014" w14:textId="77777777" w:rsidR="00985874" w:rsidRPr="00985874" w:rsidRDefault="00985874" w:rsidP="00985874">
            <w:r w:rsidRPr="00985874">
              <w:rPr>
                <w:rFonts w:hint="eastAsia"/>
              </w:rPr>
              <w:t>0.39158</w:t>
            </w:r>
          </w:p>
        </w:tc>
      </w:tr>
      <w:tr w:rsidR="00985874" w:rsidRPr="00985874" w14:paraId="5A716F55" w14:textId="77777777" w:rsidTr="00985874">
        <w:trPr>
          <w:trHeight w:val="270"/>
        </w:trPr>
        <w:tc>
          <w:tcPr>
            <w:tcW w:w="1680" w:type="dxa"/>
            <w:noWrap/>
            <w:hideMark/>
          </w:tcPr>
          <w:p w14:paraId="228C42E3" w14:textId="77777777" w:rsidR="00985874" w:rsidRPr="00985874" w:rsidRDefault="00985874">
            <w:r w:rsidRPr="00985874">
              <w:rPr>
                <w:rFonts w:hint="eastAsia"/>
              </w:rPr>
              <w:t>GLI3</w:t>
            </w:r>
          </w:p>
        </w:tc>
        <w:tc>
          <w:tcPr>
            <w:tcW w:w="1350" w:type="dxa"/>
            <w:noWrap/>
            <w:hideMark/>
          </w:tcPr>
          <w:p w14:paraId="79EEC485" w14:textId="77777777" w:rsidR="00985874" w:rsidRPr="00985874" w:rsidRDefault="00985874" w:rsidP="00985874">
            <w:r w:rsidRPr="00985874">
              <w:rPr>
                <w:rFonts w:hint="eastAsia"/>
              </w:rPr>
              <w:t>1.00001</w:t>
            </w:r>
          </w:p>
        </w:tc>
        <w:tc>
          <w:tcPr>
            <w:tcW w:w="3741" w:type="dxa"/>
            <w:noWrap/>
            <w:hideMark/>
          </w:tcPr>
          <w:p w14:paraId="57F61C26" w14:textId="77777777" w:rsidR="00985874" w:rsidRPr="00985874" w:rsidRDefault="00985874">
            <w:r w:rsidRPr="00985874">
              <w:rPr>
                <w:rFonts w:hint="eastAsia"/>
              </w:rPr>
              <w:t>0.99974-1.00027</w:t>
            </w:r>
          </w:p>
        </w:tc>
        <w:tc>
          <w:tcPr>
            <w:tcW w:w="1701" w:type="dxa"/>
            <w:noWrap/>
            <w:hideMark/>
          </w:tcPr>
          <w:p w14:paraId="17A2C522" w14:textId="77777777" w:rsidR="00985874" w:rsidRPr="00985874" w:rsidRDefault="00985874" w:rsidP="00985874">
            <w:r w:rsidRPr="00985874">
              <w:rPr>
                <w:rFonts w:hint="eastAsia"/>
              </w:rPr>
              <w:t>0.95779</w:t>
            </w:r>
          </w:p>
        </w:tc>
      </w:tr>
      <w:tr w:rsidR="00985874" w:rsidRPr="00985874" w14:paraId="1F3D232A" w14:textId="77777777" w:rsidTr="00985874">
        <w:trPr>
          <w:trHeight w:val="270"/>
        </w:trPr>
        <w:tc>
          <w:tcPr>
            <w:tcW w:w="1680" w:type="dxa"/>
            <w:noWrap/>
            <w:hideMark/>
          </w:tcPr>
          <w:p w14:paraId="4CC902BE" w14:textId="77777777" w:rsidR="00985874" w:rsidRPr="00985874" w:rsidRDefault="00985874">
            <w:r w:rsidRPr="00985874">
              <w:rPr>
                <w:rFonts w:hint="eastAsia"/>
              </w:rPr>
              <w:t>GLI1</w:t>
            </w:r>
          </w:p>
        </w:tc>
        <w:tc>
          <w:tcPr>
            <w:tcW w:w="1350" w:type="dxa"/>
            <w:noWrap/>
            <w:hideMark/>
          </w:tcPr>
          <w:p w14:paraId="567B1E52" w14:textId="77777777" w:rsidR="00985874" w:rsidRPr="00985874" w:rsidRDefault="00985874" w:rsidP="00985874">
            <w:r w:rsidRPr="00985874">
              <w:rPr>
                <w:rFonts w:hint="eastAsia"/>
              </w:rPr>
              <w:t>1.00032</w:t>
            </w:r>
          </w:p>
        </w:tc>
        <w:tc>
          <w:tcPr>
            <w:tcW w:w="3741" w:type="dxa"/>
            <w:noWrap/>
            <w:hideMark/>
          </w:tcPr>
          <w:p w14:paraId="4C470DD3" w14:textId="77777777" w:rsidR="00985874" w:rsidRPr="00985874" w:rsidRDefault="00985874">
            <w:r w:rsidRPr="00985874">
              <w:rPr>
                <w:rFonts w:hint="eastAsia"/>
              </w:rPr>
              <w:t>0.99957-1.00106</w:t>
            </w:r>
          </w:p>
        </w:tc>
        <w:tc>
          <w:tcPr>
            <w:tcW w:w="1701" w:type="dxa"/>
            <w:noWrap/>
            <w:hideMark/>
          </w:tcPr>
          <w:p w14:paraId="5CEA2FEB" w14:textId="77777777" w:rsidR="00985874" w:rsidRPr="00985874" w:rsidRDefault="00985874" w:rsidP="00985874">
            <w:r w:rsidRPr="00985874">
              <w:rPr>
                <w:rFonts w:hint="eastAsia"/>
              </w:rPr>
              <w:t>0.40834</w:t>
            </w:r>
          </w:p>
        </w:tc>
      </w:tr>
      <w:tr w:rsidR="00985874" w:rsidRPr="00985874" w14:paraId="0CAA7A4F" w14:textId="77777777" w:rsidTr="00985874">
        <w:trPr>
          <w:trHeight w:val="270"/>
        </w:trPr>
        <w:tc>
          <w:tcPr>
            <w:tcW w:w="1680" w:type="dxa"/>
            <w:noWrap/>
            <w:hideMark/>
          </w:tcPr>
          <w:p w14:paraId="077ABF1A" w14:textId="77777777" w:rsidR="00985874" w:rsidRPr="00985874" w:rsidRDefault="00985874">
            <w:r w:rsidRPr="00985874">
              <w:rPr>
                <w:rFonts w:hint="eastAsia"/>
              </w:rPr>
              <w:t>BARX2</w:t>
            </w:r>
          </w:p>
        </w:tc>
        <w:tc>
          <w:tcPr>
            <w:tcW w:w="1350" w:type="dxa"/>
            <w:noWrap/>
            <w:hideMark/>
          </w:tcPr>
          <w:p w14:paraId="0B020ECE" w14:textId="77777777" w:rsidR="00985874" w:rsidRPr="00985874" w:rsidRDefault="00985874" w:rsidP="00985874">
            <w:r w:rsidRPr="00985874">
              <w:rPr>
                <w:rFonts w:hint="eastAsia"/>
              </w:rPr>
              <w:t>0.99994</w:t>
            </w:r>
          </w:p>
        </w:tc>
        <w:tc>
          <w:tcPr>
            <w:tcW w:w="3741" w:type="dxa"/>
            <w:noWrap/>
            <w:hideMark/>
          </w:tcPr>
          <w:p w14:paraId="68FEBDD0" w14:textId="77777777" w:rsidR="00985874" w:rsidRPr="00985874" w:rsidRDefault="00985874">
            <w:r w:rsidRPr="00985874">
              <w:rPr>
                <w:rFonts w:hint="eastAsia"/>
              </w:rPr>
              <w:t>0.99976-1.00013</w:t>
            </w:r>
          </w:p>
        </w:tc>
        <w:tc>
          <w:tcPr>
            <w:tcW w:w="1701" w:type="dxa"/>
            <w:noWrap/>
            <w:hideMark/>
          </w:tcPr>
          <w:p w14:paraId="0FC4D19F" w14:textId="77777777" w:rsidR="00985874" w:rsidRPr="00985874" w:rsidRDefault="00985874" w:rsidP="00985874">
            <w:r w:rsidRPr="00985874">
              <w:rPr>
                <w:rFonts w:hint="eastAsia"/>
              </w:rPr>
              <w:t>0.54979</w:t>
            </w:r>
          </w:p>
        </w:tc>
      </w:tr>
      <w:tr w:rsidR="00985874" w:rsidRPr="00985874" w14:paraId="2ECA0146" w14:textId="77777777" w:rsidTr="00985874">
        <w:trPr>
          <w:trHeight w:val="270"/>
        </w:trPr>
        <w:tc>
          <w:tcPr>
            <w:tcW w:w="1680" w:type="dxa"/>
            <w:noWrap/>
            <w:hideMark/>
          </w:tcPr>
          <w:p w14:paraId="0322EF5C" w14:textId="77777777" w:rsidR="00985874" w:rsidRPr="00985874" w:rsidRDefault="00985874">
            <w:r w:rsidRPr="00985874">
              <w:rPr>
                <w:rFonts w:hint="eastAsia"/>
              </w:rPr>
              <w:t>HIVEP2</w:t>
            </w:r>
          </w:p>
        </w:tc>
        <w:tc>
          <w:tcPr>
            <w:tcW w:w="1350" w:type="dxa"/>
            <w:noWrap/>
            <w:hideMark/>
          </w:tcPr>
          <w:p w14:paraId="6E455AE9" w14:textId="77777777" w:rsidR="00985874" w:rsidRPr="00985874" w:rsidRDefault="00985874" w:rsidP="00985874">
            <w:r w:rsidRPr="00985874">
              <w:rPr>
                <w:rFonts w:hint="eastAsia"/>
              </w:rPr>
              <w:t>0.99982</w:t>
            </w:r>
          </w:p>
        </w:tc>
        <w:tc>
          <w:tcPr>
            <w:tcW w:w="3741" w:type="dxa"/>
            <w:noWrap/>
            <w:hideMark/>
          </w:tcPr>
          <w:p w14:paraId="75BD8937" w14:textId="77777777" w:rsidR="00985874" w:rsidRPr="00985874" w:rsidRDefault="00985874">
            <w:r w:rsidRPr="00985874">
              <w:rPr>
                <w:rFonts w:hint="eastAsia"/>
              </w:rPr>
              <w:t>0.99952-1.00013</w:t>
            </w:r>
          </w:p>
        </w:tc>
        <w:tc>
          <w:tcPr>
            <w:tcW w:w="1701" w:type="dxa"/>
            <w:noWrap/>
            <w:hideMark/>
          </w:tcPr>
          <w:p w14:paraId="0345FB65" w14:textId="77777777" w:rsidR="00985874" w:rsidRPr="00985874" w:rsidRDefault="00985874" w:rsidP="00985874">
            <w:r w:rsidRPr="00985874">
              <w:rPr>
                <w:rFonts w:hint="eastAsia"/>
              </w:rPr>
              <w:t>0.25245</w:t>
            </w:r>
          </w:p>
        </w:tc>
      </w:tr>
      <w:tr w:rsidR="00985874" w:rsidRPr="00985874" w14:paraId="3826E8EE" w14:textId="77777777" w:rsidTr="00985874">
        <w:trPr>
          <w:trHeight w:val="270"/>
        </w:trPr>
        <w:tc>
          <w:tcPr>
            <w:tcW w:w="1680" w:type="dxa"/>
            <w:noWrap/>
            <w:hideMark/>
          </w:tcPr>
          <w:p w14:paraId="169F9B06" w14:textId="77777777" w:rsidR="00985874" w:rsidRPr="00985874" w:rsidRDefault="00985874">
            <w:r w:rsidRPr="00985874">
              <w:rPr>
                <w:rFonts w:hint="eastAsia"/>
              </w:rPr>
              <w:t>SFPQ</w:t>
            </w:r>
          </w:p>
        </w:tc>
        <w:tc>
          <w:tcPr>
            <w:tcW w:w="1350" w:type="dxa"/>
            <w:noWrap/>
            <w:hideMark/>
          </w:tcPr>
          <w:p w14:paraId="040AEF54" w14:textId="77777777" w:rsidR="00985874" w:rsidRPr="00985874" w:rsidRDefault="00985874" w:rsidP="00985874">
            <w:r w:rsidRPr="00985874">
              <w:rPr>
                <w:rFonts w:hint="eastAsia"/>
              </w:rPr>
              <w:t>1.00005</w:t>
            </w:r>
          </w:p>
        </w:tc>
        <w:tc>
          <w:tcPr>
            <w:tcW w:w="3741" w:type="dxa"/>
            <w:noWrap/>
            <w:hideMark/>
          </w:tcPr>
          <w:p w14:paraId="328C1B32" w14:textId="77777777" w:rsidR="00985874" w:rsidRPr="00985874" w:rsidRDefault="00985874">
            <w:r w:rsidRPr="00985874">
              <w:rPr>
                <w:rFonts w:hint="eastAsia"/>
              </w:rPr>
              <w:t>0.99993-1.00016</w:t>
            </w:r>
          </w:p>
        </w:tc>
        <w:tc>
          <w:tcPr>
            <w:tcW w:w="1701" w:type="dxa"/>
            <w:noWrap/>
            <w:hideMark/>
          </w:tcPr>
          <w:p w14:paraId="43FC110D" w14:textId="77777777" w:rsidR="00985874" w:rsidRPr="00985874" w:rsidRDefault="00985874" w:rsidP="00985874">
            <w:r w:rsidRPr="00985874">
              <w:rPr>
                <w:rFonts w:hint="eastAsia"/>
              </w:rPr>
              <w:t>0.42655</w:t>
            </w:r>
          </w:p>
        </w:tc>
      </w:tr>
      <w:tr w:rsidR="00985874" w:rsidRPr="00985874" w14:paraId="5FE8BA29" w14:textId="77777777" w:rsidTr="00985874">
        <w:trPr>
          <w:trHeight w:val="270"/>
        </w:trPr>
        <w:tc>
          <w:tcPr>
            <w:tcW w:w="1680" w:type="dxa"/>
            <w:noWrap/>
            <w:hideMark/>
          </w:tcPr>
          <w:p w14:paraId="47C2B7B2" w14:textId="77777777" w:rsidR="00985874" w:rsidRPr="00985874" w:rsidRDefault="00985874">
            <w:r w:rsidRPr="00985874">
              <w:rPr>
                <w:rFonts w:hint="eastAsia"/>
              </w:rPr>
              <w:t>FOXK2</w:t>
            </w:r>
          </w:p>
        </w:tc>
        <w:tc>
          <w:tcPr>
            <w:tcW w:w="1350" w:type="dxa"/>
            <w:noWrap/>
            <w:hideMark/>
          </w:tcPr>
          <w:p w14:paraId="140DFB36" w14:textId="77777777" w:rsidR="00985874" w:rsidRPr="00985874" w:rsidRDefault="00985874" w:rsidP="00985874">
            <w:r w:rsidRPr="00985874">
              <w:rPr>
                <w:rFonts w:hint="eastAsia"/>
              </w:rPr>
              <w:t>0.99987</w:t>
            </w:r>
          </w:p>
        </w:tc>
        <w:tc>
          <w:tcPr>
            <w:tcW w:w="3741" w:type="dxa"/>
            <w:noWrap/>
            <w:hideMark/>
          </w:tcPr>
          <w:p w14:paraId="776B0E65" w14:textId="77777777" w:rsidR="00985874" w:rsidRPr="00985874" w:rsidRDefault="00985874">
            <w:r w:rsidRPr="00985874">
              <w:rPr>
                <w:rFonts w:hint="eastAsia"/>
              </w:rPr>
              <w:t>0.99954-1.0002</w:t>
            </w:r>
          </w:p>
        </w:tc>
        <w:tc>
          <w:tcPr>
            <w:tcW w:w="1701" w:type="dxa"/>
            <w:noWrap/>
            <w:hideMark/>
          </w:tcPr>
          <w:p w14:paraId="61143957" w14:textId="77777777" w:rsidR="00985874" w:rsidRPr="00985874" w:rsidRDefault="00985874" w:rsidP="00985874">
            <w:r w:rsidRPr="00985874">
              <w:rPr>
                <w:rFonts w:hint="eastAsia"/>
              </w:rPr>
              <w:t>0.44498</w:t>
            </w:r>
          </w:p>
        </w:tc>
      </w:tr>
      <w:tr w:rsidR="00985874" w:rsidRPr="00985874" w14:paraId="3928D455" w14:textId="77777777" w:rsidTr="00985874">
        <w:trPr>
          <w:trHeight w:val="270"/>
        </w:trPr>
        <w:tc>
          <w:tcPr>
            <w:tcW w:w="1680" w:type="dxa"/>
            <w:noWrap/>
            <w:hideMark/>
          </w:tcPr>
          <w:p w14:paraId="7E3AA4E3" w14:textId="77777777" w:rsidR="00985874" w:rsidRPr="00985874" w:rsidRDefault="00985874">
            <w:r w:rsidRPr="00985874">
              <w:rPr>
                <w:rFonts w:hint="eastAsia"/>
              </w:rPr>
              <w:t>HCFC1</w:t>
            </w:r>
          </w:p>
        </w:tc>
        <w:tc>
          <w:tcPr>
            <w:tcW w:w="1350" w:type="dxa"/>
            <w:noWrap/>
            <w:hideMark/>
          </w:tcPr>
          <w:p w14:paraId="2AD48B2F" w14:textId="77777777" w:rsidR="00985874" w:rsidRPr="00985874" w:rsidRDefault="00985874" w:rsidP="00985874">
            <w:r w:rsidRPr="00985874">
              <w:rPr>
                <w:rFonts w:hint="eastAsia"/>
              </w:rPr>
              <w:t>0.9998</w:t>
            </w:r>
          </w:p>
        </w:tc>
        <w:tc>
          <w:tcPr>
            <w:tcW w:w="3741" w:type="dxa"/>
            <w:noWrap/>
            <w:hideMark/>
          </w:tcPr>
          <w:p w14:paraId="36EC4126" w14:textId="77777777" w:rsidR="00985874" w:rsidRPr="00985874" w:rsidRDefault="00985874">
            <w:r w:rsidRPr="00985874">
              <w:rPr>
                <w:rFonts w:hint="eastAsia"/>
              </w:rPr>
              <w:t>0.99958-1.00002</w:t>
            </w:r>
          </w:p>
        </w:tc>
        <w:tc>
          <w:tcPr>
            <w:tcW w:w="1701" w:type="dxa"/>
            <w:noWrap/>
            <w:hideMark/>
          </w:tcPr>
          <w:p w14:paraId="208C15B0" w14:textId="77777777" w:rsidR="00985874" w:rsidRPr="00985874" w:rsidRDefault="00985874" w:rsidP="00985874">
            <w:r w:rsidRPr="00985874">
              <w:rPr>
                <w:rFonts w:hint="eastAsia"/>
              </w:rPr>
              <w:t>0.06823</w:t>
            </w:r>
          </w:p>
        </w:tc>
      </w:tr>
      <w:tr w:rsidR="00985874" w:rsidRPr="00985874" w14:paraId="1F09730B" w14:textId="77777777" w:rsidTr="00985874">
        <w:trPr>
          <w:trHeight w:val="270"/>
        </w:trPr>
        <w:tc>
          <w:tcPr>
            <w:tcW w:w="1680" w:type="dxa"/>
            <w:noWrap/>
            <w:hideMark/>
          </w:tcPr>
          <w:p w14:paraId="6E66A116" w14:textId="77777777" w:rsidR="00985874" w:rsidRPr="00985874" w:rsidRDefault="00985874">
            <w:r w:rsidRPr="00985874">
              <w:rPr>
                <w:rFonts w:hint="eastAsia"/>
              </w:rPr>
              <w:t>ZNF350</w:t>
            </w:r>
          </w:p>
        </w:tc>
        <w:tc>
          <w:tcPr>
            <w:tcW w:w="1350" w:type="dxa"/>
            <w:noWrap/>
            <w:hideMark/>
          </w:tcPr>
          <w:p w14:paraId="723EAB85" w14:textId="77777777" w:rsidR="00985874" w:rsidRPr="00985874" w:rsidRDefault="00985874" w:rsidP="00985874">
            <w:r w:rsidRPr="00985874">
              <w:rPr>
                <w:rFonts w:hint="eastAsia"/>
              </w:rPr>
              <w:t>1.00094</w:t>
            </w:r>
          </w:p>
        </w:tc>
        <w:tc>
          <w:tcPr>
            <w:tcW w:w="3741" w:type="dxa"/>
            <w:noWrap/>
            <w:hideMark/>
          </w:tcPr>
          <w:p w14:paraId="6947081F" w14:textId="77777777" w:rsidR="00985874" w:rsidRPr="00985874" w:rsidRDefault="00985874">
            <w:r w:rsidRPr="00985874">
              <w:rPr>
                <w:rFonts w:hint="eastAsia"/>
              </w:rPr>
              <w:t>0.99818-1.00371</w:t>
            </w:r>
          </w:p>
        </w:tc>
        <w:tc>
          <w:tcPr>
            <w:tcW w:w="1701" w:type="dxa"/>
            <w:noWrap/>
            <w:hideMark/>
          </w:tcPr>
          <w:p w14:paraId="650F825F" w14:textId="77777777" w:rsidR="00985874" w:rsidRPr="00985874" w:rsidRDefault="00985874" w:rsidP="00985874">
            <w:r w:rsidRPr="00985874">
              <w:rPr>
                <w:rFonts w:hint="eastAsia"/>
              </w:rPr>
              <w:t>0.50485</w:t>
            </w:r>
          </w:p>
        </w:tc>
      </w:tr>
      <w:tr w:rsidR="00985874" w:rsidRPr="00985874" w14:paraId="581C7202" w14:textId="77777777" w:rsidTr="00985874">
        <w:trPr>
          <w:trHeight w:val="270"/>
        </w:trPr>
        <w:tc>
          <w:tcPr>
            <w:tcW w:w="1680" w:type="dxa"/>
            <w:noWrap/>
            <w:hideMark/>
          </w:tcPr>
          <w:p w14:paraId="488F427D" w14:textId="77777777" w:rsidR="00985874" w:rsidRPr="00985874" w:rsidRDefault="00985874">
            <w:r w:rsidRPr="00985874">
              <w:rPr>
                <w:rFonts w:hint="eastAsia"/>
              </w:rPr>
              <w:t>TWIST1</w:t>
            </w:r>
          </w:p>
        </w:tc>
        <w:tc>
          <w:tcPr>
            <w:tcW w:w="1350" w:type="dxa"/>
            <w:noWrap/>
            <w:hideMark/>
          </w:tcPr>
          <w:p w14:paraId="3AF698EA" w14:textId="77777777" w:rsidR="00985874" w:rsidRPr="00985874" w:rsidRDefault="00985874" w:rsidP="00985874">
            <w:r w:rsidRPr="00985874">
              <w:rPr>
                <w:rFonts w:hint="eastAsia"/>
              </w:rPr>
              <w:t>0.99987</w:t>
            </w:r>
          </w:p>
        </w:tc>
        <w:tc>
          <w:tcPr>
            <w:tcW w:w="3741" w:type="dxa"/>
            <w:noWrap/>
            <w:hideMark/>
          </w:tcPr>
          <w:p w14:paraId="21552B3E" w14:textId="77777777" w:rsidR="00985874" w:rsidRPr="00985874" w:rsidRDefault="00985874">
            <w:r w:rsidRPr="00985874">
              <w:rPr>
                <w:rFonts w:hint="eastAsia"/>
              </w:rPr>
              <w:t>0.99934-1.00041</w:t>
            </w:r>
          </w:p>
        </w:tc>
        <w:tc>
          <w:tcPr>
            <w:tcW w:w="1701" w:type="dxa"/>
            <w:noWrap/>
            <w:hideMark/>
          </w:tcPr>
          <w:p w14:paraId="5B68A205" w14:textId="77777777" w:rsidR="00985874" w:rsidRPr="00985874" w:rsidRDefault="00985874" w:rsidP="00985874">
            <w:r w:rsidRPr="00985874">
              <w:rPr>
                <w:rFonts w:hint="eastAsia"/>
              </w:rPr>
              <w:t>0.63928</w:t>
            </w:r>
          </w:p>
        </w:tc>
      </w:tr>
      <w:tr w:rsidR="00985874" w:rsidRPr="00985874" w14:paraId="6008A798" w14:textId="77777777" w:rsidTr="00985874">
        <w:trPr>
          <w:trHeight w:val="270"/>
        </w:trPr>
        <w:tc>
          <w:tcPr>
            <w:tcW w:w="1680" w:type="dxa"/>
            <w:noWrap/>
            <w:hideMark/>
          </w:tcPr>
          <w:p w14:paraId="564E888C" w14:textId="77777777" w:rsidR="00985874" w:rsidRPr="00985874" w:rsidRDefault="00985874">
            <w:r w:rsidRPr="00985874">
              <w:rPr>
                <w:rFonts w:hint="eastAsia"/>
              </w:rPr>
              <w:t>TWIST2</w:t>
            </w:r>
          </w:p>
        </w:tc>
        <w:tc>
          <w:tcPr>
            <w:tcW w:w="1350" w:type="dxa"/>
            <w:noWrap/>
            <w:hideMark/>
          </w:tcPr>
          <w:p w14:paraId="1DD94A30" w14:textId="77777777" w:rsidR="00985874" w:rsidRPr="00985874" w:rsidRDefault="00985874" w:rsidP="00985874">
            <w:r w:rsidRPr="00985874">
              <w:rPr>
                <w:rFonts w:hint="eastAsia"/>
              </w:rPr>
              <w:t>0.99992</w:t>
            </w:r>
          </w:p>
        </w:tc>
        <w:tc>
          <w:tcPr>
            <w:tcW w:w="3741" w:type="dxa"/>
            <w:noWrap/>
            <w:hideMark/>
          </w:tcPr>
          <w:p w14:paraId="33FFD96C" w14:textId="77777777" w:rsidR="00985874" w:rsidRPr="00985874" w:rsidRDefault="00985874">
            <w:r w:rsidRPr="00985874">
              <w:rPr>
                <w:rFonts w:hint="eastAsia"/>
              </w:rPr>
              <w:t>0.99867-1.00117</w:t>
            </w:r>
          </w:p>
        </w:tc>
        <w:tc>
          <w:tcPr>
            <w:tcW w:w="1701" w:type="dxa"/>
            <w:noWrap/>
            <w:hideMark/>
          </w:tcPr>
          <w:p w14:paraId="7944D0BC" w14:textId="77777777" w:rsidR="00985874" w:rsidRPr="00985874" w:rsidRDefault="00985874" w:rsidP="00985874">
            <w:r w:rsidRPr="00985874">
              <w:rPr>
                <w:rFonts w:hint="eastAsia"/>
              </w:rPr>
              <w:t>0.89817</w:t>
            </w:r>
          </w:p>
        </w:tc>
      </w:tr>
      <w:tr w:rsidR="00985874" w:rsidRPr="00985874" w14:paraId="676D8C9B" w14:textId="77777777" w:rsidTr="00985874">
        <w:trPr>
          <w:trHeight w:val="270"/>
        </w:trPr>
        <w:tc>
          <w:tcPr>
            <w:tcW w:w="1680" w:type="dxa"/>
            <w:noWrap/>
            <w:hideMark/>
          </w:tcPr>
          <w:p w14:paraId="47125041" w14:textId="77777777" w:rsidR="00985874" w:rsidRPr="00985874" w:rsidRDefault="00985874">
            <w:r w:rsidRPr="00985874">
              <w:rPr>
                <w:rFonts w:hint="eastAsia"/>
              </w:rPr>
              <w:t>POU2F2</w:t>
            </w:r>
          </w:p>
        </w:tc>
        <w:tc>
          <w:tcPr>
            <w:tcW w:w="1350" w:type="dxa"/>
            <w:noWrap/>
            <w:hideMark/>
          </w:tcPr>
          <w:p w14:paraId="249DA5E1" w14:textId="77777777" w:rsidR="00985874" w:rsidRPr="00985874" w:rsidRDefault="00985874" w:rsidP="00985874">
            <w:r w:rsidRPr="00985874">
              <w:rPr>
                <w:rFonts w:hint="eastAsia"/>
              </w:rPr>
              <w:t>1.00011</w:t>
            </w:r>
          </w:p>
        </w:tc>
        <w:tc>
          <w:tcPr>
            <w:tcW w:w="3741" w:type="dxa"/>
            <w:noWrap/>
            <w:hideMark/>
          </w:tcPr>
          <w:p w14:paraId="4EF18187" w14:textId="77777777" w:rsidR="00985874" w:rsidRPr="00985874" w:rsidRDefault="00985874">
            <w:r w:rsidRPr="00985874">
              <w:rPr>
                <w:rFonts w:hint="eastAsia"/>
              </w:rPr>
              <w:t>0.9993-1.00093</w:t>
            </w:r>
          </w:p>
        </w:tc>
        <w:tc>
          <w:tcPr>
            <w:tcW w:w="1701" w:type="dxa"/>
            <w:noWrap/>
            <w:hideMark/>
          </w:tcPr>
          <w:p w14:paraId="2202FB40" w14:textId="77777777" w:rsidR="00985874" w:rsidRPr="00985874" w:rsidRDefault="00985874" w:rsidP="00985874">
            <w:r w:rsidRPr="00985874">
              <w:rPr>
                <w:rFonts w:hint="eastAsia"/>
              </w:rPr>
              <w:t>0.78745</w:t>
            </w:r>
          </w:p>
        </w:tc>
      </w:tr>
      <w:tr w:rsidR="00985874" w:rsidRPr="00985874" w14:paraId="2C768484" w14:textId="77777777" w:rsidTr="00985874">
        <w:trPr>
          <w:trHeight w:val="270"/>
        </w:trPr>
        <w:tc>
          <w:tcPr>
            <w:tcW w:w="1680" w:type="dxa"/>
            <w:noWrap/>
            <w:hideMark/>
          </w:tcPr>
          <w:p w14:paraId="70B805A6" w14:textId="77777777" w:rsidR="00985874" w:rsidRPr="00985874" w:rsidRDefault="00985874">
            <w:r w:rsidRPr="00985874">
              <w:rPr>
                <w:rFonts w:hint="eastAsia"/>
              </w:rPr>
              <w:t>POU2F1</w:t>
            </w:r>
          </w:p>
        </w:tc>
        <w:tc>
          <w:tcPr>
            <w:tcW w:w="1350" w:type="dxa"/>
            <w:noWrap/>
            <w:hideMark/>
          </w:tcPr>
          <w:p w14:paraId="5EBDAE5C" w14:textId="77777777" w:rsidR="00985874" w:rsidRPr="00985874" w:rsidRDefault="00985874" w:rsidP="00985874">
            <w:r w:rsidRPr="00985874">
              <w:rPr>
                <w:rFonts w:hint="eastAsia"/>
              </w:rPr>
              <w:t>0.99943</w:t>
            </w:r>
          </w:p>
        </w:tc>
        <w:tc>
          <w:tcPr>
            <w:tcW w:w="3741" w:type="dxa"/>
            <w:noWrap/>
            <w:hideMark/>
          </w:tcPr>
          <w:p w14:paraId="2DD6DF68" w14:textId="77777777" w:rsidR="00985874" w:rsidRPr="00985874" w:rsidRDefault="00985874">
            <w:r w:rsidRPr="00985874">
              <w:rPr>
                <w:rFonts w:hint="eastAsia"/>
              </w:rPr>
              <w:t>0.99852-1.00034</w:t>
            </w:r>
          </w:p>
        </w:tc>
        <w:tc>
          <w:tcPr>
            <w:tcW w:w="1701" w:type="dxa"/>
            <w:noWrap/>
            <w:hideMark/>
          </w:tcPr>
          <w:p w14:paraId="27456669" w14:textId="77777777" w:rsidR="00985874" w:rsidRPr="00985874" w:rsidRDefault="00985874" w:rsidP="00985874">
            <w:r w:rsidRPr="00985874">
              <w:rPr>
                <w:rFonts w:hint="eastAsia"/>
              </w:rPr>
              <w:t>0.2213</w:t>
            </w:r>
          </w:p>
        </w:tc>
      </w:tr>
      <w:tr w:rsidR="00985874" w:rsidRPr="00985874" w14:paraId="512110AC" w14:textId="77777777" w:rsidTr="00985874">
        <w:trPr>
          <w:trHeight w:val="270"/>
        </w:trPr>
        <w:tc>
          <w:tcPr>
            <w:tcW w:w="1680" w:type="dxa"/>
            <w:noWrap/>
            <w:hideMark/>
          </w:tcPr>
          <w:p w14:paraId="59C68289" w14:textId="77777777" w:rsidR="00985874" w:rsidRPr="00985874" w:rsidRDefault="00985874">
            <w:r w:rsidRPr="00985874">
              <w:rPr>
                <w:rFonts w:hint="eastAsia"/>
              </w:rPr>
              <w:t>PRDM1</w:t>
            </w:r>
          </w:p>
        </w:tc>
        <w:tc>
          <w:tcPr>
            <w:tcW w:w="1350" w:type="dxa"/>
            <w:noWrap/>
            <w:hideMark/>
          </w:tcPr>
          <w:p w14:paraId="2F8A9FA8" w14:textId="77777777" w:rsidR="00985874" w:rsidRPr="00985874" w:rsidRDefault="00985874" w:rsidP="00985874">
            <w:r w:rsidRPr="00985874">
              <w:rPr>
                <w:rFonts w:hint="eastAsia"/>
              </w:rPr>
              <w:t>0.99987</w:t>
            </w:r>
          </w:p>
        </w:tc>
        <w:tc>
          <w:tcPr>
            <w:tcW w:w="3741" w:type="dxa"/>
            <w:noWrap/>
            <w:hideMark/>
          </w:tcPr>
          <w:p w14:paraId="741BBA5B" w14:textId="77777777" w:rsidR="00985874" w:rsidRPr="00985874" w:rsidRDefault="00985874">
            <w:r w:rsidRPr="00985874">
              <w:rPr>
                <w:rFonts w:hint="eastAsia"/>
              </w:rPr>
              <w:t>0.99967-1.00006</w:t>
            </w:r>
          </w:p>
        </w:tc>
        <w:tc>
          <w:tcPr>
            <w:tcW w:w="1701" w:type="dxa"/>
            <w:noWrap/>
            <w:hideMark/>
          </w:tcPr>
          <w:p w14:paraId="66C93C74" w14:textId="77777777" w:rsidR="00985874" w:rsidRPr="00985874" w:rsidRDefault="00985874" w:rsidP="00985874">
            <w:r w:rsidRPr="00985874">
              <w:rPr>
                <w:rFonts w:hint="eastAsia"/>
              </w:rPr>
              <w:t>0.17929</w:t>
            </w:r>
          </w:p>
        </w:tc>
      </w:tr>
      <w:tr w:rsidR="00985874" w:rsidRPr="00985874" w14:paraId="1F03676A" w14:textId="77777777" w:rsidTr="00985874">
        <w:trPr>
          <w:trHeight w:val="270"/>
        </w:trPr>
        <w:tc>
          <w:tcPr>
            <w:tcW w:w="1680" w:type="dxa"/>
            <w:noWrap/>
            <w:hideMark/>
          </w:tcPr>
          <w:p w14:paraId="7C896ADA" w14:textId="77777777" w:rsidR="00985874" w:rsidRPr="00985874" w:rsidRDefault="00985874">
            <w:r w:rsidRPr="00985874">
              <w:rPr>
                <w:rFonts w:hint="eastAsia"/>
              </w:rPr>
              <w:t>MYC</w:t>
            </w:r>
          </w:p>
        </w:tc>
        <w:tc>
          <w:tcPr>
            <w:tcW w:w="1350" w:type="dxa"/>
            <w:noWrap/>
            <w:hideMark/>
          </w:tcPr>
          <w:p w14:paraId="3ED51B44" w14:textId="77777777" w:rsidR="00985874" w:rsidRPr="00985874" w:rsidRDefault="00985874" w:rsidP="00985874">
            <w:r w:rsidRPr="00985874">
              <w:rPr>
                <w:rFonts w:hint="eastAsia"/>
              </w:rPr>
              <w:t>1.00001</w:t>
            </w:r>
          </w:p>
        </w:tc>
        <w:tc>
          <w:tcPr>
            <w:tcW w:w="3741" w:type="dxa"/>
            <w:noWrap/>
            <w:hideMark/>
          </w:tcPr>
          <w:p w14:paraId="1083D31A" w14:textId="77777777" w:rsidR="00985874" w:rsidRPr="00985874" w:rsidRDefault="00985874">
            <w:r w:rsidRPr="00985874">
              <w:rPr>
                <w:rFonts w:hint="eastAsia"/>
              </w:rPr>
              <w:t>0.99995-1.00008</w:t>
            </w:r>
          </w:p>
        </w:tc>
        <w:tc>
          <w:tcPr>
            <w:tcW w:w="1701" w:type="dxa"/>
            <w:noWrap/>
            <w:hideMark/>
          </w:tcPr>
          <w:p w14:paraId="2C46464B" w14:textId="77777777" w:rsidR="00985874" w:rsidRPr="00985874" w:rsidRDefault="00985874" w:rsidP="00985874">
            <w:r w:rsidRPr="00985874">
              <w:rPr>
                <w:rFonts w:hint="eastAsia"/>
              </w:rPr>
              <w:t>0.71386</w:t>
            </w:r>
          </w:p>
        </w:tc>
      </w:tr>
      <w:tr w:rsidR="00985874" w:rsidRPr="00985874" w14:paraId="361ED36C" w14:textId="77777777" w:rsidTr="00985874">
        <w:trPr>
          <w:trHeight w:val="270"/>
        </w:trPr>
        <w:tc>
          <w:tcPr>
            <w:tcW w:w="1680" w:type="dxa"/>
            <w:noWrap/>
            <w:hideMark/>
          </w:tcPr>
          <w:p w14:paraId="60A321E0" w14:textId="77777777" w:rsidR="00985874" w:rsidRPr="00985874" w:rsidRDefault="00985874">
            <w:r w:rsidRPr="00985874">
              <w:rPr>
                <w:rFonts w:hint="eastAsia"/>
              </w:rPr>
              <w:lastRenderedPageBreak/>
              <w:t>MYB</w:t>
            </w:r>
          </w:p>
        </w:tc>
        <w:tc>
          <w:tcPr>
            <w:tcW w:w="1350" w:type="dxa"/>
            <w:noWrap/>
            <w:hideMark/>
          </w:tcPr>
          <w:p w14:paraId="6D577C71" w14:textId="77777777" w:rsidR="00985874" w:rsidRPr="00985874" w:rsidRDefault="00985874" w:rsidP="00985874">
            <w:r w:rsidRPr="00985874">
              <w:rPr>
                <w:rFonts w:hint="eastAsia"/>
              </w:rPr>
              <w:t>0.99907</w:t>
            </w:r>
          </w:p>
        </w:tc>
        <w:tc>
          <w:tcPr>
            <w:tcW w:w="3741" w:type="dxa"/>
            <w:noWrap/>
            <w:hideMark/>
          </w:tcPr>
          <w:p w14:paraId="504DF4BC" w14:textId="77777777" w:rsidR="00985874" w:rsidRPr="00985874" w:rsidRDefault="00985874">
            <w:r w:rsidRPr="00985874">
              <w:rPr>
                <w:rFonts w:hint="eastAsia"/>
              </w:rPr>
              <w:t>0.99793-1.00022</w:t>
            </w:r>
          </w:p>
        </w:tc>
        <w:tc>
          <w:tcPr>
            <w:tcW w:w="1701" w:type="dxa"/>
            <w:noWrap/>
            <w:hideMark/>
          </w:tcPr>
          <w:p w14:paraId="59B2A989" w14:textId="77777777" w:rsidR="00985874" w:rsidRPr="00985874" w:rsidRDefault="00985874" w:rsidP="00985874">
            <w:r w:rsidRPr="00985874">
              <w:rPr>
                <w:rFonts w:hint="eastAsia"/>
              </w:rPr>
              <w:t>0.11215</w:t>
            </w:r>
          </w:p>
        </w:tc>
      </w:tr>
      <w:tr w:rsidR="00985874" w:rsidRPr="00985874" w14:paraId="080DF44D" w14:textId="77777777" w:rsidTr="00985874">
        <w:trPr>
          <w:trHeight w:val="270"/>
        </w:trPr>
        <w:tc>
          <w:tcPr>
            <w:tcW w:w="1680" w:type="dxa"/>
            <w:noWrap/>
            <w:hideMark/>
          </w:tcPr>
          <w:p w14:paraId="57A1AA3A" w14:textId="77777777" w:rsidR="00985874" w:rsidRPr="00985874" w:rsidRDefault="00985874">
            <w:r w:rsidRPr="00985874">
              <w:rPr>
                <w:rFonts w:hint="eastAsia"/>
              </w:rPr>
              <w:t>GATA2</w:t>
            </w:r>
          </w:p>
        </w:tc>
        <w:tc>
          <w:tcPr>
            <w:tcW w:w="1350" w:type="dxa"/>
            <w:noWrap/>
            <w:hideMark/>
          </w:tcPr>
          <w:p w14:paraId="700C64A9" w14:textId="77777777" w:rsidR="00985874" w:rsidRPr="00985874" w:rsidRDefault="00985874" w:rsidP="00985874">
            <w:r w:rsidRPr="00985874">
              <w:rPr>
                <w:rFonts w:hint="eastAsia"/>
              </w:rPr>
              <w:t>1.00029</w:t>
            </w:r>
          </w:p>
        </w:tc>
        <w:tc>
          <w:tcPr>
            <w:tcW w:w="3741" w:type="dxa"/>
            <w:noWrap/>
            <w:hideMark/>
          </w:tcPr>
          <w:p w14:paraId="267E8F52" w14:textId="77777777" w:rsidR="00985874" w:rsidRPr="00985874" w:rsidRDefault="00985874">
            <w:r w:rsidRPr="00985874">
              <w:rPr>
                <w:rFonts w:hint="eastAsia"/>
              </w:rPr>
              <w:t>0.99871-1.00187</w:t>
            </w:r>
          </w:p>
        </w:tc>
        <w:tc>
          <w:tcPr>
            <w:tcW w:w="1701" w:type="dxa"/>
            <w:noWrap/>
            <w:hideMark/>
          </w:tcPr>
          <w:p w14:paraId="604D143B" w14:textId="77777777" w:rsidR="00985874" w:rsidRPr="00985874" w:rsidRDefault="00985874" w:rsidP="00985874">
            <w:r w:rsidRPr="00985874">
              <w:rPr>
                <w:rFonts w:hint="eastAsia"/>
              </w:rPr>
              <w:t>0.72037</w:t>
            </w:r>
          </w:p>
        </w:tc>
      </w:tr>
      <w:tr w:rsidR="00985874" w:rsidRPr="00985874" w14:paraId="60CA0906" w14:textId="77777777" w:rsidTr="00985874">
        <w:trPr>
          <w:trHeight w:val="270"/>
        </w:trPr>
        <w:tc>
          <w:tcPr>
            <w:tcW w:w="1680" w:type="dxa"/>
            <w:noWrap/>
            <w:hideMark/>
          </w:tcPr>
          <w:p w14:paraId="1A61F1C9" w14:textId="77777777" w:rsidR="00985874" w:rsidRPr="00985874" w:rsidRDefault="00985874">
            <w:r w:rsidRPr="00985874">
              <w:rPr>
                <w:rFonts w:hint="eastAsia"/>
              </w:rPr>
              <w:t>GATA3</w:t>
            </w:r>
          </w:p>
        </w:tc>
        <w:tc>
          <w:tcPr>
            <w:tcW w:w="1350" w:type="dxa"/>
            <w:noWrap/>
            <w:hideMark/>
          </w:tcPr>
          <w:p w14:paraId="3A856E42" w14:textId="77777777" w:rsidR="00985874" w:rsidRPr="00985874" w:rsidRDefault="00985874" w:rsidP="00985874">
            <w:r w:rsidRPr="00985874">
              <w:rPr>
                <w:rFonts w:hint="eastAsia"/>
              </w:rPr>
              <w:t>0.99992</w:t>
            </w:r>
          </w:p>
        </w:tc>
        <w:tc>
          <w:tcPr>
            <w:tcW w:w="3741" w:type="dxa"/>
            <w:noWrap/>
            <w:hideMark/>
          </w:tcPr>
          <w:p w14:paraId="2BE3A355" w14:textId="77777777" w:rsidR="00985874" w:rsidRPr="00985874" w:rsidRDefault="00985874">
            <w:r w:rsidRPr="00985874">
              <w:rPr>
                <w:rFonts w:hint="eastAsia"/>
              </w:rPr>
              <w:t>0.99906-1.00078</w:t>
            </w:r>
          </w:p>
        </w:tc>
        <w:tc>
          <w:tcPr>
            <w:tcW w:w="1701" w:type="dxa"/>
            <w:noWrap/>
            <w:hideMark/>
          </w:tcPr>
          <w:p w14:paraId="56FDC70C" w14:textId="77777777" w:rsidR="00985874" w:rsidRPr="00985874" w:rsidRDefault="00985874" w:rsidP="00985874">
            <w:r w:rsidRPr="00985874">
              <w:rPr>
                <w:rFonts w:hint="eastAsia"/>
              </w:rPr>
              <w:t>0.85217</w:t>
            </w:r>
          </w:p>
        </w:tc>
      </w:tr>
      <w:tr w:rsidR="00985874" w:rsidRPr="00985874" w14:paraId="1822D178" w14:textId="77777777" w:rsidTr="00985874">
        <w:trPr>
          <w:trHeight w:val="270"/>
        </w:trPr>
        <w:tc>
          <w:tcPr>
            <w:tcW w:w="1680" w:type="dxa"/>
            <w:noWrap/>
            <w:hideMark/>
          </w:tcPr>
          <w:p w14:paraId="41C91A13" w14:textId="77777777" w:rsidR="00985874" w:rsidRPr="00985874" w:rsidRDefault="00985874">
            <w:r w:rsidRPr="00985874">
              <w:rPr>
                <w:rFonts w:hint="eastAsia"/>
              </w:rPr>
              <w:t>CLOCK</w:t>
            </w:r>
          </w:p>
        </w:tc>
        <w:tc>
          <w:tcPr>
            <w:tcW w:w="1350" w:type="dxa"/>
            <w:noWrap/>
            <w:hideMark/>
          </w:tcPr>
          <w:p w14:paraId="5AFA1E25" w14:textId="77777777" w:rsidR="00985874" w:rsidRPr="00985874" w:rsidRDefault="00985874" w:rsidP="00985874">
            <w:r w:rsidRPr="00985874">
              <w:rPr>
                <w:rFonts w:hint="eastAsia"/>
              </w:rPr>
              <w:t>0.99942</w:t>
            </w:r>
          </w:p>
        </w:tc>
        <w:tc>
          <w:tcPr>
            <w:tcW w:w="3741" w:type="dxa"/>
            <w:noWrap/>
            <w:hideMark/>
          </w:tcPr>
          <w:p w14:paraId="48636A13" w14:textId="77777777" w:rsidR="00985874" w:rsidRPr="00985874" w:rsidRDefault="00985874">
            <w:r w:rsidRPr="00985874">
              <w:rPr>
                <w:rFonts w:hint="eastAsia"/>
              </w:rPr>
              <w:t>0.99889-0.99996</w:t>
            </w:r>
          </w:p>
        </w:tc>
        <w:tc>
          <w:tcPr>
            <w:tcW w:w="1701" w:type="dxa"/>
            <w:noWrap/>
            <w:hideMark/>
          </w:tcPr>
          <w:p w14:paraId="28E945AD" w14:textId="77777777" w:rsidR="00985874" w:rsidRPr="00985874" w:rsidRDefault="00985874" w:rsidP="00985874">
            <w:r w:rsidRPr="00985874">
              <w:rPr>
                <w:rFonts w:hint="eastAsia"/>
              </w:rPr>
              <w:t>0.03441</w:t>
            </w:r>
          </w:p>
        </w:tc>
      </w:tr>
      <w:tr w:rsidR="00985874" w:rsidRPr="00985874" w14:paraId="1C7B31B6" w14:textId="77777777" w:rsidTr="00985874">
        <w:trPr>
          <w:trHeight w:val="270"/>
        </w:trPr>
        <w:tc>
          <w:tcPr>
            <w:tcW w:w="1680" w:type="dxa"/>
            <w:noWrap/>
            <w:hideMark/>
          </w:tcPr>
          <w:p w14:paraId="0ACAB759" w14:textId="77777777" w:rsidR="00985874" w:rsidRPr="00985874" w:rsidRDefault="00985874">
            <w:r w:rsidRPr="00985874">
              <w:rPr>
                <w:rFonts w:hint="eastAsia"/>
              </w:rPr>
              <w:t>STAT5A</w:t>
            </w:r>
          </w:p>
        </w:tc>
        <w:tc>
          <w:tcPr>
            <w:tcW w:w="1350" w:type="dxa"/>
            <w:noWrap/>
            <w:hideMark/>
          </w:tcPr>
          <w:p w14:paraId="1DE88124" w14:textId="77777777" w:rsidR="00985874" w:rsidRPr="00985874" w:rsidRDefault="00985874" w:rsidP="00985874">
            <w:r w:rsidRPr="00985874">
              <w:rPr>
                <w:rFonts w:hint="eastAsia"/>
              </w:rPr>
              <w:t>0.99993</w:t>
            </w:r>
          </w:p>
        </w:tc>
        <w:tc>
          <w:tcPr>
            <w:tcW w:w="3741" w:type="dxa"/>
            <w:noWrap/>
            <w:hideMark/>
          </w:tcPr>
          <w:p w14:paraId="7BAEF134" w14:textId="77777777" w:rsidR="00985874" w:rsidRPr="00985874" w:rsidRDefault="00985874">
            <w:r w:rsidRPr="00985874">
              <w:rPr>
                <w:rFonts w:hint="eastAsia"/>
              </w:rPr>
              <w:t>0.99956-1.0003</w:t>
            </w:r>
          </w:p>
        </w:tc>
        <w:tc>
          <w:tcPr>
            <w:tcW w:w="1701" w:type="dxa"/>
            <w:noWrap/>
            <w:hideMark/>
          </w:tcPr>
          <w:p w14:paraId="016861C3" w14:textId="77777777" w:rsidR="00985874" w:rsidRPr="00985874" w:rsidRDefault="00985874" w:rsidP="00985874">
            <w:r w:rsidRPr="00985874">
              <w:rPr>
                <w:rFonts w:hint="eastAsia"/>
              </w:rPr>
              <w:t>0.70944</w:t>
            </w:r>
          </w:p>
        </w:tc>
      </w:tr>
      <w:tr w:rsidR="00985874" w:rsidRPr="00985874" w14:paraId="71E94295" w14:textId="77777777" w:rsidTr="00985874">
        <w:trPr>
          <w:trHeight w:val="270"/>
        </w:trPr>
        <w:tc>
          <w:tcPr>
            <w:tcW w:w="1680" w:type="dxa"/>
            <w:noWrap/>
            <w:hideMark/>
          </w:tcPr>
          <w:p w14:paraId="3D2ECB9D" w14:textId="77777777" w:rsidR="00985874" w:rsidRPr="00985874" w:rsidRDefault="00985874">
            <w:r w:rsidRPr="00985874">
              <w:rPr>
                <w:rFonts w:hint="eastAsia"/>
              </w:rPr>
              <w:t>ZNF444</w:t>
            </w:r>
          </w:p>
        </w:tc>
        <w:tc>
          <w:tcPr>
            <w:tcW w:w="1350" w:type="dxa"/>
            <w:noWrap/>
            <w:hideMark/>
          </w:tcPr>
          <w:p w14:paraId="474629BA" w14:textId="77777777" w:rsidR="00985874" w:rsidRPr="00985874" w:rsidRDefault="00985874" w:rsidP="00985874">
            <w:r w:rsidRPr="00985874">
              <w:rPr>
                <w:rFonts w:hint="eastAsia"/>
              </w:rPr>
              <w:t>1.00018</w:t>
            </w:r>
          </w:p>
        </w:tc>
        <w:tc>
          <w:tcPr>
            <w:tcW w:w="3741" w:type="dxa"/>
            <w:noWrap/>
            <w:hideMark/>
          </w:tcPr>
          <w:p w14:paraId="69BBA513" w14:textId="77777777" w:rsidR="00985874" w:rsidRPr="00985874" w:rsidRDefault="00985874">
            <w:r w:rsidRPr="00985874">
              <w:rPr>
                <w:rFonts w:hint="eastAsia"/>
              </w:rPr>
              <w:t>0.99952-1.00084</w:t>
            </w:r>
          </w:p>
        </w:tc>
        <w:tc>
          <w:tcPr>
            <w:tcW w:w="1701" w:type="dxa"/>
            <w:noWrap/>
            <w:hideMark/>
          </w:tcPr>
          <w:p w14:paraId="5EB8C84E" w14:textId="77777777" w:rsidR="00985874" w:rsidRPr="00985874" w:rsidRDefault="00985874" w:rsidP="00985874">
            <w:r w:rsidRPr="00985874">
              <w:rPr>
                <w:rFonts w:hint="eastAsia"/>
              </w:rPr>
              <w:t>0.59369</w:t>
            </w:r>
          </w:p>
        </w:tc>
      </w:tr>
      <w:tr w:rsidR="00985874" w:rsidRPr="00985874" w14:paraId="0D760162" w14:textId="77777777" w:rsidTr="00985874">
        <w:trPr>
          <w:trHeight w:val="270"/>
        </w:trPr>
        <w:tc>
          <w:tcPr>
            <w:tcW w:w="1680" w:type="dxa"/>
            <w:noWrap/>
            <w:hideMark/>
          </w:tcPr>
          <w:p w14:paraId="1CAC3DB3" w14:textId="77777777" w:rsidR="00985874" w:rsidRPr="00985874" w:rsidRDefault="00985874">
            <w:r w:rsidRPr="00985874">
              <w:rPr>
                <w:rFonts w:hint="eastAsia"/>
              </w:rPr>
              <w:t>FOXC2</w:t>
            </w:r>
          </w:p>
        </w:tc>
        <w:tc>
          <w:tcPr>
            <w:tcW w:w="1350" w:type="dxa"/>
            <w:noWrap/>
            <w:hideMark/>
          </w:tcPr>
          <w:p w14:paraId="16C7C157" w14:textId="77777777" w:rsidR="00985874" w:rsidRPr="00985874" w:rsidRDefault="00985874" w:rsidP="00985874">
            <w:r w:rsidRPr="00985874">
              <w:rPr>
                <w:rFonts w:hint="eastAsia"/>
              </w:rPr>
              <w:t>1.00056</w:t>
            </w:r>
          </w:p>
        </w:tc>
        <w:tc>
          <w:tcPr>
            <w:tcW w:w="3741" w:type="dxa"/>
            <w:noWrap/>
            <w:hideMark/>
          </w:tcPr>
          <w:p w14:paraId="0850DAC2" w14:textId="77777777" w:rsidR="00985874" w:rsidRPr="00985874" w:rsidRDefault="00985874">
            <w:r w:rsidRPr="00985874">
              <w:rPr>
                <w:rFonts w:hint="eastAsia"/>
              </w:rPr>
              <w:t>0.99973-1.00138</w:t>
            </w:r>
          </w:p>
        </w:tc>
        <w:tc>
          <w:tcPr>
            <w:tcW w:w="1701" w:type="dxa"/>
            <w:noWrap/>
            <w:hideMark/>
          </w:tcPr>
          <w:p w14:paraId="20E50824" w14:textId="77777777" w:rsidR="00985874" w:rsidRPr="00985874" w:rsidRDefault="00985874" w:rsidP="00985874">
            <w:r w:rsidRPr="00985874">
              <w:rPr>
                <w:rFonts w:hint="eastAsia"/>
              </w:rPr>
              <w:t>0.18656</w:t>
            </w:r>
          </w:p>
        </w:tc>
      </w:tr>
      <w:tr w:rsidR="00985874" w:rsidRPr="00985874" w14:paraId="0A5E18BD" w14:textId="77777777" w:rsidTr="00985874">
        <w:trPr>
          <w:trHeight w:val="270"/>
        </w:trPr>
        <w:tc>
          <w:tcPr>
            <w:tcW w:w="1680" w:type="dxa"/>
            <w:noWrap/>
            <w:hideMark/>
          </w:tcPr>
          <w:p w14:paraId="031FB7D7" w14:textId="77777777" w:rsidR="00985874" w:rsidRPr="00985874" w:rsidRDefault="00985874">
            <w:r w:rsidRPr="00985874">
              <w:rPr>
                <w:rFonts w:hint="eastAsia"/>
              </w:rPr>
              <w:t>FOXC1</w:t>
            </w:r>
          </w:p>
        </w:tc>
        <w:tc>
          <w:tcPr>
            <w:tcW w:w="1350" w:type="dxa"/>
            <w:noWrap/>
            <w:hideMark/>
          </w:tcPr>
          <w:p w14:paraId="72DC5F29" w14:textId="77777777" w:rsidR="00985874" w:rsidRPr="00985874" w:rsidRDefault="00985874" w:rsidP="00985874">
            <w:r w:rsidRPr="00985874">
              <w:rPr>
                <w:rFonts w:hint="eastAsia"/>
              </w:rPr>
              <w:t>0.99986</w:t>
            </w:r>
          </w:p>
        </w:tc>
        <w:tc>
          <w:tcPr>
            <w:tcW w:w="3741" w:type="dxa"/>
            <w:noWrap/>
            <w:hideMark/>
          </w:tcPr>
          <w:p w14:paraId="0B3BA09C" w14:textId="77777777" w:rsidR="00985874" w:rsidRPr="00985874" w:rsidRDefault="00985874">
            <w:r w:rsidRPr="00985874">
              <w:rPr>
                <w:rFonts w:hint="eastAsia"/>
              </w:rPr>
              <w:t>0.99955-1.00018</w:t>
            </w:r>
          </w:p>
        </w:tc>
        <w:tc>
          <w:tcPr>
            <w:tcW w:w="1701" w:type="dxa"/>
            <w:noWrap/>
            <w:hideMark/>
          </w:tcPr>
          <w:p w14:paraId="098D3CB1" w14:textId="77777777" w:rsidR="00985874" w:rsidRPr="00985874" w:rsidRDefault="00985874" w:rsidP="00985874">
            <w:r w:rsidRPr="00985874">
              <w:rPr>
                <w:rFonts w:hint="eastAsia"/>
              </w:rPr>
              <w:t>0.39683</w:t>
            </w:r>
          </w:p>
        </w:tc>
      </w:tr>
      <w:tr w:rsidR="00985874" w:rsidRPr="00985874" w14:paraId="03F79192" w14:textId="77777777" w:rsidTr="00985874">
        <w:trPr>
          <w:trHeight w:val="270"/>
        </w:trPr>
        <w:tc>
          <w:tcPr>
            <w:tcW w:w="1680" w:type="dxa"/>
            <w:noWrap/>
            <w:hideMark/>
          </w:tcPr>
          <w:p w14:paraId="56E7B43F" w14:textId="77777777" w:rsidR="00985874" w:rsidRPr="00985874" w:rsidRDefault="00985874">
            <w:r w:rsidRPr="00985874">
              <w:rPr>
                <w:rFonts w:hint="eastAsia"/>
              </w:rPr>
              <w:t>MZF1</w:t>
            </w:r>
          </w:p>
        </w:tc>
        <w:tc>
          <w:tcPr>
            <w:tcW w:w="1350" w:type="dxa"/>
            <w:noWrap/>
            <w:hideMark/>
          </w:tcPr>
          <w:p w14:paraId="11FAA776" w14:textId="77777777" w:rsidR="00985874" w:rsidRPr="00985874" w:rsidRDefault="00985874" w:rsidP="00985874">
            <w:r w:rsidRPr="00985874">
              <w:rPr>
                <w:rFonts w:hint="eastAsia"/>
              </w:rPr>
              <w:t>0.99929</w:t>
            </w:r>
          </w:p>
        </w:tc>
        <w:tc>
          <w:tcPr>
            <w:tcW w:w="3741" w:type="dxa"/>
            <w:noWrap/>
            <w:hideMark/>
          </w:tcPr>
          <w:p w14:paraId="57F713C9" w14:textId="77777777" w:rsidR="00985874" w:rsidRPr="00985874" w:rsidRDefault="00985874">
            <w:r w:rsidRPr="00985874">
              <w:rPr>
                <w:rFonts w:hint="eastAsia"/>
              </w:rPr>
              <w:t>0.99793-1.00066</w:t>
            </w:r>
          </w:p>
        </w:tc>
        <w:tc>
          <w:tcPr>
            <w:tcW w:w="1701" w:type="dxa"/>
            <w:noWrap/>
            <w:hideMark/>
          </w:tcPr>
          <w:p w14:paraId="3CBEEF85" w14:textId="77777777" w:rsidR="00985874" w:rsidRPr="00985874" w:rsidRDefault="00985874" w:rsidP="00985874">
            <w:r w:rsidRPr="00985874">
              <w:rPr>
                <w:rFonts w:hint="eastAsia"/>
              </w:rPr>
              <w:t>0.30973</w:t>
            </w:r>
          </w:p>
        </w:tc>
      </w:tr>
      <w:tr w:rsidR="00985874" w:rsidRPr="00985874" w14:paraId="49968516" w14:textId="77777777" w:rsidTr="00985874">
        <w:trPr>
          <w:trHeight w:val="270"/>
        </w:trPr>
        <w:tc>
          <w:tcPr>
            <w:tcW w:w="1680" w:type="dxa"/>
            <w:noWrap/>
            <w:hideMark/>
          </w:tcPr>
          <w:p w14:paraId="4B982FC2" w14:textId="77777777" w:rsidR="00985874" w:rsidRPr="00985874" w:rsidRDefault="00985874">
            <w:r w:rsidRPr="00985874">
              <w:rPr>
                <w:rFonts w:hint="eastAsia"/>
              </w:rPr>
              <w:t>HR</w:t>
            </w:r>
          </w:p>
        </w:tc>
        <w:tc>
          <w:tcPr>
            <w:tcW w:w="1350" w:type="dxa"/>
            <w:noWrap/>
            <w:hideMark/>
          </w:tcPr>
          <w:p w14:paraId="286CF547" w14:textId="77777777" w:rsidR="00985874" w:rsidRPr="00985874" w:rsidRDefault="00985874" w:rsidP="00985874">
            <w:r w:rsidRPr="00985874">
              <w:rPr>
                <w:rFonts w:hint="eastAsia"/>
              </w:rPr>
              <w:t>0.99999</w:t>
            </w:r>
          </w:p>
        </w:tc>
        <w:tc>
          <w:tcPr>
            <w:tcW w:w="3741" w:type="dxa"/>
            <w:noWrap/>
            <w:hideMark/>
          </w:tcPr>
          <w:p w14:paraId="770A696D" w14:textId="77777777" w:rsidR="00985874" w:rsidRPr="00985874" w:rsidRDefault="00985874">
            <w:r w:rsidRPr="00985874">
              <w:rPr>
                <w:rFonts w:hint="eastAsia"/>
              </w:rPr>
              <w:t>0.9999-1.00008</w:t>
            </w:r>
          </w:p>
        </w:tc>
        <w:tc>
          <w:tcPr>
            <w:tcW w:w="1701" w:type="dxa"/>
            <w:noWrap/>
            <w:hideMark/>
          </w:tcPr>
          <w:p w14:paraId="657B631F" w14:textId="77777777" w:rsidR="00985874" w:rsidRPr="00985874" w:rsidRDefault="00985874" w:rsidP="00985874">
            <w:r w:rsidRPr="00985874">
              <w:rPr>
                <w:rFonts w:hint="eastAsia"/>
              </w:rPr>
              <w:t>0.8459</w:t>
            </w:r>
          </w:p>
        </w:tc>
      </w:tr>
      <w:tr w:rsidR="00985874" w:rsidRPr="00985874" w14:paraId="6BF2A870" w14:textId="77777777" w:rsidTr="00985874">
        <w:trPr>
          <w:trHeight w:val="270"/>
        </w:trPr>
        <w:tc>
          <w:tcPr>
            <w:tcW w:w="1680" w:type="dxa"/>
            <w:noWrap/>
            <w:hideMark/>
          </w:tcPr>
          <w:p w14:paraId="2E7C7B41" w14:textId="77777777" w:rsidR="00985874" w:rsidRPr="00985874" w:rsidRDefault="00985874">
            <w:r w:rsidRPr="00985874">
              <w:rPr>
                <w:rFonts w:hint="eastAsia"/>
              </w:rPr>
              <w:t>PROX1</w:t>
            </w:r>
          </w:p>
        </w:tc>
        <w:tc>
          <w:tcPr>
            <w:tcW w:w="1350" w:type="dxa"/>
            <w:noWrap/>
            <w:hideMark/>
          </w:tcPr>
          <w:p w14:paraId="7891336B" w14:textId="77777777" w:rsidR="00985874" w:rsidRPr="00985874" w:rsidRDefault="00985874" w:rsidP="00985874">
            <w:r w:rsidRPr="00985874">
              <w:rPr>
                <w:rFonts w:hint="eastAsia"/>
              </w:rPr>
              <w:t>0.99934</w:t>
            </w:r>
          </w:p>
        </w:tc>
        <w:tc>
          <w:tcPr>
            <w:tcW w:w="3741" w:type="dxa"/>
            <w:noWrap/>
            <w:hideMark/>
          </w:tcPr>
          <w:p w14:paraId="756E82A9" w14:textId="77777777" w:rsidR="00985874" w:rsidRPr="00985874" w:rsidRDefault="00985874">
            <w:r w:rsidRPr="00985874">
              <w:rPr>
                <w:rFonts w:hint="eastAsia"/>
              </w:rPr>
              <w:t>0.99732-1.00135</w:t>
            </w:r>
          </w:p>
        </w:tc>
        <w:tc>
          <w:tcPr>
            <w:tcW w:w="1701" w:type="dxa"/>
            <w:noWrap/>
            <w:hideMark/>
          </w:tcPr>
          <w:p w14:paraId="2B9771BA" w14:textId="77777777" w:rsidR="00985874" w:rsidRPr="00985874" w:rsidRDefault="00985874" w:rsidP="00985874">
            <w:r w:rsidRPr="00985874">
              <w:rPr>
                <w:rFonts w:hint="eastAsia"/>
              </w:rPr>
              <w:t>0.51853</w:t>
            </w:r>
          </w:p>
        </w:tc>
      </w:tr>
      <w:tr w:rsidR="00985874" w:rsidRPr="00985874" w14:paraId="0200D60C" w14:textId="77777777" w:rsidTr="00985874">
        <w:trPr>
          <w:trHeight w:val="270"/>
        </w:trPr>
        <w:tc>
          <w:tcPr>
            <w:tcW w:w="1680" w:type="dxa"/>
            <w:noWrap/>
            <w:hideMark/>
          </w:tcPr>
          <w:p w14:paraId="5734AF8C" w14:textId="77777777" w:rsidR="00985874" w:rsidRPr="00985874" w:rsidRDefault="00985874">
            <w:r w:rsidRPr="00985874">
              <w:rPr>
                <w:rFonts w:hint="eastAsia"/>
              </w:rPr>
              <w:t>GTF2B</w:t>
            </w:r>
          </w:p>
        </w:tc>
        <w:tc>
          <w:tcPr>
            <w:tcW w:w="1350" w:type="dxa"/>
            <w:noWrap/>
            <w:hideMark/>
          </w:tcPr>
          <w:p w14:paraId="1B3F6634" w14:textId="77777777" w:rsidR="00985874" w:rsidRPr="00985874" w:rsidRDefault="00985874" w:rsidP="00985874">
            <w:r w:rsidRPr="00985874">
              <w:rPr>
                <w:rFonts w:hint="eastAsia"/>
              </w:rPr>
              <w:t>1.00075</w:t>
            </w:r>
          </w:p>
        </w:tc>
        <w:tc>
          <w:tcPr>
            <w:tcW w:w="3741" w:type="dxa"/>
            <w:noWrap/>
            <w:hideMark/>
          </w:tcPr>
          <w:p w14:paraId="6A409249" w14:textId="77777777" w:rsidR="00985874" w:rsidRPr="00985874" w:rsidRDefault="00985874">
            <w:r w:rsidRPr="00985874">
              <w:rPr>
                <w:rFonts w:hint="eastAsia"/>
              </w:rPr>
              <w:t>0.99999-1.0015</w:t>
            </w:r>
          </w:p>
        </w:tc>
        <w:tc>
          <w:tcPr>
            <w:tcW w:w="1701" w:type="dxa"/>
            <w:noWrap/>
            <w:hideMark/>
          </w:tcPr>
          <w:p w14:paraId="4A38D99A" w14:textId="77777777" w:rsidR="00985874" w:rsidRPr="00985874" w:rsidRDefault="00985874" w:rsidP="00985874">
            <w:r w:rsidRPr="00985874">
              <w:rPr>
                <w:rFonts w:hint="eastAsia"/>
              </w:rPr>
              <w:t>0.05204</w:t>
            </w:r>
          </w:p>
        </w:tc>
      </w:tr>
      <w:tr w:rsidR="00985874" w:rsidRPr="00985874" w14:paraId="101D563D" w14:textId="77777777" w:rsidTr="00985874">
        <w:trPr>
          <w:trHeight w:val="270"/>
        </w:trPr>
        <w:tc>
          <w:tcPr>
            <w:tcW w:w="1680" w:type="dxa"/>
            <w:noWrap/>
            <w:hideMark/>
          </w:tcPr>
          <w:p w14:paraId="75202974" w14:textId="77777777" w:rsidR="00985874" w:rsidRPr="00985874" w:rsidRDefault="00985874">
            <w:r w:rsidRPr="00985874">
              <w:rPr>
                <w:rFonts w:hint="eastAsia"/>
              </w:rPr>
              <w:t>GTF2I</w:t>
            </w:r>
          </w:p>
        </w:tc>
        <w:tc>
          <w:tcPr>
            <w:tcW w:w="1350" w:type="dxa"/>
            <w:noWrap/>
            <w:hideMark/>
          </w:tcPr>
          <w:p w14:paraId="6DE32F97" w14:textId="77777777" w:rsidR="00985874" w:rsidRPr="00985874" w:rsidRDefault="00985874" w:rsidP="00985874">
            <w:r w:rsidRPr="00985874">
              <w:rPr>
                <w:rFonts w:hint="eastAsia"/>
              </w:rPr>
              <w:t>0.99945</w:t>
            </w:r>
          </w:p>
        </w:tc>
        <w:tc>
          <w:tcPr>
            <w:tcW w:w="3741" w:type="dxa"/>
            <w:noWrap/>
            <w:hideMark/>
          </w:tcPr>
          <w:p w14:paraId="3FA5ACB7" w14:textId="77777777" w:rsidR="00985874" w:rsidRPr="00985874" w:rsidRDefault="00985874">
            <w:r w:rsidRPr="00985874">
              <w:rPr>
                <w:rFonts w:hint="eastAsia"/>
              </w:rPr>
              <w:t>0.99908-0.99982</w:t>
            </w:r>
          </w:p>
        </w:tc>
        <w:tc>
          <w:tcPr>
            <w:tcW w:w="1701" w:type="dxa"/>
            <w:noWrap/>
            <w:hideMark/>
          </w:tcPr>
          <w:p w14:paraId="51DFC1DF" w14:textId="77777777" w:rsidR="00985874" w:rsidRPr="00985874" w:rsidRDefault="00985874" w:rsidP="00985874">
            <w:r w:rsidRPr="00985874">
              <w:rPr>
                <w:rFonts w:hint="eastAsia"/>
              </w:rPr>
              <w:t>0.00355</w:t>
            </w:r>
          </w:p>
        </w:tc>
      </w:tr>
      <w:tr w:rsidR="00985874" w:rsidRPr="00985874" w14:paraId="62AD2153" w14:textId="77777777" w:rsidTr="00985874">
        <w:trPr>
          <w:trHeight w:val="270"/>
        </w:trPr>
        <w:tc>
          <w:tcPr>
            <w:tcW w:w="1680" w:type="dxa"/>
            <w:noWrap/>
            <w:hideMark/>
          </w:tcPr>
          <w:p w14:paraId="50822DE9" w14:textId="77777777" w:rsidR="00985874" w:rsidRPr="00985874" w:rsidRDefault="00985874">
            <w:r w:rsidRPr="00985874">
              <w:rPr>
                <w:rFonts w:hint="eastAsia"/>
              </w:rPr>
              <w:t>CREBBP</w:t>
            </w:r>
          </w:p>
        </w:tc>
        <w:tc>
          <w:tcPr>
            <w:tcW w:w="1350" w:type="dxa"/>
            <w:noWrap/>
            <w:hideMark/>
          </w:tcPr>
          <w:p w14:paraId="2D2835FD" w14:textId="77777777" w:rsidR="00985874" w:rsidRPr="00985874" w:rsidRDefault="00985874" w:rsidP="00985874">
            <w:r w:rsidRPr="00985874">
              <w:rPr>
                <w:rFonts w:hint="eastAsia"/>
              </w:rPr>
              <w:t>0.99968</w:t>
            </w:r>
          </w:p>
        </w:tc>
        <w:tc>
          <w:tcPr>
            <w:tcW w:w="3741" w:type="dxa"/>
            <w:noWrap/>
            <w:hideMark/>
          </w:tcPr>
          <w:p w14:paraId="7AABE56D" w14:textId="77777777" w:rsidR="00985874" w:rsidRPr="00985874" w:rsidRDefault="00985874">
            <w:r w:rsidRPr="00985874">
              <w:rPr>
                <w:rFonts w:hint="eastAsia"/>
              </w:rPr>
              <w:t>0.99948-0.99988</w:t>
            </w:r>
          </w:p>
        </w:tc>
        <w:tc>
          <w:tcPr>
            <w:tcW w:w="1701" w:type="dxa"/>
            <w:noWrap/>
            <w:hideMark/>
          </w:tcPr>
          <w:p w14:paraId="2F8D817B" w14:textId="77777777" w:rsidR="00985874" w:rsidRPr="00985874" w:rsidRDefault="00985874" w:rsidP="00985874">
            <w:r w:rsidRPr="00985874">
              <w:rPr>
                <w:rFonts w:hint="eastAsia"/>
              </w:rPr>
              <w:t>0.00182</w:t>
            </w:r>
          </w:p>
        </w:tc>
      </w:tr>
      <w:tr w:rsidR="00985874" w:rsidRPr="00985874" w14:paraId="0FEB774D" w14:textId="77777777" w:rsidTr="00985874">
        <w:trPr>
          <w:trHeight w:val="270"/>
        </w:trPr>
        <w:tc>
          <w:tcPr>
            <w:tcW w:w="1680" w:type="dxa"/>
            <w:noWrap/>
            <w:hideMark/>
          </w:tcPr>
          <w:p w14:paraId="26E45E98" w14:textId="77777777" w:rsidR="00985874" w:rsidRPr="00985874" w:rsidRDefault="00985874">
            <w:r w:rsidRPr="00985874">
              <w:rPr>
                <w:rFonts w:hint="eastAsia"/>
              </w:rPr>
              <w:t>HEYL</w:t>
            </w:r>
          </w:p>
        </w:tc>
        <w:tc>
          <w:tcPr>
            <w:tcW w:w="1350" w:type="dxa"/>
            <w:noWrap/>
            <w:hideMark/>
          </w:tcPr>
          <w:p w14:paraId="220DC736" w14:textId="77777777" w:rsidR="00985874" w:rsidRPr="00985874" w:rsidRDefault="00985874" w:rsidP="00985874">
            <w:r w:rsidRPr="00985874">
              <w:rPr>
                <w:rFonts w:hint="eastAsia"/>
              </w:rPr>
              <w:t>1.0002</w:t>
            </w:r>
          </w:p>
        </w:tc>
        <w:tc>
          <w:tcPr>
            <w:tcW w:w="3741" w:type="dxa"/>
            <w:noWrap/>
            <w:hideMark/>
          </w:tcPr>
          <w:p w14:paraId="05A01BDE" w14:textId="77777777" w:rsidR="00985874" w:rsidRPr="00985874" w:rsidRDefault="00985874">
            <w:r w:rsidRPr="00985874">
              <w:rPr>
                <w:rFonts w:hint="eastAsia"/>
              </w:rPr>
              <w:t>0.9995-1.0009</w:t>
            </w:r>
          </w:p>
        </w:tc>
        <w:tc>
          <w:tcPr>
            <w:tcW w:w="1701" w:type="dxa"/>
            <w:noWrap/>
            <w:hideMark/>
          </w:tcPr>
          <w:p w14:paraId="6A59BE6E" w14:textId="77777777" w:rsidR="00985874" w:rsidRPr="00985874" w:rsidRDefault="00985874" w:rsidP="00985874">
            <w:r w:rsidRPr="00985874">
              <w:rPr>
                <w:rFonts w:hint="eastAsia"/>
              </w:rPr>
              <w:t>0.57017</w:t>
            </w:r>
          </w:p>
        </w:tc>
      </w:tr>
      <w:tr w:rsidR="00985874" w:rsidRPr="00985874" w14:paraId="2E9A6874" w14:textId="77777777" w:rsidTr="00985874">
        <w:trPr>
          <w:trHeight w:val="270"/>
        </w:trPr>
        <w:tc>
          <w:tcPr>
            <w:tcW w:w="1680" w:type="dxa"/>
            <w:noWrap/>
            <w:hideMark/>
          </w:tcPr>
          <w:p w14:paraId="574C89AE" w14:textId="77777777" w:rsidR="00985874" w:rsidRPr="00985874" w:rsidRDefault="00985874">
            <w:r w:rsidRPr="00985874">
              <w:rPr>
                <w:rFonts w:hint="eastAsia"/>
              </w:rPr>
              <w:t>RBL1</w:t>
            </w:r>
          </w:p>
        </w:tc>
        <w:tc>
          <w:tcPr>
            <w:tcW w:w="1350" w:type="dxa"/>
            <w:noWrap/>
            <w:hideMark/>
          </w:tcPr>
          <w:p w14:paraId="2E4AC7B5" w14:textId="77777777" w:rsidR="00985874" w:rsidRPr="00985874" w:rsidRDefault="00985874" w:rsidP="00985874">
            <w:r w:rsidRPr="00985874">
              <w:rPr>
                <w:rFonts w:hint="eastAsia"/>
              </w:rPr>
              <w:t>1.00042</w:t>
            </w:r>
          </w:p>
        </w:tc>
        <w:tc>
          <w:tcPr>
            <w:tcW w:w="3741" w:type="dxa"/>
            <w:noWrap/>
            <w:hideMark/>
          </w:tcPr>
          <w:p w14:paraId="05DC2906" w14:textId="77777777" w:rsidR="00985874" w:rsidRPr="00985874" w:rsidRDefault="00985874">
            <w:r w:rsidRPr="00985874">
              <w:rPr>
                <w:rFonts w:hint="eastAsia"/>
              </w:rPr>
              <w:t>0.99975-1.00109</w:t>
            </w:r>
          </w:p>
        </w:tc>
        <w:tc>
          <w:tcPr>
            <w:tcW w:w="1701" w:type="dxa"/>
            <w:noWrap/>
            <w:hideMark/>
          </w:tcPr>
          <w:p w14:paraId="6A1E7C7B" w14:textId="77777777" w:rsidR="00985874" w:rsidRPr="00985874" w:rsidRDefault="00985874" w:rsidP="00985874">
            <w:r w:rsidRPr="00985874">
              <w:rPr>
                <w:rFonts w:hint="eastAsia"/>
              </w:rPr>
              <w:t>0.21559</w:t>
            </w:r>
          </w:p>
        </w:tc>
      </w:tr>
      <w:tr w:rsidR="00985874" w:rsidRPr="00985874" w14:paraId="79EA8C0F" w14:textId="77777777" w:rsidTr="00985874">
        <w:trPr>
          <w:trHeight w:val="270"/>
        </w:trPr>
        <w:tc>
          <w:tcPr>
            <w:tcW w:w="1680" w:type="dxa"/>
            <w:noWrap/>
            <w:hideMark/>
          </w:tcPr>
          <w:p w14:paraId="74A607F3" w14:textId="77777777" w:rsidR="00985874" w:rsidRPr="00985874" w:rsidRDefault="00985874">
            <w:r w:rsidRPr="00985874">
              <w:rPr>
                <w:rFonts w:hint="eastAsia"/>
              </w:rPr>
              <w:t>RBL2</w:t>
            </w:r>
          </w:p>
        </w:tc>
        <w:tc>
          <w:tcPr>
            <w:tcW w:w="1350" w:type="dxa"/>
            <w:noWrap/>
            <w:hideMark/>
          </w:tcPr>
          <w:p w14:paraId="208BDF01" w14:textId="77777777" w:rsidR="00985874" w:rsidRPr="00985874" w:rsidRDefault="00985874" w:rsidP="00985874">
            <w:r w:rsidRPr="00985874">
              <w:rPr>
                <w:rFonts w:hint="eastAsia"/>
              </w:rPr>
              <w:t>0.99984</w:t>
            </w:r>
          </w:p>
        </w:tc>
        <w:tc>
          <w:tcPr>
            <w:tcW w:w="3741" w:type="dxa"/>
            <w:noWrap/>
            <w:hideMark/>
          </w:tcPr>
          <w:p w14:paraId="30F6E83B" w14:textId="77777777" w:rsidR="00985874" w:rsidRPr="00985874" w:rsidRDefault="00985874">
            <w:r w:rsidRPr="00985874">
              <w:rPr>
                <w:rFonts w:hint="eastAsia"/>
              </w:rPr>
              <w:t>0.99949-1.00019</w:t>
            </w:r>
          </w:p>
        </w:tc>
        <w:tc>
          <w:tcPr>
            <w:tcW w:w="1701" w:type="dxa"/>
            <w:noWrap/>
            <w:hideMark/>
          </w:tcPr>
          <w:p w14:paraId="0B37E220" w14:textId="77777777" w:rsidR="00985874" w:rsidRPr="00985874" w:rsidRDefault="00985874" w:rsidP="00985874">
            <w:r w:rsidRPr="00985874">
              <w:rPr>
                <w:rFonts w:hint="eastAsia"/>
              </w:rPr>
              <w:t>0.38244</w:t>
            </w:r>
          </w:p>
        </w:tc>
      </w:tr>
      <w:tr w:rsidR="00985874" w:rsidRPr="00985874" w14:paraId="7825505A" w14:textId="77777777" w:rsidTr="00985874">
        <w:trPr>
          <w:trHeight w:val="270"/>
        </w:trPr>
        <w:tc>
          <w:tcPr>
            <w:tcW w:w="1680" w:type="dxa"/>
            <w:noWrap/>
            <w:hideMark/>
          </w:tcPr>
          <w:p w14:paraId="360C229F" w14:textId="77777777" w:rsidR="00985874" w:rsidRPr="00985874" w:rsidRDefault="00985874">
            <w:r w:rsidRPr="00985874">
              <w:rPr>
                <w:rFonts w:hint="eastAsia"/>
              </w:rPr>
              <w:t>HEY2</w:t>
            </w:r>
          </w:p>
        </w:tc>
        <w:tc>
          <w:tcPr>
            <w:tcW w:w="1350" w:type="dxa"/>
            <w:noWrap/>
            <w:hideMark/>
          </w:tcPr>
          <w:p w14:paraId="0A98FB51" w14:textId="77777777" w:rsidR="00985874" w:rsidRPr="00985874" w:rsidRDefault="00985874" w:rsidP="00985874">
            <w:r w:rsidRPr="00985874">
              <w:rPr>
                <w:rFonts w:hint="eastAsia"/>
              </w:rPr>
              <w:t>0.9983</w:t>
            </w:r>
          </w:p>
        </w:tc>
        <w:tc>
          <w:tcPr>
            <w:tcW w:w="3741" w:type="dxa"/>
            <w:noWrap/>
            <w:hideMark/>
          </w:tcPr>
          <w:p w14:paraId="29EE05D4" w14:textId="77777777" w:rsidR="00985874" w:rsidRPr="00985874" w:rsidRDefault="00985874">
            <w:r w:rsidRPr="00985874">
              <w:rPr>
                <w:rFonts w:hint="eastAsia"/>
              </w:rPr>
              <w:t>0.99559-1.00101</w:t>
            </w:r>
          </w:p>
        </w:tc>
        <w:tc>
          <w:tcPr>
            <w:tcW w:w="1701" w:type="dxa"/>
            <w:noWrap/>
            <w:hideMark/>
          </w:tcPr>
          <w:p w14:paraId="2B6260B9" w14:textId="77777777" w:rsidR="00985874" w:rsidRPr="00985874" w:rsidRDefault="00985874" w:rsidP="00985874">
            <w:r w:rsidRPr="00985874">
              <w:rPr>
                <w:rFonts w:hint="eastAsia"/>
              </w:rPr>
              <w:t>0.21766</w:t>
            </w:r>
          </w:p>
        </w:tc>
      </w:tr>
      <w:tr w:rsidR="00985874" w:rsidRPr="00985874" w14:paraId="690B5560" w14:textId="77777777" w:rsidTr="00985874">
        <w:trPr>
          <w:trHeight w:val="270"/>
        </w:trPr>
        <w:tc>
          <w:tcPr>
            <w:tcW w:w="1680" w:type="dxa"/>
            <w:noWrap/>
            <w:hideMark/>
          </w:tcPr>
          <w:p w14:paraId="4A8880E9" w14:textId="77777777" w:rsidR="00985874" w:rsidRPr="00985874" w:rsidRDefault="00985874">
            <w:r w:rsidRPr="00985874">
              <w:rPr>
                <w:rFonts w:hint="eastAsia"/>
              </w:rPr>
              <w:t>HEY1</w:t>
            </w:r>
          </w:p>
        </w:tc>
        <w:tc>
          <w:tcPr>
            <w:tcW w:w="1350" w:type="dxa"/>
            <w:noWrap/>
            <w:hideMark/>
          </w:tcPr>
          <w:p w14:paraId="71C639FE" w14:textId="77777777" w:rsidR="00985874" w:rsidRPr="00985874" w:rsidRDefault="00985874" w:rsidP="00985874">
            <w:r w:rsidRPr="00985874">
              <w:rPr>
                <w:rFonts w:hint="eastAsia"/>
              </w:rPr>
              <w:t>1.00001</w:t>
            </w:r>
          </w:p>
        </w:tc>
        <w:tc>
          <w:tcPr>
            <w:tcW w:w="3741" w:type="dxa"/>
            <w:noWrap/>
            <w:hideMark/>
          </w:tcPr>
          <w:p w14:paraId="5CABACD3" w14:textId="77777777" w:rsidR="00985874" w:rsidRPr="00985874" w:rsidRDefault="00985874">
            <w:r w:rsidRPr="00985874">
              <w:rPr>
                <w:rFonts w:hint="eastAsia"/>
              </w:rPr>
              <w:t>0.99978-1.00025</w:t>
            </w:r>
          </w:p>
        </w:tc>
        <w:tc>
          <w:tcPr>
            <w:tcW w:w="1701" w:type="dxa"/>
            <w:noWrap/>
            <w:hideMark/>
          </w:tcPr>
          <w:p w14:paraId="4111F5B1" w14:textId="77777777" w:rsidR="00985874" w:rsidRPr="00985874" w:rsidRDefault="00985874" w:rsidP="00985874">
            <w:r w:rsidRPr="00985874">
              <w:rPr>
                <w:rFonts w:hint="eastAsia"/>
              </w:rPr>
              <w:t>0.90907</w:t>
            </w:r>
          </w:p>
        </w:tc>
      </w:tr>
      <w:tr w:rsidR="00985874" w:rsidRPr="00985874" w14:paraId="3BFC4B06" w14:textId="77777777" w:rsidTr="00985874">
        <w:trPr>
          <w:trHeight w:val="270"/>
        </w:trPr>
        <w:tc>
          <w:tcPr>
            <w:tcW w:w="1680" w:type="dxa"/>
            <w:noWrap/>
            <w:hideMark/>
          </w:tcPr>
          <w:p w14:paraId="72D7280D" w14:textId="77777777" w:rsidR="00985874" w:rsidRPr="00985874" w:rsidRDefault="00985874">
            <w:r w:rsidRPr="00985874">
              <w:rPr>
                <w:rFonts w:hint="eastAsia"/>
              </w:rPr>
              <w:t>MTF1</w:t>
            </w:r>
          </w:p>
        </w:tc>
        <w:tc>
          <w:tcPr>
            <w:tcW w:w="1350" w:type="dxa"/>
            <w:noWrap/>
            <w:hideMark/>
          </w:tcPr>
          <w:p w14:paraId="4328754E" w14:textId="77777777" w:rsidR="00985874" w:rsidRPr="00985874" w:rsidRDefault="00985874" w:rsidP="00985874">
            <w:r w:rsidRPr="00985874">
              <w:rPr>
                <w:rFonts w:hint="eastAsia"/>
              </w:rPr>
              <w:t>0.99927</w:t>
            </w:r>
          </w:p>
        </w:tc>
        <w:tc>
          <w:tcPr>
            <w:tcW w:w="3741" w:type="dxa"/>
            <w:noWrap/>
            <w:hideMark/>
          </w:tcPr>
          <w:p w14:paraId="02291179" w14:textId="77777777" w:rsidR="00985874" w:rsidRPr="00985874" w:rsidRDefault="00985874">
            <w:r w:rsidRPr="00985874">
              <w:rPr>
                <w:rFonts w:hint="eastAsia"/>
              </w:rPr>
              <w:t>0.99871-0.99984</w:t>
            </w:r>
          </w:p>
        </w:tc>
        <w:tc>
          <w:tcPr>
            <w:tcW w:w="1701" w:type="dxa"/>
            <w:noWrap/>
            <w:hideMark/>
          </w:tcPr>
          <w:p w14:paraId="7C900427" w14:textId="77777777" w:rsidR="00985874" w:rsidRPr="00985874" w:rsidRDefault="00985874" w:rsidP="00985874">
            <w:r w:rsidRPr="00985874">
              <w:rPr>
                <w:rFonts w:hint="eastAsia"/>
              </w:rPr>
              <w:t>0.01175</w:t>
            </w:r>
          </w:p>
        </w:tc>
      </w:tr>
      <w:tr w:rsidR="00985874" w:rsidRPr="00985874" w14:paraId="1147FEEC" w14:textId="77777777" w:rsidTr="00985874">
        <w:trPr>
          <w:trHeight w:val="270"/>
        </w:trPr>
        <w:tc>
          <w:tcPr>
            <w:tcW w:w="1680" w:type="dxa"/>
            <w:noWrap/>
            <w:hideMark/>
          </w:tcPr>
          <w:p w14:paraId="58D70383" w14:textId="77777777" w:rsidR="00985874" w:rsidRPr="00985874" w:rsidRDefault="00985874">
            <w:r w:rsidRPr="00985874">
              <w:rPr>
                <w:rFonts w:hint="eastAsia"/>
              </w:rPr>
              <w:t>ZNF224</w:t>
            </w:r>
          </w:p>
        </w:tc>
        <w:tc>
          <w:tcPr>
            <w:tcW w:w="1350" w:type="dxa"/>
            <w:noWrap/>
            <w:hideMark/>
          </w:tcPr>
          <w:p w14:paraId="4BAEACBA" w14:textId="77777777" w:rsidR="00985874" w:rsidRPr="00985874" w:rsidRDefault="00985874" w:rsidP="00985874">
            <w:r w:rsidRPr="00985874">
              <w:rPr>
                <w:rFonts w:hint="eastAsia"/>
              </w:rPr>
              <w:t>1.00116</w:t>
            </w:r>
          </w:p>
        </w:tc>
        <w:tc>
          <w:tcPr>
            <w:tcW w:w="3741" w:type="dxa"/>
            <w:noWrap/>
            <w:hideMark/>
          </w:tcPr>
          <w:p w14:paraId="07254A3E" w14:textId="77777777" w:rsidR="00985874" w:rsidRPr="00985874" w:rsidRDefault="00985874">
            <w:r w:rsidRPr="00985874">
              <w:rPr>
                <w:rFonts w:hint="eastAsia"/>
              </w:rPr>
              <w:t>0.99883-1.0035</w:t>
            </w:r>
          </w:p>
        </w:tc>
        <w:tc>
          <w:tcPr>
            <w:tcW w:w="1701" w:type="dxa"/>
            <w:noWrap/>
            <w:hideMark/>
          </w:tcPr>
          <w:p w14:paraId="3C9DEADD" w14:textId="77777777" w:rsidR="00985874" w:rsidRPr="00985874" w:rsidRDefault="00985874" w:rsidP="00985874">
            <w:r w:rsidRPr="00985874">
              <w:rPr>
                <w:rFonts w:hint="eastAsia"/>
              </w:rPr>
              <w:t>0.32821</w:t>
            </w:r>
          </w:p>
        </w:tc>
      </w:tr>
      <w:tr w:rsidR="00985874" w:rsidRPr="00985874" w14:paraId="73FEBEA4" w14:textId="77777777" w:rsidTr="00985874">
        <w:trPr>
          <w:trHeight w:val="270"/>
        </w:trPr>
        <w:tc>
          <w:tcPr>
            <w:tcW w:w="1680" w:type="dxa"/>
            <w:noWrap/>
            <w:hideMark/>
          </w:tcPr>
          <w:p w14:paraId="120B6706" w14:textId="77777777" w:rsidR="00985874" w:rsidRPr="00985874" w:rsidRDefault="00985874">
            <w:r w:rsidRPr="00985874">
              <w:rPr>
                <w:rFonts w:hint="eastAsia"/>
              </w:rPr>
              <w:t>HOXC11</w:t>
            </w:r>
          </w:p>
        </w:tc>
        <w:tc>
          <w:tcPr>
            <w:tcW w:w="1350" w:type="dxa"/>
            <w:noWrap/>
            <w:hideMark/>
          </w:tcPr>
          <w:p w14:paraId="5A7C0900" w14:textId="77777777" w:rsidR="00985874" w:rsidRPr="00985874" w:rsidRDefault="00985874" w:rsidP="00985874">
            <w:r w:rsidRPr="00985874">
              <w:rPr>
                <w:rFonts w:hint="eastAsia"/>
              </w:rPr>
              <w:t>1.00299</w:t>
            </w:r>
          </w:p>
        </w:tc>
        <w:tc>
          <w:tcPr>
            <w:tcW w:w="3741" w:type="dxa"/>
            <w:noWrap/>
            <w:hideMark/>
          </w:tcPr>
          <w:p w14:paraId="63722B33" w14:textId="77777777" w:rsidR="00985874" w:rsidRPr="00985874" w:rsidRDefault="00985874">
            <w:r w:rsidRPr="00985874">
              <w:rPr>
                <w:rFonts w:hint="eastAsia"/>
              </w:rPr>
              <w:t>1.00115-1.00483</w:t>
            </w:r>
          </w:p>
        </w:tc>
        <w:tc>
          <w:tcPr>
            <w:tcW w:w="1701" w:type="dxa"/>
            <w:noWrap/>
            <w:hideMark/>
          </w:tcPr>
          <w:p w14:paraId="2DF03A71" w14:textId="77777777" w:rsidR="00985874" w:rsidRPr="00985874" w:rsidRDefault="00985874" w:rsidP="00985874">
            <w:r w:rsidRPr="00985874">
              <w:rPr>
                <w:rFonts w:hint="eastAsia"/>
              </w:rPr>
              <w:t>0.00144</w:t>
            </w:r>
          </w:p>
        </w:tc>
      </w:tr>
      <w:tr w:rsidR="00985874" w:rsidRPr="00985874" w14:paraId="78B7D2A1" w14:textId="77777777" w:rsidTr="00985874">
        <w:trPr>
          <w:trHeight w:val="270"/>
        </w:trPr>
        <w:tc>
          <w:tcPr>
            <w:tcW w:w="1680" w:type="dxa"/>
            <w:noWrap/>
            <w:hideMark/>
          </w:tcPr>
          <w:p w14:paraId="0EE47F42" w14:textId="77777777" w:rsidR="00985874" w:rsidRPr="00985874" w:rsidRDefault="00985874">
            <w:r w:rsidRPr="00985874">
              <w:rPr>
                <w:rFonts w:hint="eastAsia"/>
              </w:rPr>
              <w:t>HOXC10</w:t>
            </w:r>
          </w:p>
        </w:tc>
        <w:tc>
          <w:tcPr>
            <w:tcW w:w="1350" w:type="dxa"/>
            <w:noWrap/>
            <w:hideMark/>
          </w:tcPr>
          <w:p w14:paraId="6EF2CD2F" w14:textId="77777777" w:rsidR="00985874" w:rsidRPr="00985874" w:rsidRDefault="00985874" w:rsidP="00985874">
            <w:r w:rsidRPr="00985874">
              <w:rPr>
                <w:rFonts w:hint="eastAsia"/>
              </w:rPr>
              <w:t>1.00049</w:t>
            </w:r>
          </w:p>
        </w:tc>
        <w:tc>
          <w:tcPr>
            <w:tcW w:w="3741" w:type="dxa"/>
            <w:noWrap/>
            <w:hideMark/>
          </w:tcPr>
          <w:p w14:paraId="73B6657A" w14:textId="77777777" w:rsidR="00985874" w:rsidRPr="00985874" w:rsidRDefault="00985874">
            <w:r w:rsidRPr="00985874">
              <w:rPr>
                <w:rFonts w:hint="eastAsia"/>
              </w:rPr>
              <w:t>0.99956-1.00142</w:t>
            </w:r>
          </w:p>
        </w:tc>
        <w:tc>
          <w:tcPr>
            <w:tcW w:w="1701" w:type="dxa"/>
            <w:noWrap/>
            <w:hideMark/>
          </w:tcPr>
          <w:p w14:paraId="375FFE9E" w14:textId="77777777" w:rsidR="00985874" w:rsidRPr="00985874" w:rsidRDefault="00985874" w:rsidP="00985874">
            <w:r w:rsidRPr="00985874">
              <w:rPr>
                <w:rFonts w:hint="eastAsia"/>
              </w:rPr>
              <w:t>0.30234</w:t>
            </w:r>
          </w:p>
        </w:tc>
      </w:tr>
      <w:tr w:rsidR="00985874" w:rsidRPr="00985874" w14:paraId="7A0F3425" w14:textId="77777777" w:rsidTr="00985874">
        <w:trPr>
          <w:trHeight w:val="270"/>
        </w:trPr>
        <w:tc>
          <w:tcPr>
            <w:tcW w:w="1680" w:type="dxa"/>
            <w:noWrap/>
            <w:hideMark/>
          </w:tcPr>
          <w:p w14:paraId="3F186585" w14:textId="77777777" w:rsidR="00985874" w:rsidRPr="00985874" w:rsidRDefault="00985874">
            <w:r w:rsidRPr="00985874">
              <w:rPr>
                <w:rFonts w:hint="eastAsia"/>
              </w:rPr>
              <w:t>HOXC13</w:t>
            </w:r>
          </w:p>
        </w:tc>
        <w:tc>
          <w:tcPr>
            <w:tcW w:w="1350" w:type="dxa"/>
            <w:noWrap/>
            <w:hideMark/>
          </w:tcPr>
          <w:p w14:paraId="25FB830C" w14:textId="77777777" w:rsidR="00985874" w:rsidRPr="00985874" w:rsidRDefault="00985874" w:rsidP="00985874">
            <w:r w:rsidRPr="00985874">
              <w:rPr>
                <w:rFonts w:hint="eastAsia"/>
              </w:rPr>
              <w:t>1.00095</w:t>
            </w:r>
          </w:p>
        </w:tc>
        <w:tc>
          <w:tcPr>
            <w:tcW w:w="3741" w:type="dxa"/>
            <w:noWrap/>
            <w:hideMark/>
          </w:tcPr>
          <w:p w14:paraId="3CDF3422" w14:textId="77777777" w:rsidR="00985874" w:rsidRPr="00985874" w:rsidRDefault="00985874">
            <w:r w:rsidRPr="00985874">
              <w:rPr>
                <w:rFonts w:hint="eastAsia"/>
              </w:rPr>
              <w:t>1.00015-1.00175</w:t>
            </w:r>
          </w:p>
        </w:tc>
        <w:tc>
          <w:tcPr>
            <w:tcW w:w="1701" w:type="dxa"/>
            <w:noWrap/>
            <w:hideMark/>
          </w:tcPr>
          <w:p w14:paraId="59DFCED9" w14:textId="77777777" w:rsidR="00985874" w:rsidRPr="00985874" w:rsidRDefault="00985874" w:rsidP="00985874">
            <w:r w:rsidRPr="00985874">
              <w:rPr>
                <w:rFonts w:hint="eastAsia"/>
              </w:rPr>
              <w:t>0.02013</w:t>
            </w:r>
          </w:p>
        </w:tc>
      </w:tr>
      <w:tr w:rsidR="00985874" w:rsidRPr="00985874" w14:paraId="0986842D" w14:textId="77777777" w:rsidTr="00985874">
        <w:trPr>
          <w:trHeight w:val="270"/>
        </w:trPr>
        <w:tc>
          <w:tcPr>
            <w:tcW w:w="1680" w:type="dxa"/>
            <w:noWrap/>
            <w:hideMark/>
          </w:tcPr>
          <w:p w14:paraId="34505D10" w14:textId="77777777" w:rsidR="00985874" w:rsidRPr="00985874" w:rsidRDefault="00985874">
            <w:r w:rsidRPr="00985874">
              <w:rPr>
                <w:rFonts w:hint="eastAsia"/>
              </w:rPr>
              <w:t>SPI1</w:t>
            </w:r>
          </w:p>
        </w:tc>
        <w:tc>
          <w:tcPr>
            <w:tcW w:w="1350" w:type="dxa"/>
            <w:noWrap/>
            <w:hideMark/>
          </w:tcPr>
          <w:p w14:paraId="0A0EFEC4" w14:textId="77777777" w:rsidR="00985874" w:rsidRPr="00985874" w:rsidRDefault="00985874" w:rsidP="00985874">
            <w:r w:rsidRPr="00985874">
              <w:rPr>
                <w:rFonts w:hint="eastAsia"/>
              </w:rPr>
              <w:t>1.00009</w:t>
            </w:r>
          </w:p>
        </w:tc>
        <w:tc>
          <w:tcPr>
            <w:tcW w:w="3741" w:type="dxa"/>
            <w:noWrap/>
            <w:hideMark/>
          </w:tcPr>
          <w:p w14:paraId="7C505168" w14:textId="77777777" w:rsidR="00985874" w:rsidRPr="00985874" w:rsidRDefault="00985874">
            <w:r w:rsidRPr="00985874">
              <w:rPr>
                <w:rFonts w:hint="eastAsia"/>
              </w:rPr>
              <w:t>0.99967-1.00051</w:t>
            </w:r>
          </w:p>
        </w:tc>
        <w:tc>
          <w:tcPr>
            <w:tcW w:w="1701" w:type="dxa"/>
            <w:noWrap/>
            <w:hideMark/>
          </w:tcPr>
          <w:p w14:paraId="3050096E" w14:textId="77777777" w:rsidR="00985874" w:rsidRPr="00985874" w:rsidRDefault="00985874" w:rsidP="00985874">
            <w:r w:rsidRPr="00985874">
              <w:rPr>
                <w:rFonts w:hint="eastAsia"/>
              </w:rPr>
              <w:t>0.66839</w:t>
            </w:r>
          </w:p>
        </w:tc>
      </w:tr>
      <w:tr w:rsidR="00985874" w:rsidRPr="00985874" w14:paraId="645AE31E" w14:textId="77777777" w:rsidTr="00985874">
        <w:trPr>
          <w:trHeight w:val="270"/>
        </w:trPr>
        <w:tc>
          <w:tcPr>
            <w:tcW w:w="1680" w:type="dxa"/>
            <w:noWrap/>
            <w:hideMark/>
          </w:tcPr>
          <w:p w14:paraId="08896334" w14:textId="77777777" w:rsidR="00985874" w:rsidRPr="00985874" w:rsidRDefault="00985874">
            <w:r w:rsidRPr="00985874">
              <w:rPr>
                <w:rFonts w:hint="eastAsia"/>
              </w:rPr>
              <w:t>SPIB</w:t>
            </w:r>
          </w:p>
        </w:tc>
        <w:tc>
          <w:tcPr>
            <w:tcW w:w="1350" w:type="dxa"/>
            <w:noWrap/>
            <w:hideMark/>
          </w:tcPr>
          <w:p w14:paraId="19AF85DA" w14:textId="77777777" w:rsidR="00985874" w:rsidRPr="00985874" w:rsidRDefault="00985874" w:rsidP="00985874">
            <w:r w:rsidRPr="00985874">
              <w:rPr>
                <w:rFonts w:hint="eastAsia"/>
              </w:rPr>
              <w:t>0.99997</w:t>
            </w:r>
          </w:p>
        </w:tc>
        <w:tc>
          <w:tcPr>
            <w:tcW w:w="3741" w:type="dxa"/>
            <w:noWrap/>
            <w:hideMark/>
          </w:tcPr>
          <w:p w14:paraId="7DAECC5D" w14:textId="77777777" w:rsidR="00985874" w:rsidRPr="00985874" w:rsidRDefault="00985874">
            <w:r w:rsidRPr="00985874">
              <w:rPr>
                <w:rFonts w:hint="eastAsia"/>
              </w:rPr>
              <w:t>0.99981-1.00013</w:t>
            </w:r>
          </w:p>
        </w:tc>
        <w:tc>
          <w:tcPr>
            <w:tcW w:w="1701" w:type="dxa"/>
            <w:noWrap/>
            <w:hideMark/>
          </w:tcPr>
          <w:p w14:paraId="35E319A0" w14:textId="77777777" w:rsidR="00985874" w:rsidRPr="00985874" w:rsidRDefault="00985874" w:rsidP="00985874">
            <w:r w:rsidRPr="00985874">
              <w:rPr>
                <w:rFonts w:hint="eastAsia"/>
              </w:rPr>
              <w:t>0.71221</w:t>
            </w:r>
          </w:p>
        </w:tc>
      </w:tr>
      <w:tr w:rsidR="00985874" w:rsidRPr="00985874" w14:paraId="0854A2F9" w14:textId="77777777" w:rsidTr="00985874">
        <w:trPr>
          <w:trHeight w:val="270"/>
        </w:trPr>
        <w:tc>
          <w:tcPr>
            <w:tcW w:w="1680" w:type="dxa"/>
            <w:noWrap/>
            <w:hideMark/>
          </w:tcPr>
          <w:p w14:paraId="0DC7E77E" w14:textId="77777777" w:rsidR="00985874" w:rsidRPr="00985874" w:rsidRDefault="00985874">
            <w:r w:rsidRPr="00985874">
              <w:rPr>
                <w:rFonts w:hint="eastAsia"/>
              </w:rPr>
              <w:t>SIM2</w:t>
            </w:r>
          </w:p>
        </w:tc>
        <w:tc>
          <w:tcPr>
            <w:tcW w:w="1350" w:type="dxa"/>
            <w:noWrap/>
            <w:hideMark/>
          </w:tcPr>
          <w:p w14:paraId="49088E56" w14:textId="77777777" w:rsidR="00985874" w:rsidRPr="00985874" w:rsidRDefault="00985874" w:rsidP="00985874">
            <w:r w:rsidRPr="00985874">
              <w:rPr>
                <w:rFonts w:hint="eastAsia"/>
              </w:rPr>
              <w:t>0.99966</w:t>
            </w:r>
          </w:p>
        </w:tc>
        <w:tc>
          <w:tcPr>
            <w:tcW w:w="3741" w:type="dxa"/>
            <w:noWrap/>
            <w:hideMark/>
          </w:tcPr>
          <w:p w14:paraId="6849509B" w14:textId="77777777" w:rsidR="00985874" w:rsidRPr="00985874" w:rsidRDefault="00985874">
            <w:r w:rsidRPr="00985874">
              <w:rPr>
                <w:rFonts w:hint="eastAsia"/>
              </w:rPr>
              <w:t>0.9992-1.00011</w:t>
            </w:r>
          </w:p>
        </w:tc>
        <w:tc>
          <w:tcPr>
            <w:tcW w:w="1701" w:type="dxa"/>
            <w:noWrap/>
            <w:hideMark/>
          </w:tcPr>
          <w:p w14:paraId="5FA64291" w14:textId="77777777" w:rsidR="00985874" w:rsidRPr="00985874" w:rsidRDefault="00985874" w:rsidP="00985874">
            <w:r w:rsidRPr="00985874">
              <w:rPr>
                <w:rFonts w:hint="eastAsia"/>
              </w:rPr>
              <w:t>0.13486</w:t>
            </w:r>
          </w:p>
        </w:tc>
      </w:tr>
      <w:tr w:rsidR="00985874" w:rsidRPr="00985874" w14:paraId="43122EAB" w14:textId="77777777" w:rsidTr="00985874">
        <w:trPr>
          <w:trHeight w:val="270"/>
        </w:trPr>
        <w:tc>
          <w:tcPr>
            <w:tcW w:w="1680" w:type="dxa"/>
            <w:noWrap/>
            <w:hideMark/>
          </w:tcPr>
          <w:p w14:paraId="31FCEC52" w14:textId="77777777" w:rsidR="00985874" w:rsidRPr="00985874" w:rsidRDefault="00985874">
            <w:r w:rsidRPr="00985874">
              <w:rPr>
                <w:rFonts w:hint="eastAsia"/>
              </w:rPr>
              <w:t>LDB1</w:t>
            </w:r>
          </w:p>
        </w:tc>
        <w:tc>
          <w:tcPr>
            <w:tcW w:w="1350" w:type="dxa"/>
            <w:noWrap/>
            <w:hideMark/>
          </w:tcPr>
          <w:p w14:paraId="4F02D2AA" w14:textId="77777777" w:rsidR="00985874" w:rsidRPr="00985874" w:rsidRDefault="00985874" w:rsidP="00985874">
            <w:r w:rsidRPr="00985874">
              <w:rPr>
                <w:rFonts w:hint="eastAsia"/>
              </w:rPr>
              <w:t>1.00006</w:t>
            </w:r>
          </w:p>
        </w:tc>
        <w:tc>
          <w:tcPr>
            <w:tcW w:w="3741" w:type="dxa"/>
            <w:noWrap/>
            <w:hideMark/>
          </w:tcPr>
          <w:p w14:paraId="3A58AB89" w14:textId="77777777" w:rsidR="00985874" w:rsidRPr="00985874" w:rsidRDefault="00985874">
            <w:r w:rsidRPr="00985874">
              <w:rPr>
                <w:rFonts w:hint="eastAsia"/>
              </w:rPr>
              <w:t>0.99969-1.00043</w:t>
            </w:r>
          </w:p>
        </w:tc>
        <w:tc>
          <w:tcPr>
            <w:tcW w:w="1701" w:type="dxa"/>
            <w:noWrap/>
            <w:hideMark/>
          </w:tcPr>
          <w:p w14:paraId="76B97032" w14:textId="77777777" w:rsidR="00985874" w:rsidRPr="00985874" w:rsidRDefault="00985874" w:rsidP="00985874">
            <w:r w:rsidRPr="00985874">
              <w:rPr>
                <w:rFonts w:hint="eastAsia"/>
              </w:rPr>
              <w:t>0.73244</w:t>
            </w:r>
          </w:p>
        </w:tc>
      </w:tr>
      <w:tr w:rsidR="00985874" w:rsidRPr="00985874" w14:paraId="595BCD06" w14:textId="77777777" w:rsidTr="00985874">
        <w:trPr>
          <w:trHeight w:val="270"/>
        </w:trPr>
        <w:tc>
          <w:tcPr>
            <w:tcW w:w="1680" w:type="dxa"/>
            <w:noWrap/>
            <w:hideMark/>
          </w:tcPr>
          <w:p w14:paraId="2B951D61" w14:textId="77777777" w:rsidR="00985874" w:rsidRPr="00985874" w:rsidRDefault="00985874">
            <w:r w:rsidRPr="00985874">
              <w:rPr>
                <w:rFonts w:hint="eastAsia"/>
              </w:rPr>
              <w:t>SATB2</w:t>
            </w:r>
          </w:p>
        </w:tc>
        <w:tc>
          <w:tcPr>
            <w:tcW w:w="1350" w:type="dxa"/>
            <w:noWrap/>
            <w:hideMark/>
          </w:tcPr>
          <w:p w14:paraId="1294E21D" w14:textId="77777777" w:rsidR="00985874" w:rsidRPr="00985874" w:rsidRDefault="00985874" w:rsidP="00985874">
            <w:r w:rsidRPr="00985874">
              <w:rPr>
                <w:rFonts w:hint="eastAsia"/>
              </w:rPr>
              <w:t>1.00021</w:t>
            </w:r>
          </w:p>
        </w:tc>
        <w:tc>
          <w:tcPr>
            <w:tcW w:w="3741" w:type="dxa"/>
            <w:noWrap/>
            <w:hideMark/>
          </w:tcPr>
          <w:p w14:paraId="74B33E23" w14:textId="77777777" w:rsidR="00985874" w:rsidRPr="00985874" w:rsidRDefault="00985874">
            <w:r w:rsidRPr="00985874">
              <w:rPr>
                <w:rFonts w:hint="eastAsia"/>
              </w:rPr>
              <w:t>0.99866-1.00177</w:t>
            </w:r>
          </w:p>
        </w:tc>
        <w:tc>
          <w:tcPr>
            <w:tcW w:w="1701" w:type="dxa"/>
            <w:noWrap/>
            <w:hideMark/>
          </w:tcPr>
          <w:p w14:paraId="1B63A91F" w14:textId="77777777" w:rsidR="00985874" w:rsidRPr="00985874" w:rsidRDefault="00985874" w:rsidP="00985874">
            <w:r w:rsidRPr="00985874">
              <w:rPr>
                <w:rFonts w:hint="eastAsia"/>
              </w:rPr>
              <w:t>0.78703</w:t>
            </w:r>
          </w:p>
        </w:tc>
      </w:tr>
      <w:tr w:rsidR="00985874" w:rsidRPr="00985874" w14:paraId="1B94B9E5" w14:textId="77777777" w:rsidTr="00985874">
        <w:trPr>
          <w:trHeight w:val="270"/>
        </w:trPr>
        <w:tc>
          <w:tcPr>
            <w:tcW w:w="1680" w:type="dxa"/>
            <w:noWrap/>
            <w:hideMark/>
          </w:tcPr>
          <w:p w14:paraId="31D532F3" w14:textId="77777777" w:rsidR="00985874" w:rsidRPr="00985874" w:rsidRDefault="00985874">
            <w:r w:rsidRPr="00985874">
              <w:rPr>
                <w:rFonts w:hint="eastAsia"/>
              </w:rPr>
              <w:t>SATB1</w:t>
            </w:r>
          </w:p>
        </w:tc>
        <w:tc>
          <w:tcPr>
            <w:tcW w:w="1350" w:type="dxa"/>
            <w:noWrap/>
            <w:hideMark/>
          </w:tcPr>
          <w:p w14:paraId="5B1070F6" w14:textId="77777777" w:rsidR="00985874" w:rsidRPr="00985874" w:rsidRDefault="00985874" w:rsidP="00985874">
            <w:r w:rsidRPr="00985874">
              <w:rPr>
                <w:rFonts w:hint="eastAsia"/>
              </w:rPr>
              <w:t>0.99879</w:t>
            </w:r>
          </w:p>
        </w:tc>
        <w:tc>
          <w:tcPr>
            <w:tcW w:w="3741" w:type="dxa"/>
            <w:noWrap/>
            <w:hideMark/>
          </w:tcPr>
          <w:p w14:paraId="20CA81A8" w14:textId="77777777" w:rsidR="00985874" w:rsidRPr="00985874" w:rsidRDefault="00985874">
            <w:r w:rsidRPr="00985874">
              <w:rPr>
                <w:rFonts w:hint="eastAsia"/>
              </w:rPr>
              <w:t>0.99803-0.99954</w:t>
            </w:r>
          </w:p>
        </w:tc>
        <w:tc>
          <w:tcPr>
            <w:tcW w:w="1701" w:type="dxa"/>
            <w:noWrap/>
            <w:hideMark/>
          </w:tcPr>
          <w:p w14:paraId="13DCE047" w14:textId="77777777" w:rsidR="00985874" w:rsidRPr="00985874" w:rsidRDefault="00985874" w:rsidP="00985874">
            <w:r w:rsidRPr="00985874">
              <w:rPr>
                <w:rFonts w:hint="eastAsia"/>
              </w:rPr>
              <w:t>0.00162</w:t>
            </w:r>
          </w:p>
        </w:tc>
      </w:tr>
      <w:tr w:rsidR="00985874" w:rsidRPr="00985874" w14:paraId="1884517B" w14:textId="77777777" w:rsidTr="00985874">
        <w:trPr>
          <w:trHeight w:val="270"/>
        </w:trPr>
        <w:tc>
          <w:tcPr>
            <w:tcW w:w="1680" w:type="dxa"/>
            <w:noWrap/>
            <w:hideMark/>
          </w:tcPr>
          <w:p w14:paraId="33AC3F37" w14:textId="77777777" w:rsidR="00985874" w:rsidRPr="00985874" w:rsidRDefault="00985874">
            <w:r w:rsidRPr="00985874">
              <w:rPr>
                <w:rFonts w:hint="eastAsia"/>
              </w:rPr>
              <w:t>PHF10</w:t>
            </w:r>
          </w:p>
        </w:tc>
        <w:tc>
          <w:tcPr>
            <w:tcW w:w="1350" w:type="dxa"/>
            <w:noWrap/>
            <w:hideMark/>
          </w:tcPr>
          <w:p w14:paraId="7201DD38" w14:textId="77777777" w:rsidR="00985874" w:rsidRPr="00985874" w:rsidRDefault="00985874" w:rsidP="00985874">
            <w:r w:rsidRPr="00985874">
              <w:rPr>
                <w:rFonts w:hint="eastAsia"/>
              </w:rPr>
              <w:t>0.9999</w:t>
            </w:r>
          </w:p>
        </w:tc>
        <w:tc>
          <w:tcPr>
            <w:tcW w:w="3741" w:type="dxa"/>
            <w:noWrap/>
            <w:hideMark/>
          </w:tcPr>
          <w:p w14:paraId="4C90AF0B" w14:textId="77777777" w:rsidR="00985874" w:rsidRPr="00985874" w:rsidRDefault="00985874">
            <w:r w:rsidRPr="00985874">
              <w:rPr>
                <w:rFonts w:hint="eastAsia"/>
              </w:rPr>
              <w:t>0.99946-1.00035</w:t>
            </w:r>
          </w:p>
        </w:tc>
        <w:tc>
          <w:tcPr>
            <w:tcW w:w="1701" w:type="dxa"/>
            <w:noWrap/>
            <w:hideMark/>
          </w:tcPr>
          <w:p w14:paraId="65982305" w14:textId="77777777" w:rsidR="00985874" w:rsidRPr="00985874" w:rsidRDefault="00985874" w:rsidP="00985874">
            <w:r w:rsidRPr="00985874">
              <w:rPr>
                <w:rFonts w:hint="eastAsia"/>
              </w:rPr>
              <w:t>0.67425</w:t>
            </w:r>
          </w:p>
        </w:tc>
      </w:tr>
      <w:tr w:rsidR="00985874" w:rsidRPr="00985874" w14:paraId="51ADC060" w14:textId="77777777" w:rsidTr="00985874">
        <w:trPr>
          <w:trHeight w:val="270"/>
        </w:trPr>
        <w:tc>
          <w:tcPr>
            <w:tcW w:w="1680" w:type="dxa"/>
            <w:noWrap/>
            <w:hideMark/>
          </w:tcPr>
          <w:p w14:paraId="2736AD48" w14:textId="77777777" w:rsidR="00985874" w:rsidRPr="00985874" w:rsidRDefault="00985874">
            <w:r w:rsidRPr="00985874">
              <w:rPr>
                <w:rFonts w:hint="eastAsia"/>
              </w:rPr>
              <w:t>BCL11A</w:t>
            </w:r>
          </w:p>
        </w:tc>
        <w:tc>
          <w:tcPr>
            <w:tcW w:w="1350" w:type="dxa"/>
            <w:noWrap/>
            <w:hideMark/>
          </w:tcPr>
          <w:p w14:paraId="77A27593" w14:textId="77777777" w:rsidR="00985874" w:rsidRPr="00985874" w:rsidRDefault="00985874" w:rsidP="00985874">
            <w:r w:rsidRPr="00985874">
              <w:rPr>
                <w:rFonts w:hint="eastAsia"/>
              </w:rPr>
              <w:t>0.99927</w:t>
            </w:r>
          </w:p>
        </w:tc>
        <w:tc>
          <w:tcPr>
            <w:tcW w:w="3741" w:type="dxa"/>
            <w:noWrap/>
            <w:hideMark/>
          </w:tcPr>
          <w:p w14:paraId="2E85811D" w14:textId="77777777" w:rsidR="00985874" w:rsidRPr="00985874" w:rsidRDefault="00985874">
            <w:r w:rsidRPr="00985874">
              <w:rPr>
                <w:rFonts w:hint="eastAsia"/>
              </w:rPr>
              <w:t>0.99873-0.99981</w:t>
            </w:r>
          </w:p>
        </w:tc>
        <w:tc>
          <w:tcPr>
            <w:tcW w:w="1701" w:type="dxa"/>
            <w:noWrap/>
            <w:hideMark/>
          </w:tcPr>
          <w:p w14:paraId="52B700FD" w14:textId="77777777" w:rsidR="00985874" w:rsidRPr="00985874" w:rsidRDefault="00985874" w:rsidP="00985874">
            <w:r w:rsidRPr="00985874">
              <w:rPr>
                <w:rFonts w:hint="eastAsia"/>
              </w:rPr>
              <w:t>0.00842</w:t>
            </w:r>
          </w:p>
        </w:tc>
      </w:tr>
      <w:tr w:rsidR="00985874" w:rsidRPr="00985874" w14:paraId="29816B1E" w14:textId="77777777" w:rsidTr="00985874">
        <w:trPr>
          <w:trHeight w:val="270"/>
        </w:trPr>
        <w:tc>
          <w:tcPr>
            <w:tcW w:w="1680" w:type="dxa"/>
            <w:noWrap/>
            <w:hideMark/>
          </w:tcPr>
          <w:p w14:paraId="11BA143F" w14:textId="77777777" w:rsidR="00985874" w:rsidRPr="00985874" w:rsidRDefault="00985874">
            <w:r w:rsidRPr="00985874">
              <w:rPr>
                <w:rFonts w:hint="eastAsia"/>
              </w:rPr>
              <w:t>POU2F3</w:t>
            </w:r>
          </w:p>
        </w:tc>
        <w:tc>
          <w:tcPr>
            <w:tcW w:w="1350" w:type="dxa"/>
            <w:noWrap/>
            <w:hideMark/>
          </w:tcPr>
          <w:p w14:paraId="2AA7618C" w14:textId="77777777" w:rsidR="00985874" w:rsidRPr="00985874" w:rsidRDefault="00985874" w:rsidP="00985874">
            <w:r w:rsidRPr="00985874">
              <w:rPr>
                <w:rFonts w:hint="eastAsia"/>
              </w:rPr>
              <w:t>0.99709</w:t>
            </w:r>
          </w:p>
        </w:tc>
        <w:tc>
          <w:tcPr>
            <w:tcW w:w="3741" w:type="dxa"/>
            <w:noWrap/>
            <w:hideMark/>
          </w:tcPr>
          <w:p w14:paraId="7255F539" w14:textId="77777777" w:rsidR="00985874" w:rsidRPr="00985874" w:rsidRDefault="00985874">
            <w:r w:rsidRPr="00985874">
              <w:rPr>
                <w:rFonts w:hint="eastAsia"/>
              </w:rPr>
              <w:t>0.99468-0.99951</w:t>
            </w:r>
          </w:p>
        </w:tc>
        <w:tc>
          <w:tcPr>
            <w:tcW w:w="1701" w:type="dxa"/>
            <w:noWrap/>
            <w:hideMark/>
          </w:tcPr>
          <w:p w14:paraId="66AD82D7" w14:textId="77777777" w:rsidR="00985874" w:rsidRPr="00985874" w:rsidRDefault="00985874" w:rsidP="00985874">
            <w:r w:rsidRPr="00985874">
              <w:rPr>
                <w:rFonts w:hint="eastAsia"/>
              </w:rPr>
              <w:t>0.01862</w:t>
            </w:r>
          </w:p>
        </w:tc>
      </w:tr>
      <w:tr w:rsidR="00985874" w:rsidRPr="00985874" w14:paraId="747DB532" w14:textId="77777777" w:rsidTr="00985874">
        <w:trPr>
          <w:trHeight w:val="270"/>
        </w:trPr>
        <w:tc>
          <w:tcPr>
            <w:tcW w:w="1680" w:type="dxa"/>
            <w:noWrap/>
            <w:hideMark/>
          </w:tcPr>
          <w:p w14:paraId="64F71EC9" w14:textId="77777777" w:rsidR="00985874" w:rsidRPr="00985874" w:rsidRDefault="00985874">
            <w:r w:rsidRPr="00985874">
              <w:rPr>
                <w:rFonts w:hint="eastAsia"/>
              </w:rPr>
              <w:t>ARID1B</w:t>
            </w:r>
          </w:p>
        </w:tc>
        <w:tc>
          <w:tcPr>
            <w:tcW w:w="1350" w:type="dxa"/>
            <w:noWrap/>
            <w:hideMark/>
          </w:tcPr>
          <w:p w14:paraId="7764EA65" w14:textId="77777777" w:rsidR="00985874" w:rsidRPr="00985874" w:rsidRDefault="00985874" w:rsidP="00985874">
            <w:r w:rsidRPr="00985874">
              <w:rPr>
                <w:rFonts w:hint="eastAsia"/>
              </w:rPr>
              <w:t>0.9995</w:t>
            </w:r>
          </w:p>
        </w:tc>
        <w:tc>
          <w:tcPr>
            <w:tcW w:w="3741" w:type="dxa"/>
            <w:noWrap/>
            <w:hideMark/>
          </w:tcPr>
          <w:p w14:paraId="75811BAD" w14:textId="77777777" w:rsidR="00985874" w:rsidRPr="00985874" w:rsidRDefault="00985874">
            <w:r w:rsidRPr="00985874">
              <w:rPr>
                <w:rFonts w:hint="eastAsia"/>
              </w:rPr>
              <w:t>0.99921-0.9998</w:t>
            </w:r>
          </w:p>
        </w:tc>
        <w:tc>
          <w:tcPr>
            <w:tcW w:w="1701" w:type="dxa"/>
            <w:noWrap/>
            <w:hideMark/>
          </w:tcPr>
          <w:p w14:paraId="750FA6C4" w14:textId="77777777" w:rsidR="00985874" w:rsidRPr="00985874" w:rsidRDefault="00985874" w:rsidP="00985874">
            <w:r w:rsidRPr="00985874">
              <w:rPr>
                <w:rFonts w:hint="eastAsia"/>
              </w:rPr>
              <w:t>0.00092</w:t>
            </w:r>
          </w:p>
        </w:tc>
      </w:tr>
      <w:tr w:rsidR="00985874" w:rsidRPr="00985874" w14:paraId="39363421" w14:textId="77777777" w:rsidTr="00985874">
        <w:trPr>
          <w:trHeight w:val="270"/>
        </w:trPr>
        <w:tc>
          <w:tcPr>
            <w:tcW w:w="1680" w:type="dxa"/>
            <w:noWrap/>
            <w:hideMark/>
          </w:tcPr>
          <w:p w14:paraId="159D3315" w14:textId="77777777" w:rsidR="00985874" w:rsidRPr="00985874" w:rsidRDefault="00985874">
            <w:r w:rsidRPr="00985874">
              <w:rPr>
                <w:rFonts w:hint="eastAsia"/>
              </w:rPr>
              <w:t>ARID1A</w:t>
            </w:r>
          </w:p>
        </w:tc>
        <w:tc>
          <w:tcPr>
            <w:tcW w:w="1350" w:type="dxa"/>
            <w:noWrap/>
            <w:hideMark/>
          </w:tcPr>
          <w:p w14:paraId="4ABD601B" w14:textId="77777777" w:rsidR="00985874" w:rsidRPr="00985874" w:rsidRDefault="00985874" w:rsidP="00985874">
            <w:r w:rsidRPr="00985874">
              <w:rPr>
                <w:rFonts w:hint="eastAsia"/>
              </w:rPr>
              <w:t>0.99979</w:t>
            </w:r>
          </w:p>
        </w:tc>
        <w:tc>
          <w:tcPr>
            <w:tcW w:w="3741" w:type="dxa"/>
            <w:noWrap/>
            <w:hideMark/>
          </w:tcPr>
          <w:p w14:paraId="5E1CBD7B" w14:textId="77777777" w:rsidR="00985874" w:rsidRPr="00985874" w:rsidRDefault="00985874">
            <w:r w:rsidRPr="00985874">
              <w:rPr>
                <w:rFonts w:hint="eastAsia"/>
              </w:rPr>
              <w:t>0.99958-0.99999</w:t>
            </w:r>
          </w:p>
        </w:tc>
        <w:tc>
          <w:tcPr>
            <w:tcW w:w="1701" w:type="dxa"/>
            <w:noWrap/>
            <w:hideMark/>
          </w:tcPr>
          <w:p w14:paraId="0F9DF114" w14:textId="77777777" w:rsidR="00985874" w:rsidRPr="00985874" w:rsidRDefault="00985874" w:rsidP="00985874">
            <w:r w:rsidRPr="00985874">
              <w:rPr>
                <w:rFonts w:hint="eastAsia"/>
              </w:rPr>
              <w:t>0.03568</w:t>
            </w:r>
          </w:p>
        </w:tc>
      </w:tr>
      <w:tr w:rsidR="00985874" w:rsidRPr="00985874" w14:paraId="432AD130" w14:textId="77777777" w:rsidTr="00985874">
        <w:trPr>
          <w:trHeight w:val="270"/>
        </w:trPr>
        <w:tc>
          <w:tcPr>
            <w:tcW w:w="1680" w:type="dxa"/>
            <w:noWrap/>
            <w:hideMark/>
          </w:tcPr>
          <w:p w14:paraId="6F7AA1BD" w14:textId="77777777" w:rsidR="00985874" w:rsidRPr="00985874" w:rsidRDefault="00985874">
            <w:r w:rsidRPr="00985874">
              <w:rPr>
                <w:rFonts w:hint="eastAsia"/>
              </w:rPr>
              <w:t>MKL1</w:t>
            </w:r>
          </w:p>
        </w:tc>
        <w:tc>
          <w:tcPr>
            <w:tcW w:w="1350" w:type="dxa"/>
            <w:noWrap/>
            <w:hideMark/>
          </w:tcPr>
          <w:p w14:paraId="4E9BC200" w14:textId="77777777" w:rsidR="00985874" w:rsidRPr="00985874" w:rsidRDefault="00985874" w:rsidP="00985874">
            <w:r w:rsidRPr="00985874">
              <w:rPr>
                <w:rFonts w:hint="eastAsia"/>
              </w:rPr>
              <w:t>1</w:t>
            </w:r>
          </w:p>
        </w:tc>
        <w:tc>
          <w:tcPr>
            <w:tcW w:w="3741" w:type="dxa"/>
            <w:noWrap/>
            <w:hideMark/>
          </w:tcPr>
          <w:p w14:paraId="486E5B08" w14:textId="77777777" w:rsidR="00985874" w:rsidRPr="00985874" w:rsidRDefault="00985874">
            <w:r w:rsidRPr="00985874">
              <w:rPr>
                <w:rFonts w:hint="eastAsia"/>
              </w:rPr>
              <w:t>0.99969-1.00031</w:t>
            </w:r>
          </w:p>
        </w:tc>
        <w:tc>
          <w:tcPr>
            <w:tcW w:w="1701" w:type="dxa"/>
            <w:noWrap/>
            <w:hideMark/>
          </w:tcPr>
          <w:p w14:paraId="4CA7245D" w14:textId="77777777" w:rsidR="00985874" w:rsidRPr="00985874" w:rsidRDefault="00985874" w:rsidP="00985874">
            <w:r w:rsidRPr="00985874">
              <w:rPr>
                <w:rFonts w:hint="eastAsia"/>
              </w:rPr>
              <w:t>0.99855</w:t>
            </w:r>
          </w:p>
        </w:tc>
      </w:tr>
      <w:tr w:rsidR="00985874" w:rsidRPr="00985874" w14:paraId="573D3FA9" w14:textId="77777777" w:rsidTr="00985874">
        <w:trPr>
          <w:trHeight w:val="270"/>
        </w:trPr>
        <w:tc>
          <w:tcPr>
            <w:tcW w:w="1680" w:type="dxa"/>
            <w:noWrap/>
            <w:hideMark/>
          </w:tcPr>
          <w:p w14:paraId="5CA7EA43" w14:textId="77777777" w:rsidR="00985874" w:rsidRPr="00985874" w:rsidRDefault="00985874">
            <w:r w:rsidRPr="00985874">
              <w:rPr>
                <w:rFonts w:hint="eastAsia"/>
              </w:rPr>
              <w:t>NHLH2</w:t>
            </w:r>
          </w:p>
        </w:tc>
        <w:tc>
          <w:tcPr>
            <w:tcW w:w="1350" w:type="dxa"/>
            <w:noWrap/>
            <w:hideMark/>
          </w:tcPr>
          <w:p w14:paraId="30D305A6" w14:textId="77777777" w:rsidR="00985874" w:rsidRPr="00985874" w:rsidRDefault="00985874" w:rsidP="00985874">
            <w:r w:rsidRPr="00985874">
              <w:rPr>
                <w:rFonts w:hint="eastAsia"/>
              </w:rPr>
              <w:t>0.99933</w:t>
            </w:r>
          </w:p>
        </w:tc>
        <w:tc>
          <w:tcPr>
            <w:tcW w:w="3741" w:type="dxa"/>
            <w:noWrap/>
            <w:hideMark/>
          </w:tcPr>
          <w:p w14:paraId="2A8C8E11" w14:textId="77777777" w:rsidR="00985874" w:rsidRPr="00985874" w:rsidRDefault="00985874">
            <w:r w:rsidRPr="00985874">
              <w:rPr>
                <w:rFonts w:hint="eastAsia"/>
              </w:rPr>
              <w:t>0.99778-1.00089</w:t>
            </w:r>
          </w:p>
        </w:tc>
        <w:tc>
          <w:tcPr>
            <w:tcW w:w="1701" w:type="dxa"/>
            <w:noWrap/>
            <w:hideMark/>
          </w:tcPr>
          <w:p w14:paraId="6D32F711" w14:textId="77777777" w:rsidR="00985874" w:rsidRPr="00985874" w:rsidRDefault="00985874" w:rsidP="00985874">
            <w:r w:rsidRPr="00985874">
              <w:rPr>
                <w:rFonts w:hint="eastAsia"/>
              </w:rPr>
              <w:t>0.40242</w:t>
            </w:r>
          </w:p>
        </w:tc>
      </w:tr>
      <w:tr w:rsidR="00985874" w:rsidRPr="00985874" w14:paraId="254B5A72" w14:textId="77777777" w:rsidTr="00985874">
        <w:trPr>
          <w:trHeight w:val="270"/>
        </w:trPr>
        <w:tc>
          <w:tcPr>
            <w:tcW w:w="1680" w:type="dxa"/>
            <w:noWrap/>
            <w:hideMark/>
          </w:tcPr>
          <w:p w14:paraId="63C0133B" w14:textId="77777777" w:rsidR="00985874" w:rsidRPr="00985874" w:rsidRDefault="00985874">
            <w:r w:rsidRPr="00985874">
              <w:rPr>
                <w:rFonts w:hint="eastAsia"/>
              </w:rPr>
              <w:t>SND1</w:t>
            </w:r>
          </w:p>
        </w:tc>
        <w:tc>
          <w:tcPr>
            <w:tcW w:w="1350" w:type="dxa"/>
            <w:noWrap/>
            <w:hideMark/>
          </w:tcPr>
          <w:p w14:paraId="5AAE9A4B" w14:textId="77777777" w:rsidR="00985874" w:rsidRPr="00985874" w:rsidRDefault="00985874" w:rsidP="00985874">
            <w:r w:rsidRPr="00985874">
              <w:rPr>
                <w:rFonts w:hint="eastAsia"/>
              </w:rPr>
              <w:t>0.99997</w:t>
            </w:r>
          </w:p>
        </w:tc>
        <w:tc>
          <w:tcPr>
            <w:tcW w:w="3741" w:type="dxa"/>
            <w:noWrap/>
            <w:hideMark/>
          </w:tcPr>
          <w:p w14:paraId="7762239B" w14:textId="77777777" w:rsidR="00985874" w:rsidRPr="00985874" w:rsidRDefault="00985874">
            <w:r w:rsidRPr="00985874">
              <w:rPr>
                <w:rFonts w:hint="eastAsia"/>
              </w:rPr>
              <w:t>0.99986-1.00008</w:t>
            </w:r>
          </w:p>
        </w:tc>
        <w:tc>
          <w:tcPr>
            <w:tcW w:w="1701" w:type="dxa"/>
            <w:noWrap/>
            <w:hideMark/>
          </w:tcPr>
          <w:p w14:paraId="0AFCF4E3" w14:textId="77777777" w:rsidR="00985874" w:rsidRPr="00985874" w:rsidRDefault="00985874" w:rsidP="00985874">
            <w:r w:rsidRPr="00985874">
              <w:rPr>
                <w:rFonts w:hint="eastAsia"/>
              </w:rPr>
              <w:t>0.59328</w:t>
            </w:r>
          </w:p>
        </w:tc>
      </w:tr>
      <w:tr w:rsidR="00985874" w:rsidRPr="00985874" w14:paraId="4275D4FD" w14:textId="77777777" w:rsidTr="00985874">
        <w:trPr>
          <w:trHeight w:val="270"/>
        </w:trPr>
        <w:tc>
          <w:tcPr>
            <w:tcW w:w="1680" w:type="dxa"/>
            <w:noWrap/>
            <w:hideMark/>
          </w:tcPr>
          <w:p w14:paraId="56D980CF" w14:textId="77777777" w:rsidR="00985874" w:rsidRPr="00985874" w:rsidRDefault="00985874">
            <w:r w:rsidRPr="00985874">
              <w:rPr>
                <w:rFonts w:hint="eastAsia"/>
              </w:rPr>
              <w:t>TGIF1</w:t>
            </w:r>
          </w:p>
        </w:tc>
        <w:tc>
          <w:tcPr>
            <w:tcW w:w="1350" w:type="dxa"/>
            <w:noWrap/>
            <w:hideMark/>
          </w:tcPr>
          <w:p w14:paraId="712F6448" w14:textId="77777777" w:rsidR="00985874" w:rsidRPr="00985874" w:rsidRDefault="00985874" w:rsidP="00985874">
            <w:r w:rsidRPr="00985874">
              <w:rPr>
                <w:rFonts w:hint="eastAsia"/>
              </w:rPr>
              <w:t>1</w:t>
            </w:r>
          </w:p>
        </w:tc>
        <w:tc>
          <w:tcPr>
            <w:tcW w:w="3741" w:type="dxa"/>
            <w:noWrap/>
            <w:hideMark/>
          </w:tcPr>
          <w:p w14:paraId="42270B41" w14:textId="77777777" w:rsidR="00985874" w:rsidRPr="00985874" w:rsidRDefault="00985874">
            <w:r w:rsidRPr="00985874">
              <w:rPr>
                <w:rFonts w:hint="eastAsia"/>
              </w:rPr>
              <w:t>0.99987-1.00013</w:t>
            </w:r>
          </w:p>
        </w:tc>
        <w:tc>
          <w:tcPr>
            <w:tcW w:w="1701" w:type="dxa"/>
            <w:noWrap/>
            <w:hideMark/>
          </w:tcPr>
          <w:p w14:paraId="6EE78212" w14:textId="77777777" w:rsidR="00985874" w:rsidRPr="00985874" w:rsidRDefault="00985874" w:rsidP="00985874">
            <w:r w:rsidRPr="00985874">
              <w:rPr>
                <w:rFonts w:hint="eastAsia"/>
              </w:rPr>
              <w:t>0.98947</w:t>
            </w:r>
          </w:p>
        </w:tc>
      </w:tr>
      <w:tr w:rsidR="00985874" w:rsidRPr="00985874" w14:paraId="0C287E4E" w14:textId="77777777" w:rsidTr="00985874">
        <w:trPr>
          <w:trHeight w:val="270"/>
        </w:trPr>
        <w:tc>
          <w:tcPr>
            <w:tcW w:w="1680" w:type="dxa"/>
            <w:noWrap/>
            <w:hideMark/>
          </w:tcPr>
          <w:p w14:paraId="3D78CFD8" w14:textId="77777777" w:rsidR="00985874" w:rsidRPr="00985874" w:rsidRDefault="00985874">
            <w:r w:rsidRPr="00985874">
              <w:rPr>
                <w:rFonts w:hint="eastAsia"/>
              </w:rPr>
              <w:t>STAT6</w:t>
            </w:r>
          </w:p>
        </w:tc>
        <w:tc>
          <w:tcPr>
            <w:tcW w:w="1350" w:type="dxa"/>
            <w:noWrap/>
            <w:hideMark/>
          </w:tcPr>
          <w:p w14:paraId="5ECA5474" w14:textId="77777777" w:rsidR="00985874" w:rsidRPr="00985874" w:rsidRDefault="00985874" w:rsidP="00985874">
            <w:r w:rsidRPr="00985874">
              <w:rPr>
                <w:rFonts w:hint="eastAsia"/>
              </w:rPr>
              <w:t>0.99993</w:t>
            </w:r>
          </w:p>
        </w:tc>
        <w:tc>
          <w:tcPr>
            <w:tcW w:w="3741" w:type="dxa"/>
            <w:noWrap/>
            <w:hideMark/>
          </w:tcPr>
          <w:p w14:paraId="1316CED2" w14:textId="77777777" w:rsidR="00985874" w:rsidRPr="00985874" w:rsidRDefault="00985874">
            <w:r w:rsidRPr="00985874">
              <w:rPr>
                <w:rFonts w:hint="eastAsia"/>
              </w:rPr>
              <w:t>0.99981-1.00006</w:t>
            </w:r>
          </w:p>
        </w:tc>
        <w:tc>
          <w:tcPr>
            <w:tcW w:w="1701" w:type="dxa"/>
            <w:noWrap/>
            <w:hideMark/>
          </w:tcPr>
          <w:p w14:paraId="6D08F83F" w14:textId="77777777" w:rsidR="00985874" w:rsidRPr="00985874" w:rsidRDefault="00985874" w:rsidP="00985874">
            <w:r w:rsidRPr="00985874">
              <w:rPr>
                <w:rFonts w:hint="eastAsia"/>
              </w:rPr>
              <w:t>0.30835</w:t>
            </w:r>
          </w:p>
        </w:tc>
      </w:tr>
      <w:tr w:rsidR="00985874" w:rsidRPr="00985874" w14:paraId="354D0F25" w14:textId="77777777" w:rsidTr="00985874">
        <w:trPr>
          <w:trHeight w:val="270"/>
        </w:trPr>
        <w:tc>
          <w:tcPr>
            <w:tcW w:w="1680" w:type="dxa"/>
            <w:noWrap/>
            <w:hideMark/>
          </w:tcPr>
          <w:p w14:paraId="08821BBB" w14:textId="77777777" w:rsidR="00985874" w:rsidRPr="00985874" w:rsidRDefault="00985874">
            <w:r w:rsidRPr="00985874">
              <w:rPr>
                <w:rFonts w:hint="eastAsia"/>
              </w:rPr>
              <w:t>STAT4</w:t>
            </w:r>
          </w:p>
        </w:tc>
        <w:tc>
          <w:tcPr>
            <w:tcW w:w="1350" w:type="dxa"/>
            <w:noWrap/>
            <w:hideMark/>
          </w:tcPr>
          <w:p w14:paraId="026E7A8D" w14:textId="77777777" w:rsidR="00985874" w:rsidRPr="00985874" w:rsidRDefault="00985874" w:rsidP="00985874">
            <w:r w:rsidRPr="00985874">
              <w:rPr>
                <w:rFonts w:hint="eastAsia"/>
              </w:rPr>
              <w:t>1.00018</w:t>
            </w:r>
          </w:p>
        </w:tc>
        <w:tc>
          <w:tcPr>
            <w:tcW w:w="3741" w:type="dxa"/>
            <w:noWrap/>
            <w:hideMark/>
          </w:tcPr>
          <w:p w14:paraId="63602DBD" w14:textId="77777777" w:rsidR="00985874" w:rsidRPr="00985874" w:rsidRDefault="00985874">
            <w:r w:rsidRPr="00985874">
              <w:rPr>
                <w:rFonts w:hint="eastAsia"/>
              </w:rPr>
              <w:t>1-1.00035</w:t>
            </w:r>
          </w:p>
        </w:tc>
        <w:tc>
          <w:tcPr>
            <w:tcW w:w="1701" w:type="dxa"/>
            <w:noWrap/>
            <w:hideMark/>
          </w:tcPr>
          <w:p w14:paraId="7BC7A68B" w14:textId="77777777" w:rsidR="00985874" w:rsidRPr="00985874" w:rsidRDefault="00985874" w:rsidP="00985874">
            <w:r w:rsidRPr="00985874">
              <w:rPr>
                <w:rFonts w:hint="eastAsia"/>
              </w:rPr>
              <w:t>0.04433</w:t>
            </w:r>
          </w:p>
        </w:tc>
      </w:tr>
      <w:tr w:rsidR="00985874" w:rsidRPr="00985874" w14:paraId="20EA00E1" w14:textId="77777777" w:rsidTr="00985874">
        <w:trPr>
          <w:trHeight w:val="270"/>
        </w:trPr>
        <w:tc>
          <w:tcPr>
            <w:tcW w:w="1680" w:type="dxa"/>
            <w:noWrap/>
            <w:hideMark/>
          </w:tcPr>
          <w:p w14:paraId="684AC09A" w14:textId="77777777" w:rsidR="00985874" w:rsidRPr="00985874" w:rsidRDefault="00985874">
            <w:r w:rsidRPr="00985874">
              <w:rPr>
                <w:rFonts w:hint="eastAsia"/>
              </w:rPr>
              <w:t>STAT3</w:t>
            </w:r>
          </w:p>
        </w:tc>
        <w:tc>
          <w:tcPr>
            <w:tcW w:w="1350" w:type="dxa"/>
            <w:noWrap/>
            <w:hideMark/>
          </w:tcPr>
          <w:p w14:paraId="16CBBCB3" w14:textId="77777777" w:rsidR="00985874" w:rsidRPr="00985874" w:rsidRDefault="00985874" w:rsidP="00985874">
            <w:r w:rsidRPr="00985874">
              <w:rPr>
                <w:rFonts w:hint="eastAsia"/>
              </w:rPr>
              <w:t>0.99988</w:t>
            </w:r>
          </w:p>
        </w:tc>
        <w:tc>
          <w:tcPr>
            <w:tcW w:w="3741" w:type="dxa"/>
            <w:noWrap/>
            <w:hideMark/>
          </w:tcPr>
          <w:p w14:paraId="2112CFF5" w14:textId="77777777" w:rsidR="00985874" w:rsidRPr="00985874" w:rsidRDefault="00985874">
            <w:r w:rsidRPr="00985874">
              <w:rPr>
                <w:rFonts w:hint="eastAsia"/>
              </w:rPr>
              <w:t>0.99981-0.99996</w:t>
            </w:r>
          </w:p>
        </w:tc>
        <w:tc>
          <w:tcPr>
            <w:tcW w:w="1701" w:type="dxa"/>
            <w:noWrap/>
            <w:hideMark/>
          </w:tcPr>
          <w:p w14:paraId="69C0B4EE" w14:textId="77777777" w:rsidR="00985874" w:rsidRPr="00985874" w:rsidRDefault="00985874" w:rsidP="00985874">
            <w:r w:rsidRPr="00985874">
              <w:rPr>
                <w:rFonts w:hint="eastAsia"/>
              </w:rPr>
              <w:t>0.00302</w:t>
            </w:r>
          </w:p>
        </w:tc>
      </w:tr>
      <w:tr w:rsidR="00985874" w:rsidRPr="00985874" w14:paraId="50DC499A" w14:textId="77777777" w:rsidTr="00985874">
        <w:trPr>
          <w:trHeight w:val="270"/>
        </w:trPr>
        <w:tc>
          <w:tcPr>
            <w:tcW w:w="1680" w:type="dxa"/>
            <w:noWrap/>
            <w:hideMark/>
          </w:tcPr>
          <w:p w14:paraId="4C30793A" w14:textId="77777777" w:rsidR="00985874" w:rsidRPr="00985874" w:rsidRDefault="00985874">
            <w:r w:rsidRPr="00985874">
              <w:rPr>
                <w:rFonts w:hint="eastAsia"/>
              </w:rPr>
              <w:t>STAT2</w:t>
            </w:r>
          </w:p>
        </w:tc>
        <w:tc>
          <w:tcPr>
            <w:tcW w:w="1350" w:type="dxa"/>
            <w:noWrap/>
            <w:hideMark/>
          </w:tcPr>
          <w:p w14:paraId="7AA77677" w14:textId="77777777" w:rsidR="00985874" w:rsidRPr="00985874" w:rsidRDefault="00985874" w:rsidP="00985874">
            <w:r w:rsidRPr="00985874">
              <w:rPr>
                <w:rFonts w:hint="eastAsia"/>
              </w:rPr>
              <w:t>1.00006</w:t>
            </w:r>
          </w:p>
        </w:tc>
        <w:tc>
          <w:tcPr>
            <w:tcW w:w="3741" w:type="dxa"/>
            <w:noWrap/>
            <w:hideMark/>
          </w:tcPr>
          <w:p w14:paraId="0578AF9E" w14:textId="77777777" w:rsidR="00985874" w:rsidRPr="00985874" w:rsidRDefault="00985874">
            <w:r w:rsidRPr="00985874">
              <w:rPr>
                <w:rFonts w:hint="eastAsia"/>
              </w:rPr>
              <w:t>0.99997-1.00014</w:t>
            </w:r>
          </w:p>
        </w:tc>
        <w:tc>
          <w:tcPr>
            <w:tcW w:w="1701" w:type="dxa"/>
            <w:noWrap/>
            <w:hideMark/>
          </w:tcPr>
          <w:p w14:paraId="01F5E199" w14:textId="77777777" w:rsidR="00985874" w:rsidRPr="00985874" w:rsidRDefault="00985874" w:rsidP="00985874">
            <w:r w:rsidRPr="00985874">
              <w:rPr>
                <w:rFonts w:hint="eastAsia"/>
              </w:rPr>
              <w:t>0.17184</w:t>
            </w:r>
          </w:p>
        </w:tc>
      </w:tr>
      <w:tr w:rsidR="00985874" w:rsidRPr="00985874" w14:paraId="0B1AE1B0" w14:textId="77777777" w:rsidTr="00985874">
        <w:trPr>
          <w:trHeight w:val="270"/>
        </w:trPr>
        <w:tc>
          <w:tcPr>
            <w:tcW w:w="1680" w:type="dxa"/>
            <w:noWrap/>
            <w:hideMark/>
          </w:tcPr>
          <w:p w14:paraId="2E007A6E" w14:textId="77777777" w:rsidR="00985874" w:rsidRPr="00985874" w:rsidRDefault="00985874">
            <w:r w:rsidRPr="00985874">
              <w:rPr>
                <w:rFonts w:hint="eastAsia"/>
              </w:rPr>
              <w:lastRenderedPageBreak/>
              <w:t>STAT1</w:t>
            </w:r>
          </w:p>
        </w:tc>
        <w:tc>
          <w:tcPr>
            <w:tcW w:w="1350" w:type="dxa"/>
            <w:noWrap/>
            <w:hideMark/>
          </w:tcPr>
          <w:p w14:paraId="6365A480" w14:textId="77777777" w:rsidR="00985874" w:rsidRPr="00985874" w:rsidRDefault="00985874" w:rsidP="00985874">
            <w:r w:rsidRPr="00985874">
              <w:rPr>
                <w:rFonts w:hint="eastAsia"/>
              </w:rPr>
              <w:t>1.00001</w:t>
            </w:r>
          </w:p>
        </w:tc>
        <w:tc>
          <w:tcPr>
            <w:tcW w:w="3741" w:type="dxa"/>
            <w:noWrap/>
            <w:hideMark/>
          </w:tcPr>
          <w:p w14:paraId="4D64BAD6" w14:textId="77777777" w:rsidR="00985874" w:rsidRPr="00985874" w:rsidRDefault="00985874">
            <w:r w:rsidRPr="00985874">
              <w:rPr>
                <w:rFonts w:hint="eastAsia"/>
              </w:rPr>
              <w:t>0.99999-1.00003</w:t>
            </w:r>
          </w:p>
        </w:tc>
        <w:tc>
          <w:tcPr>
            <w:tcW w:w="1701" w:type="dxa"/>
            <w:noWrap/>
            <w:hideMark/>
          </w:tcPr>
          <w:p w14:paraId="2C6072A5" w14:textId="77777777" w:rsidR="00985874" w:rsidRPr="00985874" w:rsidRDefault="00985874" w:rsidP="00985874">
            <w:r w:rsidRPr="00985874">
              <w:rPr>
                <w:rFonts w:hint="eastAsia"/>
              </w:rPr>
              <w:t>0.2116</w:t>
            </w:r>
          </w:p>
        </w:tc>
      </w:tr>
      <w:tr w:rsidR="00985874" w:rsidRPr="00985874" w14:paraId="2FDBC53F" w14:textId="77777777" w:rsidTr="00985874">
        <w:trPr>
          <w:trHeight w:val="270"/>
        </w:trPr>
        <w:tc>
          <w:tcPr>
            <w:tcW w:w="1680" w:type="dxa"/>
            <w:noWrap/>
            <w:hideMark/>
          </w:tcPr>
          <w:p w14:paraId="2150C3D4" w14:textId="77777777" w:rsidR="00985874" w:rsidRPr="00985874" w:rsidRDefault="00985874">
            <w:r w:rsidRPr="00985874">
              <w:rPr>
                <w:rFonts w:hint="eastAsia"/>
              </w:rPr>
              <w:t>ZNF76</w:t>
            </w:r>
          </w:p>
        </w:tc>
        <w:tc>
          <w:tcPr>
            <w:tcW w:w="1350" w:type="dxa"/>
            <w:noWrap/>
            <w:hideMark/>
          </w:tcPr>
          <w:p w14:paraId="327559E8" w14:textId="77777777" w:rsidR="00985874" w:rsidRPr="00985874" w:rsidRDefault="00985874" w:rsidP="00985874">
            <w:r w:rsidRPr="00985874">
              <w:rPr>
                <w:rFonts w:hint="eastAsia"/>
              </w:rPr>
              <w:t>1.00047</w:t>
            </w:r>
          </w:p>
        </w:tc>
        <w:tc>
          <w:tcPr>
            <w:tcW w:w="3741" w:type="dxa"/>
            <w:noWrap/>
            <w:hideMark/>
          </w:tcPr>
          <w:p w14:paraId="5B06F478" w14:textId="77777777" w:rsidR="00985874" w:rsidRPr="00985874" w:rsidRDefault="00985874">
            <w:r w:rsidRPr="00985874">
              <w:rPr>
                <w:rFonts w:hint="eastAsia"/>
              </w:rPr>
              <w:t>0.99961-1.00134</w:t>
            </w:r>
          </w:p>
        </w:tc>
        <w:tc>
          <w:tcPr>
            <w:tcW w:w="1701" w:type="dxa"/>
            <w:noWrap/>
            <w:hideMark/>
          </w:tcPr>
          <w:p w14:paraId="34DD7B9B" w14:textId="77777777" w:rsidR="00985874" w:rsidRPr="00985874" w:rsidRDefault="00985874" w:rsidP="00985874">
            <w:r w:rsidRPr="00985874">
              <w:rPr>
                <w:rFonts w:hint="eastAsia"/>
              </w:rPr>
              <w:t>0.28466</w:t>
            </w:r>
          </w:p>
        </w:tc>
      </w:tr>
      <w:tr w:rsidR="00985874" w:rsidRPr="00985874" w14:paraId="4422D8A4" w14:textId="77777777" w:rsidTr="00985874">
        <w:trPr>
          <w:trHeight w:val="270"/>
        </w:trPr>
        <w:tc>
          <w:tcPr>
            <w:tcW w:w="1680" w:type="dxa"/>
            <w:noWrap/>
            <w:hideMark/>
          </w:tcPr>
          <w:p w14:paraId="1D2AD6DC" w14:textId="77777777" w:rsidR="00985874" w:rsidRPr="00985874" w:rsidRDefault="00985874">
            <w:r w:rsidRPr="00985874">
              <w:rPr>
                <w:rFonts w:hint="eastAsia"/>
              </w:rPr>
              <w:t>NFIC</w:t>
            </w:r>
          </w:p>
        </w:tc>
        <w:tc>
          <w:tcPr>
            <w:tcW w:w="1350" w:type="dxa"/>
            <w:noWrap/>
            <w:hideMark/>
          </w:tcPr>
          <w:p w14:paraId="0F8168A7" w14:textId="77777777" w:rsidR="00985874" w:rsidRPr="00985874" w:rsidRDefault="00985874" w:rsidP="00985874">
            <w:r w:rsidRPr="00985874">
              <w:rPr>
                <w:rFonts w:hint="eastAsia"/>
              </w:rPr>
              <w:t>0.99984</w:t>
            </w:r>
          </w:p>
        </w:tc>
        <w:tc>
          <w:tcPr>
            <w:tcW w:w="3741" w:type="dxa"/>
            <w:noWrap/>
            <w:hideMark/>
          </w:tcPr>
          <w:p w14:paraId="72988104" w14:textId="77777777" w:rsidR="00985874" w:rsidRPr="00985874" w:rsidRDefault="00985874">
            <w:r w:rsidRPr="00985874">
              <w:rPr>
                <w:rFonts w:hint="eastAsia"/>
              </w:rPr>
              <w:t>0.9997-0.99997</w:t>
            </w:r>
          </w:p>
        </w:tc>
        <w:tc>
          <w:tcPr>
            <w:tcW w:w="1701" w:type="dxa"/>
            <w:noWrap/>
            <w:hideMark/>
          </w:tcPr>
          <w:p w14:paraId="5F9A790D" w14:textId="77777777" w:rsidR="00985874" w:rsidRPr="00985874" w:rsidRDefault="00985874" w:rsidP="00985874">
            <w:r w:rsidRPr="00985874">
              <w:rPr>
                <w:rFonts w:hint="eastAsia"/>
              </w:rPr>
              <w:t>0.01956</w:t>
            </w:r>
          </w:p>
        </w:tc>
      </w:tr>
      <w:tr w:rsidR="00985874" w:rsidRPr="00985874" w14:paraId="32976681" w14:textId="77777777" w:rsidTr="00985874">
        <w:trPr>
          <w:trHeight w:val="270"/>
        </w:trPr>
        <w:tc>
          <w:tcPr>
            <w:tcW w:w="1680" w:type="dxa"/>
            <w:noWrap/>
            <w:hideMark/>
          </w:tcPr>
          <w:p w14:paraId="07DDDB28" w14:textId="77777777" w:rsidR="00985874" w:rsidRPr="00985874" w:rsidRDefault="00985874">
            <w:r w:rsidRPr="00985874">
              <w:rPr>
                <w:rFonts w:hint="eastAsia"/>
              </w:rPr>
              <w:t>NFIB</w:t>
            </w:r>
          </w:p>
        </w:tc>
        <w:tc>
          <w:tcPr>
            <w:tcW w:w="1350" w:type="dxa"/>
            <w:noWrap/>
            <w:hideMark/>
          </w:tcPr>
          <w:p w14:paraId="652D3D42" w14:textId="77777777" w:rsidR="00985874" w:rsidRPr="00985874" w:rsidRDefault="00985874" w:rsidP="00985874">
            <w:r w:rsidRPr="00985874">
              <w:rPr>
                <w:rFonts w:hint="eastAsia"/>
              </w:rPr>
              <w:t>0.99977</w:t>
            </w:r>
          </w:p>
        </w:tc>
        <w:tc>
          <w:tcPr>
            <w:tcW w:w="3741" w:type="dxa"/>
            <w:noWrap/>
            <w:hideMark/>
          </w:tcPr>
          <w:p w14:paraId="139401DE" w14:textId="77777777" w:rsidR="00985874" w:rsidRPr="00985874" w:rsidRDefault="00985874">
            <w:r w:rsidRPr="00985874">
              <w:rPr>
                <w:rFonts w:hint="eastAsia"/>
              </w:rPr>
              <w:t>0.99956-0.99999</w:t>
            </w:r>
          </w:p>
        </w:tc>
        <w:tc>
          <w:tcPr>
            <w:tcW w:w="1701" w:type="dxa"/>
            <w:noWrap/>
            <w:hideMark/>
          </w:tcPr>
          <w:p w14:paraId="301862EA" w14:textId="77777777" w:rsidR="00985874" w:rsidRPr="00985874" w:rsidRDefault="00985874" w:rsidP="00985874">
            <w:r w:rsidRPr="00985874">
              <w:rPr>
                <w:rFonts w:hint="eastAsia"/>
              </w:rPr>
              <w:t>0.03818</w:t>
            </w:r>
          </w:p>
        </w:tc>
      </w:tr>
      <w:tr w:rsidR="00985874" w:rsidRPr="00985874" w14:paraId="53E774CA" w14:textId="77777777" w:rsidTr="00985874">
        <w:trPr>
          <w:trHeight w:val="270"/>
        </w:trPr>
        <w:tc>
          <w:tcPr>
            <w:tcW w:w="1680" w:type="dxa"/>
            <w:noWrap/>
            <w:hideMark/>
          </w:tcPr>
          <w:p w14:paraId="75441EE1" w14:textId="77777777" w:rsidR="00985874" w:rsidRPr="00985874" w:rsidRDefault="00985874">
            <w:r w:rsidRPr="00985874">
              <w:rPr>
                <w:rFonts w:hint="eastAsia"/>
              </w:rPr>
              <w:t>NFIA</w:t>
            </w:r>
          </w:p>
        </w:tc>
        <w:tc>
          <w:tcPr>
            <w:tcW w:w="1350" w:type="dxa"/>
            <w:noWrap/>
            <w:hideMark/>
          </w:tcPr>
          <w:p w14:paraId="51618A89" w14:textId="77777777" w:rsidR="00985874" w:rsidRPr="00985874" w:rsidRDefault="00985874" w:rsidP="00985874">
            <w:r w:rsidRPr="00985874">
              <w:rPr>
                <w:rFonts w:hint="eastAsia"/>
              </w:rPr>
              <w:t>0.9992</w:t>
            </w:r>
          </w:p>
        </w:tc>
        <w:tc>
          <w:tcPr>
            <w:tcW w:w="3741" w:type="dxa"/>
            <w:noWrap/>
            <w:hideMark/>
          </w:tcPr>
          <w:p w14:paraId="260C79B8" w14:textId="77777777" w:rsidR="00985874" w:rsidRPr="00985874" w:rsidRDefault="00985874">
            <w:r w:rsidRPr="00985874">
              <w:rPr>
                <w:rFonts w:hint="eastAsia"/>
              </w:rPr>
              <w:t>0.99872-0.99967</w:t>
            </w:r>
          </w:p>
        </w:tc>
        <w:tc>
          <w:tcPr>
            <w:tcW w:w="1701" w:type="dxa"/>
            <w:noWrap/>
            <w:hideMark/>
          </w:tcPr>
          <w:p w14:paraId="47A65A6A" w14:textId="77777777" w:rsidR="00985874" w:rsidRPr="00985874" w:rsidRDefault="00985874" w:rsidP="00985874">
            <w:r w:rsidRPr="00985874">
              <w:rPr>
                <w:rFonts w:hint="eastAsia"/>
              </w:rPr>
              <w:t>0.00093</w:t>
            </w:r>
          </w:p>
        </w:tc>
      </w:tr>
      <w:tr w:rsidR="00985874" w:rsidRPr="00985874" w14:paraId="59C55D3F" w14:textId="77777777" w:rsidTr="00985874">
        <w:trPr>
          <w:trHeight w:val="270"/>
        </w:trPr>
        <w:tc>
          <w:tcPr>
            <w:tcW w:w="1680" w:type="dxa"/>
            <w:noWrap/>
            <w:hideMark/>
          </w:tcPr>
          <w:p w14:paraId="717852E1" w14:textId="77777777" w:rsidR="00985874" w:rsidRPr="00985874" w:rsidRDefault="00985874">
            <w:r w:rsidRPr="00985874">
              <w:rPr>
                <w:rFonts w:hint="eastAsia"/>
              </w:rPr>
              <w:t>NFIX</w:t>
            </w:r>
          </w:p>
        </w:tc>
        <w:tc>
          <w:tcPr>
            <w:tcW w:w="1350" w:type="dxa"/>
            <w:noWrap/>
            <w:hideMark/>
          </w:tcPr>
          <w:p w14:paraId="3010785A" w14:textId="77777777" w:rsidR="00985874" w:rsidRPr="00985874" w:rsidRDefault="00985874" w:rsidP="00985874">
            <w:r w:rsidRPr="00985874">
              <w:rPr>
                <w:rFonts w:hint="eastAsia"/>
              </w:rPr>
              <w:t>0.99984</w:t>
            </w:r>
          </w:p>
        </w:tc>
        <w:tc>
          <w:tcPr>
            <w:tcW w:w="3741" w:type="dxa"/>
            <w:noWrap/>
            <w:hideMark/>
          </w:tcPr>
          <w:p w14:paraId="02E5DCDB" w14:textId="77777777" w:rsidR="00985874" w:rsidRPr="00985874" w:rsidRDefault="00985874">
            <w:r w:rsidRPr="00985874">
              <w:rPr>
                <w:rFonts w:hint="eastAsia"/>
              </w:rPr>
              <w:t>0.99969-0.99998</w:t>
            </w:r>
          </w:p>
        </w:tc>
        <w:tc>
          <w:tcPr>
            <w:tcW w:w="1701" w:type="dxa"/>
            <w:noWrap/>
            <w:hideMark/>
          </w:tcPr>
          <w:p w14:paraId="47566DF6" w14:textId="77777777" w:rsidR="00985874" w:rsidRPr="00985874" w:rsidRDefault="00985874" w:rsidP="00985874">
            <w:r w:rsidRPr="00985874">
              <w:rPr>
                <w:rFonts w:hint="eastAsia"/>
              </w:rPr>
              <w:t>0.02805</w:t>
            </w:r>
          </w:p>
        </w:tc>
      </w:tr>
    </w:tbl>
    <w:p w14:paraId="375FD61A" w14:textId="77777777" w:rsidR="00985874" w:rsidRPr="009F766C" w:rsidRDefault="00985874"/>
    <w:sectPr w:rsidR="00985874" w:rsidRPr="009F766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BCDF6D" w14:textId="77777777" w:rsidR="00DC412F" w:rsidRDefault="00DC412F" w:rsidP="00D7529E">
      <w:r>
        <w:separator/>
      </w:r>
    </w:p>
  </w:endnote>
  <w:endnote w:type="continuationSeparator" w:id="0">
    <w:p w14:paraId="03EE65EE" w14:textId="77777777" w:rsidR="00DC412F" w:rsidRDefault="00DC412F" w:rsidP="00D75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华文宋体">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97789" w14:textId="77777777" w:rsidR="00DC412F" w:rsidRDefault="00DC412F" w:rsidP="00D7529E">
      <w:r>
        <w:separator/>
      </w:r>
    </w:p>
  </w:footnote>
  <w:footnote w:type="continuationSeparator" w:id="0">
    <w:p w14:paraId="22587E12" w14:textId="77777777" w:rsidR="00DC412F" w:rsidRDefault="00DC412F" w:rsidP="00D752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161"/>
    <w:rsid w:val="000073A7"/>
    <w:rsid w:val="00116C4F"/>
    <w:rsid w:val="001348E1"/>
    <w:rsid w:val="002067A0"/>
    <w:rsid w:val="00225F0C"/>
    <w:rsid w:val="00227EE6"/>
    <w:rsid w:val="0029300E"/>
    <w:rsid w:val="002A582F"/>
    <w:rsid w:val="002B76D3"/>
    <w:rsid w:val="002C5D6A"/>
    <w:rsid w:val="003025F6"/>
    <w:rsid w:val="00341F75"/>
    <w:rsid w:val="0035756B"/>
    <w:rsid w:val="00375C35"/>
    <w:rsid w:val="003A736D"/>
    <w:rsid w:val="003C02F0"/>
    <w:rsid w:val="003D0F05"/>
    <w:rsid w:val="003E0879"/>
    <w:rsid w:val="003E5618"/>
    <w:rsid w:val="00404FB9"/>
    <w:rsid w:val="00427122"/>
    <w:rsid w:val="00435E6E"/>
    <w:rsid w:val="00450E75"/>
    <w:rsid w:val="0047193D"/>
    <w:rsid w:val="004A15E1"/>
    <w:rsid w:val="004F0A8B"/>
    <w:rsid w:val="005D2161"/>
    <w:rsid w:val="005F500C"/>
    <w:rsid w:val="00601364"/>
    <w:rsid w:val="007104E6"/>
    <w:rsid w:val="00716CAA"/>
    <w:rsid w:val="007A14BD"/>
    <w:rsid w:val="007D0F2B"/>
    <w:rsid w:val="007E22D1"/>
    <w:rsid w:val="007F0A06"/>
    <w:rsid w:val="00813949"/>
    <w:rsid w:val="0081754B"/>
    <w:rsid w:val="00857D15"/>
    <w:rsid w:val="008664B1"/>
    <w:rsid w:val="00895FE5"/>
    <w:rsid w:val="0090410A"/>
    <w:rsid w:val="00911557"/>
    <w:rsid w:val="00985381"/>
    <w:rsid w:val="00985874"/>
    <w:rsid w:val="009C52FF"/>
    <w:rsid w:val="009D76FF"/>
    <w:rsid w:val="009F766C"/>
    <w:rsid w:val="00AB7862"/>
    <w:rsid w:val="00AC2489"/>
    <w:rsid w:val="00B150C5"/>
    <w:rsid w:val="00B2091D"/>
    <w:rsid w:val="00B710BD"/>
    <w:rsid w:val="00B75E17"/>
    <w:rsid w:val="00BA671B"/>
    <w:rsid w:val="00C06A06"/>
    <w:rsid w:val="00C15A31"/>
    <w:rsid w:val="00CA0710"/>
    <w:rsid w:val="00CA5560"/>
    <w:rsid w:val="00CC024C"/>
    <w:rsid w:val="00CE3D61"/>
    <w:rsid w:val="00CF0DD0"/>
    <w:rsid w:val="00D63428"/>
    <w:rsid w:val="00D7529E"/>
    <w:rsid w:val="00D80D2E"/>
    <w:rsid w:val="00D81095"/>
    <w:rsid w:val="00DC412F"/>
    <w:rsid w:val="00DD5853"/>
    <w:rsid w:val="00E0404D"/>
    <w:rsid w:val="00ED57A3"/>
    <w:rsid w:val="00F04A86"/>
    <w:rsid w:val="00F26450"/>
    <w:rsid w:val="00F55A77"/>
    <w:rsid w:val="00F574E1"/>
    <w:rsid w:val="00FB31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EC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766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9F766C"/>
    <w:rPr>
      <w:rFonts w:ascii="Times New Roman" w:eastAsia="宋体" w:hAnsi="Times New Roman" w:cs="Times New Roman"/>
      <w:kern w:val="0"/>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3"/>
    <w:uiPriority w:val="39"/>
    <w:rsid w:val="009F766C"/>
    <w:rPr>
      <w:rFonts w:ascii="Arial" w:eastAsiaTheme="minorHAnsi" w:hAnsi="Arial" w:cs="Arial"/>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rsid w:val="00D7529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D7529E"/>
    <w:rPr>
      <w:sz w:val="18"/>
      <w:szCs w:val="18"/>
    </w:rPr>
  </w:style>
  <w:style w:type="paragraph" w:styleId="a5">
    <w:name w:val="footer"/>
    <w:basedOn w:val="a"/>
    <w:link w:val="Char0"/>
    <w:uiPriority w:val="99"/>
    <w:unhideWhenUsed/>
    <w:rsid w:val="00D7529E"/>
    <w:pPr>
      <w:tabs>
        <w:tab w:val="center" w:pos="4153"/>
        <w:tab w:val="right" w:pos="8306"/>
      </w:tabs>
      <w:snapToGrid w:val="0"/>
      <w:jc w:val="left"/>
    </w:pPr>
    <w:rPr>
      <w:sz w:val="18"/>
      <w:szCs w:val="18"/>
    </w:rPr>
  </w:style>
  <w:style w:type="character" w:customStyle="1" w:styleId="Char0">
    <w:name w:val="页脚 Char"/>
    <w:basedOn w:val="a0"/>
    <w:link w:val="a5"/>
    <w:uiPriority w:val="99"/>
    <w:rsid w:val="00D7529E"/>
    <w:rPr>
      <w:sz w:val="18"/>
      <w:szCs w:val="18"/>
    </w:rPr>
  </w:style>
  <w:style w:type="paragraph" w:styleId="a6">
    <w:name w:val="Balloon Text"/>
    <w:basedOn w:val="a"/>
    <w:link w:val="Char1"/>
    <w:uiPriority w:val="99"/>
    <w:semiHidden/>
    <w:unhideWhenUsed/>
    <w:rsid w:val="00427122"/>
    <w:rPr>
      <w:sz w:val="18"/>
      <w:szCs w:val="18"/>
    </w:rPr>
  </w:style>
  <w:style w:type="character" w:customStyle="1" w:styleId="Char1">
    <w:name w:val="批注框文本 Char"/>
    <w:basedOn w:val="a0"/>
    <w:link w:val="a6"/>
    <w:uiPriority w:val="99"/>
    <w:semiHidden/>
    <w:rsid w:val="00427122"/>
    <w:rPr>
      <w:sz w:val="18"/>
      <w:szCs w:val="18"/>
    </w:rPr>
  </w:style>
  <w:style w:type="character" w:styleId="a7">
    <w:name w:val="Hyperlink"/>
    <w:basedOn w:val="a0"/>
    <w:uiPriority w:val="99"/>
    <w:semiHidden/>
    <w:unhideWhenUsed/>
    <w:rsid w:val="00985874"/>
    <w:rPr>
      <w:color w:val="0000FF"/>
      <w:u w:val="single"/>
    </w:rPr>
  </w:style>
  <w:style w:type="character" w:styleId="a8">
    <w:name w:val="FollowedHyperlink"/>
    <w:basedOn w:val="a0"/>
    <w:uiPriority w:val="99"/>
    <w:semiHidden/>
    <w:unhideWhenUsed/>
    <w:rsid w:val="00985874"/>
    <w:rPr>
      <w:color w:val="800080"/>
      <w:u w:val="single"/>
    </w:rPr>
  </w:style>
  <w:style w:type="paragraph" w:styleId="a9">
    <w:name w:val="No Spacing"/>
    <w:uiPriority w:val="1"/>
    <w:qFormat/>
    <w:rsid w:val="00D80D2E"/>
    <w:pPr>
      <w:widowControl w:val="0"/>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766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9F766C"/>
    <w:rPr>
      <w:rFonts w:ascii="Times New Roman" w:eastAsia="宋体" w:hAnsi="Times New Roman" w:cs="Times New Roman"/>
      <w:kern w:val="0"/>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3"/>
    <w:uiPriority w:val="39"/>
    <w:rsid w:val="009F766C"/>
    <w:rPr>
      <w:rFonts w:ascii="Arial" w:eastAsiaTheme="minorHAnsi" w:hAnsi="Arial" w:cs="Arial"/>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rsid w:val="00D7529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D7529E"/>
    <w:rPr>
      <w:sz w:val="18"/>
      <w:szCs w:val="18"/>
    </w:rPr>
  </w:style>
  <w:style w:type="paragraph" w:styleId="a5">
    <w:name w:val="footer"/>
    <w:basedOn w:val="a"/>
    <w:link w:val="Char0"/>
    <w:uiPriority w:val="99"/>
    <w:unhideWhenUsed/>
    <w:rsid w:val="00D7529E"/>
    <w:pPr>
      <w:tabs>
        <w:tab w:val="center" w:pos="4153"/>
        <w:tab w:val="right" w:pos="8306"/>
      </w:tabs>
      <w:snapToGrid w:val="0"/>
      <w:jc w:val="left"/>
    </w:pPr>
    <w:rPr>
      <w:sz w:val="18"/>
      <w:szCs w:val="18"/>
    </w:rPr>
  </w:style>
  <w:style w:type="character" w:customStyle="1" w:styleId="Char0">
    <w:name w:val="页脚 Char"/>
    <w:basedOn w:val="a0"/>
    <w:link w:val="a5"/>
    <w:uiPriority w:val="99"/>
    <w:rsid w:val="00D7529E"/>
    <w:rPr>
      <w:sz w:val="18"/>
      <w:szCs w:val="18"/>
    </w:rPr>
  </w:style>
  <w:style w:type="paragraph" w:styleId="a6">
    <w:name w:val="Balloon Text"/>
    <w:basedOn w:val="a"/>
    <w:link w:val="Char1"/>
    <w:uiPriority w:val="99"/>
    <w:semiHidden/>
    <w:unhideWhenUsed/>
    <w:rsid w:val="00427122"/>
    <w:rPr>
      <w:sz w:val="18"/>
      <w:szCs w:val="18"/>
    </w:rPr>
  </w:style>
  <w:style w:type="character" w:customStyle="1" w:styleId="Char1">
    <w:name w:val="批注框文本 Char"/>
    <w:basedOn w:val="a0"/>
    <w:link w:val="a6"/>
    <w:uiPriority w:val="99"/>
    <w:semiHidden/>
    <w:rsid w:val="00427122"/>
    <w:rPr>
      <w:sz w:val="18"/>
      <w:szCs w:val="18"/>
    </w:rPr>
  </w:style>
  <w:style w:type="character" w:styleId="a7">
    <w:name w:val="Hyperlink"/>
    <w:basedOn w:val="a0"/>
    <w:uiPriority w:val="99"/>
    <w:semiHidden/>
    <w:unhideWhenUsed/>
    <w:rsid w:val="00985874"/>
    <w:rPr>
      <w:color w:val="0000FF"/>
      <w:u w:val="single"/>
    </w:rPr>
  </w:style>
  <w:style w:type="character" w:styleId="a8">
    <w:name w:val="FollowedHyperlink"/>
    <w:basedOn w:val="a0"/>
    <w:uiPriority w:val="99"/>
    <w:semiHidden/>
    <w:unhideWhenUsed/>
    <w:rsid w:val="00985874"/>
    <w:rPr>
      <w:color w:val="800080"/>
      <w:u w:val="single"/>
    </w:rPr>
  </w:style>
  <w:style w:type="paragraph" w:styleId="a9">
    <w:name w:val="No Spacing"/>
    <w:uiPriority w:val="1"/>
    <w:qFormat/>
    <w:rsid w:val="00D80D2E"/>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098087">
      <w:bodyDiv w:val="1"/>
      <w:marLeft w:val="0"/>
      <w:marRight w:val="0"/>
      <w:marTop w:val="0"/>
      <w:marBottom w:val="0"/>
      <w:divBdr>
        <w:top w:val="none" w:sz="0" w:space="0" w:color="auto"/>
        <w:left w:val="none" w:sz="0" w:space="0" w:color="auto"/>
        <w:bottom w:val="none" w:sz="0" w:space="0" w:color="auto"/>
        <w:right w:val="none" w:sz="0" w:space="0" w:color="auto"/>
      </w:divBdr>
    </w:div>
    <w:div w:id="526022486">
      <w:bodyDiv w:val="1"/>
      <w:marLeft w:val="0"/>
      <w:marRight w:val="0"/>
      <w:marTop w:val="0"/>
      <w:marBottom w:val="0"/>
      <w:divBdr>
        <w:top w:val="none" w:sz="0" w:space="0" w:color="auto"/>
        <w:left w:val="none" w:sz="0" w:space="0" w:color="auto"/>
        <w:bottom w:val="none" w:sz="0" w:space="0" w:color="auto"/>
        <w:right w:val="none" w:sz="0" w:space="0" w:color="auto"/>
      </w:divBdr>
    </w:div>
    <w:div w:id="719520873">
      <w:bodyDiv w:val="1"/>
      <w:marLeft w:val="0"/>
      <w:marRight w:val="0"/>
      <w:marTop w:val="0"/>
      <w:marBottom w:val="0"/>
      <w:divBdr>
        <w:top w:val="none" w:sz="0" w:space="0" w:color="auto"/>
        <w:left w:val="none" w:sz="0" w:space="0" w:color="auto"/>
        <w:bottom w:val="none" w:sz="0" w:space="0" w:color="auto"/>
        <w:right w:val="none" w:sz="0" w:space="0" w:color="auto"/>
      </w:divBdr>
    </w:div>
    <w:div w:id="922253027">
      <w:bodyDiv w:val="1"/>
      <w:marLeft w:val="0"/>
      <w:marRight w:val="0"/>
      <w:marTop w:val="0"/>
      <w:marBottom w:val="0"/>
      <w:divBdr>
        <w:top w:val="none" w:sz="0" w:space="0" w:color="auto"/>
        <w:left w:val="none" w:sz="0" w:space="0" w:color="auto"/>
        <w:bottom w:val="none" w:sz="0" w:space="0" w:color="auto"/>
        <w:right w:val="none" w:sz="0" w:space="0" w:color="auto"/>
      </w:divBdr>
    </w:div>
    <w:div w:id="1757625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454B-E6A9-44F0-9559-4D6FF9F57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1</Pages>
  <Words>5183</Words>
  <Characters>29549</Characters>
  <Application>Microsoft Office Word</Application>
  <DocSecurity>0</DocSecurity>
  <Lines>246</Lines>
  <Paragraphs>69</Paragraphs>
  <ScaleCrop>false</ScaleCrop>
  <Company/>
  <LinksUpToDate>false</LinksUpToDate>
  <CharactersWithSpaces>34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6</cp:revision>
  <dcterms:created xsi:type="dcterms:W3CDTF">2020-12-10T02:29:00Z</dcterms:created>
  <dcterms:modified xsi:type="dcterms:W3CDTF">2021-06-11T23:46:00Z</dcterms:modified>
</cp:coreProperties>
</file>